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5935"/>
      </w:tblGrid>
      <w:tr w:rsidR="00CB658D" w:rsidRPr="00327690" w14:paraId="60034D8A" w14:textId="77777777" w:rsidTr="2F01C628">
        <w:trPr>
          <w:trHeight w:val="531"/>
        </w:trPr>
        <w:tc>
          <w:tcPr>
            <w:tcW w:w="3415" w:type="dxa"/>
          </w:tcPr>
          <w:p w14:paraId="6EA2C19C" w14:textId="77777777" w:rsidR="00CB658D" w:rsidRPr="00327690" w:rsidRDefault="00CB658D" w:rsidP="00D60046">
            <w:pPr>
              <w:spacing w:before="0" w:after="0"/>
              <w:jc w:val="left"/>
              <w:rPr>
                <w:szCs w:val="20"/>
              </w:rPr>
            </w:pPr>
            <w:bookmarkStart w:id="0" w:name="_Toc523878296"/>
            <w:bookmarkStart w:id="1" w:name="_Toc521978636"/>
            <w:r w:rsidRPr="00327690">
              <w:rPr>
                <w:noProof/>
                <w:szCs w:val="20"/>
              </w:rPr>
              <w:drawing>
                <wp:inline distT="0" distB="0" distL="0" distR="0" wp14:anchorId="4CB478AE" wp14:editId="42869B3B">
                  <wp:extent cx="804672" cy="274320"/>
                  <wp:effectExtent l="0" t="0" r="0" b="0"/>
                  <wp:docPr id="1" name="Picture 4" descr="MITRE Logo"/>
                  <wp:cNvGraphicFramePr/>
                  <a:graphic xmlns:a="http://schemas.openxmlformats.org/drawingml/2006/main">
                    <a:graphicData uri="http://schemas.openxmlformats.org/drawingml/2006/picture">
                      <pic:pic xmlns:pic="http://schemas.openxmlformats.org/drawingml/2006/picture">
                        <pic:nvPicPr>
                          <pic:cNvPr id="0" name="Picture 5" descr="mitre-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4672" cy="274320"/>
                          </a:xfrm>
                          <a:prstGeom prst="rect">
                            <a:avLst/>
                          </a:prstGeom>
                          <a:noFill/>
                          <a:ln w="9525">
                            <a:noFill/>
                            <a:miter lim="800000"/>
                            <a:headEnd/>
                            <a:tailEnd/>
                          </a:ln>
                        </pic:spPr>
                      </pic:pic>
                    </a:graphicData>
                  </a:graphic>
                </wp:inline>
              </w:drawing>
            </w:r>
          </w:p>
        </w:tc>
        <w:tc>
          <w:tcPr>
            <w:tcW w:w="5935" w:type="dxa"/>
          </w:tcPr>
          <w:p w14:paraId="74EA6A77" w14:textId="77777777" w:rsidR="00CB658D" w:rsidRPr="00327690" w:rsidRDefault="00CB658D" w:rsidP="00D60046">
            <w:pPr>
              <w:spacing w:before="40" w:after="40"/>
              <w:jc w:val="left"/>
              <w:rPr>
                <w:rFonts w:ascii="Arial" w:hAnsi="Arial"/>
                <w:caps/>
                <w:spacing w:val="8"/>
                <w:sz w:val="14"/>
                <w:szCs w:val="14"/>
              </w:rPr>
            </w:pPr>
          </w:p>
        </w:tc>
      </w:tr>
      <w:tr w:rsidR="00CB658D" w:rsidRPr="00327690" w14:paraId="51F6B80B" w14:textId="77777777" w:rsidTr="2F01C628">
        <w:trPr>
          <w:trHeight w:val="2870"/>
        </w:trPr>
        <w:tc>
          <w:tcPr>
            <w:tcW w:w="3415" w:type="dxa"/>
          </w:tcPr>
          <w:p w14:paraId="79C2A024" w14:textId="77777777" w:rsidR="00CB658D" w:rsidRPr="00327690" w:rsidRDefault="00CB658D" w:rsidP="00D60046">
            <w:pPr>
              <w:spacing w:before="0" w:after="0"/>
              <w:jc w:val="left"/>
              <w:rPr>
                <w:sz w:val="16"/>
                <w:szCs w:val="20"/>
              </w:rPr>
            </w:pPr>
          </w:p>
        </w:tc>
        <w:tc>
          <w:tcPr>
            <w:tcW w:w="5935" w:type="dxa"/>
          </w:tcPr>
          <w:p w14:paraId="3A866C54" w14:textId="77777777" w:rsidR="00CB658D" w:rsidRPr="00327690" w:rsidRDefault="00357F2D" w:rsidP="00D60046">
            <w:pPr>
              <w:spacing w:before="720" w:after="0"/>
              <w:ind w:left="-14"/>
              <w:jc w:val="left"/>
              <w:rPr>
                <w:rFonts w:ascii="Arial" w:hAnsi="Arial"/>
                <w:b/>
                <w:bCs/>
                <w:color w:val="000000"/>
                <w:spacing w:val="-10"/>
                <w:kern w:val="28"/>
                <w:sz w:val="40"/>
              </w:rPr>
            </w:pPr>
            <w:sdt>
              <w:sdtPr>
                <w:rPr>
                  <w:rFonts w:ascii="Arial" w:hAnsi="Arial"/>
                  <w:b/>
                  <w:bCs/>
                  <w:caps/>
                  <w:color w:val="000000"/>
                  <w:spacing w:val="8"/>
                  <w:kern w:val="28"/>
                  <w:sz w:val="14"/>
                  <w:szCs w:val="14"/>
                </w:rPr>
                <w:alias w:val="Document Title"/>
                <w:tag w:val="Enter Document Title"/>
                <w:id w:val="736136929"/>
                <w:placeholder>
                  <w:docPart w:val="47F41615F34E4A299B8AAB5498581A81"/>
                </w:placeholder>
              </w:sdtPr>
              <w:sdtEndPr>
                <w:rPr>
                  <w:caps w:val="0"/>
                  <w:spacing w:val="-10"/>
                  <w:sz w:val="40"/>
                  <w:szCs w:val="24"/>
                </w:rPr>
              </w:sdtEndPr>
              <w:sdtContent>
                <w:r w:rsidR="00CB658D" w:rsidRPr="00327690">
                  <w:rPr>
                    <w:rFonts w:ascii="Arial" w:hAnsi="Arial"/>
                    <w:b/>
                    <w:bCs/>
                    <w:color w:val="000000"/>
                    <w:spacing w:val="-10"/>
                    <w:kern w:val="28"/>
                    <w:sz w:val="40"/>
                  </w:rPr>
                  <w:t>The Clinical and Community Data Initiative</w:t>
                </w:r>
              </w:sdtContent>
            </w:sdt>
            <w:r w:rsidR="00CB658D" w:rsidRPr="00327690">
              <w:rPr>
                <w:rFonts w:ascii="Arial" w:hAnsi="Arial"/>
                <w:b/>
                <w:bCs/>
                <w:color w:val="000000"/>
                <w:spacing w:val="-10"/>
                <w:kern w:val="28"/>
                <w:sz w:val="40"/>
              </w:rPr>
              <w:t xml:space="preserve"> </w:t>
            </w:r>
          </w:p>
        </w:tc>
      </w:tr>
      <w:tr w:rsidR="00CB658D" w:rsidRPr="00327690" w14:paraId="5AF9B192" w14:textId="77777777" w:rsidTr="2F01C628">
        <w:trPr>
          <w:trHeight w:hRule="exact" w:val="3510"/>
        </w:trPr>
        <w:tc>
          <w:tcPr>
            <w:tcW w:w="3415" w:type="dxa"/>
          </w:tcPr>
          <w:p w14:paraId="00FF5C8F"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Sponsor:</w:t>
            </w:r>
            <w:r w:rsidRPr="00327690">
              <w:rPr>
                <w:rFonts w:ascii="Times New Roman" w:hAnsi="Times New Roman" w:cs="Times New Roman"/>
                <w:sz w:val="16"/>
                <w:szCs w:val="20"/>
              </w:rPr>
              <w:t xml:space="preserve"> Centers for Disease Control and Prevention</w:t>
            </w:r>
          </w:p>
          <w:p w14:paraId="5F8E9644"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Dept. No.:</w:t>
            </w:r>
            <w:r w:rsidRPr="00327690">
              <w:rPr>
                <w:rFonts w:ascii="Times New Roman" w:hAnsi="Times New Roman" w:cs="Times New Roman"/>
                <w:sz w:val="16"/>
                <w:szCs w:val="20"/>
              </w:rPr>
              <w:t xml:space="preserve"> P351</w:t>
            </w:r>
          </w:p>
          <w:p w14:paraId="7C279102"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 xml:space="preserve">Contract No.: </w:t>
            </w:r>
            <w:r w:rsidRPr="00327690">
              <w:rPr>
                <w:rFonts w:ascii="Times New Roman" w:hAnsi="Times New Roman" w:cs="Times New Roman"/>
                <w:sz w:val="16"/>
                <w:szCs w:val="20"/>
              </w:rPr>
              <w:t>75FCMC18D0047</w:t>
            </w:r>
          </w:p>
          <w:p w14:paraId="14F2EB05" w14:textId="77777777" w:rsidR="00CB658D" w:rsidRPr="00327690" w:rsidRDefault="00CB658D" w:rsidP="00D60046">
            <w:pPr>
              <w:spacing w:before="0" w:after="0"/>
              <w:jc w:val="left"/>
              <w:rPr>
                <w:rFonts w:ascii="Times New Roman" w:hAnsi="Times New Roman" w:cs="Times New Roman"/>
                <w:sz w:val="18"/>
                <w:szCs w:val="18"/>
              </w:rPr>
            </w:pPr>
            <w:r w:rsidRPr="00327690">
              <w:rPr>
                <w:rFonts w:ascii="Times New Roman" w:hAnsi="Times New Roman" w:cs="Times New Roman"/>
                <w:b/>
                <w:sz w:val="16"/>
                <w:szCs w:val="20"/>
              </w:rPr>
              <w:t>Project No.:</w:t>
            </w:r>
            <w:r w:rsidRPr="00327690">
              <w:rPr>
                <w:rFonts w:ascii="Times New Roman" w:hAnsi="Times New Roman" w:cs="Times New Roman"/>
                <w:sz w:val="16"/>
                <w:szCs w:val="20"/>
              </w:rPr>
              <w:t xml:space="preserve"> 37208164</w:t>
            </w:r>
          </w:p>
        </w:tc>
        <w:tc>
          <w:tcPr>
            <w:tcW w:w="3415" w:type="dxa"/>
          </w:tcPr>
          <w:sdt>
            <w:sdtPr>
              <w:rPr>
                <w:rFonts w:ascii="Arial" w:hAnsi="Arial"/>
                <w:b/>
                <w:bCs/>
                <w:color w:val="000000"/>
                <w:spacing w:val="-10"/>
                <w:kern w:val="28"/>
                <w:sz w:val="32"/>
              </w:rPr>
              <w:alias w:val="Document Subtitle"/>
              <w:tag w:val="Enter Document Subtitle"/>
              <w:id w:val="1944034283"/>
              <w:placeholder>
                <w:docPart w:val="DDC63B48C2BE4700ACE460AE8323E9F9"/>
              </w:placeholder>
            </w:sdtPr>
            <w:sdtEndPr/>
            <w:sdtContent>
              <w:p w14:paraId="462EEADE" w14:textId="75FD8CF1" w:rsidR="00CB658D" w:rsidRPr="00327690" w:rsidRDefault="00CB658D" w:rsidP="00D60046">
                <w:pPr>
                  <w:spacing w:before="0" w:after="0" w:line="259" w:lineRule="auto"/>
                  <w:ind w:left="-11"/>
                  <w:jc w:val="left"/>
                  <w:rPr>
                    <w:rFonts w:ascii="Arial" w:hAnsi="Arial"/>
                    <w:b/>
                    <w:bCs/>
                    <w:color w:val="000000"/>
                    <w:spacing w:val="-10"/>
                    <w:kern w:val="28"/>
                    <w:sz w:val="32"/>
                  </w:rPr>
                </w:pPr>
                <w:r w:rsidRPr="00327690">
                  <w:rPr>
                    <w:rFonts w:ascii="Arial" w:hAnsi="Arial"/>
                    <w:b/>
                    <w:bCs/>
                    <w:color w:val="000000"/>
                    <w:spacing w:val="-10"/>
                    <w:kern w:val="28"/>
                    <w:sz w:val="32"/>
                  </w:rPr>
                  <w:t xml:space="preserve">Clinical and Community Data Initiative </w:t>
                </w:r>
                <w:r w:rsidR="00E2369C" w:rsidRPr="00327690">
                  <w:rPr>
                    <w:rFonts w:ascii="Arial" w:hAnsi="Arial"/>
                    <w:b/>
                    <w:bCs/>
                    <w:color w:val="000000"/>
                    <w:spacing w:val="-10"/>
                    <w:kern w:val="28"/>
                    <w:sz w:val="32"/>
                  </w:rPr>
                  <w:t xml:space="preserve">Adult </w:t>
                </w:r>
                <w:r w:rsidRPr="00327690">
                  <w:rPr>
                    <w:rFonts w:ascii="Arial" w:hAnsi="Arial"/>
                    <w:b/>
                    <w:bCs/>
                    <w:color w:val="000000"/>
                    <w:spacing w:val="-10"/>
                    <w:kern w:val="28"/>
                    <w:sz w:val="32"/>
                  </w:rPr>
                  <w:t xml:space="preserve">Prevalence Queries </w:t>
                </w:r>
                <w:r w:rsidRPr="00327690">
                  <w:rPr>
                    <w:rFonts w:ascii="Arial" w:hAnsi="Arial"/>
                    <w:b/>
                    <w:bCs/>
                    <w:color w:val="000000"/>
                    <w:spacing w:val="-10"/>
                    <w:kern w:val="28"/>
                    <w:sz w:val="32"/>
                  </w:rPr>
                  <w:br/>
                  <w:t xml:space="preserve">Implementation Guide </w:t>
                </w:r>
              </w:p>
              <w:p w14:paraId="10F52E81" w14:textId="77777777" w:rsidR="00CB658D" w:rsidRPr="00327690" w:rsidRDefault="00CB658D" w:rsidP="00D60046">
                <w:pPr>
                  <w:spacing w:before="0" w:after="0" w:line="259" w:lineRule="auto"/>
                  <w:ind w:left="-11"/>
                  <w:jc w:val="left"/>
                  <w:rPr>
                    <w:rFonts w:ascii="Arial" w:hAnsi="Arial"/>
                    <w:b/>
                    <w:bCs/>
                    <w:color w:val="000000"/>
                    <w:spacing w:val="-10"/>
                    <w:kern w:val="28"/>
                    <w:sz w:val="32"/>
                  </w:rPr>
                </w:pPr>
                <w:r w:rsidRPr="00327690">
                  <w:rPr>
                    <w:rFonts w:ascii="Arial" w:hAnsi="Arial"/>
                    <w:b/>
                    <w:bCs/>
                    <w:color w:val="000000"/>
                    <w:spacing w:val="-10"/>
                    <w:kern w:val="28"/>
                    <w:sz w:val="28"/>
                    <w:szCs w:val="22"/>
                  </w:rPr>
                  <w:t>Version 1.0</w:t>
                </w:r>
              </w:p>
            </w:sdtContent>
          </w:sdt>
          <w:p w14:paraId="2905B4E6" w14:textId="77777777" w:rsidR="00CB658D" w:rsidRPr="00327690" w:rsidRDefault="00CB658D" w:rsidP="00D60046">
            <w:pPr>
              <w:spacing w:before="0" w:after="0" w:line="259" w:lineRule="auto"/>
              <w:ind w:left="-11"/>
              <w:jc w:val="left"/>
              <w:rPr>
                <w:rFonts w:ascii="Arial" w:hAnsi="Arial"/>
                <w:b/>
                <w:bCs/>
                <w:color w:val="000000"/>
                <w:spacing w:val="-10"/>
                <w:kern w:val="28"/>
                <w:sz w:val="32"/>
              </w:rPr>
            </w:pPr>
          </w:p>
        </w:tc>
      </w:tr>
      <w:tr w:rsidR="00CB658D" w:rsidRPr="00327690" w14:paraId="2ADBC8D6" w14:textId="77777777" w:rsidTr="2F01C628">
        <w:trPr>
          <w:trHeight w:val="5229"/>
        </w:trPr>
        <w:tc>
          <w:tcPr>
            <w:tcW w:w="3415" w:type="dxa"/>
          </w:tcPr>
          <w:p w14:paraId="381E1BF6" w14:textId="77777777" w:rsidR="00CB658D" w:rsidRPr="00327690" w:rsidRDefault="00CB658D" w:rsidP="00D60046">
            <w:pPr>
              <w:spacing w:before="120" w:after="120"/>
              <w:jc w:val="left"/>
              <w:rPr>
                <w:rFonts w:ascii="Times New Roman" w:hAnsi="Times New Roman" w:cs="Times New Roman"/>
                <w:sz w:val="16"/>
                <w:szCs w:val="20"/>
              </w:rPr>
            </w:pPr>
          </w:p>
          <w:p w14:paraId="762371BF" w14:textId="77777777" w:rsidR="00CB658D" w:rsidRPr="00327690" w:rsidRDefault="00CB658D" w:rsidP="00D60046">
            <w:pPr>
              <w:spacing w:before="120" w:after="120"/>
              <w:jc w:val="left"/>
              <w:rPr>
                <w:rFonts w:ascii="Times New Roman" w:hAnsi="Times New Roman" w:cs="Times New Roman"/>
                <w:sz w:val="16"/>
                <w:szCs w:val="20"/>
              </w:rPr>
            </w:pPr>
          </w:p>
          <w:p w14:paraId="48CFB43B" w14:textId="77777777" w:rsidR="00CB658D" w:rsidRPr="00327690" w:rsidRDefault="00CB658D" w:rsidP="00D60046">
            <w:pPr>
              <w:spacing w:before="120" w:after="120"/>
              <w:jc w:val="left"/>
              <w:rPr>
                <w:rFonts w:ascii="Times New Roman" w:hAnsi="Times New Roman" w:cs="Times New Roman"/>
                <w:sz w:val="16"/>
                <w:szCs w:val="20"/>
              </w:rPr>
            </w:pPr>
          </w:p>
          <w:p w14:paraId="63422169" w14:textId="77777777" w:rsidR="00CB658D" w:rsidRPr="00327690" w:rsidRDefault="00CB658D" w:rsidP="00D60046">
            <w:pPr>
              <w:spacing w:before="120" w:after="120"/>
              <w:jc w:val="left"/>
              <w:rPr>
                <w:rFonts w:ascii="Times New Roman" w:hAnsi="Times New Roman" w:cs="Times New Roman"/>
                <w:sz w:val="16"/>
                <w:szCs w:val="20"/>
              </w:rPr>
            </w:pPr>
            <w:r w:rsidRPr="00327690">
              <w:rPr>
                <w:rFonts w:ascii="Times New Roman" w:hAnsi="Times New Roman" w:cs="Times New Roman"/>
                <w:sz w:val="16"/>
                <w:szCs w:val="20"/>
              </w:rPr>
              <w:t>The views, opinions and/or findings contained in this report are those of The MITRE Corporation and should not be construed as an official government position, policy, or decision, unless designated by other documentation.</w:t>
            </w:r>
          </w:p>
          <w:p w14:paraId="7B089B26" w14:textId="77777777" w:rsidR="00CB658D" w:rsidRPr="00327690" w:rsidRDefault="00CB658D" w:rsidP="00D60046">
            <w:pPr>
              <w:spacing w:before="120" w:after="120"/>
              <w:jc w:val="left"/>
              <w:rPr>
                <w:rFonts w:ascii="Times New Roman" w:hAnsi="Times New Roman" w:cs="Times New Roman"/>
                <w:sz w:val="16"/>
                <w:szCs w:val="20"/>
              </w:rPr>
            </w:pPr>
            <w:r w:rsidRPr="00327690">
              <w:rPr>
                <w:rFonts w:ascii="Times New Roman" w:hAnsi="Times New Roman" w:cs="Times New Roman"/>
                <w:b/>
                <w:sz w:val="16"/>
                <w:szCs w:val="20"/>
              </w:rPr>
              <w:t>For Internal MITRE Use.</w:t>
            </w:r>
            <w:r w:rsidRPr="00327690">
              <w:rPr>
                <w:rFonts w:ascii="Times New Roman" w:hAnsi="Times New Roman" w:cs="Times New Roman"/>
                <w:sz w:val="16"/>
                <w:szCs w:val="20"/>
              </w:rPr>
              <w:t xml:space="preserve"> This document was prepared for authorized distribution only. It has not been approved for public release.</w:t>
            </w:r>
          </w:p>
          <w:p w14:paraId="1434F120" w14:textId="77777777" w:rsidR="00CB658D" w:rsidRPr="00327690" w:rsidRDefault="00CB658D" w:rsidP="00D60046">
            <w:pPr>
              <w:spacing w:before="120" w:after="120"/>
              <w:jc w:val="left"/>
              <w:rPr>
                <w:rFonts w:ascii="Times New Roman" w:hAnsi="Times New Roman" w:cs="Times New Roman"/>
                <w:sz w:val="16"/>
                <w:szCs w:val="20"/>
              </w:rPr>
            </w:pPr>
            <w:r w:rsidRPr="00327690">
              <w:rPr>
                <w:rFonts w:ascii="Times New Roman" w:hAnsi="Times New Roman" w:cs="Times New Roman"/>
                <w:sz w:val="16"/>
                <w:szCs w:val="20"/>
              </w:rPr>
              <w:t xml:space="preserve">©2021 The MITRE Corporation. </w:t>
            </w:r>
            <w:r w:rsidRPr="00327690">
              <w:rPr>
                <w:rFonts w:ascii="Times New Roman" w:hAnsi="Times New Roman" w:cs="Times New Roman"/>
                <w:sz w:val="16"/>
                <w:szCs w:val="20"/>
              </w:rPr>
              <w:br/>
              <w:t>All rights reserved.</w:t>
            </w:r>
          </w:p>
          <w:p w14:paraId="4E1316E4" w14:textId="77777777" w:rsidR="00CB658D" w:rsidRPr="00327690" w:rsidRDefault="00CB658D" w:rsidP="00D60046">
            <w:pPr>
              <w:spacing w:before="120" w:after="0"/>
              <w:jc w:val="left"/>
              <w:rPr>
                <w:rFonts w:ascii="Times New Roman" w:hAnsi="Times New Roman" w:cs="Times New Roman"/>
                <w:b/>
                <w:szCs w:val="16"/>
              </w:rPr>
            </w:pPr>
          </w:p>
        </w:tc>
        <w:tc>
          <w:tcPr>
            <w:tcW w:w="5935" w:type="dxa"/>
          </w:tcPr>
          <w:p w14:paraId="4D62007E" w14:textId="77777777" w:rsidR="00CB658D" w:rsidRPr="00327690" w:rsidRDefault="00CB658D" w:rsidP="00D60046">
            <w:pPr>
              <w:spacing w:before="120" w:after="40"/>
              <w:jc w:val="left"/>
              <w:rPr>
                <w:rFonts w:ascii="Arial" w:hAnsi="Arial"/>
                <w:b/>
                <w:color w:val="000000"/>
                <w:spacing w:val="-10"/>
                <w:sz w:val="28"/>
              </w:rPr>
            </w:pPr>
          </w:p>
          <w:p w14:paraId="43B9CF8B" w14:textId="77777777" w:rsidR="00CB658D" w:rsidRPr="00327690" w:rsidRDefault="00CB658D" w:rsidP="00D60046">
            <w:pPr>
              <w:spacing w:before="120" w:after="40"/>
              <w:jc w:val="left"/>
              <w:rPr>
                <w:rFonts w:ascii="Arial" w:hAnsi="Arial"/>
                <w:b/>
                <w:color w:val="000000"/>
                <w:spacing w:val="-10"/>
                <w:sz w:val="28"/>
              </w:rPr>
            </w:pPr>
          </w:p>
          <w:p w14:paraId="4A5BE54E" w14:textId="77777777" w:rsidR="00CB658D" w:rsidRPr="00327690" w:rsidRDefault="00CB658D" w:rsidP="00D60046">
            <w:pPr>
              <w:spacing w:before="0" w:after="40"/>
              <w:jc w:val="left"/>
              <w:rPr>
                <w:rFonts w:ascii="Arial" w:hAnsi="Arial"/>
                <w:b/>
                <w:color w:val="000000"/>
                <w:spacing w:val="-10"/>
                <w:sz w:val="28"/>
              </w:rPr>
            </w:pPr>
          </w:p>
          <w:p w14:paraId="4278CB0F" w14:textId="77777777" w:rsidR="00CB658D" w:rsidRPr="00327690" w:rsidRDefault="00CB658D" w:rsidP="00D60046">
            <w:pPr>
              <w:spacing w:before="0" w:after="40"/>
              <w:jc w:val="left"/>
              <w:rPr>
                <w:rFonts w:ascii="Arial" w:hAnsi="Arial"/>
                <w:b/>
                <w:color w:val="000000"/>
                <w:spacing w:val="-10"/>
                <w:sz w:val="28"/>
              </w:rPr>
            </w:pPr>
          </w:p>
          <w:p w14:paraId="2F12E39B" w14:textId="77777777" w:rsidR="00CB658D" w:rsidRPr="00327690" w:rsidRDefault="00CB658D" w:rsidP="00D60046">
            <w:pPr>
              <w:spacing w:before="0" w:after="40"/>
              <w:jc w:val="left"/>
              <w:rPr>
                <w:rFonts w:ascii="Arial" w:hAnsi="Arial"/>
                <w:b/>
                <w:color w:val="000000"/>
                <w:spacing w:val="-10"/>
                <w:sz w:val="28"/>
              </w:rPr>
            </w:pPr>
          </w:p>
          <w:p w14:paraId="02B26D08" w14:textId="77777777" w:rsidR="00CB658D" w:rsidRPr="00327690" w:rsidRDefault="00CB658D" w:rsidP="00D60046">
            <w:pPr>
              <w:spacing w:before="0" w:after="40"/>
              <w:jc w:val="left"/>
              <w:rPr>
                <w:rFonts w:ascii="Arial" w:hAnsi="Arial"/>
                <w:b/>
                <w:color w:val="000000"/>
                <w:spacing w:val="-10"/>
                <w:sz w:val="28"/>
              </w:rPr>
            </w:pPr>
          </w:p>
          <w:p w14:paraId="120D7678" w14:textId="77777777" w:rsidR="00CB658D" w:rsidRPr="00327690" w:rsidRDefault="00CB658D" w:rsidP="00D60046">
            <w:pPr>
              <w:spacing w:before="0" w:after="40"/>
              <w:jc w:val="left"/>
              <w:rPr>
                <w:rFonts w:ascii="Arial" w:hAnsi="Arial"/>
                <w:b/>
                <w:color w:val="000000"/>
                <w:spacing w:val="-10"/>
                <w:sz w:val="28"/>
              </w:rPr>
            </w:pPr>
          </w:p>
          <w:p w14:paraId="298693AB" w14:textId="34498780" w:rsidR="00CB658D" w:rsidRPr="00327690" w:rsidRDefault="00357F2D" w:rsidP="2F01C628">
            <w:pPr>
              <w:spacing w:before="0" w:after="40"/>
              <w:jc w:val="left"/>
              <w:rPr>
                <w:rFonts w:ascii="Arial" w:hAnsi="Arial"/>
                <w:b/>
                <w:bCs/>
                <w:color w:val="000000"/>
                <w:spacing w:val="-10"/>
                <w:sz w:val="28"/>
                <w:szCs w:val="28"/>
              </w:rPr>
            </w:pPr>
            <w:r>
              <w:rPr>
                <w:rFonts w:ascii="Arial" w:hAnsi="Arial"/>
                <w:b/>
                <w:bCs/>
                <w:color w:val="000000" w:themeColor="text1"/>
                <w:sz w:val="28"/>
                <w:szCs w:val="28"/>
              </w:rPr>
              <w:t>November 1</w:t>
            </w:r>
            <w:r w:rsidR="3FCCF464" w:rsidRPr="00327690">
              <w:rPr>
                <w:rFonts w:ascii="Arial" w:hAnsi="Arial"/>
                <w:b/>
                <w:bCs/>
                <w:color w:val="000000"/>
                <w:spacing w:val="-10"/>
                <w:sz w:val="28"/>
                <w:szCs w:val="28"/>
              </w:rPr>
              <w:t>, 2021</w:t>
            </w:r>
          </w:p>
        </w:tc>
      </w:tr>
    </w:tbl>
    <w:p w14:paraId="5F36B96F" w14:textId="77777777" w:rsidR="00D31D5B" w:rsidRPr="00327690" w:rsidRDefault="009F2F14" w:rsidP="0089056D">
      <w:pPr>
        <w:spacing w:before="0" w:after="0"/>
        <w:jc w:val="left"/>
        <w:rPr>
          <w:lang w:val="de-DE"/>
        </w:rPr>
        <w:sectPr w:rsidR="00D31D5B" w:rsidRPr="00327690" w:rsidSect="00D85058">
          <w:headerReference w:type="even" r:id="rId12"/>
          <w:headerReference w:type="default" r:id="rId13"/>
          <w:footerReference w:type="even" r:id="rId14"/>
          <w:footerReference w:type="default" r:id="rId15"/>
          <w:headerReference w:type="first" r:id="rId16"/>
          <w:pgSz w:w="12240" w:h="15840" w:code="1"/>
          <w:pgMar w:top="1440" w:right="1440" w:bottom="1440" w:left="1440" w:header="432" w:footer="432" w:gutter="0"/>
          <w:cols w:space="720"/>
          <w:titlePg/>
          <w:docGrid w:linePitch="360"/>
        </w:sectPr>
      </w:pPr>
      <w:r w:rsidRPr="00327690">
        <w:rPr>
          <w:rFonts w:ascii="Arial" w:hAnsi="Arial" w:cs="Arial"/>
          <w:sz w:val="52"/>
        </w:rPr>
        <w:br w:type="page"/>
      </w:r>
    </w:p>
    <w:p w14:paraId="5174B1FD" w14:textId="02D9017E" w:rsidR="00D31D5B" w:rsidRPr="00327690" w:rsidRDefault="009B6C7C" w:rsidP="00961754">
      <w:pPr>
        <w:rPr>
          <w:rStyle w:val="FrontMatterHeading"/>
        </w:rPr>
      </w:pPr>
      <w:r w:rsidRPr="00327690">
        <w:rPr>
          <w:rStyle w:val="FrontMatterHeading"/>
        </w:rPr>
        <w:lastRenderedPageBreak/>
        <w:t>Record of Changes</w:t>
      </w:r>
    </w:p>
    <w:p w14:paraId="29781E02" w14:textId="77777777" w:rsidR="00C97B35" w:rsidRPr="00327690" w:rsidRDefault="00C97B35" w:rsidP="00961754">
      <w:pPr>
        <w:rPr>
          <w:iCs/>
          <w:color w:val="0000FF"/>
          <w:sz w:val="28"/>
          <w:szCs w:val="28"/>
        </w:rPr>
      </w:pPr>
    </w:p>
    <w:tbl>
      <w:tblPr>
        <w:tblStyle w:val="TableGrid2"/>
        <w:tblW w:w="5000" w:type="pct"/>
        <w:tblLayout w:type="fixed"/>
        <w:tblLook w:val="0020" w:firstRow="1" w:lastRow="0" w:firstColumn="0" w:lastColumn="0" w:noHBand="0" w:noVBand="0"/>
      </w:tblPr>
      <w:tblGrid>
        <w:gridCol w:w="1215"/>
        <w:gridCol w:w="2025"/>
        <w:gridCol w:w="2480"/>
        <w:gridCol w:w="3630"/>
      </w:tblGrid>
      <w:tr w:rsidR="00C97B35" w:rsidRPr="00327690" w14:paraId="1CC42FDF" w14:textId="77777777" w:rsidTr="00012998">
        <w:trPr>
          <w:trHeight w:val="432"/>
        </w:trPr>
        <w:tc>
          <w:tcPr>
            <w:tcW w:w="650" w:type="pct"/>
            <w:shd w:val="clear" w:color="auto" w:fill="21306A" w:themeFill="accent1" w:themeFillShade="80"/>
          </w:tcPr>
          <w:p w14:paraId="00240514" w14:textId="77777777" w:rsidR="00C97B35" w:rsidRPr="00327690" w:rsidRDefault="00C97B35" w:rsidP="00012998">
            <w:pPr>
              <w:pStyle w:val="TableColumnHeading"/>
              <w:rPr>
                <w:color w:val="FFFFFF" w:themeColor="background1"/>
              </w:rPr>
            </w:pPr>
            <w:r w:rsidRPr="00327690">
              <w:rPr>
                <w:color w:val="FFFFFF" w:themeColor="background1"/>
              </w:rPr>
              <w:t>Version</w:t>
            </w:r>
          </w:p>
        </w:tc>
        <w:tc>
          <w:tcPr>
            <w:tcW w:w="1083" w:type="pct"/>
            <w:shd w:val="clear" w:color="auto" w:fill="21306A" w:themeFill="accent1" w:themeFillShade="80"/>
          </w:tcPr>
          <w:p w14:paraId="00E37549" w14:textId="77777777" w:rsidR="00C97B35" w:rsidRPr="00327690" w:rsidRDefault="00C97B35" w:rsidP="00012998">
            <w:pPr>
              <w:pStyle w:val="TableColumnHeading"/>
              <w:rPr>
                <w:color w:val="FFFFFF" w:themeColor="background1"/>
              </w:rPr>
            </w:pPr>
            <w:r w:rsidRPr="00327690">
              <w:rPr>
                <w:color w:val="FFFFFF" w:themeColor="background1"/>
              </w:rPr>
              <w:t>Date</w:t>
            </w:r>
          </w:p>
        </w:tc>
        <w:tc>
          <w:tcPr>
            <w:tcW w:w="1326" w:type="pct"/>
            <w:shd w:val="clear" w:color="auto" w:fill="21306A" w:themeFill="accent1" w:themeFillShade="80"/>
          </w:tcPr>
          <w:p w14:paraId="31171AA8" w14:textId="77777777" w:rsidR="00C97B35" w:rsidRPr="00327690" w:rsidRDefault="00C97B35" w:rsidP="00012998">
            <w:pPr>
              <w:pStyle w:val="TableColumnHeading"/>
              <w:rPr>
                <w:color w:val="FFFFFF" w:themeColor="background1"/>
              </w:rPr>
            </w:pPr>
            <w:r w:rsidRPr="00327690">
              <w:rPr>
                <w:color w:val="FFFFFF" w:themeColor="background1"/>
              </w:rPr>
              <w:t>Author / Owner</w:t>
            </w:r>
          </w:p>
        </w:tc>
        <w:tc>
          <w:tcPr>
            <w:tcW w:w="1941" w:type="pct"/>
            <w:shd w:val="clear" w:color="auto" w:fill="21306A" w:themeFill="accent1" w:themeFillShade="80"/>
          </w:tcPr>
          <w:p w14:paraId="5E667C87" w14:textId="77777777" w:rsidR="00C97B35" w:rsidRPr="00327690" w:rsidRDefault="00C97B35" w:rsidP="00012998">
            <w:pPr>
              <w:pStyle w:val="TableColumnHeading"/>
              <w:rPr>
                <w:color w:val="FFFFFF" w:themeColor="background1"/>
              </w:rPr>
            </w:pPr>
            <w:r w:rsidRPr="00327690">
              <w:rPr>
                <w:color w:val="FFFFFF" w:themeColor="background1"/>
              </w:rPr>
              <w:t>Description of Change</w:t>
            </w:r>
          </w:p>
        </w:tc>
      </w:tr>
      <w:tr w:rsidR="00C97B35" w:rsidRPr="00327690" w14:paraId="5294A385" w14:textId="77777777" w:rsidTr="00012998">
        <w:tc>
          <w:tcPr>
            <w:tcW w:w="650" w:type="pct"/>
          </w:tcPr>
          <w:p w14:paraId="2D6D35E9" w14:textId="77777777" w:rsidR="00C97B35" w:rsidRPr="00327690" w:rsidRDefault="00C97B35" w:rsidP="00012998">
            <w:pPr>
              <w:pStyle w:val="TableTextCenter"/>
              <w:spacing w:before="0" w:after="0"/>
              <w:rPr>
                <w:rFonts w:ascii="Times New Roman" w:hAnsi="Times New Roman"/>
              </w:rPr>
            </w:pPr>
            <w:r w:rsidRPr="00327690">
              <w:rPr>
                <w:rFonts w:ascii="Times New Roman" w:hAnsi="Times New Roman"/>
              </w:rPr>
              <w:t>DRAFT</w:t>
            </w:r>
          </w:p>
        </w:tc>
        <w:tc>
          <w:tcPr>
            <w:tcW w:w="1083" w:type="pct"/>
          </w:tcPr>
          <w:p w14:paraId="51B9F273" w14:textId="089941E4" w:rsidR="00C97B35" w:rsidRPr="00327690" w:rsidRDefault="00D25181" w:rsidP="00012998">
            <w:pPr>
              <w:pStyle w:val="TableText0"/>
              <w:spacing w:before="0" w:after="0"/>
              <w:rPr>
                <w:rFonts w:ascii="Times New Roman" w:hAnsi="Times New Roman"/>
              </w:rPr>
            </w:pPr>
            <w:r w:rsidRPr="00327690">
              <w:rPr>
                <w:rFonts w:ascii="Times New Roman" w:hAnsi="Times New Roman"/>
              </w:rPr>
              <w:t>November 1</w:t>
            </w:r>
            <w:r w:rsidR="00C97B35" w:rsidRPr="00327690">
              <w:rPr>
                <w:rFonts w:ascii="Times New Roman" w:hAnsi="Times New Roman"/>
              </w:rPr>
              <w:t>, 202</w:t>
            </w:r>
            <w:r w:rsidRPr="00327690">
              <w:rPr>
                <w:rFonts w:ascii="Times New Roman" w:hAnsi="Times New Roman"/>
              </w:rPr>
              <w:t>1</w:t>
            </w:r>
          </w:p>
        </w:tc>
        <w:tc>
          <w:tcPr>
            <w:tcW w:w="1326" w:type="pct"/>
          </w:tcPr>
          <w:p w14:paraId="65971891" w14:textId="77777777" w:rsidR="00C97B35" w:rsidRPr="00327690" w:rsidRDefault="00C97B35" w:rsidP="00012998">
            <w:pPr>
              <w:pStyle w:val="TableText0"/>
              <w:spacing w:before="0" w:after="0"/>
              <w:rPr>
                <w:rFonts w:ascii="Times New Roman" w:hAnsi="Times New Roman"/>
              </w:rPr>
            </w:pPr>
            <w:r w:rsidRPr="00327690">
              <w:rPr>
                <w:rFonts w:ascii="Times New Roman" w:hAnsi="Times New Roman"/>
              </w:rPr>
              <w:t>Erin Tanenbaum / Health FFRDC</w:t>
            </w:r>
          </w:p>
        </w:tc>
        <w:tc>
          <w:tcPr>
            <w:tcW w:w="1941" w:type="pct"/>
          </w:tcPr>
          <w:p w14:paraId="70965701" w14:textId="77777777" w:rsidR="00C97B35" w:rsidRPr="00327690" w:rsidRDefault="00C97B35" w:rsidP="00012998">
            <w:pPr>
              <w:pStyle w:val="TableText0"/>
              <w:spacing w:before="0" w:after="0"/>
              <w:rPr>
                <w:rFonts w:ascii="Times New Roman" w:hAnsi="Times New Roman"/>
              </w:rPr>
            </w:pPr>
            <w:r w:rsidRPr="00327690">
              <w:rPr>
                <w:rFonts w:ascii="Times New Roman" w:hAnsi="Times New Roman"/>
              </w:rPr>
              <w:t>Initial Version</w:t>
            </w:r>
          </w:p>
        </w:tc>
      </w:tr>
    </w:tbl>
    <w:p w14:paraId="7A15D055" w14:textId="7DC5D48D" w:rsidR="00D31D5B" w:rsidRPr="00327690" w:rsidRDefault="001C16B3" w:rsidP="00961754">
      <w:pPr>
        <w:rPr>
          <w:rFonts w:ascii="Arial" w:hAnsi="Arial" w:cs="Arial"/>
          <w:b/>
          <w:bCs/>
          <w:iCs/>
          <w:sz w:val="36"/>
          <w:szCs w:val="36"/>
        </w:rPr>
      </w:pPr>
      <w:r w:rsidRPr="00327690">
        <w:rPr>
          <w:iCs/>
          <w:color w:val="0000FF"/>
          <w:sz w:val="28"/>
          <w:szCs w:val="28"/>
        </w:rPr>
        <w:br w:type="page"/>
      </w:r>
      <w:r w:rsidR="00C2213E" w:rsidRPr="00327690">
        <w:rPr>
          <w:rStyle w:val="InfoBlueCharCharChar1"/>
          <w:rFonts w:ascii="Arial" w:hAnsi="Arial" w:cs="Arial"/>
          <w:b/>
          <w:bCs/>
          <w:i w:val="0"/>
          <w:iCs/>
          <w:color w:val="002060"/>
          <w:sz w:val="36"/>
          <w:szCs w:val="36"/>
        </w:rPr>
        <w:lastRenderedPageBreak/>
        <w:t xml:space="preserve">Table </w:t>
      </w:r>
      <w:r w:rsidR="00C2213E" w:rsidRPr="00327690">
        <w:rPr>
          <w:rStyle w:val="InfoBlueCharCharChar1"/>
          <w:rFonts w:ascii="Arial" w:hAnsi="Arial" w:cs="Arial"/>
          <w:b/>
          <w:bCs/>
          <w:i w:val="0"/>
          <w:color w:val="002060"/>
          <w:sz w:val="36"/>
          <w:szCs w:val="36"/>
        </w:rPr>
        <w:t>of</w:t>
      </w:r>
      <w:r w:rsidR="00C2213E" w:rsidRPr="00327690">
        <w:rPr>
          <w:rStyle w:val="InfoBlueCharCharChar1"/>
          <w:rFonts w:ascii="Arial" w:hAnsi="Arial" w:cs="Arial"/>
          <w:b/>
          <w:bCs/>
          <w:i w:val="0"/>
          <w:iCs/>
          <w:color w:val="002060"/>
          <w:sz w:val="36"/>
          <w:szCs w:val="36"/>
        </w:rPr>
        <w:t xml:space="preserve"> Contents</w:t>
      </w:r>
    </w:p>
    <w:sdt>
      <w:sdtPr>
        <w:id w:val="912435446"/>
        <w:docPartObj>
          <w:docPartGallery w:val="Table of Contents"/>
          <w:docPartUnique/>
        </w:docPartObj>
      </w:sdtPr>
      <w:sdtEndPr>
        <w:rPr>
          <w:b/>
          <w:bCs/>
          <w:noProof/>
        </w:rPr>
      </w:sdtEndPr>
      <w:sdtContent>
        <w:p w14:paraId="31E64058" w14:textId="77777777" w:rsidR="00707170" w:rsidRPr="00327690" w:rsidRDefault="00707170" w:rsidP="00211564">
          <w:pPr>
            <w:spacing w:before="0" w:after="0"/>
          </w:pPr>
        </w:p>
        <w:p w14:paraId="05D82092" w14:textId="246C6CBE" w:rsidR="00A139C7" w:rsidRPr="00327690" w:rsidRDefault="00142883">
          <w:pPr>
            <w:pStyle w:val="TOC1"/>
            <w:rPr>
              <w:rFonts w:asciiTheme="minorHAnsi" w:eastAsiaTheme="minorEastAsia" w:hAnsiTheme="minorHAnsi" w:cstheme="minorBidi"/>
              <w:b w:val="0"/>
              <w:bCs w:val="0"/>
              <w:caps w:val="0"/>
              <w:sz w:val="22"/>
              <w:szCs w:val="22"/>
            </w:rPr>
          </w:pPr>
          <w:r w:rsidRPr="00327690">
            <w:rPr>
              <w:b w:val="0"/>
              <w:bCs w:val="0"/>
              <w:caps w:val="0"/>
            </w:rPr>
            <w:fldChar w:fldCharType="begin"/>
          </w:r>
          <w:r w:rsidRPr="00327690">
            <w:rPr>
              <w:b w:val="0"/>
              <w:bCs w:val="0"/>
              <w:caps w:val="0"/>
            </w:rPr>
            <w:instrText xml:space="preserve"> TOC \o "3-3" \h \z \t "Heading 1,1,Heading 2,2,Heading 6,1,PageTitle,1,Section Heading,1,ESHeading 1,1,ESHeading 2,2,TableCaption,1,Heading 1 Unnumbered,1,Heading 2 Unnumbered,1" </w:instrText>
          </w:r>
          <w:r w:rsidRPr="00327690">
            <w:rPr>
              <w:b w:val="0"/>
              <w:bCs w:val="0"/>
              <w:caps w:val="0"/>
            </w:rPr>
            <w:fldChar w:fldCharType="separate"/>
          </w:r>
          <w:hyperlink w:anchor="_Toc86246311" w:history="1">
            <w:r w:rsidR="00A139C7" w:rsidRPr="00327690">
              <w:rPr>
                <w:rStyle w:val="Hyperlink"/>
                <w14:scene3d>
                  <w14:camera w14:prst="orthographicFront"/>
                  <w14:lightRig w14:rig="threePt" w14:dir="t">
                    <w14:rot w14:lat="0" w14:lon="0" w14:rev="0"/>
                  </w14:lightRig>
                </w14:scene3d>
              </w:rPr>
              <w:t>1</w:t>
            </w:r>
            <w:r w:rsidR="00A139C7" w:rsidRPr="00327690">
              <w:rPr>
                <w:rFonts w:asciiTheme="minorHAnsi" w:eastAsiaTheme="minorEastAsia" w:hAnsiTheme="minorHAnsi" w:cstheme="minorBidi"/>
                <w:b w:val="0"/>
                <w:bCs w:val="0"/>
                <w:caps w:val="0"/>
                <w:sz w:val="22"/>
                <w:szCs w:val="22"/>
              </w:rPr>
              <w:tab/>
            </w:r>
            <w:r w:rsidR="00A139C7" w:rsidRPr="00327690">
              <w:rPr>
                <w:rStyle w:val="Hyperlink"/>
              </w:rPr>
              <w:t>Introduction</w:t>
            </w:r>
            <w:r w:rsidR="00A139C7" w:rsidRPr="00327690">
              <w:rPr>
                <w:webHidden/>
              </w:rPr>
              <w:tab/>
            </w:r>
            <w:r w:rsidR="00A139C7" w:rsidRPr="00327690">
              <w:rPr>
                <w:webHidden/>
              </w:rPr>
              <w:fldChar w:fldCharType="begin"/>
            </w:r>
            <w:r w:rsidR="00A139C7" w:rsidRPr="00327690">
              <w:rPr>
                <w:webHidden/>
              </w:rPr>
              <w:instrText xml:space="preserve"> PAGEREF _Toc86246311 \h </w:instrText>
            </w:r>
            <w:r w:rsidR="00A139C7" w:rsidRPr="00327690">
              <w:rPr>
                <w:webHidden/>
              </w:rPr>
            </w:r>
            <w:r w:rsidR="00A139C7" w:rsidRPr="00327690">
              <w:rPr>
                <w:webHidden/>
              </w:rPr>
              <w:fldChar w:fldCharType="separate"/>
            </w:r>
            <w:r w:rsidR="00A139C7" w:rsidRPr="00327690">
              <w:rPr>
                <w:webHidden/>
              </w:rPr>
              <w:t>6</w:t>
            </w:r>
            <w:r w:rsidR="00A139C7" w:rsidRPr="00327690">
              <w:rPr>
                <w:webHidden/>
              </w:rPr>
              <w:fldChar w:fldCharType="end"/>
            </w:r>
          </w:hyperlink>
        </w:p>
        <w:p w14:paraId="4F663A95" w14:textId="095EDEE2" w:rsidR="00A139C7" w:rsidRPr="00327690" w:rsidRDefault="00357F2D">
          <w:pPr>
            <w:pStyle w:val="TOC2"/>
            <w:rPr>
              <w:rFonts w:asciiTheme="minorHAnsi" w:eastAsiaTheme="minorEastAsia" w:hAnsiTheme="minorHAnsi" w:cstheme="minorBidi"/>
              <w:sz w:val="22"/>
              <w:szCs w:val="22"/>
            </w:rPr>
          </w:pPr>
          <w:hyperlink w:anchor="_Toc86246312" w:history="1">
            <w:r w:rsidR="00A139C7" w:rsidRPr="00327690">
              <w:rPr>
                <w:rStyle w:val="Hyperlink"/>
              </w:rPr>
              <w:t>1.1</w:t>
            </w:r>
            <w:r w:rsidR="00A139C7" w:rsidRPr="00327690">
              <w:rPr>
                <w:rFonts w:asciiTheme="minorHAnsi" w:eastAsiaTheme="minorEastAsia" w:hAnsiTheme="minorHAnsi" w:cstheme="minorBidi"/>
                <w:sz w:val="22"/>
                <w:szCs w:val="22"/>
              </w:rPr>
              <w:tab/>
            </w:r>
            <w:r w:rsidR="00A139C7" w:rsidRPr="00327690">
              <w:rPr>
                <w:rStyle w:val="Hyperlink"/>
              </w:rPr>
              <w:t>Background</w:t>
            </w:r>
            <w:r w:rsidR="00A139C7" w:rsidRPr="00327690">
              <w:rPr>
                <w:webHidden/>
              </w:rPr>
              <w:tab/>
            </w:r>
            <w:r w:rsidR="00A139C7" w:rsidRPr="00327690">
              <w:rPr>
                <w:webHidden/>
              </w:rPr>
              <w:fldChar w:fldCharType="begin"/>
            </w:r>
            <w:r w:rsidR="00A139C7" w:rsidRPr="00327690">
              <w:rPr>
                <w:webHidden/>
              </w:rPr>
              <w:instrText xml:space="preserve"> PAGEREF _Toc86246312 \h </w:instrText>
            </w:r>
            <w:r w:rsidR="00A139C7" w:rsidRPr="00327690">
              <w:rPr>
                <w:webHidden/>
              </w:rPr>
            </w:r>
            <w:r w:rsidR="00A139C7" w:rsidRPr="00327690">
              <w:rPr>
                <w:webHidden/>
              </w:rPr>
              <w:fldChar w:fldCharType="separate"/>
            </w:r>
            <w:r w:rsidR="00A139C7" w:rsidRPr="00327690">
              <w:rPr>
                <w:webHidden/>
              </w:rPr>
              <w:t>6</w:t>
            </w:r>
            <w:r w:rsidR="00A139C7" w:rsidRPr="00327690">
              <w:rPr>
                <w:webHidden/>
              </w:rPr>
              <w:fldChar w:fldCharType="end"/>
            </w:r>
          </w:hyperlink>
        </w:p>
        <w:p w14:paraId="1FE25327" w14:textId="16FB478B" w:rsidR="00A139C7" w:rsidRPr="00327690" w:rsidRDefault="00357F2D">
          <w:pPr>
            <w:pStyle w:val="TOC2"/>
            <w:rPr>
              <w:rFonts w:asciiTheme="minorHAnsi" w:eastAsiaTheme="minorEastAsia" w:hAnsiTheme="minorHAnsi" w:cstheme="minorBidi"/>
              <w:sz w:val="22"/>
              <w:szCs w:val="22"/>
            </w:rPr>
          </w:pPr>
          <w:hyperlink w:anchor="_Toc86246313" w:history="1">
            <w:r w:rsidR="00A139C7" w:rsidRPr="00327690">
              <w:rPr>
                <w:rStyle w:val="Hyperlink"/>
              </w:rPr>
              <w:t>1.2</w:t>
            </w:r>
            <w:r w:rsidR="00A139C7" w:rsidRPr="00327690">
              <w:rPr>
                <w:rFonts w:asciiTheme="minorHAnsi" w:eastAsiaTheme="minorEastAsia" w:hAnsiTheme="minorHAnsi" w:cstheme="minorBidi"/>
                <w:sz w:val="22"/>
                <w:szCs w:val="22"/>
              </w:rPr>
              <w:tab/>
            </w:r>
            <w:r w:rsidR="00A139C7" w:rsidRPr="00327690">
              <w:rPr>
                <w:rStyle w:val="Hyperlink"/>
              </w:rPr>
              <w:t>Purpose</w:t>
            </w:r>
            <w:r w:rsidR="00A139C7" w:rsidRPr="00327690">
              <w:rPr>
                <w:webHidden/>
              </w:rPr>
              <w:tab/>
            </w:r>
            <w:r w:rsidR="00A139C7" w:rsidRPr="00327690">
              <w:rPr>
                <w:webHidden/>
              </w:rPr>
              <w:fldChar w:fldCharType="begin"/>
            </w:r>
            <w:r w:rsidR="00A139C7" w:rsidRPr="00327690">
              <w:rPr>
                <w:webHidden/>
              </w:rPr>
              <w:instrText xml:space="preserve"> PAGEREF _Toc86246313 \h </w:instrText>
            </w:r>
            <w:r w:rsidR="00A139C7" w:rsidRPr="00327690">
              <w:rPr>
                <w:webHidden/>
              </w:rPr>
            </w:r>
            <w:r w:rsidR="00A139C7" w:rsidRPr="00327690">
              <w:rPr>
                <w:webHidden/>
              </w:rPr>
              <w:fldChar w:fldCharType="separate"/>
            </w:r>
            <w:r w:rsidR="00A139C7" w:rsidRPr="00327690">
              <w:rPr>
                <w:webHidden/>
              </w:rPr>
              <w:t>7</w:t>
            </w:r>
            <w:r w:rsidR="00A139C7" w:rsidRPr="00327690">
              <w:rPr>
                <w:webHidden/>
              </w:rPr>
              <w:fldChar w:fldCharType="end"/>
            </w:r>
          </w:hyperlink>
        </w:p>
        <w:p w14:paraId="489CBDA8" w14:textId="1850FB05" w:rsidR="00A139C7" w:rsidRPr="00327690" w:rsidRDefault="00357F2D">
          <w:pPr>
            <w:pStyle w:val="TOC2"/>
            <w:rPr>
              <w:rFonts w:asciiTheme="minorHAnsi" w:eastAsiaTheme="minorEastAsia" w:hAnsiTheme="minorHAnsi" w:cstheme="minorBidi"/>
              <w:sz w:val="22"/>
              <w:szCs w:val="22"/>
            </w:rPr>
          </w:pPr>
          <w:hyperlink w:anchor="_Toc86246314" w:history="1">
            <w:r w:rsidR="00A139C7" w:rsidRPr="00327690">
              <w:rPr>
                <w:rStyle w:val="Hyperlink"/>
                <w:rFonts w:eastAsia="Arial" w:cs="Arial"/>
                <w:bCs/>
              </w:rPr>
              <w:t>1.3</w:t>
            </w:r>
            <w:r w:rsidR="00A139C7" w:rsidRPr="00327690">
              <w:rPr>
                <w:rFonts w:asciiTheme="minorHAnsi" w:eastAsiaTheme="minorEastAsia" w:hAnsiTheme="minorHAnsi" w:cstheme="minorBidi"/>
                <w:sz w:val="22"/>
                <w:szCs w:val="22"/>
              </w:rPr>
              <w:tab/>
            </w:r>
            <w:r w:rsidR="00A139C7" w:rsidRPr="00327690">
              <w:rPr>
                <w:rStyle w:val="Hyperlink"/>
              </w:rPr>
              <w:t>Scope</w:t>
            </w:r>
            <w:r w:rsidR="00A139C7" w:rsidRPr="00327690">
              <w:rPr>
                <w:webHidden/>
              </w:rPr>
              <w:tab/>
            </w:r>
            <w:r w:rsidR="00A139C7" w:rsidRPr="00327690">
              <w:rPr>
                <w:webHidden/>
              </w:rPr>
              <w:fldChar w:fldCharType="begin"/>
            </w:r>
            <w:r w:rsidR="00A139C7" w:rsidRPr="00327690">
              <w:rPr>
                <w:webHidden/>
              </w:rPr>
              <w:instrText xml:space="preserve"> PAGEREF _Toc86246314 \h </w:instrText>
            </w:r>
            <w:r w:rsidR="00A139C7" w:rsidRPr="00327690">
              <w:rPr>
                <w:webHidden/>
              </w:rPr>
            </w:r>
            <w:r w:rsidR="00A139C7" w:rsidRPr="00327690">
              <w:rPr>
                <w:webHidden/>
              </w:rPr>
              <w:fldChar w:fldCharType="separate"/>
            </w:r>
            <w:r w:rsidR="00A139C7" w:rsidRPr="00327690">
              <w:rPr>
                <w:webHidden/>
              </w:rPr>
              <w:t>7</w:t>
            </w:r>
            <w:r w:rsidR="00A139C7" w:rsidRPr="00327690">
              <w:rPr>
                <w:webHidden/>
              </w:rPr>
              <w:fldChar w:fldCharType="end"/>
            </w:r>
          </w:hyperlink>
        </w:p>
        <w:p w14:paraId="4024C29A" w14:textId="3518C8EF" w:rsidR="00A139C7" w:rsidRPr="00327690" w:rsidRDefault="00357F2D">
          <w:pPr>
            <w:pStyle w:val="TOC2"/>
            <w:rPr>
              <w:rFonts w:asciiTheme="minorHAnsi" w:eastAsiaTheme="minorEastAsia" w:hAnsiTheme="minorHAnsi" w:cstheme="minorBidi"/>
              <w:sz w:val="22"/>
              <w:szCs w:val="22"/>
            </w:rPr>
          </w:pPr>
          <w:hyperlink w:anchor="_Toc86246315" w:history="1">
            <w:r w:rsidR="00A139C7" w:rsidRPr="00327690">
              <w:rPr>
                <w:rStyle w:val="Hyperlink"/>
              </w:rPr>
              <w:t>1.4</w:t>
            </w:r>
            <w:r w:rsidR="00A139C7" w:rsidRPr="00327690">
              <w:rPr>
                <w:rFonts w:asciiTheme="minorHAnsi" w:eastAsiaTheme="minorEastAsia" w:hAnsiTheme="minorHAnsi" w:cstheme="minorBidi"/>
                <w:sz w:val="22"/>
                <w:szCs w:val="22"/>
              </w:rPr>
              <w:tab/>
            </w:r>
            <w:r w:rsidR="00A139C7" w:rsidRPr="00327690">
              <w:rPr>
                <w:rStyle w:val="Hyperlink"/>
              </w:rPr>
              <w:t>Audience</w:t>
            </w:r>
            <w:r w:rsidR="00A139C7" w:rsidRPr="00327690">
              <w:rPr>
                <w:webHidden/>
              </w:rPr>
              <w:tab/>
            </w:r>
            <w:r w:rsidR="00A139C7" w:rsidRPr="00327690">
              <w:rPr>
                <w:webHidden/>
              </w:rPr>
              <w:fldChar w:fldCharType="begin"/>
            </w:r>
            <w:r w:rsidR="00A139C7" w:rsidRPr="00327690">
              <w:rPr>
                <w:webHidden/>
              </w:rPr>
              <w:instrText xml:space="preserve"> PAGEREF _Toc86246315 \h </w:instrText>
            </w:r>
            <w:r w:rsidR="00A139C7" w:rsidRPr="00327690">
              <w:rPr>
                <w:webHidden/>
              </w:rPr>
            </w:r>
            <w:r w:rsidR="00A139C7" w:rsidRPr="00327690">
              <w:rPr>
                <w:webHidden/>
              </w:rPr>
              <w:fldChar w:fldCharType="separate"/>
            </w:r>
            <w:r w:rsidR="00A139C7" w:rsidRPr="00327690">
              <w:rPr>
                <w:webHidden/>
              </w:rPr>
              <w:t>7</w:t>
            </w:r>
            <w:r w:rsidR="00A139C7" w:rsidRPr="00327690">
              <w:rPr>
                <w:webHidden/>
              </w:rPr>
              <w:fldChar w:fldCharType="end"/>
            </w:r>
          </w:hyperlink>
        </w:p>
        <w:p w14:paraId="5D4A6F5A" w14:textId="0032B3DB" w:rsidR="00A139C7" w:rsidRPr="00327690" w:rsidRDefault="00357F2D">
          <w:pPr>
            <w:pStyle w:val="TOC2"/>
            <w:rPr>
              <w:rFonts w:asciiTheme="minorHAnsi" w:eastAsiaTheme="minorEastAsia" w:hAnsiTheme="minorHAnsi" w:cstheme="minorBidi"/>
              <w:sz w:val="22"/>
              <w:szCs w:val="22"/>
            </w:rPr>
          </w:pPr>
          <w:hyperlink w:anchor="_Toc86246316" w:history="1">
            <w:r w:rsidR="00A139C7" w:rsidRPr="00327690">
              <w:rPr>
                <w:rStyle w:val="Hyperlink"/>
              </w:rPr>
              <w:t>1.5</w:t>
            </w:r>
            <w:r w:rsidR="00A139C7" w:rsidRPr="00327690">
              <w:rPr>
                <w:rFonts w:asciiTheme="minorHAnsi" w:eastAsiaTheme="minorEastAsia" w:hAnsiTheme="minorHAnsi" w:cstheme="minorBidi"/>
                <w:sz w:val="22"/>
                <w:szCs w:val="22"/>
              </w:rPr>
              <w:tab/>
            </w:r>
            <w:r w:rsidR="00A139C7" w:rsidRPr="00327690">
              <w:rPr>
                <w:rStyle w:val="Hyperlink"/>
              </w:rPr>
              <w:t>Document Organization</w:t>
            </w:r>
            <w:r w:rsidR="00A139C7" w:rsidRPr="00327690">
              <w:rPr>
                <w:webHidden/>
              </w:rPr>
              <w:tab/>
            </w:r>
            <w:r w:rsidR="00A139C7" w:rsidRPr="00327690">
              <w:rPr>
                <w:webHidden/>
              </w:rPr>
              <w:fldChar w:fldCharType="begin"/>
            </w:r>
            <w:r w:rsidR="00A139C7" w:rsidRPr="00327690">
              <w:rPr>
                <w:webHidden/>
              </w:rPr>
              <w:instrText xml:space="preserve"> PAGEREF _Toc86246316 \h </w:instrText>
            </w:r>
            <w:r w:rsidR="00A139C7" w:rsidRPr="00327690">
              <w:rPr>
                <w:webHidden/>
              </w:rPr>
            </w:r>
            <w:r w:rsidR="00A139C7" w:rsidRPr="00327690">
              <w:rPr>
                <w:webHidden/>
              </w:rPr>
              <w:fldChar w:fldCharType="separate"/>
            </w:r>
            <w:r w:rsidR="00A139C7" w:rsidRPr="00327690">
              <w:rPr>
                <w:webHidden/>
              </w:rPr>
              <w:t>7</w:t>
            </w:r>
            <w:r w:rsidR="00A139C7" w:rsidRPr="00327690">
              <w:rPr>
                <w:webHidden/>
              </w:rPr>
              <w:fldChar w:fldCharType="end"/>
            </w:r>
          </w:hyperlink>
        </w:p>
        <w:p w14:paraId="0B9EAEA2" w14:textId="32D0F11A" w:rsidR="00A139C7" w:rsidRPr="00327690" w:rsidRDefault="00357F2D">
          <w:pPr>
            <w:pStyle w:val="TOC1"/>
            <w:rPr>
              <w:rFonts w:asciiTheme="minorHAnsi" w:eastAsiaTheme="minorEastAsia" w:hAnsiTheme="minorHAnsi" w:cstheme="minorBidi"/>
              <w:b w:val="0"/>
              <w:bCs w:val="0"/>
              <w:caps w:val="0"/>
              <w:sz w:val="22"/>
              <w:szCs w:val="22"/>
            </w:rPr>
          </w:pPr>
          <w:hyperlink w:anchor="_Toc86246317" w:history="1">
            <w:r w:rsidR="00A139C7" w:rsidRPr="00327690">
              <w:rPr>
                <w:rStyle w:val="Hyperlink"/>
                <w14:scene3d>
                  <w14:camera w14:prst="orthographicFront"/>
                  <w14:lightRig w14:rig="threePt" w14:dir="t">
                    <w14:rot w14:lat="0" w14:lon="0" w14:rev="0"/>
                  </w14:lightRig>
                </w14:scene3d>
              </w:rPr>
              <w:t>2</w:t>
            </w:r>
            <w:r w:rsidR="00A139C7" w:rsidRPr="00327690">
              <w:rPr>
                <w:rFonts w:asciiTheme="minorHAnsi" w:eastAsiaTheme="minorEastAsia" w:hAnsiTheme="minorHAnsi" w:cstheme="minorBidi"/>
                <w:b w:val="0"/>
                <w:bCs w:val="0"/>
                <w:caps w:val="0"/>
                <w:sz w:val="22"/>
                <w:szCs w:val="22"/>
              </w:rPr>
              <w:tab/>
            </w:r>
            <w:r w:rsidR="00A139C7" w:rsidRPr="00327690">
              <w:rPr>
                <w:rStyle w:val="Hyperlink"/>
              </w:rPr>
              <w:t>User’s Guide</w:t>
            </w:r>
            <w:r w:rsidR="00A139C7" w:rsidRPr="00327690">
              <w:rPr>
                <w:webHidden/>
              </w:rPr>
              <w:tab/>
            </w:r>
            <w:r w:rsidR="00A139C7" w:rsidRPr="00327690">
              <w:rPr>
                <w:webHidden/>
              </w:rPr>
              <w:fldChar w:fldCharType="begin"/>
            </w:r>
            <w:r w:rsidR="00A139C7" w:rsidRPr="00327690">
              <w:rPr>
                <w:webHidden/>
              </w:rPr>
              <w:instrText xml:space="preserve"> PAGEREF _Toc86246317 \h </w:instrText>
            </w:r>
            <w:r w:rsidR="00A139C7" w:rsidRPr="00327690">
              <w:rPr>
                <w:webHidden/>
              </w:rPr>
            </w:r>
            <w:r w:rsidR="00A139C7" w:rsidRPr="00327690">
              <w:rPr>
                <w:webHidden/>
              </w:rPr>
              <w:fldChar w:fldCharType="separate"/>
            </w:r>
            <w:r w:rsidR="00A139C7" w:rsidRPr="00327690">
              <w:rPr>
                <w:webHidden/>
              </w:rPr>
              <w:t>8</w:t>
            </w:r>
            <w:r w:rsidR="00A139C7" w:rsidRPr="00327690">
              <w:rPr>
                <w:webHidden/>
              </w:rPr>
              <w:fldChar w:fldCharType="end"/>
            </w:r>
          </w:hyperlink>
        </w:p>
        <w:p w14:paraId="619E35A5" w14:textId="23105A81" w:rsidR="00A139C7" w:rsidRPr="00327690" w:rsidRDefault="00357F2D">
          <w:pPr>
            <w:pStyle w:val="TOC2"/>
            <w:rPr>
              <w:rFonts w:asciiTheme="minorHAnsi" w:eastAsiaTheme="minorEastAsia" w:hAnsiTheme="minorHAnsi" w:cstheme="minorBidi"/>
              <w:sz w:val="22"/>
              <w:szCs w:val="22"/>
            </w:rPr>
          </w:pPr>
          <w:hyperlink w:anchor="_Toc86246318" w:history="1">
            <w:r w:rsidR="00A139C7" w:rsidRPr="00327690">
              <w:rPr>
                <w:rStyle w:val="Hyperlink"/>
              </w:rPr>
              <w:t>2.1</w:t>
            </w:r>
            <w:r w:rsidR="00A139C7" w:rsidRPr="00327690">
              <w:rPr>
                <w:rFonts w:asciiTheme="minorHAnsi" w:eastAsiaTheme="minorEastAsia" w:hAnsiTheme="minorHAnsi" w:cstheme="minorBidi"/>
                <w:sz w:val="22"/>
                <w:szCs w:val="22"/>
              </w:rPr>
              <w:tab/>
            </w:r>
            <w:r w:rsidR="00A139C7" w:rsidRPr="00327690">
              <w:rPr>
                <w:rStyle w:val="Hyperlink"/>
              </w:rPr>
              <w:t>CODI Concept</w:t>
            </w:r>
            <w:r w:rsidR="00A139C7" w:rsidRPr="00327690">
              <w:rPr>
                <w:webHidden/>
              </w:rPr>
              <w:tab/>
            </w:r>
            <w:r w:rsidR="00A139C7" w:rsidRPr="00327690">
              <w:rPr>
                <w:webHidden/>
              </w:rPr>
              <w:fldChar w:fldCharType="begin"/>
            </w:r>
            <w:r w:rsidR="00A139C7" w:rsidRPr="00327690">
              <w:rPr>
                <w:webHidden/>
              </w:rPr>
              <w:instrText xml:space="preserve"> PAGEREF _Toc86246318 \h </w:instrText>
            </w:r>
            <w:r w:rsidR="00A139C7" w:rsidRPr="00327690">
              <w:rPr>
                <w:webHidden/>
              </w:rPr>
            </w:r>
            <w:r w:rsidR="00A139C7" w:rsidRPr="00327690">
              <w:rPr>
                <w:webHidden/>
              </w:rPr>
              <w:fldChar w:fldCharType="separate"/>
            </w:r>
            <w:r w:rsidR="00A139C7" w:rsidRPr="00327690">
              <w:rPr>
                <w:webHidden/>
              </w:rPr>
              <w:t>8</w:t>
            </w:r>
            <w:r w:rsidR="00A139C7" w:rsidRPr="00327690">
              <w:rPr>
                <w:webHidden/>
              </w:rPr>
              <w:fldChar w:fldCharType="end"/>
            </w:r>
          </w:hyperlink>
        </w:p>
        <w:p w14:paraId="0D7CEF02" w14:textId="023400D1" w:rsidR="00A139C7" w:rsidRPr="00327690" w:rsidRDefault="00357F2D">
          <w:pPr>
            <w:pStyle w:val="TOC2"/>
            <w:rPr>
              <w:rFonts w:asciiTheme="minorHAnsi" w:eastAsiaTheme="minorEastAsia" w:hAnsiTheme="minorHAnsi" w:cstheme="minorBidi"/>
              <w:sz w:val="22"/>
              <w:szCs w:val="22"/>
            </w:rPr>
          </w:pPr>
          <w:hyperlink w:anchor="_Toc86246319" w:history="1">
            <w:r w:rsidR="00A139C7" w:rsidRPr="00327690">
              <w:rPr>
                <w:rStyle w:val="Hyperlink"/>
              </w:rPr>
              <w:t>2.2</w:t>
            </w:r>
            <w:r w:rsidR="00A139C7" w:rsidRPr="00327690">
              <w:rPr>
                <w:rFonts w:asciiTheme="minorHAnsi" w:eastAsiaTheme="minorEastAsia" w:hAnsiTheme="minorHAnsi" w:cstheme="minorBidi"/>
                <w:sz w:val="22"/>
                <w:szCs w:val="22"/>
              </w:rPr>
              <w:tab/>
            </w:r>
            <w:r w:rsidR="00A139C7" w:rsidRPr="00327690">
              <w:rPr>
                <w:rStyle w:val="Hyperlink"/>
              </w:rPr>
              <w:t>About CODI-APQ</w:t>
            </w:r>
            <w:r w:rsidR="00A139C7" w:rsidRPr="00327690">
              <w:rPr>
                <w:webHidden/>
              </w:rPr>
              <w:tab/>
            </w:r>
            <w:r w:rsidR="00A139C7" w:rsidRPr="00327690">
              <w:rPr>
                <w:webHidden/>
              </w:rPr>
              <w:fldChar w:fldCharType="begin"/>
            </w:r>
            <w:r w:rsidR="00A139C7" w:rsidRPr="00327690">
              <w:rPr>
                <w:webHidden/>
              </w:rPr>
              <w:instrText xml:space="preserve"> PAGEREF _Toc86246319 \h </w:instrText>
            </w:r>
            <w:r w:rsidR="00A139C7" w:rsidRPr="00327690">
              <w:rPr>
                <w:webHidden/>
              </w:rPr>
            </w:r>
            <w:r w:rsidR="00A139C7" w:rsidRPr="00327690">
              <w:rPr>
                <w:webHidden/>
              </w:rPr>
              <w:fldChar w:fldCharType="separate"/>
            </w:r>
            <w:r w:rsidR="00A139C7" w:rsidRPr="00327690">
              <w:rPr>
                <w:webHidden/>
              </w:rPr>
              <w:t>9</w:t>
            </w:r>
            <w:r w:rsidR="00A139C7" w:rsidRPr="00327690">
              <w:rPr>
                <w:webHidden/>
              </w:rPr>
              <w:fldChar w:fldCharType="end"/>
            </w:r>
          </w:hyperlink>
        </w:p>
        <w:p w14:paraId="0CE9E111" w14:textId="389F3A67" w:rsidR="00A139C7" w:rsidRPr="00327690" w:rsidRDefault="00357F2D">
          <w:pPr>
            <w:pStyle w:val="TOC2"/>
            <w:rPr>
              <w:rFonts w:asciiTheme="minorHAnsi" w:eastAsiaTheme="minorEastAsia" w:hAnsiTheme="minorHAnsi" w:cstheme="minorBidi"/>
              <w:sz w:val="22"/>
              <w:szCs w:val="22"/>
            </w:rPr>
          </w:pPr>
          <w:hyperlink w:anchor="_Toc86246320" w:history="1">
            <w:r w:rsidR="00A139C7" w:rsidRPr="00327690">
              <w:rPr>
                <w:rStyle w:val="Hyperlink"/>
              </w:rPr>
              <w:t>2.3</w:t>
            </w:r>
            <w:r w:rsidR="00A139C7" w:rsidRPr="00327690">
              <w:rPr>
                <w:rFonts w:asciiTheme="minorHAnsi" w:eastAsiaTheme="minorEastAsia" w:hAnsiTheme="minorHAnsi" w:cstheme="minorBidi"/>
                <w:sz w:val="22"/>
                <w:szCs w:val="22"/>
              </w:rPr>
              <w:tab/>
            </w:r>
            <w:r w:rsidR="00A139C7" w:rsidRPr="00327690">
              <w:rPr>
                <w:rStyle w:val="Hyperlink"/>
              </w:rPr>
              <w:t>SAS Setup</w:t>
            </w:r>
            <w:r w:rsidR="00A139C7" w:rsidRPr="00327690">
              <w:rPr>
                <w:webHidden/>
              </w:rPr>
              <w:tab/>
            </w:r>
            <w:r w:rsidR="00A139C7" w:rsidRPr="00327690">
              <w:rPr>
                <w:webHidden/>
              </w:rPr>
              <w:fldChar w:fldCharType="begin"/>
            </w:r>
            <w:r w:rsidR="00A139C7" w:rsidRPr="00327690">
              <w:rPr>
                <w:webHidden/>
              </w:rPr>
              <w:instrText xml:space="preserve"> PAGEREF _Toc86246320 \h </w:instrText>
            </w:r>
            <w:r w:rsidR="00A139C7" w:rsidRPr="00327690">
              <w:rPr>
                <w:webHidden/>
              </w:rPr>
            </w:r>
            <w:r w:rsidR="00A139C7" w:rsidRPr="00327690">
              <w:rPr>
                <w:webHidden/>
              </w:rPr>
              <w:fldChar w:fldCharType="separate"/>
            </w:r>
            <w:r w:rsidR="00A139C7" w:rsidRPr="00327690">
              <w:rPr>
                <w:webHidden/>
              </w:rPr>
              <w:t>10</w:t>
            </w:r>
            <w:r w:rsidR="00A139C7" w:rsidRPr="00327690">
              <w:rPr>
                <w:webHidden/>
              </w:rPr>
              <w:fldChar w:fldCharType="end"/>
            </w:r>
          </w:hyperlink>
        </w:p>
        <w:p w14:paraId="036C0BA4" w14:textId="658617E5" w:rsidR="00A139C7" w:rsidRPr="00327690" w:rsidRDefault="00357F2D">
          <w:pPr>
            <w:pStyle w:val="TOC2"/>
            <w:rPr>
              <w:rFonts w:asciiTheme="minorHAnsi" w:eastAsiaTheme="minorEastAsia" w:hAnsiTheme="minorHAnsi" w:cstheme="minorBidi"/>
              <w:sz w:val="22"/>
              <w:szCs w:val="22"/>
            </w:rPr>
          </w:pPr>
          <w:hyperlink w:anchor="_Toc86246321" w:history="1">
            <w:r w:rsidR="00A139C7" w:rsidRPr="00327690">
              <w:rPr>
                <w:rStyle w:val="Hyperlink"/>
              </w:rPr>
              <w:t>2.4</w:t>
            </w:r>
            <w:r w:rsidR="00A139C7" w:rsidRPr="00327690">
              <w:rPr>
                <w:rFonts w:asciiTheme="minorHAnsi" w:eastAsiaTheme="minorEastAsia" w:hAnsiTheme="minorHAnsi" w:cstheme="minorBidi"/>
                <w:sz w:val="22"/>
                <w:szCs w:val="22"/>
              </w:rPr>
              <w:tab/>
            </w:r>
            <w:r w:rsidR="00A139C7" w:rsidRPr="00327690">
              <w:rPr>
                <w:rStyle w:val="Hyperlink"/>
              </w:rPr>
              <w:t>Step-by-step Process to run CODI-APQ</w:t>
            </w:r>
            <w:r w:rsidR="00A139C7" w:rsidRPr="00327690">
              <w:rPr>
                <w:webHidden/>
              </w:rPr>
              <w:tab/>
            </w:r>
            <w:r w:rsidR="00A139C7" w:rsidRPr="00327690">
              <w:rPr>
                <w:webHidden/>
              </w:rPr>
              <w:fldChar w:fldCharType="begin"/>
            </w:r>
            <w:r w:rsidR="00A139C7" w:rsidRPr="00327690">
              <w:rPr>
                <w:webHidden/>
              </w:rPr>
              <w:instrText xml:space="preserve"> PAGEREF _Toc86246321 \h </w:instrText>
            </w:r>
            <w:r w:rsidR="00A139C7" w:rsidRPr="00327690">
              <w:rPr>
                <w:webHidden/>
              </w:rPr>
            </w:r>
            <w:r w:rsidR="00A139C7" w:rsidRPr="00327690">
              <w:rPr>
                <w:webHidden/>
              </w:rPr>
              <w:fldChar w:fldCharType="separate"/>
            </w:r>
            <w:r w:rsidR="00A139C7" w:rsidRPr="00327690">
              <w:rPr>
                <w:webHidden/>
              </w:rPr>
              <w:t>10</w:t>
            </w:r>
            <w:r w:rsidR="00A139C7" w:rsidRPr="00327690">
              <w:rPr>
                <w:webHidden/>
              </w:rPr>
              <w:fldChar w:fldCharType="end"/>
            </w:r>
          </w:hyperlink>
        </w:p>
        <w:p w14:paraId="63074A79" w14:textId="38059589" w:rsidR="00A139C7" w:rsidRPr="00327690" w:rsidRDefault="00357F2D">
          <w:pPr>
            <w:pStyle w:val="TOC3"/>
            <w:rPr>
              <w:rFonts w:asciiTheme="minorHAnsi" w:eastAsiaTheme="minorEastAsia" w:hAnsiTheme="minorHAnsi" w:cstheme="minorBidi"/>
              <w:sz w:val="22"/>
              <w:szCs w:val="22"/>
            </w:rPr>
          </w:pPr>
          <w:hyperlink w:anchor="_Toc86246322" w:history="1">
            <w:r w:rsidR="00A139C7" w:rsidRPr="00327690">
              <w:rPr>
                <w:rStyle w:val="Hyperlink"/>
                <w:rFonts w:eastAsia="Arial" w:cs="Arial"/>
              </w:rPr>
              <w:t>2.4.1</w:t>
            </w:r>
            <w:r w:rsidR="00A139C7" w:rsidRPr="00327690">
              <w:rPr>
                <w:rFonts w:asciiTheme="minorHAnsi" w:eastAsiaTheme="minorEastAsia" w:hAnsiTheme="minorHAnsi" w:cstheme="minorBidi"/>
                <w:sz w:val="22"/>
                <w:szCs w:val="22"/>
              </w:rPr>
              <w:tab/>
            </w:r>
            <w:r w:rsidR="00A139C7" w:rsidRPr="00327690">
              <w:rPr>
                <w:rStyle w:val="Hyperlink"/>
              </w:rPr>
              <w:t>STEP 1: Download and unzip CODI-APQ-master.zip file</w:t>
            </w:r>
            <w:r w:rsidR="00A139C7" w:rsidRPr="00327690">
              <w:rPr>
                <w:webHidden/>
              </w:rPr>
              <w:tab/>
            </w:r>
            <w:r w:rsidR="00A139C7" w:rsidRPr="00327690">
              <w:rPr>
                <w:webHidden/>
              </w:rPr>
              <w:fldChar w:fldCharType="begin"/>
            </w:r>
            <w:r w:rsidR="00A139C7" w:rsidRPr="00327690">
              <w:rPr>
                <w:webHidden/>
              </w:rPr>
              <w:instrText xml:space="preserve"> PAGEREF _Toc86246322 \h </w:instrText>
            </w:r>
            <w:r w:rsidR="00A139C7" w:rsidRPr="00327690">
              <w:rPr>
                <w:webHidden/>
              </w:rPr>
            </w:r>
            <w:r w:rsidR="00A139C7" w:rsidRPr="00327690">
              <w:rPr>
                <w:webHidden/>
              </w:rPr>
              <w:fldChar w:fldCharType="separate"/>
            </w:r>
            <w:r w:rsidR="00A139C7" w:rsidRPr="00327690">
              <w:rPr>
                <w:webHidden/>
              </w:rPr>
              <w:t>10</w:t>
            </w:r>
            <w:r w:rsidR="00A139C7" w:rsidRPr="00327690">
              <w:rPr>
                <w:webHidden/>
              </w:rPr>
              <w:fldChar w:fldCharType="end"/>
            </w:r>
          </w:hyperlink>
        </w:p>
        <w:p w14:paraId="29C0F121" w14:textId="33A51D80" w:rsidR="00A139C7" w:rsidRPr="00327690" w:rsidRDefault="00357F2D">
          <w:pPr>
            <w:pStyle w:val="TOC3"/>
            <w:rPr>
              <w:rFonts w:asciiTheme="minorHAnsi" w:eastAsiaTheme="minorEastAsia" w:hAnsiTheme="minorHAnsi" w:cstheme="minorBidi"/>
              <w:sz w:val="22"/>
              <w:szCs w:val="22"/>
            </w:rPr>
          </w:pPr>
          <w:hyperlink w:anchor="_Toc86246323" w:history="1">
            <w:r w:rsidR="00A139C7" w:rsidRPr="00327690">
              <w:rPr>
                <w:rStyle w:val="Hyperlink"/>
              </w:rPr>
              <w:t>2.4.2</w:t>
            </w:r>
            <w:r w:rsidR="00A139C7" w:rsidRPr="00327690">
              <w:rPr>
                <w:rFonts w:asciiTheme="minorHAnsi" w:eastAsiaTheme="minorEastAsia" w:hAnsiTheme="minorHAnsi" w:cstheme="minorBidi"/>
                <w:sz w:val="22"/>
                <w:szCs w:val="22"/>
              </w:rPr>
              <w:tab/>
            </w:r>
            <w:r w:rsidR="00A139C7" w:rsidRPr="00327690">
              <w:rPr>
                <w:rStyle w:val="Hyperlink"/>
                <w:rFonts w:eastAsia="Verdana"/>
              </w:rPr>
              <w:t>STEP 2: Obtain input files and store them in the ‘0_Raw_Data’ folder</w:t>
            </w:r>
            <w:r w:rsidR="00A139C7" w:rsidRPr="00327690">
              <w:rPr>
                <w:webHidden/>
              </w:rPr>
              <w:tab/>
            </w:r>
            <w:r w:rsidR="00A139C7" w:rsidRPr="00327690">
              <w:rPr>
                <w:webHidden/>
              </w:rPr>
              <w:fldChar w:fldCharType="begin"/>
            </w:r>
            <w:r w:rsidR="00A139C7" w:rsidRPr="00327690">
              <w:rPr>
                <w:webHidden/>
              </w:rPr>
              <w:instrText xml:space="preserve"> PAGEREF _Toc86246323 \h </w:instrText>
            </w:r>
            <w:r w:rsidR="00A139C7" w:rsidRPr="00327690">
              <w:rPr>
                <w:webHidden/>
              </w:rPr>
            </w:r>
            <w:r w:rsidR="00A139C7" w:rsidRPr="00327690">
              <w:rPr>
                <w:webHidden/>
              </w:rPr>
              <w:fldChar w:fldCharType="separate"/>
            </w:r>
            <w:r w:rsidR="00A139C7" w:rsidRPr="00327690">
              <w:rPr>
                <w:webHidden/>
              </w:rPr>
              <w:t>11</w:t>
            </w:r>
            <w:r w:rsidR="00A139C7" w:rsidRPr="00327690">
              <w:rPr>
                <w:webHidden/>
              </w:rPr>
              <w:fldChar w:fldCharType="end"/>
            </w:r>
          </w:hyperlink>
        </w:p>
        <w:p w14:paraId="69EF4B6A" w14:textId="344B65A7" w:rsidR="00A139C7" w:rsidRPr="00327690" w:rsidRDefault="00357F2D">
          <w:pPr>
            <w:pStyle w:val="TOC3"/>
            <w:rPr>
              <w:rFonts w:asciiTheme="minorHAnsi" w:eastAsiaTheme="minorEastAsia" w:hAnsiTheme="minorHAnsi" w:cstheme="minorBidi"/>
              <w:sz w:val="22"/>
              <w:szCs w:val="22"/>
            </w:rPr>
          </w:pPr>
          <w:hyperlink w:anchor="_Toc86246324" w:history="1">
            <w:r w:rsidR="00A139C7" w:rsidRPr="00327690">
              <w:rPr>
                <w:rStyle w:val="Hyperlink"/>
              </w:rPr>
              <w:t>2.4.3</w:t>
            </w:r>
            <w:r w:rsidR="00A139C7" w:rsidRPr="00327690">
              <w:rPr>
                <w:rFonts w:asciiTheme="minorHAnsi" w:eastAsiaTheme="minorEastAsia" w:hAnsiTheme="minorHAnsi" w:cstheme="minorBidi"/>
                <w:sz w:val="22"/>
                <w:szCs w:val="22"/>
              </w:rPr>
              <w:tab/>
            </w:r>
            <w:r w:rsidR="00A139C7" w:rsidRPr="00327690">
              <w:rPr>
                <w:rStyle w:val="Hyperlink"/>
                <w:rFonts w:eastAsia="Verdana"/>
              </w:rPr>
              <w:t>STEP 3: Link Population (Pre-processing)</w:t>
            </w:r>
            <w:r w:rsidR="00A139C7" w:rsidRPr="00327690">
              <w:rPr>
                <w:webHidden/>
              </w:rPr>
              <w:tab/>
            </w:r>
            <w:r w:rsidR="00A139C7" w:rsidRPr="00327690">
              <w:rPr>
                <w:webHidden/>
              </w:rPr>
              <w:fldChar w:fldCharType="begin"/>
            </w:r>
            <w:r w:rsidR="00A139C7" w:rsidRPr="00327690">
              <w:rPr>
                <w:webHidden/>
              </w:rPr>
              <w:instrText xml:space="preserve"> PAGEREF _Toc86246324 \h </w:instrText>
            </w:r>
            <w:r w:rsidR="00A139C7" w:rsidRPr="00327690">
              <w:rPr>
                <w:webHidden/>
              </w:rPr>
            </w:r>
            <w:r w:rsidR="00A139C7" w:rsidRPr="00327690">
              <w:rPr>
                <w:webHidden/>
              </w:rPr>
              <w:fldChar w:fldCharType="separate"/>
            </w:r>
            <w:r w:rsidR="00A139C7" w:rsidRPr="00327690">
              <w:rPr>
                <w:webHidden/>
              </w:rPr>
              <w:t>12</w:t>
            </w:r>
            <w:r w:rsidR="00A139C7" w:rsidRPr="00327690">
              <w:rPr>
                <w:webHidden/>
              </w:rPr>
              <w:fldChar w:fldCharType="end"/>
            </w:r>
          </w:hyperlink>
        </w:p>
        <w:p w14:paraId="1C2D05D7" w14:textId="1F5015D5" w:rsidR="00A139C7" w:rsidRPr="00327690" w:rsidRDefault="00357F2D">
          <w:pPr>
            <w:pStyle w:val="TOC3"/>
            <w:rPr>
              <w:rFonts w:asciiTheme="minorHAnsi" w:eastAsiaTheme="minorEastAsia" w:hAnsiTheme="minorHAnsi" w:cstheme="minorBidi"/>
              <w:sz w:val="22"/>
              <w:szCs w:val="22"/>
            </w:rPr>
          </w:pPr>
          <w:hyperlink w:anchor="_Toc86246325" w:history="1">
            <w:r w:rsidR="00A139C7" w:rsidRPr="00327690">
              <w:rPr>
                <w:rStyle w:val="Hyperlink"/>
              </w:rPr>
              <w:t>2.4.4</w:t>
            </w:r>
            <w:r w:rsidR="00A139C7" w:rsidRPr="00327690">
              <w:rPr>
                <w:rFonts w:asciiTheme="minorHAnsi" w:eastAsiaTheme="minorEastAsia" w:hAnsiTheme="minorHAnsi" w:cstheme="minorBidi"/>
                <w:sz w:val="22"/>
                <w:szCs w:val="22"/>
              </w:rPr>
              <w:tab/>
            </w:r>
            <w:r w:rsidR="00A139C7" w:rsidRPr="00327690">
              <w:rPr>
                <w:rStyle w:val="Hyperlink"/>
              </w:rPr>
              <w:t>STEP 4: Generate Results</w:t>
            </w:r>
            <w:r w:rsidR="00A139C7" w:rsidRPr="00327690">
              <w:rPr>
                <w:webHidden/>
              </w:rPr>
              <w:tab/>
            </w:r>
            <w:r w:rsidR="00A139C7" w:rsidRPr="00327690">
              <w:rPr>
                <w:webHidden/>
              </w:rPr>
              <w:fldChar w:fldCharType="begin"/>
            </w:r>
            <w:r w:rsidR="00A139C7" w:rsidRPr="00327690">
              <w:rPr>
                <w:webHidden/>
              </w:rPr>
              <w:instrText xml:space="preserve"> PAGEREF _Toc86246325 \h </w:instrText>
            </w:r>
            <w:r w:rsidR="00A139C7" w:rsidRPr="00327690">
              <w:rPr>
                <w:webHidden/>
              </w:rPr>
            </w:r>
            <w:r w:rsidR="00A139C7" w:rsidRPr="00327690">
              <w:rPr>
                <w:webHidden/>
              </w:rPr>
              <w:fldChar w:fldCharType="separate"/>
            </w:r>
            <w:r w:rsidR="00A139C7" w:rsidRPr="00327690">
              <w:rPr>
                <w:webHidden/>
              </w:rPr>
              <w:t>14</w:t>
            </w:r>
            <w:r w:rsidR="00A139C7" w:rsidRPr="00327690">
              <w:rPr>
                <w:webHidden/>
              </w:rPr>
              <w:fldChar w:fldCharType="end"/>
            </w:r>
          </w:hyperlink>
        </w:p>
        <w:p w14:paraId="0645C4E7" w14:textId="3040141F" w:rsidR="00A139C7" w:rsidRPr="00327690" w:rsidRDefault="00357F2D">
          <w:pPr>
            <w:pStyle w:val="TOC3"/>
            <w:rPr>
              <w:rFonts w:asciiTheme="minorHAnsi" w:eastAsiaTheme="minorEastAsia" w:hAnsiTheme="minorHAnsi" w:cstheme="minorBidi"/>
              <w:sz w:val="22"/>
              <w:szCs w:val="22"/>
            </w:rPr>
          </w:pPr>
          <w:hyperlink w:anchor="_Toc86246326" w:history="1">
            <w:r w:rsidR="00A139C7" w:rsidRPr="00327690">
              <w:rPr>
                <w:rStyle w:val="Hyperlink"/>
              </w:rPr>
              <w:t>2.4.5</w:t>
            </w:r>
            <w:r w:rsidR="00A139C7" w:rsidRPr="00327690">
              <w:rPr>
                <w:rFonts w:asciiTheme="minorHAnsi" w:eastAsiaTheme="minorEastAsia" w:hAnsiTheme="minorHAnsi" w:cstheme="minorBidi"/>
                <w:sz w:val="22"/>
                <w:szCs w:val="22"/>
              </w:rPr>
              <w:tab/>
            </w:r>
            <w:r w:rsidR="00A139C7" w:rsidRPr="00327690">
              <w:rPr>
                <w:rStyle w:val="Hyperlink"/>
              </w:rPr>
              <w:t>Review BMI prevalence Results</w:t>
            </w:r>
            <w:r w:rsidR="00A139C7" w:rsidRPr="00327690">
              <w:rPr>
                <w:webHidden/>
              </w:rPr>
              <w:tab/>
            </w:r>
            <w:r w:rsidR="00A139C7" w:rsidRPr="00327690">
              <w:rPr>
                <w:webHidden/>
              </w:rPr>
              <w:fldChar w:fldCharType="begin"/>
            </w:r>
            <w:r w:rsidR="00A139C7" w:rsidRPr="00327690">
              <w:rPr>
                <w:webHidden/>
              </w:rPr>
              <w:instrText xml:space="preserve"> PAGEREF _Toc86246326 \h </w:instrText>
            </w:r>
            <w:r w:rsidR="00A139C7" w:rsidRPr="00327690">
              <w:rPr>
                <w:webHidden/>
              </w:rPr>
            </w:r>
            <w:r w:rsidR="00A139C7" w:rsidRPr="00327690">
              <w:rPr>
                <w:webHidden/>
              </w:rPr>
              <w:fldChar w:fldCharType="separate"/>
            </w:r>
            <w:r w:rsidR="00A139C7" w:rsidRPr="00327690">
              <w:rPr>
                <w:webHidden/>
              </w:rPr>
              <w:t>21</w:t>
            </w:r>
            <w:r w:rsidR="00A139C7" w:rsidRPr="00327690">
              <w:rPr>
                <w:webHidden/>
              </w:rPr>
              <w:fldChar w:fldCharType="end"/>
            </w:r>
          </w:hyperlink>
        </w:p>
        <w:p w14:paraId="3D9F8372" w14:textId="15173DC9" w:rsidR="00A139C7" w:rsidRPr="00327690" w:rsidRDefault="00357F2D">
          <w:pPr>
            <w:pStyle w:val="TOC2"/>
            <w:rPr>
              <w:rFonts w:asciiTheme="minorHAnsi" w:eastAsiaTheme="minorEastAsia" w:hAnsiTheme="minorHAnsi" w:cstheme="minorBidi"/>
              <w:sz w:val="22"/>
              <w:szCs w:val="22"/>
            </w:rPr>
          </w:pPr>
          <w:hyperlink w:anchor="_Toc86246327" w:history="1">
            <w:r w:rsidR="00A139C7" w:rsidRPr="00327690">
              <w:rPr>
                <w:rStyle w:val="Hyperlink"/>
              </w:rPr>
              <w:t>2.5</w:t>
            </w:r>
            <w:r w:rsidR="00A139C7" w:rsidRPr="00327690">
              <w:rPr>
                <w:rFonts w:asciiTheme="minorHAnsi" w:eastAsiaTheme="minorEastAsia" w:hAnsiTheme="minorHAnsi" w:cstheme="minorBidi"/>
                <w:sz w:val="22"/>
                <w:szCs w:val="22"/>
              </w:rPr>
              <w:tab/>
            </w:r>
            <w:r w:rsidR="00A139C7" w:rsidRPr="00327690">
              <w:rPr>
                <w:rStyle w:val="Hyperlink"/>
              </w:rPr>
              <w:t>Additional Details for Users</w:t>
            </w:r>
            <w:r w:rsidR="00A139C7" w:rsidRPr="00327690">
              <w:rPr>
                <w:webHidden/>
              </w:rPr>
              <w:tab/>
            </w:r>
            <w:r w:rsidR="00A139C7" w:rsidRPr="00327690">
              <w:rPr>
                <w:webHidden/>
              </w:rPr>
              <w:fldChar w:fldCharType="begin"/>
            </w:r>
            <w:r w:rsidR="00A139C7" w:rsidRPr="00327690">
              <w:rPr>
                <w:webHidden/>
              </w:rPr>
              <w:instrText xml:space="preserve"> PAGEREF _Toc86246327 \h </w:instrText>
            </w:r>
            <w:r w:rsidR="00A139C7" w:rsidRPr="00327690">
              <w:rPr>
                <w:webHidden/>
              </w:rPr>
            </w:r>
            <w:r w:rsidR="00A139C7" w:rsidRPr="00327690">
              <w:rPr>
                <w:webHidden/>
              </w:rPr>
              <w:fldChar w:fldCharType="separate"/>
            </w:r>
            <w:r w:rsidR="00A139C7" w:rsidRPr="00327690">
              <w:rPr>
                <w:webHidden/>
              </w:rPr>
              <w:t>24</w:t>
            </w:r>
            <w:r w:rsidR="00A139C7" w:rsidRPr="00327690">
              <w:rPr>
                <w:webHidden/>
              </w:rPr>
              <w:fldChar w:fldCharType="end"/>
            </w:r>
          </w:hyperlink>
        </w:p>
        <w:p w14:paraId="2B8288BA" w14:textId="3D3F0B27" w:rsidR="00A139C7" w:rsidRPr="00327690" w:rsidRDefault="00357F2D">
          <w:pPr>
            <w:pStyle w:val="TOC1"/>
            <w:tabs>
              <w:tab w:val="left" w:pos="1920"/>
            </w:tabs>
            <w:rPr>
              <w:rFonts w:asciiTheme="minorHAnsi" w:eastAsiaTheme="minorEastAsia" w:hAnsiTheme="minorHAnsi" w:cstheme="minorBidi"/>
              <w:b w:val="0"/>
              <w:bCs w:val="0"/>
              <w:caps w:val="0"/>
              <w:sz w:val="22"/>
              <w:szCs w:val="22"/>
            </w:rPr>
          </w:pPr>
          <w:hyperlink w:anchor="_Toc86246328" w:history="1">
            <w:r w:rsidR="00A139C7" w:rsidRPr="00327690">
              <w:rPr>
                <w:rStyle w:val="Hyperlink"/>
              </w:rPr>
              <w:t>Appendix A</w:t>
            </w:r>
            <w:r w:rsidR="00A139C7" w:rsidRPr="00327690">
              <w:rPr>
                <w:rFonts w:asciiTheme="minorHAnsi" w:eastAsiaTheme="minorEastAsia" w:hAnsiTheme="minorHAnsi" w:cstheme="minorBidi"/>
                <w:b w:val="0"/>
                <w:bCs w:val="0"/>
                <w:caps w:val="0"/>
                <w:sz w:val="22"/>
                <w:szCs w:val="22"/>
              </w:rPr>
              <w:tab/>
            </w:r>
            <w:r w:rsidR="00A139C7" w:rsidRPr="00327690">
              <w:rPr>
                <w:rStyle w:val="Hyperlink"/>
              </w:rPr>
              <w:t>Analysis Details</w:t>
            </w:r>
            <w:r w:rsidR="00A139C7" w:rsidRPr="00327690">
              <w:rPr>
                <w:webHidden/>
              </w:rPr>
              <w:tab/>
            </w:r>
            <w:r w:rsidR="00A139C7" w:rsidRPr="00327690">
              <w:rPr>
                <w:webHidden/>
              </w:rPr>
              <w:fldChar w:fldCharType="begin"/>
            </w:r>
            <w:r w:rsidR="00A139C7" w:rsidRPr="00327690">
              <w:rPr>
                <w:webHidden/>
              </w:rPr>
              <w:instrText xml:space="preserve"> PAGEREF _Toc86246328 \h </w:instrText>
            </w:r>
            <w:r w:rsidR="00A139C7" w:rsidRPr="00327690">
              <w:rPr>
                <w:webHidden/>
              </w:rPr>
            </w:r>
            <w:r w:rsidR="00A139C7" w:rsidRPr="00327690">
              <w:rPr>
                <w:webHidden/>
              </w:rPr>
              <w:fldChar w:fldCharType="separate"/>
            </w:r>
            <w:r w:rsidR="00A139C7" w:rsidRPr="00327690">
              <w:rPr>
                <w:webHidden/>
              </w:rPr>
              <w:t>25</w:t>
            </w:r>
            <w:r w:rsidR="00A139C7" w:rsidRPr="00327690">
              <w:rPr>
                <w:webHidden/>
              </w:rPr>
              <w:fldChar w:fldCharType="end"/>
            </w:r>
          </w:hyperlink>
        </w:p>
        <w:p w14:paraId="49C41904" w14:textId="10404CEA" w:rsidR="00A139C7" w:rsidRPr="00327690" w:rsidRDefault="00357F2D">
          <w:pPr>
            <w:pStyle w:val="TOC1"/>
            <w:tabs>
              <w:tab w:val="left" w:pos="1920"/>
            </w:tabs>
            <w:rPr>
              <w:rFonts w:asciiTheme="minorHAnsi" w:eastAsiaTheme="minorEastAsia" w:hAnsiTheme="minorHAnsi" w:cstheme="minorBidi"/>
              <w:b w:val="0"/>
              <w:bCs w:val="0"/>
              <w:caps w:val="0"/>
              <w:sz w:val="22"/>
              <w:szCs w:val="22"/>
            </w:rPr>
          </w:pPr>
          <w:hyperlink w:anchor="_Toc86246329" w:history="1">
            <w:r w:rsidR="00A139C7" w:rsidRPr="00327690">
              <w:rPr>
                <w:rStyle w:val="Hyperlink"/>
              </w:rPr>
              <w:t>Appendix B</w:t>
            </w:r>
            <w:r w:rsidR="00A139C7" w:rsidRPr="00327690">
              <w:rPr>
                <w:rFonts w:asciiTheme="minorHAnsi" w:eastAsiaTheme="minorEastAsia" w:hAnsiTheme="minorHAnsi" w:cstheme="minorBidi"/>
                <w:b w:val="0"/>
                <w:bCs w:val="0"/>
                <w:caps w:val="0"/>
                <w:sz w:val="22"/>
                <w:szCs w:val="22"/>
              </w:rPr>
              <w:tab/>
            </w:r>
            <w:r w:rsidR="00A139C7" w:rsidRPr="00327690">
              <w:rPr>
                <w:rStyle w:val="Hyperlink"/>
              </w:rPr>
              <w:t>ACS File Layouts</w:t>
            </w:r>
            <w:r w:rsidR="00A139C7" w:rsidRPr="00327690">
              <w:rPr>
                <w:webHidden/>
              </w:rPr>
              <w:tab/>
            </w:r>
            <w:r w:rsidR="00A139C7" w:rsidRPr="00327690">
              <w:rPr>
                <w:webHidden/>
              </w:rPr>
              <w:fldChar w:fldCharType="begin"/>
            </w:r>
            <w:r w:rsidR="00A139C7" w:rsidRPr="00327690">
              <w:rPr>
                <w:webHidden/>
              </w:rPr>
              <w:instrText xml:space="preserve"> PAGEREF _Toc86246329 \h </w:instrText>
            </w:r>
            <w:r w:rsidR="00A139C7" w:rsidRPr="00327690">
              <w:rPr>
                <w:webHidden/>
              </w:rPr>
            </w:r>
            <w:r w:rsidR="00A139C7" w:rsidRPr="00327690">
              <w:rPr>
                <w:webHidden/>
              </w:rPr>
              <w:fldChar w:fldCharType="separate"/>
            </w:r>
            <w:r w:rsidR="00A139C7" w:rsidRPr="00327690">
              <w:rPr>
                <w:webHidden/>
              </w:rPr>
              <w:t>39</w:t>
            </w:r>
            <w:r w:rsidR="00A139C7" w:rsidRPr="00327690">
              <w:rPr>
                <w:webHidden/>
              </w:rPr>
              <w:fldChar w:fldCharType="end"/>
            </w:r>
          </w:hyperlink>
        </w:p>
        <w:p w14:paraId="0300994E" w14:textId="0F1D1797" w:rsidR="00A139C7" w:rsidRPr="00327690" w:rsidRDefault="00357F2D">
          <w:pPr>
            <w:pStyle w:val="TOC1"/>
            <w:tabs>
              <w:tab w:val="left" w:pos="1920"/>
            </w:tabs>
            <w:rPr>
              <w:rFonts w:asciiTheme="minorHAnsi" w:eastAsiaTheme="minorEastAsia" w:hAnsiTheme="minorHAnsi" w:cstheme="minorBidi"/>
              <w:b w:val="0"/>
              <w:bCs w:val="0"/>
              <w:caps w:val="0"/>
              <w:sz w:val="22"/>
              <w:szCs w:val="22"/>
            </w:rPr>
          </w:pPr>
          <w:hyperlink w:anchor="_Toc86246330" w:history="1">
            <w:r w:rsidR="00A139C7" w:rsidRPr="00327690">
              <w:rPr>
                <w:rStyle w:val="Hyperlink"/>
              </w:rPr>
              <w:t>Appendix C</w:t>
            </w:r>
            <w:r w:rsidR="00A139C7" w:rsidRPr="00327690">
              <w:rPr>
                <w:rFonts w:asciiTheme="minorHAnsi" w:eastAsiaTheme="minorEastAsia" w:hAnsiTheme="minorHAnsi" w:cstheme="minorBidi"/>
                <w:b w:val="0"/>
                <w:bCs w:val="0"/>
                <w:caps w:val="0"/>
                <w:sz w:val="22"/>
                <w:szCs w:val="22"/>
              </w:rPr>
              <w:tab/>
            </w:r>
            <w:r w:rsidR="00A139C7" w:rsidRPr="00327690">
              <w:rPr>
                <w:rStyle w:val="Hyperlink"/>
              </w:rPr>
              <w:t>EHR File Layouts</w:t>
            </w:r>
            <w:r w:rsidR="00A139C7" w:rsidRPr="00327690">
              <w:rPr>
                <w:webHidden/>
              </w:rPr>
              <w:tab/>
            </w:r>
            <w:r w:rsidR="00A139C7" w:rsidRPr="00327690">
              <w:rPr>
                <w:webHidden/>
              </w:rPr>
              <w:fldChar w:fldCharType="begin"/>
            </w:r>
            <w:r w:rsidR="00A139C7" w:rsidRPr="00327690">
              <w:rPr>
                <w:webHidden/>
              </w:rPr>
              <w:instrText xml:space="preserve"> PAGEREF _Toc86246330 \h </w:instrText>
            </w:r>
            <w:r w:rsidR="00A139C7" w:rsidRPr="00327690">
              <w:rPr>
                <w:webHidden/>
              </w:rPr>
            </w:r>
            <w:r w:rsidR="00A139C7" w:rsidRPr="00327690">
              <w:rPr>
                <w:webHidden/>
              </w:rPr>
              <w:fldChar w:fldCharType="separate"/>
            </w:r>
            <w:r w:rsidR="00A139C7" w:rsidRPr="00327690">
              <w:rPr>
                <w:webHidden/>
              </w:rPr>
              <w:t>49</w:t>
            </w:r>
            <w:r w:rsidR="00A139C7" w:rsidRPr="00327690">
              <w:rPr>
                <w:webHidden/>
              </w:rPr>
              <w:fldChar w:fldCharType="end"/>
            </w:r>
          </w:hyperlink>
        </w:p>
        <w:p w14:paraId="4905F990" w14:textId="57967EB2" w:rsidR="00A139C7" w:rsidRPr="00327690" w:rsidRDefault="00357F2D">
          <w:pPr>
            <w:pStyle w:val="TOC1"/>
            <w:tabs>
              <w:tab w:val="left" w:pos="1920"/>
            </w:tabs>
            <w:rPr>
              <w:rFonts w:asciiTheme="minorHAnsi" w:eastAsiaTheme="minorEastAsia" w:hAnsiTheme="minorHAnsi" w:cstheme="minorBidi"/>
              <w:b w:val="0"/>
              <w:bCs w:val="0"/>
              <w:caps w:val="0"/>
              <w:sz w:val="22"/>
              <w:szCs w:val="22"/>
            </w:rPr>
          </w:pPr>
          <w:hyperlink w:anchor="_Toc86246331" w:history="1">
            <w:r w:rsidR="00A139C7" w:rsidRPr="00327690">
              <w:rPr>
                <w:rStyle w:val="Hyperlink"/>
              </w:rPr>
              <w:t>Appendix D</w:t>
            </w:r>
            <w:r w:rsidR="00A139C7" w:rsidRPr="00327690">
              <w:rPr>
                <w:rFonts w:asciiTheme="minorHAnsi" w:eastAsiaTheme="minorEastAsia" w:hAnsiTheme="minorHAnsi" w:cstheme="minorBidi"/>
                <w:b w:val="0"/>
                <w:bCs w:val="0"/>
                <w:caps w:val="0"/>
                <w:sz w:val="22"/>
                <w:szCs w:val="22"/>
              </w:rPr>
              <w:tab/>
            </w:r>
            <w:r w:rsidR="00A139C7" w:rsidRPr="00327690">
              <w:rPr>
                <w:rStyle w:val="Hyperlink"/>
              </w:rPr>
              <w:t>CODI-APQ-GEO3 Example SAS Programs</w:t>
            </w:r>
            <w:r w:rsidR="00A139C7" w:rsidRPr="00327690">
              <w:rPr>
                <w:webHidden/>
              </w:rPr>
              <w:tab/>
            </w:r>
            <w:r w:rsidR="00A139C7" w:rsidRPr="00327690">
              <w:rPr>
                <w:webHidden/>
              </w:rPr>
              <w:fldChar w:fldCharType="begin"/>
            </w:r>
            <w:r w:rsidR="00A139C7" w:rsidRPr="00327690">
              <w:rPr>
                <w:webHidden/>
              </w:rPr>
              <w:instrText xml:space="preserve"> PAGEREF _Toc86246331 \h </w:instrText>
            </w:r>
            <w:r w:rsidR="00A139C7" w:rsidRPr="00327690">
              <w:rPr>
                <w:webHidden/>
              </w:rPr>
            </w:r>
            <w:r w:rsidR="00A139C7" w:rsidRPr="00327690">
              <w:rPr>
                <w:webHidden/>
              </w:rPr>
              <w:fldChar w:fldCharType="separate"/>
            </w:r>
            <w:r w:rsidR="00A139C7" w:rsidRPr="00327690">
              <w:rPr>
                <w:webHidden/>
              </w:rPr>
              <w:t>52</w:t>
            </w:r>
            <w:r w:rsidR="00A139C7" w:rsidRPr="00327690">
              <w:rPr>
                <w:webHidden/>
              </w:rPr>
              <w:fldChar w:fldCharType="end"/>
            </w:r>
          </w:hyperlink>
        </w:p>
        <w:p w14:paraId="0543D3F3" w14:textId="768CA6C7" w:rsidR="00A139C7" w:rsidRPr="00327690" w:rsidRDefault="00357F2D">
          <w:pPr>
            <w:pStyle w:val="TOC1"/>
            <w:tabs>
              <w:tab w:val="left" w:pos="1920"/>
            </w:tabs>
            <w:rPr>
              <w:rFonts w:asciiTheme="minorHAnsi" w:eastAsiaTheme="minorEastAsia" w:hAnsiTheme="minorHAnsi" w:cstheme="minorBidi"/>
              <w:b w:val="0"/>
              <w:bCs w:val="0"/>
              <w:caps w:val="0"/>
              <w:sz w:val="22"/>
              <w:szCs w:val="22"/>
            </w:rPr>
          </w:pPr>
          <w:hyperlink w:anchor="_Toc86246332" w:history="1">
            <w:r w:rsidR="00A139C7" w:rsidRPr="00327690">
              <w:rPr>
                <w:rStyle w:val="Hyperlink"/>
              </w:rPr>
              <w:t>Appendix E</w:t>
            </w:r>
            <w:r w:rsidR="00A139C7" w:rsidRPr="00327690">
              <w:rPr>
                <w:rFonts w:asciiTheme="minorHAnsi" w:eastAsiaTheme="minorEastAsia" w:hAnsiTheme="minorHAnsi" w:cstheme="minorBidi"/>
                <w:b w:val="0"/>
                <w:bCs w:val="0"/>
                <w:caps w:val="0"/>
                <w:sz w:val="22"/>
                <w:szCs w:val="22"/>
              </w:rPr>
              <w:tab/>
            </w:r>
            <w:r w:rsidR="00A139C7" w:rsidRPr="00327690">
              <w:rPr>
                <w:rStyle w:val="Hyperlink"/>
              </w:rPr>
              <w:t>CODI-APQ Results</w:t>
            </w:r>
            <w:r w:rsidR="00A139C7" w:rsidRPr="00327690">
              <w:rPr>
                <w:webHidden/>
              </w:rPr>
              <w:tab/>
            </w:r>
            <w:r w:rsidR="00A139C7" w:rsidRPr="00327690">
              <w:rPr>
                <w:webHidden/>
              </w:rPr>
              <w:fldChar w:fldCharType="begin"/>
            </w:r>
            <w:r w:rsidR="00A139C7" w:rsidRPr="00327690">
              <w:rPr>
                <w:webHidden/>
              </w:rPr>
              <w:instrText xml:space="preserve"> PAGEREF _Toc86246332 \h </w:instrText>
            </w:r>
            <w:r w:rsidR="00A139C7" w:rsidRPr="00327690">
              <w:rPr>
                <w:webHidden/>
              </w:rPr>
            </w:r>
            <w:r w:rsidR="00A139C7" w:rsidRPr="00327690">
              <w:rPr>
                <w:webHidden/>
              </w:rPr>
              <w:fldChar w:fldCharType="separate"/>
            </w:r>
            <w:r w:rsidR="00A139C7" w:rsidRPr="00327690">
              <w:rPr>
                <w:webHidden/>
              </w:rPr>
              <w:t>56</w:t>
            </w:r>
            <w:r w:rsidR="00A139C7" w:rsidRPr="00327690">
              <w:rPr>
                <w:webHidden/>
              </w:rPr>
              <w:fldChar w:fldCharType="end"/>
            </w:r>
          </w:hyperlink>
        </w:p>
        <w:p w14:paraId="1626B219" w14:textId="3CB7C327" w:rsidR="00A139C7" w:rsidRPr="00327690" w:rsidRDefault="00357F2D">
          <w:pPr>
            <w:pStyle w:val="TOC1"/>
            <w:tabs>
              <w:tab w:val="left" w:pos="1680"/>
            </w:tabs>
            <w:rPr>
              <w:rFonts w:asciiTheme="minorHAnsi" w:eastAsiaTheme="minorEastAsia" w:hAnsiTheme="minorHAnsi" w:cstheme="minorBidi"/>
              <w:b w:val="0"/>
              <w:bCs w:val="0"/>
              <w:caps w:val="0"/>
              <w:sz w:val="22"/>
              <w:szCs w:val="22"/>
            </w:rPr>
          </w:pPr>
          <w:hyperlink w:anchor="_Toc86246333" w:history="1">
            <w:r w:rsidR="00A139C7" w:rsidRPr="00327690">
              <w:rPr>
                <w:rStyle w:val="Hyperlink"/>
              </w:rPr>
              <w:t>Appendix F</w:t>
            </w:r>
            <w:r w:rsidR="00A139C7" w:rsidRPr="00327690">
              <w:rPr>
                <w:rFonts w:asciiTheme="minorHAnsi" w:eastAsiaTheme="minorEastAsia" w:hAnsiTheme="minorHAnsi" w:cstheme="minorBidi"/>
                <w:b w:val="0"/>
                <w:bCs w:val="0"/>
                <w:caps w:val="0"/>
                <w:sz w:val="22"/>
                <w:szCs w:val="22"/>
              </w:rPr>
              <w:tab/>
            </w:r>
            <w:r w:rsidR="00A139C7" w:rsidRPr="00327690">
              <w:rPr>
                <w:rStyle w:val="Hyperlink"/>
              </w:rPr>
              <w:t>State FIPS codes</w:t>
            </w:r>
            <w:r w:rsidR="00A139C7" w:rsidRPr="00327690">
              <w:rPr>
                <w:webHidden/>
              </w:rPr>
              <w:tab/>
            </w:r>
            <w:r w:rsidR="00A139C7" w:rsidRPr="00327690">
              <w:rPr>
                <w:webHidden/>
              </w:rPr>
              <w:fldChar w:fldCharType="begin"/>
            </w:r>
            <w:r w:rsidR="00A139C7" w:rsidRPr="00327690">
              <w:rPr>
                <w:webHidden/>
              </w:rPr>
              <w:instrText xml:space="preserve"> PAGEREF _Toc86246333 \h </w:instrText>
            </w:r>
            <w:r w:rsidR="00A139C7" w:rsidRPr="00327690">
              <w:rPr>
                <w:webHidden/>
              </w:rPr>
            </w:r>
            <w:r w:rsidR="00A139C7" w:rsidRPr="00327690">
              <w:rPr>
                <w:webHidden/>
              </w:rPr>
              <w:fldChar w:fldCharType="separate"/>
            </w:r>
            <w:r w:rsidR="00A139C7" w:rsidRPr="00327690">
              <w:rPr>
                <w:webHidden/>
              </w:rPr>
              <w:t>66</w:t>
            </w:r>
            <w:r w:rsidR="00A139C7" w:rsidRPr="00327690">
              <w:rPr>
                <w:webHidden/>
              </w:rPr>
              <w:fldChar w:fldCharType="end"/>
            </w:r>
          </w:hyperlink>
        </w:p>
        <w:p w14:paraId="658B31FC" w14:textId="0FFF4CBD" w:rsidR="00A139C7" w:rsidRPr="00327690" w:rsidRDefault="00357F2D">
          <w:pPr>
            <w:pStyle w:val="TOC1"/>
            <w:tabs>
              <w:tab w:val="left" w:pos="1920"/>
            </w:tabs>
            <w:rPr>
              <w:rFonts w:asciiTheme="minorHAnsi" w:eastAsiaTheme="minorEastAsia" w:hAnsiTheme="minorHAnsi" w:cstheme="minorBidi"/>
              <w:b w:val="0"/>
              <w:bCs w:val="0"/>
              <w:caps w:val="0"/>
              <w:sz w:val="22"/>
              <w:szCs w:val="22"/>
            </w:rPr>
          </w:pPr>
          <w:hyperlink w:anchor="_Toc86246334" w:history="1">
            <w:r w:rsidR="00A139C7" w:rsidRPr="00327690">
              <w:rPr>
                <w:rStyle w:val="Hyperlink"/>
              </w:rPr>
              <w:t>Appendix G</w:t>
            </w:r>
            <w:r w:rsidR="00A139C7" w:rsidRPr="00327690">
              <w:rPr>
                <w:rFonts w:asciiTheme="minorHAnsi" w:eastAsiaTheme="minorEastAsia" w:hAnsiTheme="minorHAnsi" w:cstheme="minorBidi"/>
                <w:b w:val="0"/>
                <w:bCs w:val="0"/>
                <w:caps w:val="0"/>
                <w:sz w:val="22"/>
                <w:szCs w:val="22"/>
              </w:rPr>
              <w:tab/>
            </w:r>
            <w:r w:rsidR="00A139C7" w:rsidRPr="00327690">
              <w:rPr>
                <w:rStyle w:val="Hyperlink"/>
              </w:rPr>
              <w:t>Glossary</w:t>
            </w:r>
            <w:r w:rsidR="00A139C7" w:rsidRPr="00327690">
              <w:rPr>
                <w:webHidden/>
              </w:rPr>
              <w:tab/>
            </w:r>
            <w:r w:rsidR="00A139C7" w:rsidRPr="00327690">
              <w:rPr>
                <w:webHidden/>
              </w:rPr>
              <w:fldChar w:fldCharType="begin"/>
            </w:r>
            <w:r w:rsidR="00A139C7" w:rsidRPr="00327690">
              <w:rPr>
                <w:webHidden/>
              </w:rPr>
              <w:instrText xml:space="preserve"> PAGEREF _Toc86246334 \h </w:instrText>
            </w:r>
            <w:r w:rsidR="00A139C7" w:rsidRPr="00327690">
              <w:rPr>
                <w:webHidden/>
              </w:rPr>
            </w:r>
            <w:r w:rsidR="00A139C7" w:rsidRPr="00327690">
              <w:rPr>
                <w:webHidden/>
              </w:rPr>
              <w:fldChar w:fldCharType="separate"/>
            </w:r>
            <w:r w:rsidR="00A139C7" w:rsidRPr="00327690">
              <w:rPr>
                <w:webHidden/>
              </w:rPr>
              <w:t>68</w:t>
            </w:r>
            <w:r w:rsidR="00A139C7" w:rsidRPr="00327690">
              <w:rPr>
                <w:webHidden/>
              </w:rPr>
              <w:fldChar w:fldCharType="end"/>
            </w:r>
          </w:hyperlink>
        </w:p>
        <w:p w14:paraId="280986A3" w14:textId="3BD2B30E" w:rsidR="00A139C7" w:rsidRPr="00327690" w:rsidRDefault="00357F2D">
          <w:pPr>
            <w:pStyle w:val="TOC1"/>
            <w:tabs>
              <w:tab w:val="left" w:pos="1920"/>
            </w:tabs>
            <w:rPr>
              <w:rFonts w:asciiTheme="minorHAnsi" w:eastAsiaTheme="minorEastAsia" w:hAnsiTheme="minorHAnsi" w:cstheme="minorBidi"/>
              <w:b w:val="0"/>
              <w:bCs w:val="0"/>
              <w:caps w:val="0"/>
              <w:sz w:val="22"/>
              <w:szCs w:val="22"/>
            </w:rPr>
          </w:pPr>
          <w:hyperlink w:anchor="_Toc86246335" w:history="1">
            <w:r w:rsidR="00A139C7" w:rsidRPr="00327690">
              <w:rPr>
                <w:rStyle w:val="Hyperlink"/>
              </w:rPr>
              <w:t>Appendix H</w:t>
            </w:r>
            <w:r w:rsidR="00A139C7" w:rsidRPr="00327690">
              <w:rPr>
                <w:rFonts w:asciiTheme="minorHAnsi" w:eastAsiaTheme="minorEastAsia" w:hAnsiTheme="minorHAnsi" w:cstheme="minorBidi"/>
                <w:b w:val="0"/>
                <w:bCs w:val="0"/>
                <w:caps w:val="0"/>
                <w:sz w:val="22"/>
                <w:szCs w:val="22"/>
              </w:rPr>
              <w:tab/>
            </w:r>
            <w:r w:rsidR="00A139C7" w:rsidRPr="00327690">
              <w:rPr>
                <w:rStyle w:val="Hyperlink"/>
              </w:rPr>
              <w:t>Abbreviations and Acronyms</w:t>
            </w:r>
            <w:r w:rsidR="00A139C7" w:rsidRPr="00327690">
              <w:rPr>
                <w:webHidden/>
              </w:rPr>
              <w:tab/>
            </w:r>
            <w:r w:rsidR="00A139C7" w:rsidRPr="00327690">
              <w:rPr>
                <w:webHidden/>
              </w:rPr>
              <w:fldChar w:fldCharType="begin"/>
            </w:r>
            <w:r w:rsidR="00A139C7" w:rsidRPr="00327690">
              <w:rPr>
                <w:webHidden/>
              </w:rPr>
              <w:instrText xml:space="preserve"> PAGEREF _Toc86246335 \h </w:instrText>
            </w:r>
            <w:r w:rsidR="00A139C7" w:rsidRPr="00327690">
              <w:rPr>
                <w:webHidden/>
              </w:rPr>
            </w:r>
            <w:r w:rsidR="00A139C7" w:rsidRPr="00327690">
              <w:rPr>
                <w:webHidden/>
              </w:rPr>
              <w:fldChar w:fldCharType="separate"/>
            </w:r>
            <w:r w:rsidR="00A139C7" w:rsidRPr="00327690">
              <w:rPr>
                <w:webHidden/>
              </w:rPr>
              <w:t>72</w:t>
            </w:r>
            <w:r w:rsidR="00A139C7" w:rsidRPr="00327690">
              <w:rPr>
                <w:webHidden/>
              </w:rPr>
              <w:fldChar w:fldCharType="end"/>
            </w:r>
          </w:hyperlink>
        </w:p>
        <w:p w14:paraId="107ED8E2" w14:textId="18ECF1C1" w:rsidR="00A139C7" w:rsidRPr="00327690" w:rsidRDefault="00357F2D">
          <w:pPr>
            <w:pStyle w:val="TOC1"/>
            <w:tabs>
              <w:tab w:val="left" w:pos="1680"/>
            </w:tabs>
            <w:rPr>
              <w:rFonts w:asciiTheme="minorHAnsi" w:eastAsiaTheme="minorEastAsia" w:hAnsiTheme="minorHAnsi" w:cstheme="minorBidi"/>
              <w:b w:val="0"/>
              <w:bCs w:val="0"/>
              <w:caps w:val="0"/>
              <w:sz w:val="22"/>
              <w:szCs w:val="22"/>
            </w:rPr>
          </w:pPr>
          <w:hyperlink w:anchor="_Toc86246336" w:history="1">
            <w:r w:rsidR="00A139C7" w:rsidRPr="00327690">
              <w:rPr>
                <w:rStyle w:val="Hyperlink"/>
              </w:rPr>
              <w:t>Appendix I</w:t>
            </w:r>
            <w:r w:rsidR="00A139C7" w:rsidRPr="00327690">
              <w:rPr>
                <w:rFonts w:asciiTheme="minorHAnsi" w:eastAsiaTheme="minorEastAsia" w:hAnsiTheme="minorHAnsi" w:cstheme="minorBidi"/>
                <w:b w:val="0"/>
                <w:bCs w:val="0"/>
                <w:caps w:val="0"/>
                <w:sz w:val="22"/>
                <w:szCs w:val="22"/>
              </w:rPr>
              <w:tab/>
            </w:r>
            <w:r w:rsidR="00A139C7" w:rsidRPr="00327690">
              <w:rPr>
                <w:rStyle w:val="Hyperlink"/>
              </w:rPr>
              <w:t>Bibliography</w:t>
            </w:r>
            <w:r w:rsidR="00A139C7" w:rsidRPr="00327690">
              <w:rPr>
                <w:webHidden/>
              </w:rPr>
              <w:tab/>
            </w:r>
            <w:r w:rsidR="00A139C7" w:rsidRPr="00327690">
              <w:rPr>
                <w:webHidden/>
              </w:rPr>
              <w:fldChar w:fldCharType="begin"/>
            </w:r>
            <w:r w:rsidR="00A139C7" w:rsidRPr="00327690">
              <w:rPr>
                <w:webHidden/>
              </w:rPr>
              <w:instrText xml:space="preserve"> PAGEREF _Toc86246336 \h </w:instrText>
            </w:r>
            <w:r w:rsidR="00A139C7" w:rsidRPr="00327690">
              <w:rPr>
                <w:webHidden/>
              </w:rPr>
            </w:r>
            <w:r w:rsidR="00A139C7" w:rsidRPr="00327690">
              <w:rPr>
                <w:webHidden/>
              </w:rPr>
              <w:fldChar w:fldCharType="separate"/>
            </w:r>
            <w:r w:rsidR="00A139C7" w:rsidRPr="00327690">
              <w:rPr>
                <w:webHidden/>
              </w:rPr>
              <w:t>73</w:t>
            </w:r>
            <w:r w:rsidR="00A139C7" w:rsidRPr="00327690">
              <w:rPr>
                <w:webHidden/>
              </w:rPr>
              <w:fldChar w:fldCharType="end"/>
            </w:r>
          </w:hyperlink>
        </w:p>
        <w:p w14:paraId="228F80CC" w14:textId="41A951DE" w:rsidR="00901F5E" w:rsidRPr="00327690" w:rsidRDefault="00142883">
          <w:r w:rsidRPr="00327690">
            <w:rPr>
              <w:b/>
              <w:bCs/>
              <w:caps/>
              <w:noProof/>
              <w:szCs w:val="28"/>
            </w:rPr>
            <w:fldChar w:fldCharType="end"/>
          </w:r>
        </w:p>
      </w:sdtContent>
    </w:sdt>
    <w:p w14:paraId="5BDF0EBE" w14:textId="41F59919" w:rsidR="00746687" w:rsidRPr="00327690" w:rsidRDefault="00746687">
      <w:pPr>
        <w:spacing w:before="0" w:after="0"/>
        <w:jc w:val="left"/>
        <w:rPr>
          <w:rStyle w:val="FrontMatterHeading"/>
        </w:rPr>
      </w:pPr>
      <w:r w:rsidRPr="00327690">
        <w:rPr>
          <w:rStyle w:val="FrontMatterHeading"/>
        </w:rPr>
        <w:t>List of Figures</w:t>
      </w:r>
    </w:p>
    <w:p w14:paraId="64241893" w14:textId="7EA5DA92" w:rsidR="00487AF7" w:rsidRPr="00327690" w:rsidRDefault="00746687">
      <w:pPr>
        <w:pStyle w:val="TableofFigures"/>
        <w:tabs>
          <w:tab w:val="right" w:leader="dot" w:pos="9350"/>
        </w:tabs>
        <w:rPr>
          <w:rFonts w:asciiTheme="minorHAnsi" w:eastAsiaTheme="minorEastAsia" w:hAnsiTheme="minorHAnsi" w:cstheme="minorBidi"/>
          <w:noProof/>
          <w:sz w:val="22"/>
          <w:szCs w:val="22"/>
        </w:rPr>
      </w:pPr>
      <w:r w:rsidRPr="00327690">
        <w:rPr>
          <w:rStyle w:val="FrontMatterHeading"/>
        </w:rPr>
        <w:fldChar w:fldCharType="begin"/>
      </w:r>
      <w:r w:rsidRPr="00327690">
        <w:rPr>
          <w:rStyle w:val="FrontMatterHeading"/>
        </w:rPr>
        <w:instrText xml:space="preserve"> TOC \h \z \c "Figure" </w:instrText>
      </w:r>
      <w:r w:rsidRPr="00327690">
        <w:rPr>
          <w:rStyle w:val="FrontMatterHeading"/>
        </w:rPr>
        <w:fldChar w:fldCharType="separate"/>
      </w:r>
      <w:hyperlink w:anchor="_Toc85790550" w:history="1">
        <w:r w:rsidR="00487AF7" w:rsidRPr="00327690">
          <w:rPr>
            <w:rStyle w:val="Hyperlink"/>
            <w:rFonts w:eastAsiaTheme="majorEastAsia"/>
            <w:noProof/>
          </w:rPr>
          <w:t>Figure 1. Data Partners with a Common Data Coordinating Center</w:t>
        </w:r>
        <w:r w:rsidR="00487AF7" w:rsidRPr="00327690">
          <w:rPr>
            <w:noProof/>
            <w:webHidden/>
          </w:rPr>
          <w:tab/>
        </w:r>
        <w:r w:rsidR="00487AF7" w:rsidRPr="00327690">
          <w:rPr>
            <w:noProof/>
            <w:webHidden/>
          </w:rPr>
          <w:fldChar w:fldCharType="begin"/>
        </w:r>
        <w:r w:rsidR="00487AF7" w:rsidRPr="00327690">
          <w:rPr>
            <w:noProof/>
            <w:webHidden/>
          </w:rPr>
          <w:instrText xml:space="preserve"> PAGEREF _Toc85790550 \h </w:instrText>
        </w:r>
        <w:r w:rsidR="00487AF7" w:rsidRPr="00327690">
          <w:rPr>
            <w:noProof/>
            <w:webHidden/>
          </w:rPr>
        </w:r>
        <w:r w:rsidR="00487AF7" w:rsidRPr="00327690">
          <w:rPr>
            <w:noProof/>
            <w:webHidden/>
          </w:rPr>
          <w:fldChar w:fldCharType="separate"/>
        </w:r>
        <w:r w:rsidR="00487AF7" w:rsidRPr="00327690">
          <w:rPr>
            <w:noProof/>
            <w:webHidden/>
          </w:rPr>
          <w:t>4</w:t>
        </w:r>
        <w:r w:rsidR="00487AF7" w:rsidRPr="00327690">
          <w:rPr>
            <w:noProof/>
            <w:webHidden/>
          </w:rPr>
          <w:fldChar w:fldCharType="end"/>
        </w:r>
      </w:hyperlink>
    </w:p>
    <w:p w14:paraId="57CF9DBC" w14:textId="0A20C27D" w:rsidR="00487AF7"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90551" w:history="1">
        <w:r w:rsidR="00487AF7" w:rsidRPr="00327690">
          <w:rPr>
            <w:rStyle w:val="Hyperlink"/>
            <w:rFonts w:eastAsiaTheme="majorEastAsia"/>
            <w:noProof/>
          </w:rPr>
          <w:t>Figure 2. CODI-</w:t>
        </w:r>
        <w:r w:rsidR="00A139C7" w:rsidRPr="00327690">
          <w:rPr>
            <w:rStyle w:val="Hyperlink"/>
            <w:rFonts w:eastAsiaTheme="majorEastAsia"/>
            <w:noProof/>
          </w:rPr>
          <w:t>A</w:t>
        </w:r>
        <w:r w:rsidR="00487AF7" w:rsidRPr="00327690">
          <w:rPr>
            <w:rStyle w:val="Hyperlink"/>
            <w:rFonts w:eastAsiaTheme="majorEastAsia"/>
            <w:noProof/>
          </w:rPr>
          <w:t>PQ Process</w:t>
        </w:r>
        <w:r w:rsidR="00487AF7" w:rsidRPr="00327690">
          <w:rPr>
            <w:noProof/>
            <w:webHidden/>
          </w:rPr>
          <w:tab/>
        </w:r>
        <w:r w:rsidR="00487AF7" w:rsidRPr="00327690">
          <w:rPr>
            <w:noProof/>
            <w:webHidden/>
          </w:rPr>
          <w:fldChar w:fldCharType="begin"/>
        </w:r>
        <w:r w:rsidR="00487AF7" w:rsidRPr="00327690">
          <w:rPr>
            <w:noProof/>
            <w:webHidden/>
          </w:rPr>
          <w:instrText xml:space="preserve"> PAGEREF _Toc85790551 \h </w:instrText>
        </w:r>
        <w:r w:rsidR="00487AF7" w:rsidRPr="00327690">
          <w:rPr>
            <w:noProof/>
            <w:webHidden/>
          </w:rPr>
        </w:r>
        <w:r w:rsidR="00487AF7" w:rsidRPr="00327690">
          <w:rPr>
            <w:noProof/>
            <w:webHidden/>
          </w:rPr>
          <w:fldChar w:fldCharType="separate"/>
        </w:r>
        <w:r w:rsidR="00487AF7" w:rsidRPr="00327690">
          <w:rPr>
            <w:noProof/>
            <w:webHidden/>
          </w:rPr>
          <w:t>5</w:t>
        </w:r>
        <w:r w:rsidR="00487AF7" w:rsidRPr="00327690">
          <w:rPr>
            <w:noProof/>
            <w:webHidden/>
          </w:rPr>
          <w:fldChar w:fldCharType="end"/>
        </w:r>
      </w:hyperlink>
    </w:p>
    <w:p w14:paraId="52E3296F" w14:textId="25D1FAF2" w:rsidR="00487AF7"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90552" w:history="1">
        <w:r w:rsidR="00487AF7" w:rsidRPr="00327690">
          <w:rPr>
            <w:rStyle w:val="Hyperlink"/>
            <w:rFonts w:eastAsiaTheme="majorEastAsia"/>
            <w:noProof/>
          </w:rPr>
          <w:t>Figure 3. CODI-</w:t>
        </w:r>
        <w:r w:rsidR="00A139C7" w:rsidRPr="00327690">
          <w:rPr>
            <w:rStyle w:val="Hyperlink"/>
            <w:rFonts w:eastAsiaTheme="majorEastAsia"/>
            <w:noProof/>
          </w:rPr>
          <w:t>A</w:t>
        </w:r>
        <w:r w:rsidR="00487AF7" w:rsidRPr="00327690">
          <w:rPr>
            <w:rStyle w:val="Hyperlink"/>
            <w:rFonts w:eastAsiaTheme="majorEastAsia"/>
            <w:noProof/>
          </w:rPr>
          <w:t>PQ-GEO3 Folder Structure</w:t>
        </w:r>
        <w:r w:rsidR="00487AF7" w:rsidRPr="00327690">
          <w:rPr>
            <w:noProof/>
            <w:webHidden/>
          </w:rPr>
          <w:tab/>
        </w:r>
        <w:r w:rsidR="00487AF7" w:rsidRPr="00327690">
          <w:rPr>
            <w:noProof/>
            <w:webHidden/>
          </w:rPr>
          <w:fldChar w:fldCharType="begin"/>
        </w:r>
        <w:r w:rsidR="00487AF7" w:rsidRPr="00327690">
          <w:rPr>
            <w:noProof/>
            <w:webHidden/>
          </w:rPr>
          <w:instrText xml:space="preserve"> PAGEREF _Toc85790552 \h </w:instrText>
        </w:r>
        <w:r w:rsidR="00487AF7" w:rsidRPr="00327690">
          <w:rPr>
            <w:noProof/>
            <w:webHidden/>
          </w:rPr>
        </w:r>
        <w:r w:rsidR="00487AF7" w:rsidRPr="00327690">
          <w:rPr>
            <w:noProof/>
            <w:webHidden/>
          </w:rPr>
          <w:fldChar w:fldCharType="separate"/>
        </w:r>
        <w:r w:rsidR="00487AF7" w:rsidRPr="00327690">
          <w:rPr>
            <w:noProof/>
            <w:webHidden/>
          </w:rPr>
          <w:t>6</w:t>
        </w:r>
        <w:r w:rsidR="00487AF7" w:rsidRPr="00327690">
          <w:rPr>
            <w:noProof/>
            <w:webHidden/>
          </w:rPr>
          <w:fldChar w:fldCharType="end"/>
        </w:r>
      </w:hyperlink>
    </w:p>
    <w:p w14:paraId="6FB975FE" w14:textId="7BD22C14" w:rsidR="00487AF7"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90553" w:history="1">
        <w:r w:rsidR="00487AF7" w:rsidRPr="00327690">
          <w:rPr>
            <w:rStyle w:val="Hyperlink"/>
            <w:rFonts w:eastAsiaTheme="majorEastAsia"/>
            <w:noProof/>
          </w:rPr>
          <w:t>Figure 4. Comparison of Patients with Plausible Weight and Height Data in the Electronic Health Records and the US Population by Race, Sex, and Age Group, 2015</w:t>
        </w:r>
        <w:r w:rsidR="00487AF7" w:rsidRPr="00327690">
          <w:rPr>
            <w:noProof/>
            <w:webHidden/>
          </w:rPr>
          <w:tab/>
        </w:r>
        <w:r w:rsidR="00487AF7" w:rsidRPr="00327690">
          <w:rPr>
            <w:noProof/>
            <w:webHidden/>
          </w:rPr>
          <w:fldChar w:fldCharType="begin"/>
        </w:r>
        <w:r w:rsidR="00487AF7" w:rsidRPr="00327690">
          <w:rPr>
            <w:noProof/>
            <w:webHidden/>
          </w:rPr>
          <w:instrText xml:space="preserve"> PAGEREF _Toc85790553 \h </w:instrText>
        </w:r>
        <w:r w:rsidR="00487AF7" w:rsidRPr="00327690">
          <w:rPr>
            <w:noProof/>
            <w:webHidden/>
          </w:rPr>
        </w:r>
        <w:r w:rsidR="00487AF7" w:rsidRPr="00327690">
          <w:rPr>
            <w:noProof/>
            <w:webHidden/>
          </w:rPr>
          <w:fldChar w:fldCharType="separate"/>
        </w:r>
        <w:r w:rsidR="00487AF7" w:rsidRPr="00327690">
          <w:rPr>
            <w:noProof/>
            <w:webHidden/>
          </w:rPr>
          <w:t>25</w:t>
        </w:r>
        <w:r w:rsidR="00487AF7" w:rsidRPr="00327690">
          <w:rPr>
            <w:noProof/>
            <w:webHidden/>
          </w:rPr>
          <w:fldChar w:fldCharType="end"/>
        </w:r>
      </w:hyperlink>
    </w:p>
    <w:p w14:paraId="38F075FA" w14:textId="71AD7D8B" w:rsidR="00487AF7"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90554" w:history="1">
        <w:r w:rsidR="00487AF7" w:rsidRPr="00327690">
          <w:rPr>
            <w:rStyle w:val="Hyperlink"/>
            <w:rFonts w:eastAsiaTheme="majorEastAsia"/>
            <w:noProof/>
          </w:rPr>
          <w:t>Figure 5. Comparison of Patients with Plausible Weight and Height Data in the Electronic Health Records and the US Population by Age and Sex, 2015</w:t>
        </w:r>
        <w:r w:rsidR="00487AF7" w:rsidRPr="00327690">
          <w:rPr>
            <w:noProof/>
            <w:webHidden/>
          </w:rPr>
          <w:tab/>
        </w:r>
        <w:r w:rsidR="00487AF7" w:rsidRPr="00327690">
          <w:rPr>
            <w:noProof/>
            <w:webHidden/>
          </w:rPr>
          <w:fldChar w:fldCharType="begin"/>
        </w:r>
        <w:r w:rsidR="00487AF7" w:rsidRPr="00327690">
          <w:rPr>
            <w:noProof/>
            <w:webHidden/>
          </w:rPr>
          <w:instrText xml:space="preserve"> PAGEREF _Toc85790554 \h </w:instrText>
        </w:r>
        <w:r w:rsidR="00487AF7" w:rsidRPr="00327690">
          <w:rPr>
            <w:noProof/>
            <w:webHidden/>
          </w:rPr>
        </w:r>
        <w:r w:rsidR="00487AF7" w:rsidRPr="00327690">
          <w:rPr>
            <w:noProof/>
            <w:webHidden/>
          </w:rPr>
          <w:fldChar w:fldCharType="separate"/>
        </w:r>
        <w:r w:rsidR="00487AF7" w:rsidRPr="00327690">
          <w:rPr>
            <w:noProof/>
            <w:webHidden/>
          </w:rPr>
          <w:t>26</w:t>
        </w:r>
        <w:r w:rsidR="00487AF7" w:rsidRPr="00327690">
          <w:rPr>
            <w:noProof/>
            <w:webHidden/>
          </w:rPr>
          <w:fldChar w:fldCharType="end"/>
        </w:r>
      </w:hyperlink>
    </w:p>
    <w:p w14:paraId="7BEAD674" w14:textId="2C0ED37D" w:rsidR="00487AF7"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90555" w:history="1">
        <w:r w:rsidR="00487AF7" w:rsidRPr="00327690">
          <w:rPr>
            <w:rStyle w:val="Hyperlink"/>
            <w:rFonts w:eastAsiaTheme="majorEastAsia"/>
            <w:noProof/>
          </w:rPr>
          <w:t>Figure 6. NCHS Suppression Standards</w:t>
        </w:r>
        <w:r w:rsidR="00487AF7" w:rsidRPr="00327690">
          <w:rPr>
            <w:noProof/>
            <w:webHidden/>
          </w:rPr>
          <w:tab/>
        </w:r>
        <w:r w:rsidR="00487AF7" w:rsidRPr="00327690">
          <w:rPr>
            <w:noProof/>
            <w:webHidden/>
          </w:rPr>
          <w:fldChar w:fldCharType="begin"/>
        </w:r>
        <w:r w:rsidR="00487AF7" w:rsidRPr="00327690">
          <w:rPr>
            <w:noProof/>
            <w:webHidden/>
          </w:rPr>
          <w:instrText xml:space="preserve"> PAGEREF _Toc85790555 \h </w:instrText>
        </w:r>
        <w:r w:rsidR="00487AF7" w:rsidRPr="00327690">
          <w:rPr>
            <w:noProof/>
            <w:webHidden/>
          </w:rPr>
        </w:r>
        <w:r w:rsidR="00487AF7" w:rsidRPr="00327690">
          <w:rPr>
            <w:noProof/>
            <w:webHidden/>
          </w:rPr>
          <w:fldChar w:fldCharType="separate"/>
        </w:r>
        <w:r w:rsidR="00487AF7" w:rsidRPr="00327690">
          <w:rPr>
            <w:noProof/>
            <w:webHidden/>
          </w:rPr>
          <w:t>33</w:t>
        </w:r>
        <w:r w:rsidR="00487AF7" w:rsidRPr="00327690">
          <w:rPr>
            <w:noProof/>
            <w:webHidden/>
          </w:rPr>
          <w:fldChar w:fldCharType="end"/>
        </w:r>
      </w:hyperlink>
    </w:p>
    <w:p w14:paraId="4C34E0CE" w14:textId="3378C170" w:rsidR="00BA06CB" w:rsidRPr="00327690" w:rsidRDefault="00746687">
      <w:pPr>
        <w:spacing w:before="0" w:after="0"/>
        <w:jc w:val="left"/>
        <w:rPr>
          <w:rStyle w:val="FrontMatterHeading"/>
        </w:rPr>
      </w:pPr>
      <w:r w:rsidRPr="00327690">
        <w:rPr>
          <w:rStyle w:val="FrontMatterHeading"/>
        </w:rPr>
        <w:fldChar w:fldCharType="end"/>
      </w:r>
    </w:p>
    <w:p w14:paraId="01A89C22" w14:textId="77777777" w:rsidR="00BA06CB" w:rsidRPr="00327690" w:rsidRDefault="00BA06CB">
      <w:pPr>
        <w:spacing w:before="0" w:after="0"/>
        <w:jc w:val="left"/>
        <w:rPr>
          <w:rStyle w:val="FrontMatterHeading"/>
        </w:rPr>
      </w:pPr>
      <w:r w:rsidRPr="00327690">
        <w:rPr>
          <w:rStyle w:val="FrontMatterHeading"/>
        </w:rPr>
        <w:t>List of Tables</w:t>
      </w:r>
    </w:p>
    <w:p w14:paraId="0D241309" w14:textId="577FD3D7" w:rsidR="00996775" w:rsidRPr="00327690" w:rsidRDefault="00F5041A">
      <w:pPr>
        <w:pStyle w:val="TableofFigures"/>
        <w:tabs>
          <w:tab w:val="right" w:leader="dot" w:pos="9350"/>
        </w:tabs>
        <w:rPr>
          <w:rFonts w:asciiTheme="minorHAnsi" w:eastAsiaTheme="minorEastAsia" w:hAnsiTheme="minorHAnsi" w:cstheme="minorBidi"/>
          <w:noProof/>
          <w:sz w:val="22"/>
          <w:szCs w:val="22"/>
        </w:rPr>
      </w:pPr>
      <w:r w:rsidRPr="00327690">
        <w:rPr>
          <w:rStyle w:val="FrontMatterHeading"/>
        </w:rPr>
        <w:fldChar w:fldCharType="begin"/>
      </w:r>
      <w:r w:rsidRPr="00327690">
        <w:rPr>
          <w:rStyle w:val="FrontMatterHeading"/>
        </w:rPr>
        <w:instrText xml:space="preserve"> TOC \h \z \c "Table" </w:instrText>
      </w:r>
      <w:r w:rsidRPr="00327690">
        <w:rPr>
          <w:rStyle w:val="FrontMatterHeading"/>
        </w:rPr>
        <w:fldChar w:fldCharType="separate"/>
      </w:r>
      <w:hyperlink w:anchor="_Toc85789247" w:history="1">
        <w:r w:rsidR="00996775" w:rsidRPr="00327690">
          <w:rPr>
            <w:rStyle w:val="Hyperlink"/>
            <w:rFonts w:eastAsiaTheme="majorEastAsia"/>
            <w:noProof/>
          </w:rPr>
          <w:t>Table 1. Change Specifications, Processing Step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47 \h </w:instrText>
        </w:r>
        <w:r w:rsidR="00996775" w:rsidRPr="00327690">
          <w:rPr>
            <w:noProof/>
            <w:webHidden/>
          </w:rPr>
        </w:r>
        <w:r w:rsidR="00996775" w:rsidRPr="00327690">
          <w:rPr>
            <w:noProof/>
            <w:webHidden/>
          </w:rPr>
          <w:fldChar w:fldCharType="separate"/>
        </w:r>
        <w:r w:rsidR="00996775" w:rsidRPr="00327690">
          <w:rPr>
            <w:noProof/>
            <w:webHidden/>
          </w:rPr>
          <w:t>7</w:t>
        </w:r>
        <w:r w:rsidR="00996775" w:rsidRPr="00327690">
          <w:rPr>
            <w:noProof/>
            <w:webHidden/>
          </w:rPr>
          <w:fldChar w:fldCharType="end"/>
        </w:r>
      </w:hyperlink>
    </w:p>
    <w:p w14:paraId="3BFB00C9" w14:textId="786E617A"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48" w:history="1">
        <w:r w:rsidR="00996775" w:rsidRPr="00327690">
          <w:rPr>
            <w:rStyle w:val="Hyperlink"/>
            <w:rFonts w:eastAsiaTheme="majorEastAsia"/>
            <w:noProof/>
          </w:rPr>
          <w:t>Table 2. Change Specifications, SAS Macro Variable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48 \h </w:instrText>
        </w:r>
        <w:r w:rsidR="00996775" w:rsidRPr="00327690">
          <w:rPr>
            <w:noProof/>
            <w:webHidden/>
          </w:rPr>
        </w:r>
        <w:r w:rsidR="00996775" w:rsidRPr="00327690">
          <w:rPr>
            <w:noProof/>
            <w:webHidden/>
          </w:rPr>
          <w:fldChar w:fldCharType="separate"/>
        </w:r>
        <w:r w:rsidR="00996775" w:rsidRPr="00327690">
          <w:rPr>
            <w:noProof/>
            <w:webHidden/>
          </w:rPr>
          <w:t>8</w:t>
        </w:r>
        <w:r w:rsidR="00996775" w:rsidRPr="00327690">
          <w:rPr>
            <w:noProof/>
            <w:webHidden/>
          </w:rPr>
          <w:fldChar w:fldCharType="end"/>
        </w:r>
      </w:hyperlink>
    </w:p>
    <w:p w14:paraId="2759E18F" w14:textId="6EAA4117"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49" w:history="1">
        <w:r w:rsidR="00996775" w:rsidRPr="00327690">
          <w:rPr>
            <w:rStyle w:val="Hyperlink"/>
            <w:rFonts w:eastAsiaTheme="majorEastAsia"/>
            <w:noProof/>
          </w:rPr>
          <w:t>Table 3. Change Specifications, Processing Steps, Continued</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49 \h </w:instrText>
        </w:r>
        <w:r w:rsidR="00996775" w:rsidRPr="00327690">
          <w:rPr>
            <w:noProof/>
            <w:webHidden/>
          </w:rPr>
        </w:r>
        <w:r w:rsidR="00996775" w:rsidRPr="00327690">
          <w:rPr>
            <w:noProof/>
            <w:webHidden/>
          </w:rPr>
          <w:fldChar w:fldCharType="separate"/>
        </w:r>
        <w:r w:rsidR="00996775" w:rsidRPr="00327690">
          <w:rPr>
            <w:noProof/>
            <w:webHidden/>
          </w:rPr>
          <w:t>8</w:t>
        </w:r>
        <w:r w:rsidR="00996775" w:rsidRPr="00327690">
          <w:rPr>
            <w:noProof/>
            <w:webHidden/>
          </w:rPr>
          <w:fldChar w:fldCharType="end"/>
        </w:r>
      </w:hyperlink>
    </w:p>
    <w:p w14:paraId="3E2EE9D1" w14:textId="112A0CF3"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50" w:history="1">
        <w:r w:rsidR="00996775" w:rsidRPr="00327690">
          <w:rPr>
            <w:rStyle w:val="Hyperlink"/>
            <w:rFonts w:eastAsiaTheme="majorEastAsia"/>
            <w:noProof/>
          </w:rPr>
          <w:t>Table 4. Pre-processing CODI-</w:t>
        </w:r>
        <w:r w:rsidR="00A139C7" w:rsidRPr="00327690">
          <w:rPr>
            <w:rStyle w:val="Hyperlink"/>
            <w:rFonts w:eastAsiaTheme="majorEastAsia"/>
            <w:noProof/>
          </w:rPr>
          <w:t>A</w:t>
        </w:r>
        <w:r w:rsidR="00996775" w:rsidRPr="00327690">
          <w:rPr>
            <w:rStyle w:val="Hyperlink"/>
            <w:rFonts w:eastAsiaTheme="majorEastAsia"/>
            <w:noProof/>
          </w:rPr>
          <w:t>PQ Program Execution Processing Step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50 \h </w:instrText>
        </w:r>
        <w:r w:rsidR="00996775" w:rsidRPr="00327690">
          <w:rPr>
            <w:noProof/>
            <w:webHidden/>
          </w:rPr>
        </w:r>
        <w:r w:rsidR="00996775" w:rsidRPr="00327690">
          <w:rPr>
            <w:noProof/>
            <w:webHidden/>
          </w:rPr>
          <w:fldChar w:fldCharType="separate"/>
        </w:r>
        <w:r w:rsidR="00996775" w:rsidRPr="00327690">
          <w:rPr>
            <w:noProof/>
            <w:webHidden/>
          </w:rPr>
          <w:t>9</w:t>
        </w:r>
        <w:r w:rsidR="00996775" w:rsidRPr="00327690">
          <w:rPr>
            <w:noProof/>
            <w:webHidden/>
          </w:rPr>
          <w:fldChar w:fldCharType="end"/>
        </w:r>
      </w:hyperlink>
    </w:p>
    <w:p w14:paraId="28CCB99D" w14:textId="3F6A6BE0"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51" w:history="1">
        <w:r w:rsidR="00996775" w:rsidRPr="00327690">
          <w:rPr>
            <w:rStyle w:val="Hyperlink"/>
            <w:rFonts w:eastAsiaTheme="majorEastAsia"/>
            <w:noProof/>
          </w:rPr>
          <w:t>Table 5. Change Specifications, Processing Step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51 \h </w:instrText>
        </w:r>
        <w:r w:rsidR="00996775" w:rsidRPr="00327690">
          <w:rPr>
            <w:noProof/>
            <w:webHidden/>
          </w:rPr>
        </w:r>
        <w:r w:rsidR="00996775" w:rsidRPr="00327690">
          <w:rPr>
            <w:noProof/>
            <w:webHidden/>
          </w:rPr>
          <w:fldChar w:fldCharType="separate"/>
        </w:r>
        <w:r w:rsidR="00996775" w:rsidRPr="00327690">
          <w:rPr>
            <w:noProof/>
            <w:webHidden/>
          </w:rPr>
          <w:t>10</w:t>
        </w:r>
        <w:r w:rsidR="00996775" w:rsidRPr="00327690">
          <w:rPr>
            <w:noProof/>
            <w:webHidden/>
          </w:rPr>
          <w:fldChar w:fldCharType="end"/>
        </w:r>
      </w:hyperlink>
    </w:p>
    <w:p w14:paraId="50F988D6" w14:textId="092A95E0"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52" w:history="1">
        <w:r w:rsidR="00996775" w:rsidRPr="00327690">
          <w:rPr>
            <w:rStyle w:val="Hyperlink"/>
            <w:rFonts w:eastAsiaTheme="majorEastAsia"/>
            <w:noProof/>
          </w:rPr>
          <w:t>Table 6. Change Specifications, Macro Variable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52 \h </w:instrText>
        </w:r>
        <w:r w:rsidR="00996775" w:rsidRPr="00327690">
          <w:rPr>
            <w:noProof/>
            <w:webHidden/>
          </w:rPr>
        </w:r>
        <w:r w:rsidR="00996775" w:rsidRPr="00327690">
          <w:rPr>
            <w:noProof/>
            <w:webHidden/>
          </w:rPr>
          <w:fldChar w:fldCharType="separate"/>
        </w:r>
        <w:r w:rsidR="00996775" w:rsidRPr="00327690">
          <w:rPr>
            <w:noProof/>
            <w:webHidden/>
          </w:rPr>
          <w:t>10</w:t>
        </w:r>
        <w:r w:rsidR="00996775" w:rsidRPr="00327690">
          <w:rPr>
            <w:noProof/>
            <w:webHidden/>
          </w:rPr>
          <w:fldChar w:fldCharType="end"/>
        </w:r>
      </w:hyperlink>
    </w:p>
    <w:p w14:paraId="10035A8E" w14:textId="1F0F3CDE"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53" w:history="1">
        <w:r w:rsidR="00996775" w:rsidRPr="00327690">
          <w:rPr>
            <w:rStyle w:val="Hyperlink"/>
            <w:rFonts w:eastAsiaTheme="majorEastAsia"/>
            <w:noProof/>
          </w:rPr>
          <w:t>Table 7. Change Specifications, Processing Steps, Continued</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53 \h </w:instrText>
        </w:r>
        <w:r w:rsidR="00996775" w:rsidRPr="00327690">
          <w:rPr>
            <w:noProof/>
            <w:webHidden/>
          </w:rPr>
        </w:r>
        <w:r w:rsidR="00996775" w:rsidRPr="00327690">
          <w:rPr>
            <w:noProof/>
            <w:webHidden/>
          </w:rPr>
          <w:fldChar w:fldCharType="separate"/>
        </w:r>
        <w:r w:rsidR="00996775" w:rsidRPr="00327690">
          <w:rPr>
            <w:noProof/>
            <w:webHidden/>
          </w:rPr>
          <w:t>14</w:t>
        </w:r>
        <w:r w:rsidR="00996775" w:rsidRPr="00327690">
          <w:rPr>
            <w:noProof/>
            <w:webHidden/>
          </w:rPr>
          <w:fldChar w:fldCharType="end"/>
        </w:r>
      </w:hyperlink>
    </w:p>
    <w:p w14:paraId="6BB5A0C5" w14:textId="2F8F65BF"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54" w:history="1">
        <w:r w:rsidR="00996775" w:rsidRPr="00327690">
          <w:rPr>
            <w:rStyle w:val="Hyperlink"/>
            <w:rFonts w:eastAsiaTheme="majorEastAsia"/>
            <w:noProof/>
          </w:rPr>
          <w:t>Table 8. Change Specifications, SAS Macro Variable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54 \h </w:instrText>
        </w:r>
        <w:r w:rsidR="00996775" w:rsidRPr="00327690">
          <w:rPr>
            <w:noProof/>
            <w:webHidden/>
          </w:rPr>
        </w:r>
        <w:r w:rsidR="00996775" w:rsidRPr="00327690">
          <w:rPr>
            <w:noProof/>
            <w:webHidden/>
          </w:rPr>
          <w:fldChar w:fldCharType="separate"/>
        </w:r>
        <w:r w:rsidR="00996775" w:rsidRPr="00327690">
          <w:rPr>
            <w:noProof/>
            <w:webHidden/>
          </w:rPr>
          <w:t>14</w:t>
        </w:r>
        <w:r w:rsidR="00996775" w:rsidRPr="00327690">
          <w:rPr>
            <w:noProof/>
            <w:webHidden/>
          </w:rPr>
          <w:fldChar w:fldCharType="end"/>
        </w:r>
      </w:hyperlink>
    </w:p>
    <w:p w14:paraId="31E5A5B2" w14:textId="47F351E8"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55" w:history="1">
        <w:r w:rsidR="00996775" w:rsidRPr="00327690">
          <w:rPr>
            <w:rStyle w:val="Hyperlink"/>
            <w:rFonts w:eastAsiaTheme="majorEastAsia"/>
            <w:noProof/>
          </w:rPr>
          <w:t>Table 9. Change Specifications, Processing Steps, Continued</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55 \h </w:instrText>
        </w:r>
        <w:r w:rsidR="00996775" w:rsidRPr="00327690">
          <w:rPr>
            <w:noProof/>
            <w:webHidden/>
          </w:rPr>
        </w:r>
        <w:r w:rsidR="00996775" w:rsidRPr="00327690">
          <w:rPr>
            <w:noProof/>
            <w:webHidden/>
          </w:rPr>
          <w:fldChar w:fldCharType="separate"/>
        </w:r>
        <w:r w:rsidR="00996775" w:rsidRPr="00327690">
          <w:rPr>
            <w:noProof/>
            <w:webHidden/>
          </w:rPr>
          <w:t>16</w:t>
        </w:r>
        <w:r w:rsidR="00996775" w:rsidRPr="00327690">
          <w:rPr>
            <w:noProof/>
            <w:webHidden/>
          </w:rPr>
          <w:fldChar w:fldCharType="end"/>
        </w:r>
      </w:hyperlink>
    </w:p>
    <w:p w14:paraId="52126884" w14:textId="153F7CFA"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56" w:history="1">
        <w:r w:rsidR="00996775" w:rsidRPr="00327690">
          <w:rPr>
            <w:rStyle w:val="Hyperlink"/>
            <w:rFonts w:eastAsiaTheme="majorEastAsia"/>
            <w:noProof/>
          </w:rPr>
          <w:t>Table 10. CODI-</w:t>
        </w:r>
        <w:r w:rsidR="00A139C7" w:rsidRPr="00327690">
          <w:rPr>
            <w:rStyle w:val="Hyperlink"/>
            <w:rFonts w:eastAsiaTheme="majorEastAsia"/>
            <w:noProof/>
          </w:rPr>
          <w:t>A</w:t>
        </w:r>
        <w:r w:rsidR="00996775" w:rsidRPr="00327690">
          <w:rPr>
            <w:rStyle w:val="Hyperlink"/>
            <w:rFonts w:eastAsiaTheme="majorEastAsia"/>
            <w:noProof/>
          </w:rPr>
          <w:t>PQ Execution Processing Step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56 \h </w:instrText>
        </w:r>
        <w:r w:rsidR="00996775" w:rsidRPr="00327690">
          <w:rPr>
            <w:noProof/>
            <w:webHidden/>
          </w:rPr>
        </w:r>
        <w:r w:rsidR="00996775" w:rsidRPr="00327690">
          <w:rPr>
            <w:noProof/>
            <w:webHidden/>
          </w:rPr>
          <w:fldChar w:fldCharType="separate"/>
        </w:r>
        <w:r w:rsidR="00996775" w:rsidRPr="00327690">
          <w:rPr>
            <w:noProof/>
            <w:webHidden/>
          </w:rPr>
          <w:t>16</w:t>
        </w:r>
        <w:r w:rsidR="00996775" w:rsidRPr="00327690">
          <w:rPr>
            <w:noProof/>
            <w:webHidden/>
          </w:rPr>
          <w:fldChar w:fldCharType="end"/>
        </w:r>
      </w:hyperlink>
    </w:p>
    <w:p w14:paraId="27407B67" w14:textId="3C5995AD"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57" w:history="1">
        <w:r w:rsidR="00996775" w:rsidRPr="00327690">
          <w:rPr>
            <w:rStyle w:val="Hyperlink"/>
            <w:rFonts w:eastAsiaTheme="majorEastAsia"/>
            <w:noProof/>
          </w:rPr>
          <w:t>Table 11. CODI-</w:t>
        </w:r>
        <w:r w:rsidR="00A139C7" w:rsidRPr="00327690">
          <w:rPr>
            <w:rStyle w:val="Hyperlink"/>
            <w:rFonts w:eastAsiaTheme="majorEastAsia"/>
            <w:noProof/>
          </w:rPr>
          <w:t>A</w:t>
        </w:r>
        <w:r w:rsidR="00996775" w:rsidRPr="00327690">
          <w:rPr>
            <w:rStyle w:val="Hyperlink"/>
            <w:rFonts w:eastAsiaTheme="majorEastAsia"/>
            <w:noProof/>
          </w:rPr>
          <w:t xml:space="preserve">PQ </w:t>
        </w:r>
        <w:r w:rsidR="006C348A" w:rsidRPr="00327690">
          <w:rPr>
            <w:rStyle w:val="Hyperlink"/>
            <w:rFonts w:eastAsiaTheme="majorEastAsia"/>
            <w:noProof/>
          </w:rPr>
          <w:t xml:space="preserve">BMI prevalence </w:t>
        </w:r>
        <w:r w:rsidR="00996775" w:rsidRPr="00327690">
          <w:rPr>
            <w:rStyle w:val="Hyperlink"/>
            <w:rFonts w:eastAsiaTheme="majorEastAsia"/>
            <w:noProof/>
          </w:rPr>
          <w:t>Results Data Dictionary</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57 \h </w:instrText>
        </w:r>
        <w:r w:rsidR="00996775" w:rsidRPr="00327690">
          <w:rPr>
            <w:noProof/>
            <w:webHidden/>
          </w:rPr>
        </w:r>
        <w:r w:rsidR="00996775" w:rsidRPr="00327690">
          <w:rPr>
            <w:noProof/>
            <w:webHidden/>
          </w:rPr>
          <w:fldChar w:fldCharType="separate"/>
        </w:r>
        <w:r w:rsidR="00996775" w:rsidRPr="00327690">
          <w:rPr>
            <w:noProof/>
            <w:webHidden/>
          </w:rPr>
          <w:t>16</w:t>
        </w:r>
        <w:r w:rsidR="00996775" w:rsidRPr="00327690">
          <w:rPr>
            <w:noProof/>
            <w:webHidden/>
          </w:rPr>
          <w:fldChar w:fldCharType="end"/>
        </w:r>
      </w:hyperlink>
    </w:p>
    <w:p w14:paraId="6FCAE406" w14:textId="03616BB6"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58" w:history="1">
        <w:r w:rsidR="00996775" w:rsidRPr="00327690">
          <w:rPr>
            <w:rStyle w:val="Hyperlink"/>
            <w:rFonts w:eastAsiaTheme="majorEastAsia"/>
            <w:noProof/>
          </w:rPr>
          <w:t>Table 12. CODI-</w:t>
        </w:r>
        <w:r w:rsidR="00A139C7" w:rsidRPr="00327690">
          <w:rPr>
            <w:rStyle w:val="Hyperlink"/>
            <w:rFonts w:eastAsiaTheme="majorEastAsia"/>
            <w:noProof/>
          </w:rPr>
          <w:t>A</w:t>
        </w:r>
        <w:r w:rsidR="00996775" w:rsidRPr="00327690">
          <w:rPr>
            <w:rStyle w:val="Hyperlink"/>
            <w:rFonts w:eastAsiaTheme="majorEastAsia"/>
            <w:noProof/>
          </w:rPr>
          <w:t>PQ Diabetes Prevalence Results, Description of Excel Worksheet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58 \h </w:instrText>
        </w:r>
        <w:r w:rsidR="00996775" w:rsidRPr="00327690">
          <w:rPr>
            <w:noProof/>
            <w:webHidden/>
          </w:rPr>
        </w:r>
        <w:r w:rsidR="00996775" w:rsidRPr="00327690">
          <w:rPr>
            <w:noProof/>
            <w:webHidden/>
          </w:rPr>
          <w:fldChar w:fldCharType="separate"/>
        </w:r>
        <w:r w:rsidR="00996775" w:rsidRPr="00327690">
          <w:rPr>
            <w:noProof/>
            <w:webHidden/>
          </w:rPr>
          <w:t>17</w:t>
        </w:r>
        <w:r w:rsidR="00996775" w:rsidRPr="00327690">
          <w:rPr>
            <w:noProof/>
            <w:webHidden/>
          </w:rPr>
          <w:fldChar w:fldCharType="end"/>
        </w:r>
      </w:hyperlink>
    </w:p>
    <w:p w14:paraId="559AB091" w14:textId="4B6DDD17"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59" w:history="1">
        <w:r w:rsidR="00996775" w:rsidRPr="00327690">
          <w:rPr>
            <w:rStyle w:val="Hyperlink"/>
            <w:rFonts w:eastAsiaTheme="majorEastAsia"/>
            <w:noProof/>
          </w:rPr>
          <w:t>Table 13. CODI-</w:t>
        </w:r>
        <w:r w:rsidR="00A139C7" w:rsidRPr="00327690">
          <w:rPr>
            <w:rStyle w:val="Hyperlink"/>
            <w:rFonts w:eastAsiaTheme="majorEastAsia"/>
            <w:noProof/>
          </w:rPr>
          <w:t>A</w:t>
        </w:r>
        <w:r w:rsidR="00996775" w:rsidRPr="00327690">
          <w:rPr>
            <w:rStyle w:val="Hyperlink"/>
            <w:rFonts w:eastAsiaTheme="majorEastAsia"/>
            <w:noProof/>
          </w:rPr>
          <w:t>PQ Diabetes Prevalence Results Data Dictionary</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59 \h </w:instrText>
        </w:r>
        <w:r w:rsidR="00996775" w:rsidRPr="00327690">
          <w:rPr>
            <w:noProof/>
            <w:webHidden/>
          </w:rPr>
        </w:r>
        <w:r w:rsidR="00996775" w:rsidRPr="00327690">
          <w:rPr>
            <w:noProof/>
            <w:webHidden/>
          </w:rPr>
          <w:fldChar w:fldCharType="separate"/>
        </w:r>
        <w:r w:rsidR="00996775" w:rsidRPr="00327690">
          <w:rPr>
            <w:noProof/>
            <w:webHidden/>
          </w:rPr>
          <w:t>18</w:t>
        </w:r>
        <w:r w:rsidR="00996775" w:rsidRPr="00327690">
          <w:rPr>
            <w:noProof/>
            <w:webHidden/>
          </w:rPr>
          <w:fldChar w:fldCharType="end"/>
        </w:r>
      </w:hyperlink>
    </w:p>
    <w:p w14:paraId="2A748437" w14:textId="3308A2B6"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60" w:history="1">
        <w:r w:rsidR="00996775" w:rsidRPr="00327690">
          <w:rPr>
            <w:rStyle w:val="Hyperlink"/>
            <w:rFonts w:eastAsiaTheme="majorEastAsia"/>
            <w:noProof/>
          </w:rPr>
          <w:t>Table 14. Projected Year 2000 U.S. Population Proportion Distribution by Age for Age Adjusting</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60 \h </w:instrText>
        </w:r>
        <w:r w:rsidR="00996775" w:rsidRPr="00327690">
          <w:rPr>
            <w:noProof/>
            <w:webHidden/>
          </w:rPr>
        </w:r>
        <w:r w:rsidR="00996775" w:rsidRPr="00327690">
          <w:rPr>
            <w:noProof/>
            <w:webHidden/>
          </w:rPr>
          <w:fldChar w:fldCharType="separate"/>
        </w:r>
        <w:r w:rsidR="00996775" w:rsidRPr="00327690">
          <w:rPr>
            <w:noProof/>
            <w:webHidden/>
          </w:rPr>
          <w:t>21</w:t>
        </w:r>
        <w:r w:rsidR="00996775" w:rsidRPr="00327690">
          <w:rPr>
            <w:noProof/>
            <w:webHidden/>
          </w:rPr>
          <w:fldChar w:fldCharType="end"/>
        </w:r>
      </w:hyperlink>
    </w:p>
    <w:p w14:paraId="53010E24" w14:textId="6C5256E0"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61" w:history="1">
        <w:r w:rsidR="00996775" w:rsidRPr="00327690">
          <w:rPr>
            <w:rStyle w:val="Hyperlink"/>
            <w:rFonts w:eastAsiaTheme="majorEastAsia"/>
            <w:noProof/>
          </w:rPr>
          <w:t xml:space="preserve">Table 15. American Community Survey Census Sample by Year for 2015-2019 for </w:t>
        </w:r>
        <w:r w:rsidR="00E2369C" w:rsidRPr="00327690">
          <w:rPr>
            <w:rStyle w:val="Hyperlink"/>
            <w:rFonts w:eastAsiaTheme="majorEastAsia"/>
            <w:noProof/>
          </w:rPr>
          <w:t>Adults</w:t>
        </w:r>
        <w:r w:rsidR="00996775" w:rsidRPr="00327690">
          <w:rPr>
            <w:rStyle w:val="Hyperlink"/>
            <w:rFonts w:eastAsiaTheme="majorEastAsia"/>
            <w:noProof/>
          </w:rPr>
          <w:t xml:space="preserve"> Aged 2 to 19</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61 \h </w:instrText>
        </w:r>
        <w:r w:rsidR="00996775" w:rsidRPr="00327690">
          <w:rPr>
            <w:noProof/>
            <w:webHidden/>
          </w:rPr>
        </w:r>
        <w:r w:rsidR="00996775" w:rsidRPr="00327690">
          <w:rPr>
            <w:noProof/>
            <w:webHidden/>
          </w:rPr>
          <w:fldChar w:fldCharType="separate"/>
        </w:r>
        <w:r w:rsidR="00996775" w:rsidRPr="00327690">
          <w:rPr>
            <w:noProof/>
            <w:webHidden/>
          </w:rPr>
          <w:t>24</w:t>
        </w:r>
        <w:r w:rsidR="00996775" w:rsidRPr="00327690">
          <w:rPr>
            <w:noProof/>
            <w:webHidden/>
          </w:rPr>
          <w:fldChar w:fldCharType="end"/>
        </w:r>
      </w:hyperlink>
    </w:p>
    <w:p w14:paraId="6A8864F3" w14:textId="27881E86"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62" w:history="1">
        <w:r w:rsidR="00996775" w:rsidRPr="00327690">
          <w:rPr>
            <w:rStyle w:val="Hyperlink"/>
            <w:rFonts w:eastAsiaTheme="majorEastAsia"/>
            <w:noProof/>
          </w:rPr>
          <w:t>Table 16. Comparison of Patients with Plausible Weight and Height Data in The Electronic Health Records and the US Population by Age, 2015</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62 \h </w:instrText>
        </w:r>
        <w:r w:rsidR="00996775" w:rsidRPr="00327690">
          <w:rPr>
            <w:noProof/>
            <w:webHidden/>
          </w:rPr>
        </w:r>
        <w:r w:rsidR="00996775" w:rsidRPr="00327690">
          <w:rPr>
            <w:noProof/>
            <w:webHidden/>
          </w:rPr>
          <w:fldChar w:fldCharType="separate"/>
        </w:r>
        <w:r w:rsidR="00996775" w:rsidRPr="00327690">
          <w:rPr>
            <w:noProof/>
            <w:webHidden/>
          </w:rPr>
          <w:t>24</w:t>
        </w:r>
        <w:r w:rsidR="00996775" w:rsidRPr="00327690">
          <w:rPr>
            <w:noProof/>
            <w:webHidden/>
          </w:rPr>
          <w:fldChar w:fldCharType="end"/>
        </w:r>
      </w:hyperlink>
    </w:p>
    <w:p w14:paraId="0D95B15F" w14:textId="70C4A2B4"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63" w:history="1">
        <w:r w:rsidR="00996775" w:rsidRPr="00327690">
          <w:rPr>
            <w:rStyle w:val="Hyperlink"/>
            <w:rFonts w:eastAsiaTheme="majorEastAsia"/>
            <w:noProof/>
          </w:rPr>
          <w:t>Table 17. Proportions of Sickle Cell Disease Used to Impute Race</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63 \h </w:instrText>
        </w:r>
        <w:r w:rsidR="00996775" w:rsidRPr="00327690">
          <w:rPr>
            <w:noProof/>
            <w:webHidden/>
          </w:rPr>
        </w:r>
        <w:r w:rsidR="00996775" w:rsidRPr="00327690">
          <w:rPr>
            <w:noProof/>
            <w:webHidden/>
          </w:rPr>
          <w:fldChar w:fldCharType="separate"/>
        </w:r>
        <w:r w:rsidR="00996775" w:rsidRPr="00327690">
          <w:rPr>
            <w:noProof/>
            <w:webHidden/>
          </w:rPr>
          <w:t>27</w:t>
        </w:r>
        <w:r w:rsidR="00996775" w:rsidRPr="00327690">
          <w:rPr>
            <w:noProof/>
            <w:webHidden/>
          </w:rPr>
          <w:fldChar w:fldCharType="end"/>
        </w:r>
      </w:hyperlink>
    </w:p>
    <w:p w14:paraId="42C23CFD" w14:textId="7D419E0F"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64" w:history="1">
        <w:r w:rsidR="00996775" w:rsidRPr="00327690">
          <w:rPr>
            <w:rStyle w:val="Hyperlink"/>
            <w:rFonts w:eastAsiaTheme="majorEastAsia"/>
            <w:noProof/>
          </w:rPr>
          <w:t>Table 18. Percentage of Patients Imputed for Each Phase in the Race Imputation Using AEMR Data</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64 \h </w:instrText>
        </w:r>
        <w:r w:rsidR="00996775" w:rsidRPr="00327690">
          <w:rPr>
            <w:noProof/>
            <w:webHidden/>
          </w:rPr>
        </w:r>
        <w:r w:rsidR="00996775" w:rsidRPr="00327690">
          <w:rPr>
            <w:noProof/>
            <w:webHidden/>
          </w:rPr>
          <w:fldChar w:fldCharType="separate"/>
        </w:r>
        <w:r w:rsidR="00996775" w:rsidRPr="00327690">
          <w:rPr>
            <w:noProof/>
            <w:webHidden/>
          </w:rPr>
          <w:t>29</w:t>
        </w:r>
        <w:r w:rsidR="00996775" w:rsidRPr="00327690">
          <w:rPr>
            <w:noProof/>
            <w:webHidden/>
          </w:rPr>
          <w:fldChar w:fldCharType="end"/>
        </w:r>
      </w:hyperlink>
    </w:p>
    <w:p w14:paraId="30AA8795" w14:textId="7D99F47D"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65" w:history="1">
        <w:r w:rsidR="00996775" w:rsidRPr="00327690">
          <w:rPr>
            <w:rStyle w:val="Hyperlink"/>
            <w:rFonts w:eastAsiaTheme="majorEastAsia"/>
            <w:noProof/>
          </w:rPr>
          <w:t>Table 19. NCHS Data Presentation Standards for Proportion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65 \h </w:instrText>
        </w:r>
        <w:r w:rsidR="00996775" w:rsidRPr="00327690">
          <w:rPr>
            <w:noProof/>
            <w:webHidden/>
          </w:rPr>
        </w:r>
        <w:r w:rsidR="00996775" w:rsidRPr="00327690">
          <w:rPr>
            <w:noProof/>
            <w:webHidden/>
          </w:rPr>
          <w:fldChar w:fldCharType="separate"/>
        </w:r>
        <w:r w:rsidR="00996775" w:rsidRPr="00327690">
          <w:rPr>
            <w:noProof/>
            <w:webHidden/>
          </w:rPr>
          <w:t>31</w:t>
        </w:r>
        <w:r w:rsidR="00996775" w:rsidRPr="00327690">
          <w:rPr>
            <w:noProof/>
            <w:webHidden/>
          </w:rPr>
          <w:fldChar w:fldCharType="end"/>
        </w:r>
      </w:hyperlink>
    </w:p>
    <w:p w14:paraId="19203885" w14:textId="5A628280"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66" w:history="1">
        <w:r w:rsidR="00996775" w:rsidRPr="00327690">
          <w:rPr>
            <w:rStyle w:val="Hyperlink"/>
            <w:rFonts w:eastAsiaTheme="majorEastAsia"/>
            <w:noProof/>
          </w:rPr>
          <w:t>Table 20. Included Concepts: Social Determinants of Health</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66 \h </w:instrText>
        </w:r>
        <w:r w:rsidR="00996775" w:rsidRPr="00327690">
          <w:rPr>
            <w:noProof/>
            <w:webHidden/>
          </w:rPr>
        </w:r>
        <w:r w:rsidR="00996775" w:rsidRPr="00327690">
          <w:rPr>
            <w:noProof/>
            <w:webHidden/>
          </w:rPr>
          <w:fldChar w:fldCharType="separate"/>
        </w:r>
        <w:r w:rsidR="00996775" w:rsidRPr="00327690">
          <w:rPr>
            <w:noProof/>
            <w:webHidden/>
          </w:rPr>
          <w:t>38</w:t>
        </w:r>
        <w:r w:rsidR="00996775" w:rsidRPr="00327690">
          <w:rPr>
            <w:noProof/>
            <w:webHidden/>
          </w:rPr>
          <w:fldChar w:fldCharType="end"/>
        </w:r>
      </w:hyperlink>
    </w:p>
    <w:p w14:paraId="0425148C" w14:textId="53B11C3C"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67" w:history="1">
        <w:r w:rsidR="00996775" w:rsidRPr="00327690">
          <w:rPr>
            <w:rStyle w:val="Hyperlink"/>
            <w:rFonts w:eastAsiaTheme="majorEastAsia"/>
            <w:noProof/>
          </w:rPr>
          <w:t>Table 21. Additional Concepts Considered: Social Determinants of Health</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67 \h </w:instrText>
        </w:r>
        <w:r w:rsidR="00996775" w:rsidRPr="00327690">
          <w:rPr>
            <w:noProof/>
            <w:webHidden/>
          </w:rPr>
        </w:r>
        <w:r w:rsidR="00996775" w:rsidRPr="00327690">
          <w:rPr>
            <w:noProof/>
            <w:webHidden/>
          </w:rPr>
          <w:fldChar w:fldCharType="separate"/>
        </w:r>
        <w:r w:rsidR="00996775" w:rsidRPr="00327690">
          <w:rPr>
            <w:noProof/>
            <w:webHidden/>
          </w:rPr>
          <w:t>39</w:t>
        </w:r>
        <w:r w:rsidR="00996775" w:rsidRPr="00327690">
          <w:rPr>
            <w:noProof/>
            <w:webHidden/>
          </w:rPr>
          <w:fldChar w:fldCharType="end"/>
        </w:r>
      </w:hyperlink>
    </w:p>
    <w:p w14:paraId="1D91E440" w14:textId="6E6E7721"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68" w:history="1">
        <w:r w:rsidR="00996775" w:rsidRPr="00327690">
          <w:rPr>
            <w:rStyle w:val="Hyperlink"/>
            <w:rFonts w:eastAsiaTheme="majorEastAsia"/>
            <w:noProof/>
          </w:rPr>
          <w:t>Table 22. Final List of Prioritized Social Determinants of Health</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68 \h </w:instrText>
        </w:r>
        <w:r w:rsidR="00996775" w:rsidRPr="00327690">
          <w:rPr>
            <w:noProof/>
            <w:webHidden/>
          </w:rPr>
        </w:r>
        <w:r w:rsidR="00996775" w:rsidRPr="00327690">
          <w:rPr>
            <w:noProof/>
            <w:webHidden/>
          </w:rPr>
          <w:fldChar w:fldCharType="separate"/>
        </w:r>
        <w:r w:rsidR="00996775" w:rsidRPr="00327690">
          <w:rPr>
            <w:noProof/>
            <w:webHidden/>
          </w:rPr>
          <w:t>41</w:t>
        </w:r>
        <w:r w:rsidR="00996775" w:rsidRPr="00327690">
          <w:rPr>
            <w:noProof/>
            <w:webHidden/>
          </w:rPr>
          <w:fldChar w:fldCharType="end"/>
        </w:r>
      </w:hyperlink>
    </w:p>
    <w:p w14:paraId="00EE373B" w14:textId="45C0E4AB"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69" w:history="1">
        <w:r w:rsidR="00996775" w:rsidRPr="00327690">
          <w:rPr>
            <w:rStyle w:val="Hyperlink"/>
            <w:rFonts w:eastAsiaTheme="majorEastAsia"/>
            <w:noProof/>
          </w:rPr>
          <w:t>Table 23. Social Determinants of Health: Summary of Finding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69 \h </w:instrText>
        </w:r>
        <w:r w:rsidR="00996775" w:rsidRPr="00327690">
          <w:rPr>
            <w:noProof/>
            <w:webHidden/>
          </w:rPr>
        </w:r>
        <w:r w:rsidR="00996775" w:rsidRPr="00327690">
          <w:rPr>
            <w:noProof/>
            <w:webHidden/>
          </w:rPr>
          <w:fldChar w:fldCharType="separate"/>
        </w:r>
        <w:r w:rsidR="00996775" w:rsidRPr="00327690">
          <w:rPr>
            <w:noProof/>
            <w:webHidden/>
          </w:rPr>
          <w:t>43</w:t>
        </w:r>
        <w:r w:rsidR="00996775" w:rsidRPr="00327690">
          <w:rPr>
            <w:noProof/>
            <w:webHidden/>
          </w:rPr>
          <w:fldChar w:fldCharType="end"/>
        </w:r>
      </w:hyperlink>
    </w:p>
    <w:p w14:paraId="4DC98CF4" w14:textId="0A50A248"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70" w:history="1">
        <w:r w:rsidR="00996775" w:rsidRPr="00327690">
          <w:rPr>
            <w:rStyle w:val="Hyperlink"/>
            <w:rFonts w:eastAsiaTheme="majorEastAsia"/>
            <w:noProof/>
          </w:rPr>
          <w:t>Table 24. Additional Concepts and Measures Considered: Social Determinants of Health</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70 \h </w:instrText>
        </w:r>
        <w:r w:rsidR="00996775" w:rsidRPr="00327690">
          <w:rPr>
            <w:noProof/>
            <w:webHidden/>
          </w:rPr>
        </w:r>
        <w:r w:rsidR="00996775" w:rsidRPr="00327690">
          <w:rPr>
            <w:noProof/>
            <w:webHidden/>
          </w:rPr>
          <w:fldChar w:fldCharType="separate"/>
        </w:r>
        <w:r w:rsidR="00996775" w:rsidRPr="00327690">
          <w:rPr>
            <w:noProof/>
            <w:webHidden/>
          </w:rPr>
          <w:t>45</w:t>
        </w:r>
        <w:r w:rsidR="00996775" w:rsidRPr="00327690">
          <w:rPr>
            <w:noProof/>
            <w:webHidden/>
          </w:rPr>
          <w:fldChar w:fldCharType="end"/>
        </w:r>
      </w:hyperlink>
    </w:p>
    <w:p w14:paraId="48314129" w14:textId="475FB33A"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71" w:history="1">
        <w:r w:rsidR="00996775" w:rsidRPr="00327690">
          <w:rPr>
            <w:rStyle w:val="Hyperlink"/>
            <w:rFonts w:eastAsiaTheme="majorEastAsia"/>
            <w:noProof/>
          </w:rPr>
          <w:t>Table 25. Social Determinants of Health Measure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71 \h </w:instrText>
        </w:r>
        <w:r w:rsidR="00996775" w:rsidRPr="00327690">
          <w:rPr>
            <w:noProof/>
            <w:webHidden/>
          </w:rPr>
        </w:r>
        <w:r w:rsidR="00996775" w:rsidRPr="00327690">
          <w:rPr>
            <w:noProof/>
            <w:webHidden/>
          </w:rPr>
          <w:fldChar w:fldCharType="separate"/>
        </w:r>
        <w:r w:rsidR="00996775" w:rsidRPr="00327690">
          <w:rPr>
            <w:noProof/>
            <w:webHidden/>
          </w:rPr>
          <w:t>45</w:t>
        </w:r>
        <w:r w:rsidR="00996775" w:rsidRPr="00327690">
          <w:rPr>
            <w:noProof/>
            <w:webHidden/>
          </w:rPr>
          <w:fldChar w:fldCharType="end"/>
        </w:r>
      </w:hyperlink>
    </w:p>
    <w:p w14:paraId="249DA301" w14:textId="1C5E62A8"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72" w:history="1">
        <w:r w:rsidR="00996775" w:rsidRPr="00327690">
          <w:rPr>
            <w:rStyle w:val="Hyperlink"/>
            <w:rFonts w:eastAsiaTheme="majorEastAsia"/>
            <w:noProof/>
          </w:rPr>
          <w:t>Table 26. Social Determinants of Health: Bivariate Ranked Concepts and Measure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72 \h </w:instrText>
        </w:r>
        <w:r w:rsidR="00996775" w:rsidRPr="00327690">
          <w:rPr>
            <w:noProof/>
            <w:webHidden/>
          </w:rPr>
        </w:r>
        <w:r w:rsidR="00996775" w:rsidRPr="00327690">
          <w:rPr>
            <w:noProof/>
            <w:webHidden/>
          </w:rPr>
          <w:fldChar w:fldCharType="separate"/>
        </w:r>
        <w:r w:rsidR="00996775" w:rsidRPr="00327690">
          <w:rPr>
            <w:noProof/>
            <w:webHidden/>
          </w:rPr>
          <w:t>47</w:t>
        </w:r>
        <w:r w:rsidR="00996775" w:rsidRPr="00327690">
          <w:rPr>
            <w:noProof/>
            <w:webHidden/>
          </w:rPr>
          <w:fldChar w:fldCharType="end"/>
        </w:r>
      </w:hyperlink>
    </w:p>
    <w:p w14:paraId="4E83206C" w14:textId="4AADCF61"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73" w:history="1">
        <w:r w:rsidR="00996775" w:rsidRPr="00327690">
          <w:rPr>
            <w:rStyle w:val="Hyperlink"/>
            <w:rFonts w:eastAsiaTheme="majorEastAsia"/>
            <w:noProof/>
          </w:rPr>
          <w:t>Table 27. Social Determinants of Health: Multivariable Ranked Measure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73 \h </w:instrText>
        </w:r>
        <w:r w:rsidR="00996775" w:rsidRPr="00327690">
          <w:rPr>
            <w:noProof/>
            <w:webHidden/>
          </w:rPr>
        </w:r>
        <w:r w:rsidR="00996775" w:rsidRPr="00327690">
          <w:rPr>
            <w:noProof/>
            <w:webHidden/>
          </w:rPr>
          <w:fldChar w:fldCharType="separate"/>
        </w:r>
        <w:r w:rsidR="00996775" w:rsidRPr="00327690">
          <w:rPr>
            <w:noProof/>
            <w:webHidden/>
          </w:rPr>
          <w:t>48</w:t>
        </w:r>
        <w:r w:rsidR="00996775" w:rsidRPr="00327690">
          <w:rPr>
            <w:noProof/>
            <w:webHidden/>
          </w:rPr>
          <w:fldChar w:fldCharType="end"/>
        </w:r>
      </w:hyperlink>
    </w:p>
    <w:p w14:paraId="177FBEE1" w14:textId="2CAD4A78"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74" w:history="1">
        <w:r w:rsidR="00996775" w:rsidRPr="00327690">
          <w:rPr>
            <w:rStyle w:val="Hyperlink"/>
            <w:rFonts w:eastAsiaTheme="majorEastAsia"/>
            <w:noProof/>
          </w:rPr>
          <w:t>Table 28. ACS Input File Layout, CSV File</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74 \h </w:instrText>
        </w:r>
        <w:r w:rsidR="00996775" w:rsidRPr="00327690">
          <w:rPr>
            <w:noProof/>
            <w:webHidden/>
          </w:rPr>
        </w:r>
        <w:r w:rsidR="00996775" w:rsidRPr="00327690">
          <w:rPr>
            <w:noProof/>
            <w:webHidden/>
          </w:rPr>
          <w:fldChar w:fldCharType="separate"/>
        </w:r>
        <w:r w:rsidR="00996775" w:rsidRPr="00327690">
          <w:rPr>
            <w:noProof/>
            <w:webHidden/>
          </w:rPr>
          <w:t>50</w:t>
        </w:r>
        <w:r w:rsidR="00996775" w:rsidRPr="00327690">
          <w:rPr>
            <w:noProof/>
            <w:webHidden/>
          </w:rPr>
          <w:fldChar w:fldCharType="end"/>
        </w:r>
      </w:hyperlink>
    </w:p>
    <w:p w14:paraId="1ACA89F1" w14:textId="57B4D5FB"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75" w:history="1">
        <w:r w:rsidR="00996775" w:rsidRPr="00327690">
          <w:rPr>
            <w:rStyle w:val="Hyperlink"/>
            <w:rFonts w:eastAsiaTheme="majorEastAsia"/>
            <w:noProof/>
          </w:rPr>
          <w:t>Table 29. ACS Pre-processing Results File Layout – GEO3</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75 \h </w:instrText>
        </w:r>
        <w:r w:rsidR="00996775" w:rsidRPr="00327690">
          <w:rPr>
            <w:noProof/>
            <w:webHidden/>
          </w:rPr>
        </w:r>
        <w:r w:rsidR="00996775" w:rsidRPr="00327690">
          <w:rPr>
            <w:noProof/>
            <w:webHidden/>
          </w:rPr>
          <w:fldChar w:fldCharType="separate"/>
        </w:r>
        <w:r w:rsidR="00996775" w:rsidRPr="00327690">
          <w:rPr>
            <w:noProof/>
            <w:webHidden/>
          </w:rPr>
          <w:t>58</w:t>
        </w:r>
        <w:r w:rsidR="00996775" w:rsidRPr="00327690">
          <w:rPr>
            <w:noProof/>
            <w:webHidden/>
          </w:rPr>
          <w:fldChar w:fldCharType="end"/>
        </w:r>
      </w:hyperlink>
    </w:p>
    <w:p w14:paraId="671AB1F9" w14:textId="4951887F"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76" w:history="1">
        <w:r w:rsidR="00996775" w:rsidRPr="00327690">
          <w:rPr>
            <w:rStyle w:val="Hyperlink"/>
            <w:rFonts w:eastAsiaTheme="majorEastAsia"/>
            <w:noProof/>
          </w:rPr>
          <w:t>Table 30. EHR Input File Layout for GEO3-Level Programs, CSV File</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76 \h </w:instrText>
        </w:r>
        <w:r w:rsidR="00996775" w:rsidRPr="00327690">
          <w:rPr>
            <w:noProof/>
            <w:webHidden/>
          </w:rPr>
        </w:r>
        <w:r w:rsidR="00996775" w:rsidRPr="00327690">
          <w:rPr>
            <w:noProof/>
            <w:webHidden/>
          </w:rPr>
          <w:fldChar w:fldCharType="separate"/>
        </w:r>
        <w:r w:rsidR="00996775" w:rsidRPr="00327690">
          <w:rPr>
            <w:noProof/>
            <w:webHidden/>
          </w:rPr>
          <w:t>60</w:t>
        </w:r>
        <w:r w:rsidR="00996775" w:rsidRPr="00327690">
          <w:rPr>
            <w:noProof/>
            <w:webHidden/>
          </w:rPr>
          <w:fldChar w:fldCharType="end"/>
        </w:r>
      </w:hyperlink>
    </w:p>
    <w:p w14:paraId="062A8BFB" w14:textId="6EF77BEB"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77" w:history="1">
        <w:r w:rsidR="00996775" w:rsidRPr="00327690">
          <w:rPr>
            <w:rStyle w:val="Hyperlink"/>
            <w:rFonts w:eastAsiaTheme="majorEastAsia"/>
            <w:noProof/>
          </w:rPr>
          <w:t>Table 31. GEO3</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77 \h </w:instrText>
        </w:r>
        <w:r w:rsidR="00996775" w:rsidRPr="00327690">
          <w:rPr>
            <w:noProof/>
            <w:webHidden/>
          </w:rPr>
        </w:r>
        <w:r w:rsidR="00996775" w:rsidRPr="00327690">
          <w:rPr>
            <w:noProof/>
            <w:webHidden/>
          </w:rPr>
          <w:fldChar w:fldCharType="separate"/>
        </w:r>
        <w:r w:rsidR="00996775" w:rsidRPr="00327690">
          <w:rPr>
            <w:noProof/>
            <w:webHidden/>
          </w:rPr>
          <w:t>63</w:t>
        </w:r>
        <w:r w:rsidR="00996775" w:rsidRPr="00327690">
          <w:rPr>
            <w:noProof/>
            <w:webHidden/>
          </w:rPr>
          <w:fldChar w:fldCharType="end"/>
        </w:r>
      </w:hyperlink>
    </w:p>
    <w:p w14:paraId="2948CC97" w14:textId="50C78921"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78" w:history="1">
        <w:r w:rsidR="00996775" w:rsidRPr="00327690">
          <w:rPr>
            <w:rStyle w:val="Hyperlink"/>
            <w:rFonts w:eastAsiaTheme="majorEastAsia"/>
            <w:noProof/>
          </w:rPr>
          <w:t>Table 32. CODI-</w:t>
        </w:r>
        <w:r w:rsidR="00A139C7" w:rsidRPr="00327690">
          <w:rPr>
            <w:rStyle w:val="Hyperlink"/>
            <w:rFonts w:eastAsiaTheme="majorEastAsia"/>
            <w:noProof/>
          </w:rPr>
          <w:t>A</w:t>
        </w:r>
        <w:r w:rsidR="00996775" w:rsidRPr="00327690">
          <w:rPr>
            <w:rStyle w:val="Hyperlink"/>
            <w:rFonts w:eastAsiaTheme="majorEastAsia"/>
            <w:noProof/>
          </w:rPr>
          <w:t>PQ Results Data Dictionary</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78 \h </w:instrText>
        </w:r>
        <w:r w:rsidR="00996775" w:rsidRPr="00327690">
          <w:rPr>
            <w:noProof/>
            <w:webHidden/>
          </w:rPr>
        </w:r>
        <w:r w:rsidR="00996775" w:rsidRPr="00327690">
          <w:rPr>
            <w:noProof/>
            <w:webHidden/>
          </w:rPr>
          <w:fldChar w:fldCharType="separate"/>
        </w:r>
        <w:r w:rsidR="00996775" w:rsidRPr="00327690">
          <w:rPr>
            <w:noProof/>
            <w:webHidden/>
          </w:rPr>
          <w:t>68</w:t>
        </w:r>
        <w:r w:rsidR="00996775" w:rsidRPr="00327690">
          <w:rPr>
            <w:noProof/>
            <w:webHidden/>
          </w:rPr>
          <w:fldChar w:fldCharType="end"/>
        </w:r>
      </w:hyperlink>
    </w:p>
    <w:p w14:paraId="68DD7D5E" w14:textId="3CDCDDF5"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79" w:history="1">
        <w:r w:rsidR="00996775" w:rsidRPr="00327690">
          <w:rPr>
            <w:rStyle w:val="Hyperlink"/>
            <w:rFonts w:eastAsiaTheme="majorEastAsia"/>
            <w:noProof/>
          </w:rPr>
          <w:t>Table 33. Results Example from Synthetic Data</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79 \h </w:instrText>
        </w:r>
        <w:r w:rsidR="00996775" w:rsidRPr="00327690">
          <w:rPr>
            <w:noProof/>
            <w:webHidden/>
          </w:rPr>
        </w:r>
        <w:r w:rsidR="00996775" w:rsidRPr="00327690">
          <w:rPr>
            <w:noProof/>
            <w:webHidden/>
          </w:rPr>
          <w:fldChar w:fldCharType="separate"/>
        </w:r>
        <w:r w:rsidR="00996775" w:rsidRPr="00327690">
          <w:rPr>
            <w:noProof/>
            <w:webHidden/>
          </w:rPr>
          <w:t>69</w:t>
        </w:r>
        <w:r w:rsidR="00996775" w:rsidRPr="00327690">
          <w:rPr>
            <w:noProof/>
            <w:webHidden/>
          </w:rPr>
          <w:fldChar w:fldCharType="end"/>
        </w:r>
      </w:hyperlink>
    </w:p>
    <w:p w14:paraId="141F680D" w14:textId="4E1CA888"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80" w:history="1">
        <w:r w:rsidR="00996775" w:rsidRPr="00327690">
          <w:rPr>
            <w:rStyle w:val="Hyperlink"/>
            <w:rFonts w:eastAsiaTheme="majorEastAsia"/>
            <w:noProof/>
          </w:rPr>
          <w:t>Table 34. Example Results with Errors (insufficient sample size), error messages are shown in row order</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80 \h </w:instrText>
        </w:r>
        <w:r w:rsidR="00996775" w:rsidRPr="00327690">
          <w:rPr>
            <w:noProof/>
            <w:webHidden/>
          </w:rPr>
        </w:r>
        <w:r w:rsidR="00996775" w:rsidRPr="00327690">
          <w:rPr>
            <w:noProof/>
            <w:webHidden/>
          </w:rPr>
          <w:fldChar w:fldCharType="separate"/>
        </w:r>
        <w:r w:rsidR="00996775" w:rsidRPr="00327690">
          <w:rPr>
            <w:noProof/>
            <w:webHidden/>
          </w:rPr>
          <w:t>71</w:t>
        </w:r>
        <w:r w:rsidR="00996775" w:rsidRPr="00327690">
          <w:rPr>
            <w:noProof/>
            <w:webHidden/>
          </w:rPr>
          <w:fldChar w:fldCharType="end"/>
        </w:r>
      </w:hyperlink>
    </w:p>
    <w:p w14:paraId="13E77997" w14:textId="36AA0D3F"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81" w:history="1">
        <w:r w:rsidR="00996775" w:rsidRPr="00327690">
          <w:rPr>
            <w:rStyle w:val="Hyperlink"/>
            <w:rFonts w:eastAsiaTheme="majorEastAsia"/>
            <w:noProof/>
          </w:rPr>
          <w:t>Table 35. Example Results with Errors (out of scope years), error messages are shown in row order</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81 \h </w:instrText>
        </w:r>
        <w:r w:rsidR="00996775" w:rsidRPr="00327690">
          <w:rPr>
            <w:noProof/>
            <w:webHidden/>
          </w:rPr>
        </w:r>
        <w:r w:rsidR="00996775" w:rsidRPr="00327690">
          <w:rPr>
            <w:noProof/>
            <w:webHidden/>
          </w:rPr>
          <w:fldChar w:fldCharType="separate"/>
        </w:r>
        <w:r w:rsidR="00996775" w:rsidRPr="00327690">
          <w:rPr>
            <w:noProof/>
            <w:webHidden/>
          </w:rPr>
          <w:t>74</w:t>
        </w:r>
        <w:r w:rsidR="00996775" w:rsidRPr="00327690">
          <w:rPr>
            <w:noProof/>
            <w:webHidden/>
          </w:rPr>
          <w:fldChar w:fldCharType="end"/>
        </w:r>
      </w:hyperlink>
    </w:p>
    <w:p w14:paraId="3230588B" w14:textId="11E4A5A9"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82" w:history="1">
        <w:r w:rsidR="00996775" w:rsidRPr="00327690">
          <w:rPr>
            <w:rStyle w:val="Hyperlink"/>
            <w:rFonts w:eastAsiaTheme="majorEastAsia"/>
            <w:noProof/>
          </w:rPr>
          <w:t>Table 36. CODI-</w:t>
        </w:r>
        <w:r w:rsidR="00A139C7" w:rsidRPr="00327690">
          <w:rPr>
            <w:rStyle w:val="Hyperlink"/>
            <w:rFonts w:eastAsiaTheme="majorEastAsia"/>
            <w:noProof/>
          </w:rPr>
          <w:t>A</w:t>
        </w:r>
        <w:r w:rsidR="00996775" w:rsidRPr="00327690">
          <w:rPr>
            <w:rStyle w:val="Hyperlink"/>
            <w:rFonts w:eastAsiaTheme="majorEastAsia"/>
            <w:noProof/>
          </w:rPr>
          <w:t>PQ Diabetes Prevalence Results, Description of Excel Worksheet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82 \h </w:instrText>
        </w:r>
        <w:r w:rsidR="00996775" w:rsidRPr="00327690">
          <w:rPr>
            <w:noProof/>
            <w:webHidden/>
          </w:rPr>
        </w:r>
        <w:r w:rsidR="00996775" w:rsidRPr="00327690">
          <w:rPr>
            <w:noProof/>
            <w:webHidden/>
          </w:rPr>
          <w:fldChar w:fldCharType="separate"/>
        </w:r>
        <w:r w:rsidR="00996775" w:rsidRPr="00327690">
          <w:rPr>
            <w:noProof/>
            <w:webHidden/>
          </w:rPr>
          <w:t>76</w:t>
        </w:r>
        <w:r w:rsidR="00996775" w:rsidRPr="00327690">
          <w:rPr>
            <w:noProof/>
            <w:webHidden/>
          </w:rPr>
          <w:fldChar w:fldCharType="end"/>
        </w:r>
      </w:hyperlink>
    </w:p>
    <w:p w14:paraId="03C1994D" w14:textId="0BB402BD"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83" w:history="1">
        <w:r w:rsidR="00996775" w:rsidRPr="00327690">
          <w:rPr>
            <w:rStyle w:val="Hyperlink"/>
            <w:rFonts w:eastAsiaTheme="majorEastAsia"/>
            <w:noProof/>
          </w:rPr>
          <w:t>Table 37. CODI-</w:t>
        </w:r>
        <w:r w:rsidR="00A139C7" w:rsidRPr="00327690">
          <w:rPr>
            <w:rStyle w:val="Hyperlink"/>
            <w:rFonts w:eastAsiaTheme="majorEastAsia"/>
            <w:noProof/>
          </w:rPr>
          <w:t>A</w:t>
        </w:r>
        <w:r w:rsidR="00996775" w:rsidRPr="00327690">
          <w:rPr>
            <w:rStyle w:val="Hyperlink"/>
            <w:rFonts w:eastAsiaTheme="majorEastAsia"/>
            <w:noProof/>
          </w:rPr>
          <w:t>PQ Diabetes Prevalence Results Data Dictionary</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83 \h </w:instrText>
        </w:r>
        <w:r w:rsidR="00996775" w:rsidRPr="00327690">
          <w:rPr>
            <w:noProof/>
            <w:webHidden/>
          </w:rPr>
        </w:r>
        <w:r w:rsidR="00996775" w:rsidRPr="00327690">
          <w:rPr>
            <w:noProof/>
            <w:webHidden/>
          </w:rPr>
          <w:fldChar w:fldCharType="separate"/>
        </w:r>
        <w:r w:rsidR="00996775" w:rsidRPr="00327690">
          <w:rPr>
            <w:noProof/>
            <w:webHidden/>
          </w:rPr>
          <w:t>77</w:t>
        </w:r>
        <w:r w:rsidR="00996775" w:rsidRPr="00327690">
          <w:rPr>
            <w:noProof/>
            <w:webHidden/>
          </w:rPr>
          <w:fldChar w:fldCharType="end"/>
        </w:r>
      </w:hyperlink>
    </w:p>
    <w:p w14:paraId="3522D96B" w14:textId="3C15B016" w:rsidR="00996775" w:rsidRPr="00327690" w:rsidRDefault="00357F2D">
      <w:pPr>
        <w:pStyle w:val="TableofFigures"/>
        <w:tabs>
          <w:tab w:val="right" w:leader="dot" w:pos="9350"/>
        </w:tabs>
        <w:rPr>
          <w:rFonts w:asciiTheme="minorHAnsi" w:eastAsiaTheme="minorEastAsia" w:hAnsiTheme="minorHAnsi" w:cstheme="minorBidi"/>
          <w:noProof/>
          <w:sz w:val="22"/>
          <w:szCs w:val="22"/>
        </w:rPr>
      </w:pPr>
      <w:hyperlink w:anchor="_Toc85789284" w:history="1">
        <w:r w:rsidR="00996775" w:rsidRPr="00327690">
          <w:rPr>
            <w:rStyle w:val="Hyperlink"/>
            <w:rFonts w:eastAsiaTheme="majorEastAsia"/>
            <w:noProof/>
          </w:rPr>
          <w:t>Table 38. State FIPS Codes</w:t>
        </w:r>
        <w:r w:rsidR="00996775" w:rsidRPr="00327690">
          <w:rPr>
            <w:noProof/>
            <w:webHidden/>
          </w:rPr>
          <w:tab/>
        </w:r>
        <w:r w:rsidR="00996775" w:rsidRPr="00327690">
          <w:rPr>
            <w:noProof/>
            <w:webHidden/>
          </w:rPr>
          <w:fldChar w:fldCharType="begin"/>
        </w:r>
        <w:r w:rsidR="00996775" w:rsidRPr="00327690">
          <w:rPr>
            <w:noProof/>
            <w:webHidden/>
          </w:rPr>
          <w:instrText xml:space="preserve"> PAGEREF _Toc85789284 \h </w:instrText>
        </w:r>
        <w:r w:rsidR="00996775" w:rsidRPr="00327690">
          <w:rPr>
            <w:noProof/>
            <w:webHidden/>
          </w:rPr>
        </w:r>
        <w:r w:rsidR="00996775" w:rsidRPr="00327690">
          <w:rPr>
            <w:noProof/>
            <w:webHidden/>
          </w:rPr>
          <w:fldChar w:fldCharType="separate"/>
        </w:r>
        <w:r w:rsidR="00996775" w:rsidRPr="00327690">
          <w:rPr>
            <w:noProof/>
            <w:webHidden/>
          </w:rPr>
          <w:t>80</w:t>
        </w:r>
        <w:r w:rsidR="00996775" w:rsidRPr="00327690">
          <w:rPr>
            <w:noProof/>
            <w:webHidden/>
          </w:rPr>
          <w:fldChar w:fldCharType="end"/>
        </w:r>
      </w:hyperlink>
    </w:p>
    <w:p w14:paraId="757765E0" w14:textId="316DDA12" w:rsidR="00797C7C" w:rsidRPr="00327690" w:rsidRDefault="00F5041A">
      <w:pPr>
        <w:spacing w:before="0" w:after="0"/>
        <w:jc w:val="left"/>
        <w:rPr>
          <w:rStyle w:val="FrontMatterHeading"/>
        </w:rPr>
      </w:pPr>
      <w:r w:rsidRPr="00327690">
        <w:rPr>
          <w:rStyle w:val="FrontMatterHeading"/>
        </w:rPr>
        <w:fldChar w:fldCharType="end"/>
      </w:r>
    </w:p>
    <w:p w14:paraId="286683DE" w14:textId="3EDE1C21" w:rsidR="00797C7C" w:rsidRPr="00327690" w:rsidRDefault="00797C7C">
      <w:pPr>
        <w:spacing w:before="0" w:after="0"/>
        <w:jc w:val="left"/>
        <w:rPr>
          <w:rStyle w:val="FrontMatterHeading"/>
        </w:rPr>
        <w:sectPr w:rsidR="00797C7C" w:rsidRPr="00327690" w:rsidSect="00DD69F5">
          <w:headerReference w:type="even" r:id="rId17"/>
          <w:headerReference w:type="default" r:id="rId18"/>
          <w:footerReference w:type="default" r:id="rId19"/>
          <w:headerReference w:type="first" r:id="rId20"/>
          <w:footerReference w:type="first" r:id="rId21"/>
          <w:pgSz w:w="12240" w:h="15840" w:code="1"/>
          <w:pgMar w:top="1440" w:right="1440" w:bottom="1440" w:left="1440" w:header="504" w:footer="504" w:gutter="0"/>
          <w:pgNumType w:fmt="lowerRoman" w:start="2"/>
          <w:cols w:space="720"/>
          <w:titlePg/>
        </w:sectPr>
      </w:pPr>
    </w:p>
    <w:p w14:paraId="309C487F" w14:textId="29717752" w:rsidR="004F4208" w:rsidRPr="00327690" w:rsidRDefault="515C7F1F" w:rsidP="0067749E">
      <w:pPr>
        <w:pStyle w:val="Heading1"/>
      </w:pPr>
      <w:bookmarkStart w:id="2" w:name="_Toc339974659"/>
      <w:bookmarkStart w:id="3" w:name="_Toc526838198"/>
      <w:bookmarkStart w:id="4" w:name="_Toc526851361"/>
      <w:bookmarkStart w:id="5" w:name="_Toc86246311"/>
      <w:bookmarkStart w:id="6" w:name="_Toc105907881"/>
      <w:bookmarkStart w:id="7" w:name="_Toc106079191"/>
      <w:bookmarkStart w:id="8" w:name="_Toc106079516"/>
      <w:bookmarkStart w:id="9" w:name="_Toc106079785"/>
      <w:bookmarkStart w:id="10" w:name="_Toc107027561"/>
      <w:bookmarkStart w:id="11" w:name="_Toc107027771"/>
      <w:bookmarkStart w:id="12" w:name="_Toc523878297"/>
      <w:bookmarkStart w:id="13" w:name="_Toc436203377"/>
      <w:bookmarkStart w:id="14" w:name="_Toc452813577"/>
      <w:bookmarkEnd w:id="0"/>
      <w:r w:rsidRPr="00327690">
        <w:lastRenderedPageBreak/>
        <w:t>I</w:t>
      </w:r>
      <w:r w:rsidR="4BEA3B64" w:rsidRPr="00327690">
        <w:t>ntroduction</w:t>
      </w:r>
      <w:bookmarkEnd w:id="2"/>
      <w:bookmarkEnd w:id="3"/>
      <w:bookmarkEnd w:id="4"/>
      <w:bookmarkEnd w:id="5"/>
    </w:p>
    <w:p w14:paraId="7695FDAF" w14:textId="4B1E5090" w:rsidR="004F4208" w:rsidRPr="00327690" w:rsidRDefault="7E07B40D" w:rsidP="00961754">
      <w:pPr>
        <w:spacing w:before="120" w:after="120"/>
        <w:jc w:val="left"/>
      </w:pPr>
      <w:r w:rsidRPr="00327690">
        <w:t xml:space="preserve">As part of the Centers for Disease Control and Prevention’s (CDC) efforts to promote health, prevent disease, injury, and disability, and prepare for emerging health threats, the Division of Nutrition, Physical Activity, and Obesity, and the Center for Surveillance, Epidemiology, and Laboratory Services partnered with the Centers for Medicare &amp; Medicaid Services Alliance to Modernize Healthcare federally funded research and development center (Health FFRDC) on the </w:t>
      </w:r>
      <w:hyperlink r:id="rId22" w:history="1">
        <w:r w:rsidR="18799F06" w:rsidRPr="00327690">
          <w:rPr>
            <w:rStyle w:val="Hyperlink"/>
            <w:rFonts w:eastAsia="Verdana"/>
          </w:rPr>
          <w:t>Clinical and Community Data Initiative (CODI)</w:t>
        </w:r>
      </w:hyperlink>
      <w:r w:rsidR="18799F06" w:rsidRPr="00327690">
        <w:rPr>
          <w:rFonts w:eastAsia="Verdana"/>
        </w:rPr>
        <w:t>.</w:t>
      </w:r>
      <w:r w:rsidRPr="00327690">
        <w:t xml:space="preserve"> CODI will expand the ability to capture, standardize, integrate, and query existing patient-level electronic health record (EHR) and non-</w:t>
      </w:r>
      <w:r w:rsidR="33399351" w:rsidRPr="00327690">
        <w:t xml:space="preserve">medical </w:t>
      </w:r>
      <w:r w:rsidRPr="00327690">
        <w:t>community data. To accomplish this, open</w:t>
      </w:r>
      <w:r w:rsidR="105D2BC1" w:rsidRPr="00327690">
        <w:t>-</w:t>
      </w:r>
      <w:r w:rsidRPr="00327690">
        <w:t xml:space="preserve">access </w:t>
      </w:r>
      <w:r w:rsidR="0C5A9BFE" w:rsidRPr="00327690">
        <w:t xml:space="preserve">programs </w:t>
      </w:r>
      <w:r w:rsidRPr="00327690">
        <w:t xml:space="preserve">were </w:t>
      </w:r>
      <w:r w:rsidR="6B93F451" w:rsidRPr="00327690">
        <w:t xml:space="preserve">created </w:t>
      </w:r>
      <w:r w:rsidRPr="00327690">
        <w:t xml:space="preserve">to </w:t>
      </w:r>
      <w:r w:rsidR="5DE69D0F" w:rsidRPr="00327690">
        <w:t xml:space="preserve">support research and program evaluation on </w:t>
      </w:r>
      <w:r w:rsidR="7D77D50B" w:rsidRPr="00327690">
        <w:t xml:space="preserve">prevalence of </w:t>
      </w:r>
      <w:r w:rsidR="00E2369C" w:rsidRPr="00327690">
        <w:t>adult</w:t>
      </w:r>
      <w:r w:rsidRPr="00327690">
        <w:t xml:space="preserve"> </w:t>
      </w:r>
      <w:r w:rsidR="00660A48" w:rsidRPr="00327690">
        <w:t>weight</w:t>
      </w:r>
      <w:r w:rsidR="006D09FA" w:rsidRPr="00327690">
        <w:t>-status</w:t>
      </w:r>
      <w:r w:rsidR="00660A48" w:rsidRPr="00327690">
        <w:t xml:space="preserve"> categories</w:t>
      </w:r>
      <w:r w:rsidRPr="00327690">
        <w:t xml:space="preserve"> </w:t>
      </w:r>
      <w:r w:rsidR="0719C743" w:rsidRPr="00327690">
        <w:t>and diabetes</w:t>
      </w:r>
      <w:r w:rsidR="2A5E9570" w:rsidRPr="00327690">
        <w:t>,</w:t>
      </w:r>
      <w:r w:rsidR="0719C743" w:rsidRPr="00327690">
        <w:t xml:space="preserve"> </w:t>
      </w:r>
      <w:r w:rsidRPr="00327690">
        <w:t xml:space="preserve">using </w:t>
      </w:r>
      <w:r w:rsidR="6B4484A1" w:rsidRPr="00327690">
        <w:t>a</w:t>
      </w:r>
      <w:r w:rsidRPr="00327690">
        <w:t xml:space="preserve"> distributed health data network (DHDN) infrastructure.</w:t>
      </w:r>
      <w:r w:rsidR="5E226D82" w:rsidRPr="00327690">
        <w:t xml:space="preserve"> </w:t>
      </w:r>
      <w:r w:rsidR="0D9D43B6" w:rsidRPr="00327690">
        <w:t xml:space="preserve">CODI will expand </w:t>
      </w:r>
      <w:r w:rsidR="0440E567" w:rsidRPr="00327690">
        <w:t xml:space="preserve">the </w:t>
      </w:r>
      <w:r w:rsidR="4F643852" w:rsidRPr="00327690">
        <w:t>traditional</w:t>
      </w:r>
      <w:r w:rsidR="0440E567" w:rsidRPr="00327690">
        <w:t xml:space="preserve"> DHDN infrastructure</w:t>
      </w:r>
      <w:r w:rsidR="008E03FD" w:rsidRPr="00327690">
        <w:rPr>
          <w:rStyle w:val="FootnoteReference"/>
        </w:rPr>
        <w:footnoteReference w:id="2"/>
      </w:r>
      <w:r w:rsidR="0440E567" w:rsidRPr="00327690">
        <w:t xml:space="preserve"> to </w:t>
      </w:r>
      <w:r w:rsidR="7970A821" w:rsidRPr="00327690">
        <w:t xml:space="preserve">include </w:t>
      </w:r>
      <w:r w:rsidR="3BC7B0BE" w:rsidRPr="00327690">
        <w:t>data from</w:t>
      </w:r>
      <w:r w:rsidR="7970A821" w:rsidRPr="00327690">
        <w:t xml:space="preserve"> </w:t>
      </w:r>
      <w:r w:rsidR="65EEE691" w:rsidRPr="00327690">
        <w:t xml:space="preserve">both </w:t>
      </w:r>
      <w:r w:rsidR="519B008A" w:rsidRPr="00327690">
        <w:t xml:space="preserve">clinical </w:t>
      </w:r>
      <w:r w:rsidR="76292976" w:rsidRPr="00327690">
        <w:t xml:space="preserve">data partners </w:t>
      </w:r>
      <w:r w:rsidR="65EEE691" w:rsidRPr="00327690">
        <w:t xml:space="preserve">and </w:t>
      </w:r>
      <w:r w:rsidR="515EF778" w:rsidRPr="00327690">
        <w:t>non-</w:t>
      </w:r>
      <w:r w:rsidR="00660A48" w:rsidRPr="00327690">
        <w:t>clinical</w:t>
      </w:r>
      <w:r w:rsidR="515EF778" w:rsidRPr="00327690">
        <w:t xml:space="preserve">, </w:t>
      </w:r>
      <w:r w:rsidR="70497950" w:rsidRPr="00327690">
        <w:t xml:space="preserve">community-based </w:t>
      </w:r>
      <w:r w:rsidR="244E712E" w:rsidRPr="00327690">
        <w:t xml:space="preserve">data </w:t>
      </w:r>
      <w:r w:rsidR="6576F1BF" w:rsidRPr="00327690">
        <w:t>partners</w:t>
      </w:r>
      <w:r w:rsidR="244E712E" w:rsidRPr="00327690">
        <w:t>.</w:t>
      </w:r>
      <w:r w:rsidR="42EE8E6F" w:rsidRPr="00327690">
        <w:t xml:space="preserve"> </w:t>
      </w:r>
    </w:p>
    <w:p w14:paraId="56F802B3" w14:textId="2012A06F" w:rsidR="00074739" w:rsidRPr="00327690" w:rsidRDefault="627A9A55" w:rsidP="00961754">
      <w:pPr>
        <w:spacing w:before="120" w:after="120"/>
        <w:jc w:val="left"/>
      </w:pPr>
      <w:r w:rsidRPr="00327690">
        <w:t>Th</w:t>
      </w:r>
      <w:r w:rsidR="7E07B40D" w:rsidRPr="00327690">
        <w:t>e Health FFRDC developed open</w:t>
      </w:r>
      <w:r w:rsidR="105D2BC1" w:rsidRPr="00327690">
        <w:t>-</w:t>
      </w:r>
      <w:r w:rsidR="7E07B40D" w:rsidRPr="00327690">
        <w:t xml:space="preserve">access </w:t>
      </w:r>
      <w:r w:rsidR="0C5A9BFE" w:rsidRPr="00327690">
        <w:t>programs</w:t>
      </w:r>
      <w:r w:rsidR="00074739" w:rsidRPr="00327690">
        <w:t xml:space="preserve">, referenced here as the CODI </w:t>
      </w:r>
      <w:r w:rsidR="00E2369C" w:rsidRPr="00327690">
        <w:t xml:space="preserve">adult </w:t>
      </w:r>
      <w:r w:rsidR="00074739" w:rsidRPr="00327690">
        <w:t>prevalence queries (</w:t>
      </w:r>
      <w:r w:rsidR="00E2369C" w:rsidRPr="00327690">
        <w:t>CODI-APQ</w:t>
      </w:r>
      <w:r w:rsidR="00074739" w:rsidRPr="00327690">
        <w:t>)</w:t>
      </w:r>
      <w:r w:rsidR="0C5A9BFE" w:rsidRPr="00327690">
        <w:t xml:space="preserve"> </w:t>
      </w:r>
      <w:r w:rsidR="7E07B40D" w:rsidRPr="00327690">
        <w:t>to generate</w:t>
      </w:r>
      <w:r w:rsidR="00074739" w:rsidRPr="00327690">
        <w:t xml:space="preserve"> </w:t>
      </w:r>
      <w:r w:rsidR="00FE58A3" w:rsidRPr="00327690">
        <w:t>weight-status</w:t>
      </w:r>
      <w:r w:rsidR="009358D5" w:rsidRPr="00327690">
        <w:t>-</w:t>
      </w:r>
      <w:r w:rsidR="00FE58A3" w:rsidRPr="00327690">
        <w:t xml:space="preserve">category </w:t>
      </w:r>
      <w:r w:rsidR="00B841AA" w:rsidRPr="00327690">
        <w:t>prevalence</w:t>
      </w:r>
      <w:r w:rsidR="00FD4AFE" w:rsidRPr="00327690">
        <w:t xml:space="preserve"> based on body mass index (BMI)</w:t>
      </w:r>
      <w:r w:rsidR="00FD4AFE" w:rsidRPr="00327690">
        <w:rPr>
          <w:rStyle w:val="FootnoteReference"/>
        </w:rPr>
        <w:footnoteReference w:id="3"/>
      </w:r>
      <w:r w:rsidR="00FD4AFE" w:rsidRPr="00327690">
        <w:t xml:space="preserve"> </w:t>
      </w:r>
      <w:r w:rsidR="00074739" w:rsidRPr="00327690">
        <w:t>and diabetes prevalence in</w:t>
      </w:r>
      <w:r w:rsidR="00B841AA" w:rsidRPr="00327690">
        <w:t xml:space="preserve"> </w:t>
      </w:r>
      <w:r w:rsidR="00E2369C" w:rsidRPr="00327690">
        <w:t>adults</w:t>
      </w:r>
      <w:r w:rsidR="7CC7E459" w:rsidRPr="00327690">
        <w:t>, age</w:t>
      </w:r>
      <w:r w:rsidR="18F27F7E" w:rsidRPr="00327690">
        <w:t>d</w:t>
      </w:r>
      <w:r w:rsidR="7CC7E459" w:rsidRPr="00327690">
        <w:t xml:space="preserve"> </w:t>
      </w:r>
      <w:r w:rsidR="13372D59" w:rsidRPr="00327690">
        <w:t>2</w:t>
      </w:r>
      <w:r w:rsidR="00E2369C" w:rsidRPr="00327690">
        <w:t>0</w:t>
      </w:r>
      <w:r w:rsidR="7CC7E459" w:rsidRPr="00327690">
        <w:t xml:space="preserve"> through </w:t>
      </w:r>
      <w:r w:rsidR="00E2369C" w:rsidRPr="00327690">
        <w:t>64</w:t>
      </w:r>
      <w:r w:rsidR="00BE4A37" w:rsidRPr="00327690">
        <w:t xml:space="preserve"> </w:t>
      </w:r>
      <w:r w:rsidR="7E16DD00" w:rsidRPr="00327690">
        <w:t>stratified by</w:t>
      </w:r>
      <w:r w:rsidR="7E07B40D" w:rsidRPr="00327690">
        <w:t xml:space="preserve"> age, sex, </w:t>
      </w:r>
      <w:r w:rsidR="49118C9C" w:rsidRPr="00327690">
        <w:t xml:space="preserve">and </w:t>
      </w:r>
      <w:r w:rsidR="7E07B40D" w:rsidRPr="00327690">
        <w:t>geography</w:t>
      </w:r>
      <w:r w:rsidR="00074739" w:rsidRPr="00327690">
        <w:t xml:space="preserve">. </w:t>
      </w:r>
      <w:r w:rsidR="00E2369C" w:rsidRPr="00327690">
        <w:t>CODI-APQ</w:t>
      </w:r>
      <w:r w:rsidR="00074739" w:rsidRPr="00327690">
        <w:t xml:space="preserve"> were designed to use</w:t>
      </w:r>
      <w:r w:rsidR="7E07B40D" w:rsidRPr="00327690">
        <w:t xml:space="preserve"> </w:t>
      </w:r>
      <w:r w:rsidR="426C768A" w:rsidRPr="00327690">
        <w:t xml:space="preserve">data from the CODI DHDN and </w:t>
      </w:r>
      <w:r w:rsidR="01E06F1A" w:rsidRPr="00327690">
        <w:t>other</w:t>
      </w:r>
      <w:r w:rsidR="7E07B40D" w:rsidRPr="00327690">
        <w:t xml:space="preserve"> non-probability sample</w:t>
      </w:r>
      <w:r w:rsidR="01E06F1A" w:rsidRPr="00327690">
        <w:t>s</w:t>
      </w:r>
      <w:r w:rsidR="7E07B40D" w:rsidRPr="00327690">
        <w:t xml:space="preserve"> derived from Electronic Health Records (EHR</w:t>
      </w:r>
      <w:r w:rsidR="12C80095" w:rsidRPr="00327690">
        <w:t>s</w:t>
      </w:r>
      <w:r w:rsidR="7E07B40D" w:rsidRPr="00327690">
        <w:t xml:space="preserve">). </w:t>
      </w:r>
    </w:p>
    <w:p w14:paraId="656A1E3E" w14:textId="2A55E2E6" w:rsidR="004F4208" w:rsidRPr="00327690" w:rsidDel="00506427" w:rsidRDefault="7E07B40D" w:rsidP="00074739">
      <w:pPr>
        <w:pStyle w:val="Heading2"/>
        <w:rPr>
          <w:rFonts w:cs="Times New Roman"/>
        </w:rPr>
      </w:pPr>
      <w:bookmarkStart w:id="15" w:name="_Toc85644390"/>
      <w:bookmarkStart w:id="16" w:name="_Toc86246312"/>
      <w:r w:rsidRPr="00327690">
        <w:rPr>
          <w:rFonts w:cs="Times New Roman"/>
        </w:rPr>
        <w:t>Background</w:t>
      </w:r>
      <w:bookmarkEnd w:id="15"/>
      <w:bookmarkEnd w:id="16"/>
    </w:p>
    <w:p w14:paraId="45BF3564" w14:textId="2E91F841" w:rsidR="266EFFFE" w:rsidRPr="00327690" w:rsidRDefault="266EFFFE" w:rsidP="04C8AF7B">
      <w:pPr>
        <w:jc w:val="left"/>
      </w:pPr>
      <w:r w:rsidRPr="00327690">
        <w:t xml:space="preserve">Public health surveillance of </w:t>
      </w:r>
      <w:r w:rsidR="00E2369C" w:rsidRPr="00327690">
        <w:t>adult</w:t>
      </w:r>
      <w:r w:rsidRPr="00327690">
        <w:t xml:space="preserve"> obesity often relies on self-report surveys </w:t>
      </w:r>
      <w:r w:rsidR="00404E12" w:rsidRPr="00327690">
        <w:t xml:space="preserve">or by </w:t>
      </w:r>
      <w:r w:rsidRPr="00327690">
        <w:t xml:space="preserve">proxy, which are subject to bias. These surveys can be expensive to administer, limited in geographic specificity, and may struggle with response rates and timeliness. Data from EHRs have the potential to play a significant role in obesity population health surveillance, programs, interventions, and evaluations. While EHR data are non-probability samples of health outcomes among the care-seeking population, the data – measurements, diagnoses, observations, prescriptions, and procedures – offer an opportunity to provide decision makers with detailed, timely, and accurate information at the local, state, and regional levels for surveillance, research, and evaluation. </w:t>
      </w:r>
    </w:p>
    <w:p w14:paraId="55E5AE35" w14:textId="37EACC0B" w:rsidR="266EFFFE" w:rsidRPr="00327690" w:rsidRDefault="266EFFFE" w:rsidP="04C8AF7B">
      <w:pPr>
        <w:jc w:val="left"/>
      </w:pPr>
      <w:r w:rsidRPr="00327690">
        <w:t xml:space="preserve">Population estimates for surveillance can be obtained by applying statistical weights, imputation, and suppression criteria to EHR data. Applying statistical weights can reduce potential biases introduced by the EHR sampling.  </w:t>
      </w:r>
      <w:r w:rsidR="00E2369C" w:rsidRPr="00327690">
        <w:t>CODI-APQ</w:t>
      </w:r>
      <w:r w:rsidRPr="00327690">
        <w:t xml:space="preserve">s provide a tool for calculating prevalence estimates by weighting user provided EHR or DHDN data for a target population. The </w:t>
      </w:r>
      <w:r w:rsidR="00E2369C" w:rsidRPr="00327690">
        <w:t>CODI-APQ</w:t>
      </w:r>
      <w:r w:rsidRPr="00327690">
        <w:t xml:space="preserve"> algorithms can generate stable prevalence estimates at state, county, and </w:t>
      </w:r>
      <w:r w:rsidR="11DAEC08" w:rsidRPr="00327690">
        <w:t>zip code</w:t>
      </w:r>
      <w:r w:rsidRPr="00327690">
        <w:t xml:space="preserve"> geographies from EHR data, depending on the data provided by the use, with the aim to improve access to timely data on local disease burden to inform prevention and other public health activities.</w:t>
      </w:r>
    </w:p>
    <w:p w14:paraId="69B5BAB4" w14:textId="77777777" w:rsidR="00CC5BAA" w:rsidRPr="00327690" w:rsidRDefault="515C7F1F" w:rsidP="00251CA8">
      <w:pPr>
        <w:pStyle w:val="Heading2"/>
        <w:spacing w:line="259" w:lineRule="auto"/>
      </w:pPr>
      <w:bookmarkStart w:id="17" w:name="_Toc86246313"/>
      <w:r w:rsidRPr="00327690">
        <w:lastRenderedPageBreak/>
        <w:t>P</w:t>
      </w:r>
      <w:r w:rsidR="61DA9BD8" w:rsidRPr="00327690">
        <w:t>urpose</w:t>
      </w:r>
      <w:bookmarkEnd w:id="17"/>
    </w:p>
    <w:p w14:paraId="21BB552B" w14:textId="30EDA20B" w:rsidR="00E74A3C" w:rsidRPr="00327690" w:rsidRDefault="61DA9BD8" w:rsidP="2F01C628">
      <w:pPr>
        <w:jc w:val="left"/>
      </w:pPr>
      <w:r w:rsidRPr="00327690">
        <w:t xml:space="preserve">The purpose of the </w:t>
      </w:r>
      <w:r w:rsidR="00E2369C" w:rsidRPr="00327690">
        <w:t>CODI-APQ</w:t>
      </w:r>
      <w:r w:rsidR="2013B270" w:rsidRPr="00327690">
        <w:t xml:space="preserve"> Implementation Guide </w:t>
      </w:r>
      <w:r w:rsidRPr="00327690">
        <w:t xml:space="preserve">is to provide </w:t>
      </w:r>
      <w:r w:rsidR="105D2BC1" w:rsidRPr="00327690">
        <w:t xml:space="preserve">a guide </w:t>
      </w:r>
      <w:r w:rsidRPr="00327690">
        <w:t>for CODI data partners</w:t>
      </w:r>
      <w:r w:rsidR="00191F64" w:rsidRPr="00327690">
        <w:rPr>
          <w:rStyle w:val="FootnoteReference"/>
        </w:rPr>
        <w:footnoteReference w:id="4"/>
      </w:r>
      <w:r w:rsidRPr="00327690">
        <w:t xml:space="preserve"> </w:t>
      </w:r>
      <w:r w:rsidR="680C2ACF" w:rsidRPr="00327690">
        <w:t xml:space="preserve">or </w:t>
      </w:r>
      <w:r w:rsidR="00F67429" w:rsidRPr="00327690">
        <w:t xml:space="preserve">data </w:t>
      </w:r>
      <w:r w:rsidR="061D0292" w:rsidRPr="00327690">
        <w:t xml:space="preserve">users </w:t>
      </w:r>
      <w:r w:rsidRPr="00327690">
        <w:t xml:space="preserve">to </w:t>
      </w:r>
      <w:r w:rsidR="1AF80EA0" w:rsidRPr="00327690">
        <w:t xml:space="preserve">run </w:t>
      </w:r>
      <w:r w:rsidRPr="00327690">
        <w:t xml:space="preserve">the </w:t>
      </w:r>
      <w:r w:rsidR="00E2369C" w:rsidRPr="00327690">
        <w:t>CODI-APQ</w:t>
      </w:r>
      <w:r w:rsidRPr="00327690">
        <w:t>.</w:t>
      </w:r>
      <w:r w:rsidR="5E226D82" w:rsidRPr="00327690">
        <w:t xml:space="preserve"> </w:t>
      </w:r>
      <w:r w:rsidR="1AFD3AB6" w:rsidRPr="00327690">
        <w:t xml:space="preserve">The </w:t>
      </w:r>
      <w:r w:rsidR="356CA61A" w:rsidRPr="00327690">
        <w:t xml:space="preserve">Implementation Guide </w:t>
      </w:r>
      <w:r w:rsidR="53F38BF3" w:rsidRPr="00327690">
        <w:t>cover</w:t>
      </w:r>
      <w:r w:rsidR="20695FF5" w:rsidRPr="00327690">
        <w:t xml:space="preserve">s </w:t>
      </w:r>
      <w:r w:rsidR="2AD503EB" w:rsidRPr="00327690">
        <w:t>the following</w:t>
      </w:r>
      <w:r w:rsidR="20695FF5" w:rsidRPr="00327690">
        <w:t>:</w:t>
      </w:r>
    </w:p>
    <w:p w14:paraId="2ABF09FF" w14:textId="7C53190D" w:rsidR="00E74A3C" w:rsidRPr="00327690" w:rsidRDefault="00E2369C" w:rsidP="00E74A3C">
      <w:pPr>
        <w:numPr>
          <w:ilvl w:val="0"/>
          <w:numId w:val="17"/>
        </w:numPr>
        <w:spacing w:before="120" w:after="120"/>
      </w:pPr>
      <w:r w:rsidRPr="00327690">
        <w:t>CODI-APQ</w:t>
      </w:r>
      <w:r w:rsidR="20695FF5" w:rsidRPr="00327690">
        <w:t xml:space="preserve"> data inputs and link population data (pre-processing)</w:t>
      </w:r>
    </w:p>
    <w:p w14:paraId="7DEF3807" w14:textId="42442331" w:rsidR="00E74A3C" w:rsidRPr="00327690" w:rsidRDefault="20695FF5" w:rsidP="00E74A3C">
      <w:pPr>
        <w:numPr>
          <w:ilvl w:val="0"/>
          <w:numId w:val="17"/>
        </w:numPr>
        <w:spacing w:before="120" w:after="120"/>
      </w:pPr>
      <w:r w:rsidRPr="00327690">
        <w:t xml:space="preserve">Generating results in </w:t>
      </w:r>
      <w:r w:rsidR="00E2369C" w:rsidRPr="00327690">
        <w:t>CODI-APQ</w:t>
      </w:r>
      <w:r w:rsidRPr="00327690">
        <w:t xml:space="preserve"> </w:t>
      </w:r>
    </w:p>
    <w:p w14:paraId="5D454DD1" w14:textId="620C5947" w:rsidR="00E74A3C" w:rsidRPr="00327690" w:rsidRDefault="20695FF5" w:rsidP="00E74A3C">
      <w:pPr>
        <w:numPr>
          <w:ilvl w:val="0"/>
          <w:numId w:val="17"/>
        </w:numPr>
        <w:spacing w:before="120" w:after="120"/>
      </w:pPr>
      <w:r w:rsidRPr="00327690">
        <w:t xml:space="preserve">Understanding the </w:t>
      </w:r>
      <w:r w:rsidR="00E2369C" w:rsidRPr="00327690">
        <w:t>CODI-APQ</w:t>
      </w:r>
      <w:r w:rsidRPr="00327690">
        <w:t xml:space="preserve"> results</w:t>
      </w:r>
    </w:p>
    <w:p w14:paraId="6FC633BA" w14:textId="72023D79" w:rsidR="00E74A3C" w:rsidRPr="00327690" w:rsidRDefault="20695FF5" w:rsidP="2F01C628">
      <w:pPr>
        <w:numPr>
          <w:ilvl w:val="0"/>
          <w:numId w:val="17"/>
        </w:numPr>
        <w:spacing w:before="120" w:after="120"/>
      </w:pPr>
      <w:r w:rsidRPr="00327690">
        <w:t>Methodological details</w:t>
      </w:r>
    </w:p>
    <w:p w14:paraId="10D6580E" w14:textId="3DEB83ED" w:rsidR="2D96B116" w:rsidRPr="00327690" w:rsidRDefault="2D96B116" w:rsidP="2F01C628">
      <w:pPr>
        <w:pStyle w:val="Heading2"/>
        <w:spacing w:line="259" w:lineRule="auto"/>
        <w:rPr>
          <w:rFonts w:eastAsia="Arial" w:cs="Arial"/>
          <w:bCs/>
        </w:rPr>
      </w:pPr>
      <w:bookmarkStart w:id="18" w:name="_Toc86246314"/>
      <w:r w:rsidRPr="00327690">
        <w:t>Scope</w:t>
      </w:r>
      <w:bookmarkEnd w:id="18"/>
    </w:p>
    <w:p w14:paraId="5E6EEDAC" w14:textId="05A18204" w:rsidR="00E028FC" w:rsidRPr="00327690" w:rsidRDefault="00E2369C" w:rsidP="00E028FC">
      <w:pPr>
        <w:spacing w:before="120" w:after="120"/>
        <w:jc w:val="left"/>
      </w:pPr>
      <w:r w:rsidRPr="00327690">
        <w:rPr>
          <w:rFonts w:eastAsia="Verdana"/>
        </w:rPr>
        <w:t>CODI-APQ</w:t>
      </w:r>
      <w:r w:rsidR="061D0292" w:rsidRPr="00327690">
        <w:rPr>
          <w:rFonts w:eastAsia="Verdana"/>
        </w:rPr>
        <w:t xml:space="preserve"> were created and tested with </w:t>
      </w:r>
      <w:r w:rsidR="20695FF5" w:rsidRPr="00327690">
        <w:t>IQVIA's Ambulatory Electronic Medical Record (AEMR-US)</w:t>
      </w:r>
      <w:r w:rsidR="00E74A3C" w:rsidRPr="00327690">
        <w:rPr>
          <w:rStyle w:val="FootnoteReference"/>
        </w:rPr>
        <w:footnoteReference w:id="5"/>
      </w:r>
      <w:r w:rsidR="061D0292" w:rsidRPr="00327690">
        <w:t xml:space="preserve"> data and synthetic data generated for CODI using </w:t>
      </w:r>
      <w:proofErr w:type="spellStart"/>
      <w:r w:rsidR="061D0292" w:rsidRPr="00327690">
        <w:t>Synthea</w:t>
      </w:r>
      <w:proofErr w:type="spellEnd"/>
      <w:r w:rsidR="061D0292" w:rsidRPr="00327690">
        <w:t>.</w:t>
      </w:r>
      <w:r w:rsidR="00E028FC" w:rsidRPr="00327690">
        <w:rPr>
          <w:rStyle w:val="FootnoteReference"/>
        </w:rPr>
        <w:footnoteReference w:id="6"/>
      </w:r>
      <w:r w:rsidR="061D0292" w:rsidRPr="00327690" w:rsidDel="006C1FA8">
        <w:rPr>
          <w:rFonts w:eastAsia="Verdana"/>
        </w:rPr>
        <w:t xml:space="preserve"> </w:t>
      </w:r>
      <w:r w:rsidRPr="00327690">
        <w:t>CODI-APQ</w:t>
      </w:r>
      <w:r w:rsidR="00322EEF" w:rsidRPr="00327690">
        <w:t xml:space="preserve"> </w:t>
      </w:r>
      <w:r w:rsidR="00FF654B" w:rsidRPr="00327690">
        <w:t>require</w:t>
      </w:r>
      <w:r w:rsidR="00E028FC" w:rsidRPr="00327690">
        <w:t xml:space="preserve"> </w:t>
      </w:r>
      <w:r w:rsidR="00322EEF" w:rsidRPr="00327690">
        <w:t xml:space="preserve">patient level records </w:t>
      </w:r>
      <w:r w:rsidR="00E028FC" w:rsidRPr="00327690">
        <w:t xml:space="preserve">for </w:t>
      </w:r>
      <w:r w:rsidR="00404E12" w:rsidRPr="00327690">
        <w:t>patients</w:t>
      </w:r>
      <w:r w:rsidR="00E028FC" w:rsidRPr="00327690">
        <w:t xml:space="preserve"> ages 2</w:t>
      </w:r>
      <w:r w:rsidRPr="00327690">
        <w:t>0</w:t>
      </w:r>
      <w:r w:rsidR="00E028FC" w:rsidRPr="00327690">
        <w:t xml:space="preserve"> t</w:t>
      </w:r>
      <w:r w:rsidR="005614FD" w:rsidRPr="00327690">
        <w:t>hrough</w:t>
      </w:r>
      <w:r w:rsidR="00E028FC" w:rsidRPr="00327690">
        <w:t xml:space="preserve"> </w:t>
      </w:r>
      <w:r w:rsidRPr="00327690">
        <w:t>64</w:t>
      </w:r>
      <w:r w:rsidR="00272274" w:rsidRPr="00327690">
        <w:t>.  Each record must include y</w:t>
      </w:r>
      <w:r w:rsidR="00322EEF" w:rsidRPr="00327690">
        <w:t>ear of medical encounter, and d</w:t>
      </w:r>
      <w:r w:rsidR="00051E68" w:rsidRPr="00327690">
        <w:t>emographic information</w:t>
      </w:r>
      <w:r w:rsidR="00272274" w:rsidRPr="00327690">
        <w:t xml:space="preserve">, </w:t>
      </w:r>
      <w:r w:rsidR="00051E68" w:rsidRPr="00327690">
        <w:t xml:space="preserve">BMI category. </w:t>
      </w:r>
      <w:r w:rsidR="00322EEF" w:rsidRPr="00327690">
        <w:t>Patient-level records must include residential address information a</w:t>
      </w:r>
      <w:r w:rsidR="003C74D3" w:rsidRPr="00327690">
        <w:t xml:space="preserve">t the level of state, county, and zip code, or at </w:t>
      </w:r>
      <w:r w:rsidR="002F1839" w:rsidRPr="00327690">
        <w:t xml:space="preserve">the level of </w:t>
      </w:r>
      <w:r w:rsidR="00322EEF" w:rsidRPr="00327690">
        <w:t>state and the ZIP Code Tabulation Area’s first three digits (ZCTA-3</w:t>
      </w:r>
      <w:r w:rsidR="00404E12" w:rsidRPr="00327690">
        <w:t>)</w:t>
      </w:r>
      <w:r w:rsidR="00322EEF" w:rsidRPr="00327690">
        <w:t xml:space="preserve">. </w:t>
      </w:r>
      <w:r w:rsidRPr="00327690">
        <w:t>CODI-APQ</w:t>
      </w:r>
      <w:r w:rsidR="00322EEF" w:rsidRPr="00327690">
        <w:t xml:space="preserve"> leverages population counts from the American Community Survey.</w:t>
      </w:r>
      <w:r w:rsidR="00E028FC" w:rsidRPr="00327690">
        <w:t xml:space="preserve"> </w:t>
      </w:r>
      <w:r w:rsidRPr="00327690">
        <w:t>CODI-APQ</w:t>
      </w:r>
      <w:r w:rsidR="00E028FC" w:rsidRPr="00327690">
        <w:t xml:space="preserve"> assumes </w:t>
      </w:r>
      <w:r w:rsidR="00322EEF" w:rsidRPr="00327690">
        <w:t xml:space="preserve">end </w:t>
      </w:r>
      <w:r w:rsidR="00E028FC" w:rsidRPr="00327690">
        <w:t>users include all available EHR data for a geography and/or subpopulation.</w:t>
      </w:r>
    </w:p>
    <w:p w14:paraId="4F543619" w14:textId="77777777" w:rsidR="002D5C3F" w:rsidRPr="00327690" w:rsidRDefault="002D5C3F" w:rsidP="002D5C3F">
      <w:pPr>
        <w:spacing w:before="120" w:after="120"/>
        <w:jc w:val="left"/>
      </w:pPr>
      <w:r w:rsidRPr="00327690">
        <w:t>All statistical programs described in this document were created and tested using SAS 9.4 software (SAS Institute, Inc., Cary, North Carolina). The guidance provided in this document is implemented through open-access programs.</w:t>
      </w:r>
    </w:p>
    <w:p w14:paraId="382B862D" w14:textId="749E1172" w:rsidR="00336B5E" w:rsidRPr="00327690" w:rsidRDefault="002152BC" w:rsidP="00336B5E">
      <w:pPr>
        <w:pStyle w:val="Heading2"/>
      </w:pPr>
      <w:bookmarkStart w:id="19" w:name="_Toc85644394"/>
      <w:bookmarkStart w:id="20" w:name="_Toc85747762"/>
      <w:bookmarkStart w:id="21" w:name="_Toc86246315"/>
      <w:r w:rsidRPr="00327690">
        <w:t>Audience</w:t>
      </w:r>
      <w:bookmarkStart w:id="22" w:name="_Toc85626012"/>
      <w:bookmarkEnd w:id="19"/>
      <w:bookmarkEnd w:id="20"/>
      <w:bookmarkEnd w:id="22"/>
      <w:bookmarkEnd w:id="21"/>
    </w:p>
    <w:p w14:paraId="5DDA736F" w14:textId="2B23E1F5" w:rsidR="00410467" w:rsidRPr="00327690" w:rsidRDefault="00CC5BAA" w:rsidP="00410467">
      <w:pPr>
        <w:spacing w:before="120" w:after="120"/>
        <w:jc w:val="left"/>
      </w:pPr>
      <w:r w:rsidRPr="00327690">
        <w:t>The audience for th</w:t>
      </w:r>
      <w:r w:rsidR="006E18FA" w:rsidRPr="00327690">
        <w:t xml:space="preserve">is IG </w:t>
      </w:r>
      <w:r w:rsidRPr="00327690">
        <w:t xml:space="preserve">is </w:t>
      </w:r>
      <w:r w:rsidR="00DE04A1" w:rsidRPr="00327690">
        <w:t>CODI</w:t>
      </w:r>
      <w:r w:rsidR="00B6158C" w:rsidRPr="00327690">
        <w:t xml:space="preserve"> d</w:t>
      </w:r>
      <w:r w:rsidR="00CF6629" w:rsidRPr="00327690">
        <w:t>ata partners and data users</w:t>
      </w:r>
      <w:r w:rsidR="00251940" w:rsidRPr="00327690">
        <w:t xml:space="preserve">. </w:t>
      </w:r>
      <w:r w:rsidR="00D823DB" w:rsidRPr="00327690">
        <w:t>The user should have a working knowledge of SAS language and macros.</w:t>
      </w:r>
      <w:r w:rsidR="00251940" w:rsidRPr="00327690">
        <w:t xml:space="preserve"> </w:t>
      </w:r>
      <w:r w:rsidR="006B0EF7" w:rsidRPr="00327690">
        <w:t xml:space="preserve">Those interested in statistical </w:t>
      </w:r>
      <w:r w:rsidR="009258B0" w:rsidRPr="00327690">
        <w:t>analysis</w:t>
      </w:r>
      <w:r w:rsidR="00FA73AA" w:rsidRPr="00327690">
        <w:t xml:space="preserve"> details</w:t>
      </w:r>
      <w:r w:rsidR="009258B0" w:rsidRPr="00327690">
        <w:t xml:space="preserve"> </w:t>
      </w:r>
      <w:r w:rsidR="00306DED" w:rsidRPr="00327690">
        <w:t xml:space="preserve">used </w:t>
      </w:r>
      <w:r w:rsidR="00FA73AA" w:rsidRPr="00327690">
        <w:t>in</w:t>
      </w:r>
      <w:r w:rsidR="006B0EF7" w:rsidRPr="00327690">
        <w:t xml:space="preserve"> </w:t>
      </w:r>
      <w:r w:rsidR="00E2369C" w:rsidRPr="00327690">
        <w:t>CODI-APQ</w:t>
      </w:r>
      <w:r w:rsidR="006B0EF7" w:rsidRPr="00327690">
        <w:t xml:space="preserve"> can refer to Appendix A</w:t>
      </w:r>
      <w:r w:rsidR="004808AF" w:rsidRPr="00327690">
        <w:t xml:space="preserve"> for more information. </w:t>
      </w:r>
      <w:bookmarkStart w:id="23" w:name="_Toc85626013"/>
      <w:bookmarkEnd w:id="23"/>
      <w:r w:rsidR="00E778FF" w:rsidRPr="00327690">
        <w:t xml:space="preserve">Technical staff preparing datasets for </w:t>
      </w:r>
      <w:r w:rsidR="00E2369C" w:rsidRPr="00327690">
        <w:t>CODI-APQ</w:t>
      </w:r>
      <w:r w:rsidR="00E778FF" w:rsidRPr="00327690">
        <w:t xml:space="preserve"> can refer to </w:t>
      </w:r>
      <w:r w:rsidR="00056F42" w:rsidRPr="00327690">
        <w:t>Appendices</w:t>
      </w:r>
      <w:r w:rsidR="006A03CD" w:rsidRPr="00327690">
        <w:t xml:space="preserve"> </w:t>
      </w:r>
      <w:r w:rsidR="00404E12" w:rsidRPr="00327690">
        <w:t>B</w:t>
      </w:r>
      <w:r w:rsidR="003C5C55" w:rsidRPr="00327690">
        <w:t xml:space="preserve"> and </w:t>
      </w:r>
      <w:r w:rsidR="00404E12" w:rsidRPr="00327690">
        <w:t>C</w:t>
      </w:r>
      <w:r w:rsidR="00056F42" w:rsidRPr="00327690">
        <w:t xml:space="preserve"> </w:t>
      </w:r>
      <w:r w:rsidR="009449C4" w:rsidRPr="00327690">
        <w:t xml:space="preserve">for detailed descriptions of the format required for input data. </w:t>
      </w:r>
      <w:r w:rsidR="00D06989" w:rsidRPr="00327690">
        <w:t xml:space="preserve">Explanation of </w:t>
      </w:r>
      <w:r w:rsidR="00E2369C" w:rsidRPr="00327690">
        <w:t>CODI-APQ</w:t>
      </w:r>
      <w:r w:rsidR="00291551" w:rsidRPr="00327690">
        <w:t xml:space="preserve"> results can be found in Appendix </w:t>
      </w:r>
      <w:r w:rsidR="00404E12" w:rsidRPr="00327690">
        <w:t>D</w:t>
      </w:r>
      <w:r w:rsidR="00291551" w:rsidRPr="00327690">
        <w:t>.</w:t>
      </w:r>
    </w:p>
    <w:p w14:paraId="4EB562F1" w14:textId="3FED17B5" w:rsidR="009974F3" w:rsidRPr="00327690" w:rsidRDefault="2850FCBC" w:rsidP="008319C3">
      <w:pPr>
        <w:pStyle w:val="Heading2"/>
      </w:pPr>
      <w:bookmarkStart w:id="24" w:name="_Toc84602698"/>
      <w:bookmarkStart w:id="25" w:name="_Toc84842963"/>
      <w:bookmarkStart w:id="26" w:name="_Toc85626014"/>
      <w:bookmarkStart w:id="27" w:name="_Toc84602699"/>
      <w:bookmarkStart w:id="28" w:name="_Toc84842964"/>
      <w:bookmarkStart w:id="29" w:name="_Toc85626015"/>
      <w:bookmarkStart w:id="30" w:name="_Toc84602700"/>
      <w:bookmarkStart w:id="31" w:name="_Toc84842965"/>
      <w:bookmarkStart w:id="32" w:name="_Toc85626016"/>
      <w:bookmarkStart w:id="33" w:name="_Toc85626018"/>
      <w:bookmarkStart w:id="34" w:name="_Toc84602703"/>
      <w:bookmarkStart w:id="35" w:name="_Toc84842968"/>
      <w:bookmarkStart w:id="36" w:name="_Toc85626020"/>
      <w:bookmarkStart w:id="37" w:name="_Toc84602707"/>
      <w:bookmarkStart w:id="38" w:name="_Toc84842972"/>
      <w:bookmarkStart w:id="39" w:name="_Toc85626024"/>
      <w:bookmarkStart w:id="40" w:name="_Toc84602710"/>
      <w:bookmarkStart w:id="41" w:name="_Toc84842975"/>
      <w:bookmarkStart w:id="42" w:name="_Toc85626027"/>
      <w:bookmarkStart w:id="43" w:name="_Toc84602711"/>
      <w:bookmarkStart w:id="44" w:name="_Toc84842976"/>
      <w:bookmarkStart w:id="45" w:name="_Toc85626028"/>
      <w:bookmarkStart w:id="46" w:name="_Toc84602712"/>
      <w:bookmarkStart w:id="47" w:name="_Toc84842977"/>
      <w:bookmarkStart w:id="48" w:name="_Toc85626029"/>
      <w:bookmarkStart w:id="49" w:name="_Toc86246316"/>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327690">
        <w:t>Document Organization</w:t>
      </w:r>
      <w:bookmarkEnd w:id="49"/>
    </w:p>
    <w:p w14:paraId="1FA18999" w14:textId="77777777" w:rsidR="0016062F" w:rsidRPr="00327690" w:rsidRDefault="0016062F" w:rsidP="00961754">
      <w:r w:rsidRPr="00327690">
        <w:t>This document is organized as follows:</w:t>
      </w:r>
    </w:p>
    <w:tbl>
      <w:tblPr>
        <w:tblW w:w="0" w:type="auto"/>
        <w:tblInd w:w="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0"/>
        <w:gridCol w:w="2443"/>
        <w:gridCol w:w="4932"/>
      </w:tblGrid>
      <w:tr w:rsidR="0076356D" w:rsidRPr="00327690" w14:paraId="3B793F67" w14:textId="77777777" w:rsidTr="00251CA8">
        <w:tc>
          <w:tcPr>
            <w:tcW w:w="0" w:type="auto"/>
            <w:gridSpan w:val="2"/>
            <w:tcBorders>
              <w:top w:val="single" w:sz="4" w:space="0" w:color="auto"/>
              <w:left w:val="single" w:sz="4" w:space="0" w:color="auto"/>
              <w:bottom w:val="single" w:sz="4" w:space="0" w:color="auto"/>
              <w:right w:val="single" w:sz="4" w:space="0" w:color="auto"/>
            </w:tcBorders>
            <w:shd w:val="clear" w:color="auto" w:fill="1F497D"/>
          </w:tcPr>
          <w:p w14:paraId="4AE775DA" w14:textId="77777777" w:rsidR="0076356D" w:rsidRPr="00327690" w:rsidRDefault="0076356D" w:rsidP="00130001">
            <w:pPr>
              <w:rPr>
                <w:b/>
                <w:bCs/>
                <w:color w:val="FFFFFF" w:themeColor="background1"/>
                <w:sz w:val="20"/>
                <w:szCs w:val="20"/>
              </w:rPr>
            </w:pPr>
            <w:r w:rsidRPr="00327690">
              <w:rPr>
                <w:b/>
                <w:bCs/>
                <w:color w:val="FFFFFF" w:themeColor="background1"/>
                <w:sz w:val="20"/>
                <w:szCs w:val="20"/>
              </w:rPr>
              <w:lastRenderedPageBreak/>
              <w:t>Section</w:t>
            </w:r>
          </w:p>
        </w:tc>
        <w:tc>
          <w:tcPr>
            <w:tcW w:w="0" w:type="auto"/>
            <w:tcBorders>
              <w:top w:val="single" w:sz="4" w:space="0" w:color="auto"/>
              <w:left w:val="single" w:sz="4" w:space="0" w:color="auto"/>
              <w:bottom w:val="single" w:sz="4" w:space="0" w:color="auto"/>
              <w:right w:val="single" w:sz="4" w:space="0" w:color="auto"/>
            </w:tcBorders>
            <w:shd w:val="clear" w:color="auto" w:fill="1F497D"/>
          </w:tcPr>
          <w:p w14:paraId="2CA11A43" w14:textId="1715DEA7" w:rsidR="0076356D" w:rsidRPr="00327690" w:rsidRDefault="0076356D" w:rsidP="00130001">
            <w:pPr>
              <w:rPr>
                <w:b/>
                <w:bCs/>
                <w:color w:val="FFFFFF" w:themeColor="background1"/>
                <w:sz w:val="20"/>
                <w:szCs w:val="20"/>
              </w:rPr>
            </w:pPr>
            <w:r w:rsidRPr="00327690">
              <w:rPr>
                <w:b/>
                <w:bCs/>
                <w:color w:val="FFFFFF" w:themeColor="background1"/>
                <w:sz w:val="20"/>
                <w:szCs w:val="20"/>
              </w:rPr>
              <w:t>Purpose</w:t>
            </w:r>
          </w:p>
        </w:tc>
      </w:tr>
      <w:tr w:rsidR="0076356D" w:rsidRPr="00327690" w14:paraId="0CCC74DA" w14:textId="77777777" w:rsidTr="00251CA8">
        <w:tc>
          <w:tcPr>
            <w:tcW w:w="1350" w:type="dxa"/>
            <w:tcBorders>
              <w:top w:val="single" w:sz="4" w:space="0" w:color="auto"/>
              <w:left w:val="single" w:sz="4" w:space="0" w:color="auto"/>
              <w:bottom w:val="single" w:sz="4" w:space="0" w:color="auto"/>
              <w:right w:val="single" w:sz="4" w:space="0" w:color="auto"/>
            </w:tcBorders>
            <w:shd w:val="clear" w:color="auto" w:fill="auto"/>
          </w:tcPr>
          <w:p w14:paraId="0BE185D3" w14:textId="6407922B" w:rsidR="0076356D" w:rsidRPr="00327690" w:rsidRDefault="0076356D" w:rsidP="00130001">
            <w:pPr>
              <w:rPr>
                <w:b/>
                <w:bCs/>
                <w:sz w:val="20"/>
                <w:szCs w:val="20"/>
              </w:rPr>
            </w:pPr>
            <w:r w:rsidRPr="00327690">
              <w:rPr>
                <w:b/>
                <w:bCs/>
                <w:sz w:val="20"/>
                <w:szCs w:val="20"/>
              </w:rPr>
              <w:t>Section 1</w:t>
            </w:r>
          </w:p>
        </w:tc>
        <w:tc>
          <w:tcPr>
            <w:tcW w:w="2443" w:type="dxa"/>
            <w:tcBorders>
              <w:top w:val="single" w:sz="4" w:space="0" w:color="auto"/>
              <w:left w:val="single" w:sz="4" w:space="0" w:color="auto"/>
              <w:bottom w:val="single" w:sz="4" w:space="0" w:color="auto"/>
              <w:right w:val="single" w:sz="4" w:space="0" w:color="auto"/>
            </w:tcBorders>
            <w:shd w:val="clear" w:color="auto" w:fill="auto"/>
          </w:tcPr>
          <w:p w14:paraId="439C9893" w14:textId="6FB128A1" w:rsidR="0076356D" w:rsidRPr="00327690" w:rsidRDefault="0076356D" w:rsidP="00130001">
            <w:pPr>
              <w:rPr>
                <w:sz w:val="20"/>
                <w:szCs w:val="20"/>
              </w:rPr>
            </w:pPr>
            <w:r w:rsidRPr="00327690">
              <w:rPr>
                <w:sz w:val="20"/>
                <w:szCs w:val="20"/>
              </w:rPr>
              <w:t>Introduction</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E16D3E9" w14:textId="12333641" w:rsidR="0076356D" w:rsidRPr="00327690" w:rsidRDefault="0076356D" w:rsidP="00251CA8">
            <w:pPr>
              <w:jc w:val="left"/>
              <w:rPr>
                <w:sz w:val="20"/>
                <w:szCs w:val="20"/>
              </w:rPr>
            </w:pPr>
            <w:r w:rsidRPr="00327690">
              <w:rPr>
                <w:sz w:val="20"/>
                <w:szCs w:val="20"/>
              </w:rPr>
              <w:t xml:space="preserve">Provides a background for </w:t>
            </w:r>
            <w:r w:rsidR="00E2369C" w:rsidRPr="00327690">
              <w:rPr>
                <w:sz w:val="20"/>
                <w:szCs w:val="20"/>
              </w:rPr>
              <w:t>CODI-APQ</w:t>
            </w:r>
          </w:p>
        </w:tc>
      </w:tr>
      <w:tr w:rsidR="0076356D" w:rsidRPr="00327690" w14:paraId="4FBDE4D0" w14:textId="77777777" w:rsidTr="00251CA8">
        <w:tc>
          <w:tcPr>
            <w:tcW w:w="1350" w:type="dxa"/>
          </w:tcPr>
          <w:p w14:paraId="4FCF1208" w14:textId="1A715CCD" w:rsidR="0076356D" w:rsidRPr="00327690" w:rsidRDefault="0076356D" w:rsidP="00130001">
            <w:pPr>
              <w:rPr>
                <w:b/>
                <w:bCs/>
                <w:sz w:val="20"/>
                <w:szCs w:val="20"/>
              </w:rPr>
            </w:pPr>
            <w:r w:rsidRPr="00327690">
              <w:rPr>
                <w:b/>
                <w:bCs/>
                <w:sz w:val="20"/>
                <w:szCs w:val="20"/>
              </w:rPr>
              <w:t>Section 2</w:t>
            </w:r>
          </w:p>
        </w:tc>
        <w:tc>
          <w:tcPr>
            <w:tcW w:w="2443" w:type="dxa"/>
          </w:tcPr>
          <w:p w14:paraId="55F3A3C8" w14:textId="33EC0F42" w:rsidR="0076356D" w:rsidRPr="00327690" w:rsidRDefault="0076356D" w:rsidP="0004725B">
            <w:pPr>
              <w:jc w:val="left"/>
              <w:rPr>
                <w:sz w:val="20"/>
                <w:szCs w:val="20"/>
              </w:rPr>
            </w:pPr>
            <w:r w:rsidRPr="00327690">
              <w:rPr>
                <w:sz w:val="20"/>
                <w:szCs w:val="20"/>
              </w:rPr>
              <w:t>User’s Guide</w:t>
            </w:r>
          </w:p>
        </w:tc>
        <w:tc>
          <w:tcPr>
            <w:tcW w:w="0" w:type="auto"/>
          </w:tcPr>
          <w:p w14:paraId="7EDF188D" w14:textId="03A6B860" w:rsidR="0076356D" w:rsidRPr="00327690" w:rsidRDefault="0076356D" w:rsidP="00922FF6">
            <w:pPr>
              <w:jc w:val="left"/>
              <w:rPr>
                <w:sz w:val="20"/>
                <w:szCs w:val="20"/>
              </w:rPr>
            </w:pPr>
            <w:r w:rsidRPr="00327690">
              <w:rPr>
                <w:sz w:val="20"/>
                <w:szCs w:val="20"/>
              </w:rPr>
              <w:t>Provides a general guide for users</w:t>
            </w:r>
          </w:p>
        </w:tc>
      </w:tr>
      <w:tr w:rsidR="0076356D" w:rsidRPr="00327690" w14:paraId="2BB9DC0D" w14:textId="77777777" w:rsidTr="00251CA8">
        <w:tc>
          <w:tcPr>
            <w:tcW w:w="1350" w:type="dxa"/>
          </w:tcPr>
          <w:p w14:paraId="42FFE8B0" w14:textId="77777777" w:rsidR="0076356D" w:rsidRPr="00327690" w:rsidRDefault="0076356D" w:rsidP="00130001">
            <w:pPr>
              <w:rPr>
                <w:b/>
                <w:bCs/>
                <w:sz w:val="20"/>
                <w:szCs w:val="20"/>
              </w:rPr>
            </w:pPr>
            <w:r w:rsidRPr="00327690">
              <w:rPr>
                <w:b/>
                <w:bCs/>
                <w:sz w:val="20"/>
                <w:szCs w:val="20"/>
              </w:rPr>
              <w:t>Appendix A</w:t>
            </w:r>
          </w:p>
        </w:tc>
        <w:tc>
          <w:tcPr>
            <w:tcW w:w="2443" w:type="dxa"/>
          </w:tcPr>
          <w:p w14:paraId="6E8E7BB4" w14:textId="2DFBF4DF" w:rsidR="0076356D" w:rsidRPr="00327690" w:rsidRDefault="0076356D" w:rsidP="0004725B">
            <w:pPr>
              <w:jc w:val="left"/>
              <w:rPr>
                <w:sz w:val="20"/>
                <w:szCs w:val="20"/>
              </w:rPr>
            </w:pPr>
            <w:r w:rsidRPr="00327690">
              <w:rPr>
                <w:sz w:val="20"/>
                <w:szCs w:val="20"/>
              </w:rPr>
              <w:t>Analysis Details</w:t>
            </w:r>
          </w:p>
        </w:tc>
        <w:tc>
          <w:tcPr>
            <w:tcW w:w="0" w:type="auto"/>
          </w:tcPr>
          <w:p w14:paraId="6B2CAB70" w14:textId="00AF2008" w:rsidR="0076356D" w:rsidRPr="00327690" w:rsidRDefault="0076356D" w:rsidP="00922FF6">
            <w:pPr>
              <w:jc w:val="left"/>
              <w:rPr>
                <w:sz w:val="20"/>
                <w:szCs w:val="20"/>
              </w:rPr>
            </w:pPr>
            <w:r w:rsidRPr="00327690">
              <w:rPr>
                <w:sz w:val="20"/>
                <w:szCs w:val="20"/>
              </w:rPr>
              <w:t>Provides detailed description of analysis</w:t>
            </w:r>
          </w:p>
        </w:tc>
      </w:tr>
      <w:tr w:rsidR="0076356D" w:rsidRPr="00327690" w14:paraId="0D237455" w14:textId="77777777" w:rsidTr="00251CA8">
        <w:tc>
          <w:tcPr>
            <w:tcW w:w="1350" w:type="dxa"/>
          </w:tcPr>
          <w:p w14:paraId="061781A3" w14:textId="3A02F23F"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B</w:t>
            </w:r>
          </w:p>
        </w:tc>
        <w:tc>
          <w:tcPr>
            <w:tcW w:w="2443" w:type="dxa"/>
          </w:tcPr>
          <w:p w14:paraId="4ED4FA9E" w14:textId="66C49B10" w:rsidR="0076356D" w:rsidRPr="00327690" w:rsidRDefault="0076356D" w:rsidP="009E751E">
            <w:pPr>
              <w:jc w:val="left"/>
              <w:rPr>
                <w:sz w:val="20"/>
                <w:szCs w:val="20"/>
              </w:rPr>
            </w:pPr>
            <w:r w:rsidRPr="00327690">
              <w:rPr>
                <w:sz w:val="20"/>
                <w:szCs w:val="20"/>
              </w:rPr>
              <w:t>ACS File Layouts</w:t>
            </w:r>
          </w:p>
        </w:tc>
        <w:tc>
          <w:tcPr>
            <w:tcW w:w="0" w:type="auto"/>
          </w:tcPr>
          <w:p w14:paraId="5B9F6646" w14:textId="0AB89045" w:rsidR="0076356D" w:rsidRPr="00327690" w:rsidRDefault="0076356D" w:rsidP="009E751E">
            <w:pPr>
              <w:jc w:val="left"/>
              <w:rPr>
                <w:sz w:val="20"/>
                <w:szCs w:val="20"/>
              </w:rPr>
            </w:pPr>
            <w:r w:rsidRPr="00327690">
              <w:rPr>
                <w:sz w:val="20"/>
                <w:szCs w:val="20"/>
              </w:rPr>
              <w:t xml:space="preserve">Table outlining the required ACS input file layouts </w:t>
            </w:r>
          </w:p>
        </w:tc>
      </w:tr>
      <w:tr w:rsidR="0076356D" w:rsidRPr="00327690" w14:paraId="0F61D834" w14:textId="77777777" w:rsidTr="00251CA8">
        <w:tc>
          <w:tcPr>
            <w:tcW w:w="1350" w:type="dxa"/>
          </w:tcPr>
          <w:p w14:paraId="24329FBF" w14:textId="06DEA4C4"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C</w:t>
            </w:r>
          </w:p>
        </w:tc>
        <w:tc>
          <w:tcPr>
            <w:tcW w:w="2443" w:type="dxa"/>
          </w:tcPr>
          <w:p w14:paraId="45272513" w14:textId="561740DE" w:rsidR="0076356D" w:rsidRPr="00327690" w:rsidRDefault="0076356D" w:rsidP="009E751E">
            <w:pPr>
              <w:jc w:val="left"/>
              <w:rPr>
                <w:sz w:val="20"/>
                <w:szCs w:val="20"/>
              </w:rPr>
            </w:pPr>
            <w:r w:rsidRPr="00327690">
              <w:rPr>
                <w:sz w:val="20"/>
                <w:szCs w:val="20"/>
              </w:rPr>
              <w:t>EHR File Layouts</w:t>
            </w:r>
          </w:p>
        </w:tc>
        <w:tc>
          <w:tcPr>
            <w:tcW w:w="0" w:type="auto"/>
          </w:tcPr>
          <w:p w14:paraId="09C616B5" w14:textId="7CFE639A" w:rsidR="0076356D" w:rsidRPr="00327690" w:rsidRDefault="0076356D" w:rsidP="009E751E">
            <w:pPr>
              <w:jc w:val="left"/>
              <w:rPr>
                <w:sz w:val="20"/>
                <w:szCs w:val="20"/>
              </w:rPr>
            </w:pPr>
            <w:r w:rsidRPr="00327690">
              <w:rPr>
                <w:sz w:val="20"/>
                <w:szCs w:val="20"/>
              </w:rPr>
              <w:t xml:space="preserve">Table outlining the required EHR input file layouts </w:t>
            </w:r>
          </w:p>
        </w:tc>
      </w:tr>
      <w:tr w:rsidR="0076356D" w:rsidRPr="00327690" w14:paraId="3FAD1A42" w14:textId="77777777" w:rsidTr="00251CA8">
        <w:tc>
          <w:tcPr>
            <w:tcW w:w="1350" w:type="dxa"/>
          </w:tcPr>
          <w:p w14:paraId="37AFEA14" w14:textId="574BFAE6"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D</w:t>
            </w:r>
          </w:p>
        </w:tc>
        <w:tc>
          <w:tcPr>
            <w:tcW w:w="2443" w:type="dxa"/>
          </w:tcPr>
          <w:p w14:paraId="72B3DB07" w14:textId="73569EFC" w:rsidR="0076356D" w:rsidRPr="00327690" w:rsidRDefault="00E2369C" w:rsidP="009E751E">
            <w:pPr>
              <w:jc w:val="left"/>
              <w:rPr>
                <w:sz w:val="20"/>
                <w:szCs w:val="20"/>
              </w:rPr>
            </w:pPr>
            <w:r w:rsidRPr="00327690">
              <w:rPr>
                <w:sz w:val="20"/>
                <w:szCs w:val="20"/>
              </w:rPr>
              <w:t>CODI-APQ</w:t>
            </w:r>
            <w:r w:rsidR="0076356D" w:rsidRPr="00327690">
              <w:rPr>
                <w:sz w:val="20"/>
                <w:szCs w:val="20"/>
              </w:rPr>
              <w:t xml:space="preserve"> </w:t>
            </w:r>
            <w:r w:rsidR="004268DB" w:rsidRPr="00327690">
              <w:rPr>
                <w:sz w:val="20"/>
                <w:szCs w:val="20"/>
              </w:rPr>
              <w:t xml:space="preserve">GEO3 </w:t>
            </w:r>
            <w:r w:rsidR="0076356D" w:rsidRPr="00327690">
              <w:rPr>
                <w:sz w:val="20"/>
                <w:szCs w:val="20"/>
              </w:rPr>
              <w:t xml:space="preserve">Example SAS Programs </w:t>
            </w:r>
          </w:p>
        </w:tc>
        <w:tc>
          <w:tcPr>
            <w:tcW w:w="0" w:type="auto"/>
          </w:tcPr>
          <w:p w14:paraId="78E68C9B" w14:textId="689F0338" w:rsidR="0076356D" w:rsidRPr="00327690" w:rsidRDefault="0076356D" w:rsidP="009E751E">
            <w:pPr>
              <w:jc w:val="left"/>
              <w:rPr>
                <w:sz w:val="20"/>
                <w:szCs w:val="20"/>
              </w:rPr>
            </w:pPr>
            <w:r w:rsidRPr="00327690">
              <w:rPr>
                <w:sz w:val="20"/>
                <w:szCs w:val="20"/>
              </w:rPr>
              <w:t>Provides example SAS program</w:t>
            </w:r>
          </w:p>
        </w:tc>
      </w:tr>
      <w:tr w:rsidR="0076356D" w:rsidRPr="00327690" w14:paraId="37283207" w14:textId="77777777" w:rsidTr="00251CA8">
        <w:tc>
          <w:tcPr>
            <w:tcW w:w="1350" w:type="dxa"/>
          </w:tcPr>
          <w:p w14:paraId="27C5FFFA" w14:textId="64682BB2"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E</w:t>
            </w:r>
          </w:p>
        </w:tc>
        <w:tc>
          <w:tcPr>
            <w:tcW w:w="2443" w:type="dxa"/>
          </w:tcPr>
          <w:p w14:paraId="71F9EDF6" w14:textId="41D3BFE0" w:rsidR="0076356D" w:rsidRPr="00327690" w:rsidRDefault="00E2369C" w:rsidP="009E751E">
            <w:pPr>
              <w:jc w:val="left"/>
              <w:rPr>
                <w:sz w:val="20"/>
                <w:szCs w:val="20"/>
              </w:rPr>
            </w:pPr>
            <w:r w:rsidRPr="00327690">
              <w:rPr>
                <w:sz w:val="20"/>
                <w:szCs w:val="20"/>
              </w:rPr>
              <w:t>CODI-APQ</w:t>
            </w:r>
            <w:r w:rsidR="0076356D" w:rsidRPr="00327690">
              <w:rPr>
                <w:sz w:val="20"/>
                <w:szCs w:val="20"/>
              </w:rPr>
              <w:t xml:space="preserve"> Results </w:t>
            </w:r>
          </w:p>
        </w:tc>
        <w:tc>
          <w:tcPr>
            <w:tcW w:w="0" w:type="auto"/>
          </w:tcPr>
          <w:p w14:paraId="1C2AF5E6" w14:textId="7C514174" w:rsidR="0076356D" w:rsidRPr="00327690" w:rsidRDefault="0076356D" w:rsidP="009E751E">
            <w:pPr>
              <w:jc w:val="left"/>
              <w:rPr>
                <w:sz w:val="20"/>
                <w:szCs w:val="20"/>
              </w:rPr>
            </w:pPr>
            <w:r w:rsidRPr="00327690">
              <w:rPr>
                <w:sz w:val="20"/>
                <w:szCs w:val="20"/>
              </w:rPr>
              <w:t xml:space="preserve">Provides </w:t>
            </w:r>
            <w:r w:rsidR="00E2369C" w:rsidRPr="00327690">
              <w:rPr>
                <w:sz w:val="20"/>
                <w:szCs w:val="20"/>
              </w:rPr>
              <w:t>CODI-APQ</w:t>
            </w:r>
            <w:r w:rsidRPr="00327690">
              <w:rPr>
                <w:sz w:val="20"/>
                <w:szCs w:val="20"/>
              </w:rPr>
              <w:t xml:space="preserve"> results data dictionary and example results</w:t>
            </w:r>
          </w:p>
        </w:tc>
      </w:tr>
      <w:tr w:rsidR="0076356D" w:rsidRPr="00327690" w14:paraId="291AC6C0" w14:textId="77777777" w:rsidTr="00251CA8">
        <w:tc>
          <w:tcPr>
            <w:tcW w:w="1350" w:type="dxa"/>
          </w:tcPr>
          <w:p w14:paraId="1C13F63C" w14:textId="2B4CDBFE"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F</w:t>
            </w:r>
          </w:p>
        </w:tc>
        <w:tc>
          <w:tcPr>
            <w:tcW w:w="2443" w:type="dxa"/>
          </w:tcPr>
          <w:p w14:paraId="44DA1E68" w14:textId="6DDA3148" w:rsidR="0076356D" w:rsidRPr="00327690" w:rsidRDefault="0076356D" w:rsidP="009E751E">
            <w:pPr>
              <w:jc w:val="left"/>
              <w:rPr>
                <w:sz w:val="20"/>
                <w:szCs w:val="20"/>
              </w:rPr>
            </w:pPr>
            <w:r w:rsidRPr="00327690">
              <w:rPr>
                <w:sz w:val="20"/>
                <w:szCs w:val="20"/>
              </w:rPr>
              <w:t>State FIPS codes</w:t>
            </w:r>
          </w:p>
        </w:tc>
        <w:tc>
          <w:tcPr>
            <w:tcW w:w="0" w:type="auto"/>
          </w:tcPr>
          <w:p w14:paraId="7ECD67F9" w14:textId="28927109" w:rsidR="0076356D" w:rsidRPr="00327690" w:rsidRDefault="0076356D" w:rsidP="009E751E">
            <w:pPr>
              <w:jc w:val="left"/>
              <w:rPr>
                <w:sz w:val="20"/>
                <w:szCs w:val="20"/>
              </w:rPr>
            </w:pPr>
            <w:r w:rsidRPr="00327690">
              <w:rPr>
                <w:sz w:val="20"/>
                <w:szCs w:val="20"/>
              </w:rPr>
              <w:t>Provides list of state abbreviations</w:t>
            </w:r>
          </w:p>
        </w:tc>
      </w:tr>
      <w:tr w:rsidR="0076356D" w:rsidRPr="00327690" w14:paraId="6A916C7C" w14:textId="77777777" w:rsidTr="00251CA8">
        <w:tc>
          <w:tcPr>
            <w:tcW w:w="1350" w:type="dxa"/>
          </w:tcPr>
          <w:p w14:paraId="03478101" w14:textId="28317A50"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G</w:t>
            </w:r>
          </w:p>
        </w:tc>
        <w:tc>
          <w:tcPr>
            <w:tcW w:w="2443" w:type="dxa"/>
          </w:tcPr>
          <w:p w14:paraId="692CC140" w14:textId="7F0ABF4A" w:rsidR="0076356D" w:rsidRPr="00327690" w:rsidRDefault="0076356D" w:rsidP="009E751E">
            <w:pPr>
              <w:jc w:val="left"/>
              <w:rPr>
                <w:sz w:val="20"/>
                <w:szCs w:val="20"/>
              </w:rPr>
            </w:pPr>
            <w:r w:rsidRPr="00327690">
              <w:rPr>
                <w:sz w:val="20"/>
                <w:szCs w:val="20"/>
              </w:rPr>
              <w:t>Glossary</w:t>
            </w:r>
          </w:p>
        </w:tc>
        <w:tc>
          <w:tcPr>
            <w:tcW w:w="0" w:type="auto"/>
          </w:tcPr>
          <w:p w14:paraId="74FEB5CD" w14:textId="4FD1DF43" w:rsidR="0076356D" w:rsidRPr="00327690" w:rsidRDefault="0076356D" w:rsidP="009E751E">
            <w:pPr>
              <w:jc w:val="left"/>
              <w:rPr>
                <w:sz w:val="20"/>
                <w:szCs w:val="20"/>
              </w:rPr>
            </w:pPr>
            <w:r w:rsidRPr="00327690">
              <w:rPr>
                <w:sz w:val="20"/>
                <w:szCs w:val="20"/>
              </w:rPr>
              <w:t>Defines terms used in this document</w:t>
            </w:r>
          </w:p>
        </w:tc>
      </w:tr>
      <w:tr w:rsidR="0076356D" w:rsidRPr="00327690" w14:paraId="2AC72AC0" w14:textId="77777777" w:rsidTr="00251CA8">
        <w:tc>
          <w:tcPr>
            <w:tcW w:w="1350" w:type="dxa"/>
          </w:tcPr>
          <w:p w14:paraId="15EBEDEF" w14:textId="399A1481" w:rsidR="0076356D" w:rsidRPr="00327690" w:rsidRDefault="0076356D" w:rsidP="009E751E">
            <w:pPr>
              <w:rPr>
                <w:b/>
                <w:bCs/>
                <w:sz w:val="20"/>
                <w:szCs w:val="20"/>
              </w:rPr>
            </w:pPr>
            <w:r w:rsidRPr="00327690">
              <w:rPr>
                <w:b/>
                <w:bCs/>
                <w:sz w:val="20"/>
                <w:szCs w:val="20"/>
              </w:rPr>
              <w:t xml:space="preserve">Appendix </w:t>
            </w:r>
            <w:r w:rsidR="004268DB" w:rsidRPr="00327690">
              <w:rPr>
                <w:b/>
                <w:bCs/>
                <w:sz w:val="20"/>
                <w:szCs w:val="20"/>
              </w:rPr>
              <w:t>H</w:t>
            </w:r>
          </w:p>
        </w:tc>
        <w:tc>
          <w:tcPr>
            <w:tcW w:w="2443" w:type="dxa"/>
          </w:tcPr>
          <w:p w14:paraId="1713B3A2" w14:textId="4DE9D878" w:rsidR="0076356D" w:rsidRPr="00327690" w:rsidRDefault="0076356D" w:rsidP="009E751E">
            <w:pPr>
              <w:jc w:val="left"/>
              <w:rPr>
                <w:sz w:val="20"/>
                <w:szCs w:val="20"/>
              </w:rPr>
            </w:pPr>
            <w:r w:rsidRPr="00327690">
              <w:rPr>
                <w:sz w:val="20"/>
                <w:szCs w:val="20"/>
              </w:rPr>
              <w:t>Abbreviations and Acronyms</w:t>
            </w:r>
          </w:p>
        </w:tc>
        <w:tc>
          <w:tcPr>
            <w:tcW w:w="0" w:type="auto"/>
          </w:tcPr>
          <w:p w14:paraId="69DEFE1A" w14:textId="5548F129" w:rsidR="0076356D" w:rsidRPr="00327690" w:rsidRDefault="0076356D" w:rsidP="009E751E">
            <w:pPr>
              <w:jc w:val="left"/>
              <w:rPr>
                <w:sz w:val="20"/>
                <w:szCs w:val="20"/>
              </w:rPr>
            </w:pPr>
            <w:r w:rsidRPr="00327690">
              <w:rPr>
                <w:sz w:val="20"/>
                <w:szCs w:val="20"/>
              </w:rPr>
              <w:t>Defines acronyms used in this document</w:t>
            </w:r>
          </w:p>
        </w:tc>
      </w:tr>
      <w:tr w:rsidR="0076356D" w:rsidRPr="00327690" w14:paraId="23E2A9BD" w14:textId="77777777" w:rsidTr="00251CA8">
        <w:tc>
          <w:tcPr>
            <w:tcW w:w="1350" w:type="dxa"/>
          </w:tcPr>
          <w:p w14:paraId="51FEF3AA" w14:textId="2105F09C" w:rsidR="0076356D" w:rsidRPr="00327690" w:rsidRDefault="0076356D" w:rsidP="00B2772D">
            <w:pPr>
              <w:rPr>
                <w:b/>
                <w:bCs/>
                <w:sz w:val="20"/>
                <w:szCs w:val="20"/>
              </w:rPr>
            </w:pPr>
            <w:r w:rsidRPr="00327690">
              <w:rPr>
                <w:b/>
                <w:bCs/>
                <w:sz w:val="20"/>
                <w:szCs w:val="20"/>
              </w:rPr>
              <w:t xml:space="preserve">Appendix </w:t>
            </w:r>
            <w:r w:rsidR="004268DB" w:rsidRPr="00327690">
              <w:rPr>
                <w:b/>
                <w:bCs/>
                <w:sz w:val="20"/>
                <w:szCs w:val="20"/>
              </w:rPr>
              <w:t>I</w:t>
            </w:r>
          </w:p>
        </w:tc>
        <w:tc>
          <w:tcPr>
            <w:tcW w:w="2443" w:type="dxa"/>
          </w:tcPr>
          <w:p w14:paraId="3CD6B4D2" w14:textId="2BA70767" w:rsidR="0076356D" w:rsidRPr="00327690" w:rsidRDefault="004268DB" w:rsidP="00B2772D">
            <w:pPr>
              <w:jc w:val="left"/>
              <w:rPr>
                <w:sz w:val="20"/>
                <w:szCs w:val="20"/>
              </w:rPr>
            </w:pPr>
            <w:r w:rsidRPr="00327690">
              <w:rPr>
                <w:sz w:val="20"/>
                <w:szCs w:val="20"/>
              </w:rPr>
              <w:t>Bibliography</w:t>
            </w:r>
          </w:p>
        </w:tc>
        <w:tc>
          <w:tcPr>
            <w:tcW w:w="0" w:type="auto"/>
          </w:tcPr>
          <w:p w14:paraId="13E3C3FE" w14:textId="627F76C2" w:rsidR="0076356D" w:rsidRPr="00327690" w:rsidRDefault="0076356D" w:rsidP="00B2772D">
            <w:pPr>
              <w:jc w:val="left"/>
              <w:rPr>
                <w:sz w:val="20"/>
                <w:szCs w:val="20"/>
              </w:rPr>
            </w:pPr>
            <w:r w:rsidRPr="00327690">
              <w:rPr>
                <w:sz w:val="20"/>
                <w:szCs w:val="20"/>
              </w:rPr>
              <w:t>Lists sources used in preparing this document</w:t>
            </w:r>
          </w:p>
        </w:tc>
      </w:tr>
    </w:tbl>
    <w:p w14:paraId="19AE0918" w14:textId="688E7EA6" w:rsidR="00F376A1" w:rsidRPr="00327690" w:rsidRDefault="00F376A1" w:rsidP="00251CA8">
      <w:bookmarkStart w:id="50" w:name="_Toc85626031"/>
      <w:bookmarkStart w:id="51" w:name="_Toc85626032"/>
      <w:bookmarkStart w:id="52" w:name="_Toc85626033"/>
      <w:bookmarkStart w:id="53" w:name="_Toc85626034"/>
      <w:bookmarkStart w:id="54" w:name="_Toc85626035"/>
      <w:bookmarkStart w:id="55" w:name="_Toc85626036"/>
      <w:bookmarkStart w:id="56" w:name="_Toc85626037"/>
      <w:bookmarkStart w:id="57" w:name="_Toc85626038"/>
      <w:bookmarkStart w:id="58" w:name="_Toc85626039"/>
      <w:bookmarkStart w:id="59" w:name="_Toc85626040"/>
      <w:bookmarkStart w:id="60" w:name="_Toc85626041"/>
      <w:bookmarkStart w:id="61" w:name="_Toc104255527"/>
      <w:bookmarkStart w:id="62" w:name="_Toc104255624"/>
      <w:bookmarkStart w:id="63" w:name="_Toc104255529"/>
      <w:bookmarkStart w:id="64" w:name="_Toc104255626"/>
      <w:bookmarkStart w:id="65" w:name="_Toc104255531"/>
      <w:bookmarkStart w:id="66" w:name="_Toc104255628"/>
      <w:bookmarkStart w:id="67" w:name="_Toc526838202"/>
      <w:bookmarkStart w:id="68" w:name="_Toc526839651"/>
      <w:bookmarkStart w:id="69" w:name="_Toc526843088"/>
      <w:bookmarkStart w:id="70" w:name="_Toc526850414"/>
      <w:bookmarkStart w:id="71" w:name="_Toc526795474"/>
      <w:bookmarkStart w:id="72" w:name="_Toc526800532"/>
      <w:bookmarkStart w:id="73" w:name="_Toc526801028"/>
      <w:bookmarkStart w:id="74" w:name="_Toc526801523"/>
      <w:bookmarkStart w:id="75" w:name="_Toc526802020"/>
      <w:bookmarkStart w:id="76" w:name="_Toc526802516"/>
      <w:bookmarkStart w:id="77" w:name="_Toc526803011"/>
      <w:bookmarkStart w:id="78" w:name="_Toc526803506"/>
      <w:bookmarkStart w:id="79" w:name="_Toc526804000"/>
      <w:bookmarkStart w:id="80" w:name="_Toc526804495"/>
      <w:bookmarkStart w:id="81" w:name="_Toc526804990"/>
      <w:bookmarkStart w:id="82" w:name="_Toc526805485"/>
      <w:bookmarkStart w:id="83" w:name="_Toc526838203"/>
      <w:bookmarkStart w:id="84" w:name="_Toc526838759"/>
      <w:bookmarkStart w:id="85" w:name="_Toc526839652"/>
      <w:bookmarkStart w:id="86" w:name="_Toc526843089"/>
      <w:bookmarkStart w:id="87" w:name="_Toc526850415"/>
      <w:bookmarkStart w:id="88" w:name="_Toc85626042"/>
      <w:bookmarkStart w:id="89" w:name="_Toc85626043"/>
      <w:bookmarkStart w:id="90" w:name="_Toc85626044"/>
      <w:bookmarkStart w:id="91" w:name="_Toc85626045"/>
      <w:bookmarkStart w:id="92" w:name="_Toc85626046"/>
      <w:bookmarkStart w:id="93" w:name="_Toc85626047"/>
      <w:bookmarkStart w:id="94" w:name="_Toc85626048"/>
      <w:bookmarkStart w:id="95" w:name="_Toc85626049"/>
      <w:bookmarkStart w:id="96" w:name="_Toc105907884"/>
      <w:bookmarkStart w:id="97" w:name="_Toc106079194"/>
      <w:bookmarkStart w:id="98" w:name="_Toc106079519"/>
      <w:bookmarkStart w:id="99" w:name="_Toc106079788"/>
      <w:bookmarkStart w:id="100" w:name="_Toc107027563"/>
      <w:bookmarkStart w:id="101" w:name="_Toc107027773"/>
      <w:bookmarkEnd w:id="6"/>
      <w:bookmarkEnd w:id="7"/>
      <w:bookmarkEnd w:id="8"/>
      <w:bookmarkEnd w:id="9"/>
      <w:bookmarkEnd w:id="10"/>
      <w:bookmarkEnd w:id="11"/>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p>
    <w:p w14:paraId="54174681" w14:textId="3AF7A515" w:rsidR="006A7B13" w:rsidRPr="00327690" w:rsidRDefault="45E532F0" w:rsidP="0038384A">
      <w:pPr>
        <w:pStyle w:val="Heading1"/>
      </w:pPr>
      <w:bookmarkStart w:id="102" w:name="_Toc85626050"/>
      <w:bookmarkStart w:id="103" w:name="_Toc85626051"/>
      <w:bookmarkStart w:id="104" w:name="_Toc85626052"/>
      <w:bookmarkStart w:id="105" w:name="_Toc85626053"/>
      <w:bookmarkStart w:id="106" w:name="_Toc81249068"/>
      <w:bookmarkStart w:id="107" w:name="_Toc85626054"/>
      <w:bookmarkStart w:id="108" w:name="_Toc85626055"/>
      <w:bookmarkStart w:id="109" w:name="_Toc85626056"/>
      <w:bookmarkStart w:id="110" w:name="_Toc526794779"/>
      <w:bookmarkStart w:id="111" w:name="_Toc526795136"/>
      <w:bookmarkStart w:id="112" w:name="_Toc526795493"/>
      <w:bookmarkStart w:id="113" w:name="_Toc526800551"/>
      <w:bookmarkStart w:id="114" w:name="_Toc526801047"/>
      <w:bookmarkStart w:id="115" w:name="_Toc526801543"/>
      <w:bookmarkStart w:id="116" w:name="_Toc526802040"/>
      <w:bookmarkStart w:id="117" w:name="_Toc526802535"/>
      <w:bookmarkStart w:id="118" w:name="_Toc526803030"/>
      <w:bookmarkStart w:id="119" w:name="_Toc526803525"/>
      <w:bookmarkStart w:id="120" w:name="_Toc526804019"/>
      <w:bookmarkStart w:id="121" w:name="_Toc526804514"/>
      <w:bookmarkStart w:id="122" w:name="_Toc526805009"/>
      <w:bookmarkStart w:id="123" w:name="_Toc526805504"/>
      <w:bookmarkStart w:id="124" w:name="_Toc526838223"/>
      <w:bookmarkStart w:id="125" w:name="_Toc526838778"/>
      <w:bookmarkStart w:id="126" w:name="_Toc526839672"/>
      <w:bookmarkStart w:id="127" w:name="_Toc526843146"/>
      <w:bookmarkStart w:id="128" w:name="_Toc526843529"/>
      <w:bookmarkStart w:id="129" w:name="_Toc526843572"/>
      <w:bookmarkStart w:id="130" w:name="_Toc526850472"/>
      <w:bookmarkStart w:id="131" w:name="_Toc526794780"/>
      <w:bookmarkStart w:id="132" w:name="_Toc526795137"/>
      <w:bookmarkStart w:id="133" w:name="_Toc526795494"/>
      <w:bookmarkStart w:id="134" w:name="_Toc526800552"/>
      <w:bookmarkStart w:id="135" w:name="_Toc526801048"/>
      <w:bookmarkStart w:id="136" w:name="_Toc526801544"/>
      <w:bookmarkStart w:id="137" w:name="_Toc526802041"/>
      <w:bookmarkStart w:id="138" w:name="_Toc526802536"/>
      <w:bookmarkStart w:id="139" w:name="_Toc526803031"/>
      <w:bookmarkStart w:id="140" w:name="_Toc526803526"/>
      <w:bookmarkStart w:id="141" w:name="_Toc526804020"/>
      <w:bookmarkStart w:id="142" w:name="_Toc526804515"/>
      <w:bookmarkStart w:id="143" w:name="_Toc526805010"/>
      <w:bookmarkStart w:id="144" w:name="_Toc526805505"/>
      <w:bookmarkStart w:id="145" w:name="_Toc526838224"/>
      <w:bookmarkStart w:id="146" w:name="_Toc526838779"/>
      <w:bookmarkStart w:id="147" w:name="_Toc526839673"/>
      <w:bookmarkStart w:id="148" w:name="_Toc526843147"/>
      <w:bookmarkStart w:id="149" w:name="_Toc526843530"/>
      <w:bookmarkStart w:id="150" w:name="_Toc526843573"/>
      <w:bookmarkStart w:id="151" w:name="_Toc526850473"/>
      <w:bookmarkStart w:id="152" w:name="_Toc85626057"/>
      <w:bookmarkStart w:id="153" w:name="_Toc85626058"/>
      <w:bookmarkStart w:id="154" w:name="_Toc85626059"/>
      <w:bookmarkStart w:id="155" w:name="_Toc85626060"/>
      <w:bookmarkStart w:id="156" w:name="_Toc85626061"/>
      <w:bookmarkStart w:id="157" w:name="_Toc85626062"/>
      <w:bookmarkStart w:id="158" w:name="_Toc85626063"/>
      <w:bookmarkStart w:id="159" w:name="_Toc85626064"/>
      <w:bookmarkStart w:id="160" w:name="_Toc85626065"/>
      <w:bookmarkStart w:id="161" w:name="_Toc85626066"/>
      <w:bookmarkStart w:id="162" w:name="_Toc85626067"/>
      <w:bookmarkStart w:id="163" w:name="_Toc85626068"/>
      <w:bookmarkStart w:id="164" w:name="_Toc85626069"/>
      <w:bookmarkStart w:id="165" w:name="_Toc85626070"/>
      <w:bookmarkStart w:id="166" w:name="_Toc85626071"/>
      <w:bookmarkStart w:id="167" w:name="_Toc85626072"/>
      <w:bookmarkStart w:id="168" w:name="_Toc85626073"/>
      <w:bookmarkStart w:id="169" w:name="_Toc85626074"/>
      <w:bookmarkStart w:id="170" w:name="_Toc85626075"/>
      <w:bookmarkStart w:id="171" w:name="_Toc85626076"/>
      <w:bookmarkStart w:id="172" w:name="_Toc85626077"/>
      <w:bookmarkStart w:id="173" w:name="_Toc85626078"/>
      <w:bookmarkStart w:id="174" w:name="_Toc85626079"/>
      <w:bookmarkStart w:id="175" w:name="_Toc85626080"/>
      <w:bookmarkStart w:id="176" w:name="_Toc85626081"/>
      <w:bookmarkStart w:id="177" w:name="_Toc85626082"/>
      <w:bookmarkStart w:id="178" w:name="_Toc85626083"/>
      <w:bookmarkStart w:id="179" w:name="_Toc85626084"/>
      <w:bookmarkStart w:id="180" w:name="_Toc85626085"/>
      <w:bookmarkStart w:id="181" w:name="_Toc85626086"/>
      <w:bookmarkStart w:id="182" w:name="_Toc85626087"/>
      <w:bookmarkStart w:id="183" w:name="_Toc85626088"/>
      <w:bookmarkStart w:id="184" w:name="_Toc85626089"/>
      <w:bookmarkStart w:id="185" w:name="_Toc85626090"/>
      <w:bookmarkStart w:id="186" w:name="_Toc85626091"/>
      <w:bookmarkStart w:id="187" w:name="_Toc85626092"/>
      <w:bookmarkStart w:id="188" w:name="_Toc85626093"/>
      <w:bookmarkStart w:id="189" w:name="_Toc85626094"/>
      <w:bookmarkStart w:id="190" w:name="_Toc85626095"/>
      <w:bookmarkStart w:id="191" w:name="_Toc85626096"/>
      <w:bookmarkStart w:id="192" w:name="_Toc85626097"/>
      <w:bookmarkStart w:id="193" w:name="_Toc85626098"/>
      <w:bookmarkStart w:id="194" w:name="_Toc86246317"/>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rsidRPr="00327690">
        <w:t xml:space="preserve">User’s </w:t>
      </w:r>
      <w:r w:rsidR="49484E8D" w:rsidRPr="00327690">
        <w:t>G</w:t>
      </w:r>
      <w:r w:rsidRPr="00327690">
        <w:t>uide</w:t>
      </w:r>
      <w:bookmarkEnd w:id="194"/>
    </w:p>
    <w:p w14:paraId="775A7A52" w14:textId="77777777" w:rsidR="00C7728C" w:rsidRPr="00327690" w:rsidRDefault="00CA6E8E" w:rsidP="00961754">
      <w:pPr>
        <w:jc w:val="left"/>
      </w:pPr>
      <w:r w:rsidRPr="00327690">
        <w:t xml:space="preserve">The User’s Guide </w:t>
      </w:r>
      <w:r w:rsidR="00301D8D" w:rsidRPr="00327690">
        <w:t xml:space="preserve">section </w:t>
      </w:r>
      <w:r w:rsidRPr="00327690">
        <w:t xml:space="preserve">describes </w:t>
      </w:r>
    </w:p>
    <w:p w14:paraId="4AE445E1" w14:textId="76674A12" w:rsidR="00FB2384" w:rsidRPr="00327690" w:rsidRDefault="731B7CE2" w:rsidP="00C7728C">
      <w:pPr>
        <w:pStyle w:val="ListParagraph"/>
        <w:numPr>
          <w:ilvl w:val="0"/>
          <w:numId w:val="90"/>
        </w:numPr>
        <w:jc w:val="left"/>
      </w:pPr>
      <w:r w:rsidRPr="00327690">
        <w:t xml:space="preserve">The </w:t>
      </w:r>
      <w:r w:rsidR="631ECE60" w:rsidRPr="00327690">
        <w:t>CODI</w:t>
      </w:r>
      <w:r w:rsidR="2E1451E6" w:rsidRPr="00327690">
        <w:t xml:space="preserve"> Project</w:t>
      </w:r>
    </w:p>
    <w:p w14:paraId="15FA701F" w14:textId="77D99414" w:rsidR="00C7728C" w:rsidRPr="00327690" w:rsidRDefault="0CFFD070" w:rsidP="2F01C628">
      <w:pPr>
        <w:pStyle w:val="ListParagraph"/>
        <w:numPr>
          <w:ilvl w:val="0"/>
          <w:numId w:val="90"/>
        </w:numPr>
        <w:spacing w:line="259" w:lineRule="auto"/>
        <w:jc w:val="left"/>
      </w:pPr>
      <w:r w:rsidRPr="00327690">
        <w:t>How to prepare your data for the programs</w:t>
      </w:r>
    </w:p>
    <w:p w14:paraId="227A36A7" w14:textId="05DECF45" w:rsidR="00C7728C" w:rsidRPr="00327690" w:rsidRDefault="0CFFD070" w:rsidP="00C7728C">
      <w:pPr>
        <w:pStyle w:val="ListParagraph"/>
        <w:numPr>
          <w:ilvl w:val="0"/>
          <w:numId w:val="90"/>
        </w:numPr>
        <w:jc w:val="left"/>
      </w:pPr>
      <w:r w:rsidRPr="00327690">
        <w:t xml:space="preserve">How to run the </w:t>
      </w:r>
      <w:r w:rsidR="00E2369C" w:rsidRPr="00327690">
        <w:t>CODI-APQ</w:t>
      </w:r>
      <w:r w:rsidRPr="00327690">
        <w:t xml:space="preserve"> programs</w:t>
      </w:r>
    </w:p>
    <w:p w14:paraId="581506AF" w14:textId="66F6EF3D" w:rsidR="00CA6E8E" w:rsidRPr="00327690" w:rsidRDefault="2DECE326" w:rsidP="2F01C628">
      <w:pPr>
        <w:pStyle w:val="ListParagraph"/>
        <w:numPr>
          <w:ilvl w:val="0"/>
          <w:numId w:val="90"/>
        </w:numPr>
        <w:jc w:val="left"/>
      </w:pPr>
      <w:r w:rsidRPr="00327690">
        <w:t xml:space="preserve">The </w:t>
      </w:r>
      <w:r w:rsidR="00E2369C" w:rsidRPr="00327690">
        <w:t>CODI-APQ</w:t>
      </w:r>
      <w:r w:rsidR="725EA09F" w:rsidRPr="00327690">
        <w:t xml:space="preserve"> </w:t>
      </w:r>
      <w:r w:rsidR="0DF53038" w:rsidRPr="00327690">
        <w:t>output</w:t>
      </w:r>
    </w:p>
    <w:p w14:paraId="49339D42" w14:textId="6169D84E" w:rsidR="00FB2384" w:rsidRPr="00327690" w:rsidRDefault="631ECE60" w:rsidP="00541CB6">
      <w:pPr>
        <w:pStyle w:val="Heading2"/>
      </w:pPr>
      <w:bookmarkStart w:id="195" w:name="_Toc86246318"/>
      <w:bookmarkStart w:id="196" w:name="_Toc83975477"/>
      <w:r w:rsidRPr="00327690">
        <w:t>CODI Concept</w:t>
      </w:r>
      <w:bookmarkEnd w:id="195"/>
      <w:r w:rsidRPr="00327690">
        <w:t xml:space="preserve"> </w:t>
      </w:r>
      <w:bookmarkEnd w:id="196"/>
    </w:p>
    <w:p w14:paraId="5C24D0B4" w14:textId="30B05508" w:rsidR="00FB2384" w:rsidRPr="00327690" w:rsidRDefault="00FB2384">
      <w:pPr>
        <w:pStyle w:val="BodyText"/>
        <w:rPr>
          <w:lang w:val="en-US"/>
        </w:rPr>
      </w:pPr>
      <w:r w:rsidRPr="00327690">
        <w:fldChar w:fldCharType="begin"/>
      </w:r>
      <w:r w:rsidRPr="00327690">
        <w:instrText xml:space="preserve"> REF _Ref82358312 \h  \* MERGEFORMAT </w:instrText>
      </w:r>
      <w:r w:rsidRPr="00327690">
        <w:fldChar w:fldCharType="separate"/>
      </w:r>
      <w:r w:rsidR="631ECE60" w:rsidRPr="00327690">
        <w:t>Figure </w:t>
      </w:r>
      <w:r w:rsidRPr="00327690">
        <w:fldChar w:fldCharType="end"/>
      </w:r>
      <w:r w:rsidR="4E66C35B" w:rsidRPr="00327690">
        <w:rPr>
          <w:lang w:val="en-US"/>
        </w:rPr>
        <w:t>1</w:t>
      </w:r>
      <w:r w:rsidR="631ECE60" w:rsidRPr="00327690">
        <w:t xml:space="preserve"> shows how CODI users (e.g., researchers, community-based program evaluators) interact with the data coordinating center, which distributes their research queries to data partners. The data coordinating center assembles the results into longitudinal records, which are sent to the CODI end-users.</w:t>
      </w:r>
      <w:r w:rsidR="631ECE60" w:rsidRPr="00327690">
        <w:rPr>
          <w:lang w:val="en-US"/>
        </w:rPr>
        <w:t xml:space="preserve"> CODI end-users use the </w:t>
      </w:r>
      <w:r w:rsidR="4E66C35B" w:rsidRPr="00327690">
        <w:rPr>
          <w:lang w:val="en-US"/>
        </w:rPr>
        <w:t xml:space="preserve">patient-level </w:t>
      </w:r>
      <w:r w:rsidR="631ECE60" w:rsidRPr="00327690">
        <w:rPr>
          <w:lang w:val="en-US"/>
        </w:rPr>
        <w:t xml:space="preserve">longitudinal records to create prevalence estimates with </w:t>
      </w:r>
      <w:r w:rsidR="00E2369C" w:rsidRPr="00327690">
        <w:rPr>
          <w:lang w:val="en-US"/>
        </w:rPr>
        <w:t>CODI-APQ</w:t>
      </w:r>
      <w:r w:rsidR="631ECE60" w:rsidRPr="00327690">
        <w:rPr>
          <w:lang w:val="en-US"/>
        </w:rPr>
        <w:t xml:space="preserve">. </w:t>
      </w:r>
      <w:r w:rsidR="4E66C35B" w:rsidRPr="00327690">
        <w:rPr>
          <w:lang w:val="en-US"/>
        </w:rPr>
        <w:t>Additional</w:t>
      </w:r>
      <w:r w:rsidR="4A3EEFB3" w:rsidRPr="00327690">
        <w:rPr>
          <w:lang w:val="en-US"/>
        </w:rPr>
        <w:t xml:space="preserve"> CODI details can be found in the </w:t>
      </w:r>
      <w:r w:rsidR="631ECE60" w:rsidRPr="00327690">
        <w:rPr>
          <w:lang w:val="en-US"/>
        </w:rPr>
        <w:t>documentation</w:t>
      </w:r>
      <w:r w:rsidR="4E66C35B" w:rsidRPr="00327690">
        <w:rPr>
          <w:lang w:val="en-US"/>
        </w:rPr>
        <w:t xml:space="preserve"> available through GitHub at https://github.com/mitre/codi</w:t>
      </w:r>
      <w:r w:rsidR="631ECE60" w:rsidRPr="00327690">
        <w:rPr>
          <w:lang w:val="en-US"/>
        </w:rPr>
        <w:t>.</w:t>
      </w:r>
    </w:p>
    <w:p w14:paraId="0B678088" w14:textId="77777777" w:rsidR="00FB2384" w:rsidRPr="00327690" w:rsidRDefault="631ECE60">
      <w:pPr>
        <w:pStyle w:val="Figure"/>
        <w:jc w:val="left"/>
      </w:pPr>
      <w:r w:rsidRPr="00327690">
        <w:rPr>
          <w:noProof/>
        </w:rPr>
        <w:lastRenderedPageBreak/>
        <w:drawing>
          <wp:inline distT="0" distB="0" distL="0" distR="0" wp14:anchorId="5F190EFA" wp14:editId="1006307C">
            <wp:extent cx="5943600" cy="2054225"/>
            <wp:effectExtent l="0" t="0" r="0" b="3175"/>
            <wp:docPr id="5" name="Picture 5" descr="A distributed network of data users, a data coordinator, and data producers all from clinical and community-based organizations. Data users are clinicians, policy makers, researchers, and community coaches, submitting a data query to a data coordinating center or DCC. The DCC submits the query to a variety of data providers who are clinics, community centers, and health centers who return de-identified data files to the DCC in response to the query. The DCC collates this information to create  longitudinal records and returns to data users that submitted the quer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943600" cy="2054225"/>
                    </a:xfrm>
                    <a:prstGeom prst="rect">
                      <a:avLst/>
                    </a:prstGeom>
                  </pic:spPr>
                </pic:pic>
              </a:graphicData>
            </a:graphic>
          </wp:inline>
        </w:drawing>
      </w:r>
    </w:p>
    <w:p w14:paraId="69E283F4" w14:textId="6976BCDF" w:rsidR="00416AD2" w:rsidRPr="00327690" w:rsidRDefault="00CA0CB0" w:rsidP="007D5286">
      <w:pPr>
        <w:pStyle w:val="Caption"/>
      </w:pPr>
      <w:bookmarkStart w:id="197" w:name="_Toc85790550"/>
      <w:bookmarkStart w:id="198" w:name="_Ref82358312"/>
      <w:bookmarkStart w:id="199" w:name="_Toc83571555"/>
      <w:bookmarkStart w:id="200" w:name="_Toc83715120"/>
      <w:r w:rsidRPr="00327690">
        <w:t xml:space="preserve">Figure </w:t>
      </w:r>
      <w:fldSimple w:instr=" SEQ Figure \* ARABIC ">
        <w:r w:rsidR="00367B05" w:rsidRPr="00327690">
          <w:rPr>
            <w:noProof/>
          </w:rPr>
          <w:t>1</w:t>
        </w:r>
      </w:fldSimple>
      <w:r w:rsidR="005B59F4" w:rsidRPr="00327690">
        <w:t>. Data Partners with a Common Data Coordinating Center</w:t>
      </w:r>
      <w:bookmarkEnd w:id="197"/>
    </w:p>
    <w:p w14:paraId="21FB28C3" w14:textId="55CA31E4" w:rsidR="007666B6" w:rsidRPr="00327690" w:rsidRDefault="55BD58AE" w:rsidP="00541CB6">
      <w:pPr>
        <w:pStyle w:val="Heading2"/>
      </w:pPr>
      <w:bookmarkStart w:id="201" w:name="_Toc82355157"/>
      <w:bookmarkStart w:id="202" w:name="_Toc86246319"/>
      <w:bookmarkEnd w:id="198"/>
      <w:bookmarkEnd w:id="199"/>
      <w:bookmarkEnd w:id="200"/>
      <w:bookmarkEnd w:id="201"/>
      <w:r w:rsidRPr="00327690">
        <w:t xml:space="preserve">About </w:t>
      </w:r>
      <w:r w:rsidR="00E2369C" w:rsidRPr="00327690">
        <w:t>CODI-APQ</w:t>
      </w:r>
      <w:bookmarkEnd w:id="202"/>
    </w:p>
    <w:p w14:paraId="6BCCB974" w14:textId="115AD003" w:rsidR="00FA7066" w:rsidRPr="00327690" w:rsidRDefault="00E2369C" w:rsidP="2F01C628">
      <w:pPr>
        <w:spacing w:before="120" w:after="120"/>
        <w:jc w:val="left"/>
      </w:pPr>
      <w:r w:rsidRPr="00327690">
        <w:t>CODI-APQ</w:t>
      </w:r>
      <w:r w:rsidR="22F1DC1A" w:rsidRPr="00327690">
        <w:t xml:space="preserve"> is a set of </w:t>
      </w:r>
      <w:r w:rsidR="0CCD782E" w:rsidRPr="00327690">
        <w:t>program</w:t>
      </w:r>
      <w:r w:rsidR="57E3FAA3" w:rsidRPr="00327690">
        <w:t>s</w:t>
      </w:r>
      <w:r w:rsidR="22F1DC1A" w:rsidRPr="00327690">
        <w:t xml:space="preserve"> </w:t>
      </w:r>
      <w:r w:rsidR="4E66C35B" w:rsidRPr="00327690">
        <w:t xml:space="preserve">that </w:t>
      </w:r>
      <w:r w:rsidR="491DFADD" w:rsidRPr="00327690">
        <w:t xml:space="preserve">calculate </w:t>
      </w:r>
      <w:r w:rsidRPr="00327690">
        <w:t>adult</w:t>
      </w:r>
      <w:r w:rsidR="22F1DC1A" w:rsidRPr="00327690">
        <w:t xml:space="preserve"> </w:t>
      </w:r>
      <w:r w:rsidR="3A75BD96" w:rsidRPr="00327690">
        <w:t xml:space="preserve">BMI </w:t>
      </w:r>
      <w:r w:rsidR="725EA09F" w:rsidRPr="00327690">
        <w:t xml:space="preserve">and diabetes </w:t>
      </w:r>
      <w:r w:rsidR="22F1DC1A" w:rsidRPr="00327690">
        <w:t>prevalence</w:t>
      </w:r>
      <w:r w:rsidR="491DFADD" w:rsidRPr="00327690">
        <w:t xml:space="preserve"> </w:t>
      </w:r>
      <w:r w:rsidR="2E07BB32" w:rsidRPr="00327690">
        <w:t xml:space="preserve">estimates </w:t>
      </w:r>
      <w:r w:rsidR="22F1DC1A" w:rsidRPr="00327690">
        <w:t xml:space="preserve">from </w:t>
      </w:r>
      <w:r w:rsidR="491DFADD" w:rsidRPr="00327690">
        <w:t xml:space="preserve">a </w:t>
      </w:r>
      <w:r w:rsidR="22F1DC1A" w:rsidRPr="00327690">
        <w:t>non-probability sample</w:t>
      </w:r>
      <w:r w:rsidR="009E4D18" w:rsidRPr="00327690">
        <w:rPr>
          <w:rStyle w:val="FootnoteReference"/>
        </w:rPr>
        <w:footnoteReference w:id="7"/>
      </w:r>
      <w:r w:rsidR="491DFADD" w:rsidRPr="00327690">
        <w:t xml:space="preserve"> of </w:t>
      </w:r>
      <w:r w:rsidR="22F1DC1A" w:rsidRPr="00327690">
        <w:t>EHR</w:t>
      </w:r>
      <w:r w:rsidR="18F27F7E" w:rsidRPr="00327690">
        <w:t>s</w:t>
      </w:r>
      <w:r w:rsidR="22F1DC1A" w:rsidRPr="00327690">
        <w:t xml:space="preserve">. </w:t>
      </w:r>
    </w:p>
    <w:p w14:paraId="4A1CD77C" w14:textId="1016F03A" w:rsidR="00FA7066" w:rsidRPr="00327690" w:rsidRDefault="00E2369C" w:rsidP="2F01C628">
      <w:pPr>
        <w:spacing w:before="120" w:after="120"/>
        <w:jc w:val="left"/>
      </w:pPr>
      <w:r w:rsidRPr="00327690">
        <w:t>CODI-APQ</w:t>
      </w:r>
      <w:r w:rsidR="2343A4F5" w:rsidRPr="00327690">
        <w:t xml:space="preserve"> programs require careful review of the methodological details (described in appendices), EHRs supplied by the user, and ACS data from 2019 supplied by the Health FFRDC</w:t>
      </w:r>
      <w:r w:rsidR="00FA7066" w:rsidRPr="00327690">
        <w:rPr>
          <w:rStyle w:val="FootnoteReference"/>
        </w:rPr>
        <w:footnoteReference w:id="8"/>
      </w:r>
      <w:r w:rsidR="2343A4F5" w:rsidRPr="00327690">
        <w:t xml:space="preserve">. Results can be calculated for a specific geography (e.g., state, state and county, </w:t>
      </w:r>
      <w:proofErr w:type="gramStart"/>
      <w:r w:rsidR="2343A4F5" w:rsidRPr="00327690">
        <w:t>state</w:t>
      </w:r>
      <w:proofErr w:type="gramEnd"/>
      <w:r w:rsidR="2343A4F5" w:rsidRPr="00327690">
        <w:t xml:space="preserve"> and ZCTA-3), subpopulation (e.g., age group, sex, race), or geography and subpopulation. </w:t>
      </w:r>
    </w:p>
    <w:p w14:paraId="71D6C5C8" w14:textId="2E64260F" w:rsidR="00FA7066" w:rsidRPr="00327690" w:rsidRDefault="2343A4F5" w:rsidP="2F01C628">
      <w:pPr>
        <w:spacing w:before="120" w:after="120"/>
        <w:jc w:val="left"/>
      </w:pPr>
      <w:r w:rsidRPr="00327690">
        <w:t xml:space="preserve">Results are suppressed if the user selects a geography or subpopulation with an insufficient number of patients for statistical weighting or if results do not meet NCHS suppression criteria. The </w:t>
      </w:r>
      <w:r w:rsidR="00E2369C" w:rsidRPr="00327690">
        <w:t>CODI-APQ</w:t>
      </w:r>
      <w:r w:rsidRPr="00327690">
        <w:t xml:space="preserve"> programs user should have a working knowledge of SAS language and macros to select the population of interest, execute </w:t>
      </w:r>
      <w:r w:rsidR="00E2369C" w:rsidRPr="00327690">
        <w:t>CODI-APQ</w:t>
      </w:r>
      <w:r w:rsidRPr="00327690">
        <w:t>, and review the SAS log.</w:t>
      </w:r>
    </w:p>
    <w:p w14:paraId="30731AE3" w14:textId="77777777" w:rsidR="00FA7066" w:rsidRPr="00327690" w:rsidRDefault="22F1DC1A" w:rsidP="00961754">
      <w:pPr>
        <w:spacing w:before="120" w:after="120"/>
        <w:jc w:val="left"/>
      </w:pPr>
      <w:r w:rsidRPr="00327690">
        <w:t xml:space="preserve">The </w:t>
      </w:r>
      <w:r w:rsidR="0CCD782E" w:rsidRPr="00327690">
        <w:t>program</w:t>
      </w:r>
      <w:r w:rsidRPr="00327690">
        <w:t xml:space="preserve">s described in the User’s Guide </w:t>
      </w:r>
      <w:r w:rsidR="725EA09F" w:rsidRPr="00327690">
        <w:t xml:space="preserve">are </w:t>
      </w:r>
      <w:r w:rsidRPr="00327690">
        <w:t xml:space="preserve">designed to </w:t>
      </w:r>
    </w:p>
    <w:p w14:paraId="1AB859D6" w14:textId="6D7BF95E" w:rsidR="00FA7066" w:rsidRPr="00327690" w:rsidRDefault="68946D42" w:rsidP="00FA7066">
      <w:pPr>
        <w:pStyle w:val="ListParagraph"/>
        <w:numPr>
          <w:ilvl w:val="0"/>
          <w:numId w:val="94"/>
        </w:numPr>
        <w:jc w:val="left"/>
      </w:pPr>
      <w:r w:rsidRPr="00327690">
        <w:t>I</w:t>
      </w:r>
      <w:r w:rsidR="22F1DC1A" w:rsidRPr="00327690">
        <w:t xml:space="preserve">mpute race for </w:t>
      </w:r>
      <w:r w:rsidR="00D25181" w:rsidRPr="00327690">
        <w:t>patients</w:t>
      </w:r>
      <w:r w:rsidR="22F1DC1A" w:rsidRPr="00327690">
        <w:t xml:space="preserve"> missing race information</w:t>
      </w:r>
      <w:r w:rsidR="3FBB2E13" w:rsidRPr="00327690">
        <w:t xml:space="preserve"> (optional)</w:t>
      </w:r>
      <w:r w:rsidR="22F1DC1A" w:rsidRPr="00327690">
        <w:t>,</w:t>
      </w:r>
      <w:r w:rsidR="42F257CE" w:rsidRPr="00327690">
        <w:t xml:space="preserve"> </w:t>
      </w:r>
    </w:p>
    <w:p w14:paraId="09170FFB" w14:textId="276BC7BC" w:rsidR="00FA7066" w:rsidRPr="00327690" w:rsidRDefault="493687A4" w:rsidP="00051E68">
      <w:pPr>
        <w:pStyle w:val="ListParagraph"/>
        <w:numPr>
          <w:ilvl w:val="0"/>
          <w:numId w:val="94"/>
        </w:numPr>
        <w:jc w:val="left"/>
      </w:pPr>
      <w:r w:rsidRPr="00327690">
        <w:t>C</w:t>
      </w:r>
      <w:r w:rsidR="4E66C35B" w:rsidRPr="00327690">
        <w:t xml:space="preserve">alculate statistical </w:t>
      </w:r>
      <w:r w:rsidR="42F257CE" w:rsidRPr="00327690">
        <w:t>weight</w:t>
      </w:r>
      <w:r w:rsidR="4E66C35B" w:rsidRPr="00327690">
        <w:t>s with</w:t>
      </w:r>
      <w:r w:rsidR="42F257CE" w:rsidRPr="00327690">
        <w:t xml:space="preserve"> an EHR non-probability samp</w:t>
      </w:r>
      <w:r w:rsidR="55A48FF9" w:rsidRPr="00327690">
        <w:t>le</w:t>
      </w:r>
      <w:r w:rsidR="42F257CE" w:rsidRPr="00327690">
        <w:t>,</w:t>
      </w:r>
    </w:p>
    <w:p w14:paraId="2B57BA97" w14:textId="1414E216" w:rsidR="00322EEF" w:rsidRPr="00327690" w:rsidRDefault="6BEF9D9B" w:rsidP="00FC52BB">
      <w:pPr>
        <w:pStyle w:val="ListParagraph"/>
        <w:numPr>
          <w:ilvl w:val="0"/>
          <w:numId w:val="94"/>
        </w:numPr>
        <w:jc w:val="left"/>
      </w:pPr>
      <w:r w:rsidRPr="00327690">
        <w:t>C</w:t>
      </w:r>
      <w:r w:rsidR="3FBB2E13" w:rsidRPr="00327690">
        <w:t>alculate age-adjusted prevalence results (optional),</w:t>
      </w:r>
    </w:p>
    <w:p w14:paraId="3B577E82" w14:textId="5DCB298A" w:rsidR="00ED5E3F" w:rsidRPr="00327690" w:rsidRDefault="4F7AFBE4" w:rsidP="2F01C628">
      <w:pPr>
        <w:pStyle w:val="ListParagraph"/>
        <w:numPr>
          <w:ilvl w:val="0"/>
          <w:numId w:val="94"/>
        </w:numPr>
        <w:jc w:val="left"/>
      </w:pPr>
      <w:r w:rsidRPr="00327690">
        <w:t>C</w:t>
      </w:r>
      <w:r w:rsidR="491DFADD" w:rsidRPr="00327690">
        <w:t xml:space="preserve">alculate </w:t>
      </w:r>
      <w:r w:rsidR="00E2369C" w:rsidRPr="00327690">
        <w:t>adult</w:t>
      </w:r>
      <w:r w:rsidR="22F1DC1A" w:rsidRPr="00327690">
        <w:t xml:space="preserve"> </w:t>
      </w:r>
      <w:r w:rsidR="006C348A" w:rsidRPr="00327690">
        <w:t xml:space="preserve">BMI prevalence </w:t>
      </w:r>
      <w:r w:rsidR="22F1DC1A" w:rsidRPr="00327690">
        <w:t xml:space="preserve">by </w:t>
      </w:r>
      <w:r w:rsidR="46BE9982" w:rsidRPr="00327690">
        <w:t>BMI</w:t>
      </w:r>
      <w:r w:rsidR="22F1DC1A" w:rsidRPr="00327690">
        <w:t>, including:</w:t>
      </w:r>
    </w:p>
    <w:p w14:paraId="269D0783" w14:textId="3622688F" w:rsidR="00ED5E3F" w:rsidRPr="00327690" w:rsidRDefault="00ED5E3F" w:rsidP="00961754">
      <w:pPr>
        <w:pStyle w:val="ListParagraph"/>
      </w:pPr>
      <w:r w:rsidRPr="00327690">
        <w:rPr>
          <w:b/>
          <w:bCs/>
        </w:rPr>
        <w:t>Underweight</w:t>
      </w:r>
      <w:r w:rsidRPr="00327690">
        <w:t xml:space="preserve">: BMI less than </w:t>
      </w:r>
      <w:r w:rsidR="00D25181" w:rsidRPr="00327690">
        <w:t>18.5</w:t>
      </w:r>
    </w:p>
    <w:p w14:paraId="7135EE99" w14:textId="3D58EEF7" w:rsidR="00ED5E3F" w:rsidRPr="00327690" w:rsidRDefault="00ED5E3F" w:rsidP="00961754">
      <w:pPr>
        <w:pStyle w:val="ListParagraph"/>
      </w:pPr>
      <w:r w:rsidRPr="00327690">
        <w:rPr>
          <w:b/>
          <w:bCs/>
        </w:rPr>
        <w:t>Healthy Weight</w:t>
      </w:r>
      <w:r w:rsidRPr="00327690">
        <w:t xml:space="preserve">: BMI </w:t>
      </w:r>
      <w:r w:rsidR="00D25181" w:rsidRPr="00327690">
        <w:t>greater than or equal to</w:t>
      </w:r>
      <w:r w:rsidRPr="00327690">
        <w:t xml:space="preserve"> </w:t>
      </w:r>
      <w:r w:rsidR="00D25181" w:rsidRPr="00327690">
        <w:t>18.5 and less than 25</w:t>
      </w:r>
    </w:p>
    <w:p w14:paraId="3D0F64C2" w14:textId="76D22CB4" w:rsidR="00ED5E3F" w:rsidRPr="00327690" w:rsidRDefault="00ED5E3F" w:rsidP="00961754">
      <w:pPr>
        <w:pStyle w:val="ListParagraph"/>
      </w:pPr>
      <w:r w:rsidRPr="00327690">
        <w:rPr>
          <w:b/>
          <w:bCs/>
        </w:rPr>
        <w:t>Overweight</w:t>
      </w:r>
      <w:r w:rsidRPr="00327690">
        <w:t xml:space="preserve">: </w:t>
      </w:r>
      <w:r w:rsidR="00D25181" w:rsidRPr="00327690">
        <w:t>BMI greater than or equal to 25 and less than 30</w:t>
      </w:r>
    </w:p>
    <w:p w14:paraId="12994603" w14:textId="614BB518" w:rsidR="00ED5E3F" w:rsidRPr="00327690" w:rsidRDefault="00ED5E3F" w:rsidP="00961754">
      <w:pPr>
        <w:pStyle w:val="ListParagraph"/>
      </w:pPr>
      <w:r w:rsidRPr="00327690">
        <w:rPr>
          <w:b/>
          <w:bCs/>
        </w:rPr>
        <w:lastRenderedPageBreak/>
        <w:t>Obesity</w:t>
      </w:r>
      <w:r w:rsidRPr="00327690">
        <w:t>: BMI</w:t>
      </w:r>
      <w:r w:rsidR="00D25181" w:rsidRPr="00327690">
        <w:t xml:space="preserve"> greater than or equal to 30</w:t>
      </w:r>
    </w:p>
    <w:p w14:paraId="1D1FAB45" w14:textId="6F61B8D1" w:rsidR="00ED5E3F" w:rsidRPr="00327690" w:rsidRDefault="00D25181" w:rsidP="00C3290A">
      <w:pPr>
        <w:numPr>
          <w:ilvl w:val="1"/>
          <w:numId w:val="16"/>
        </w:numPr>
      </w:pPr>
      <w:r w:rsidRPr="00327690">
        <w:rPr>
          <w:b/>
          <w:bCs/>
        </w:rPr>
        <w:t>Obesity Class 1</w:t>
      </w:r>
      <w:r w:rsidR="00ED5E3F" w:rsidRPr="00327690">
        <w:t xml:space="preserve">: </w:t>
      </w:r>
      <w:r w:rsidRPr="00327690">
        <w:t>BMI greater than or equal to 30 and less than 35</w:t>
      </w:r>
      <w:r w:rsidR="00ED5E3F" w:rsidRPr="00327690">
        <w:t xml:space="preserve"> </w:t>
      </w:r>
    </w:p>
    <w:p w14:paraId="12FC12FA" w14:textId="2AE1D63B" w:rsidR="00D25181" w:rsidRPr="00327690" w:rsidRDefault="00D25181" w:rsidP="00C3290A">
      <w:pPr>
        <w:numPr>
          <w:ilvl w:val="1"/>
          <w:numId w:val="16"/>
        </w:numPr>
      </w:pPr>
      <w:r w:rsidRPr="00327690">
        <w:rPr>
          <w:b/>
          <w:bCs/>
        </w:rPr>
        <w:t>Obesity Class 2</w:t>
      </w:r>
      <w:r w:rsidRPr="00327690">
        <w:t>: BMI greater than or equal to 3</w:t>
      </w:r>
      <w:r w:rsidR="008B4F19" w:rsidRPr="00327690">
        <w:t>5</w:t>
      </w:r>
      <w:r w:rsidRPr="00327690">
        <w:t xml:space="preserve"> and less than </w:t>
      </w:r>
      <w:r w:rsidR="008B4F19" w:rsidRPr="00327690">
        <w:t>40</w:t>
      </w:r>
    </w:p>
    <w:p w14:paraId="5CA6DB85" w14:textId="1C9726EA" w:rsidR="00D25181" w:rsidRPr="00327690" w:rsidRDefault="00D25181" w:rsidP="00C3290A">
      <w:pPr>
        <w:numPr>
          <w:ilvl w:val="1"/>
          <w:numId w:val="16"/>
        </w:numPr>
      </w:pPr>
      <w:r w:rsidRPr="00327690">
        <w:rPr>
          <w:b/>
          <w:bCs/>
        </w:rPr>
        <w:t>Obesity Class 3</w:t>
      </w:r>
      <w:r w:rsidRPr="00327690">
        <w:t xml:space="preserve">: BMI greater than or equal to </w:t>
      </w:r>
      <w:r w:rsidR="008B4F19" w:rsidRPr="00327690">
        <w:t>40</w:t>
      </w:r>
    </w:p>
    <w:p w14:paraId="39F4CC14" w14:textId="02168FAB" w:rsidR="00051E68" w:rsidRPr="00327690" w:rsidRDefault="7B0D6596" w:rsidP="00051E68">
      <w:pPr>
        <w:pStyle w:val="ListParagraph"/>
        <w:numPr>
          <w:ilvl w:val="0"/>
          <w:numId w:val="94"/>
        </w:numPr>
        <w:jc w:val="left"/>
      </w:pPr>
      <w:r w:rsidRPr="00327690">
        <w:t>S</w:t>
      </w:r>
      <w:r w:rsidR="7142DD72" w:rsidRPr="00327690">
        <w:t>uppress prevalence estimates based on the National Center for Health Statistics (NCHS) Data Presentation Standards for Proportions.</w:t>
      </w:r>
    </w:p>
    <w:p w14:paraId="722DF1FB" w14:textId="77777777" w:rsidR="00D37092" w:rsidRPr="00327690" w:rsidRDefault="515C7F1F" w:rsidP="008A7387">
      <w:pPr>
        <w:pStyle w:val="Heading2"/>
        <w:spacing w:before="120"/>
      </w:pPr>
      <w:bookmarkStart w:id="203" w:name="_Toc86246320"/>
      <w:r w:rsidRPr="00327690">
        <w:t>SAS</w:t>
      </w:r>
      <w:r w:rsidR="59EA3960" w:rsidRPr="00327690">
        <w:t xml:space="preserve"> </w:t>
      </w:r>
      <w:r w:rsidRPr="00327690">
        <w:t>S</w:t>
      </w:r>
      <w:r w:rsidR="59EA3960" w:rsidRPr="00327690">
        <w:t>etup</w:t>
      </w:r>
      <w:bookmarkEnd w:id="203"/>
    </w:p>
    <w:p w14:paraId="5F954C18" w14:textId="63D1955D" w:rsidR="001E38D9" w:rsidRPr="00327690" w:rsidRDefault="78EBBB0F" w:rsidP="2F01C628">
      <w:pPr>
        <w:spacing w:before="120" w:after="120"/>
        <w:jc w:val="left"/>
      </w:pPr>
      <w:r w:rsidRPr="00327690">
        <w:t xml:space="preserve">All statistical programs described in the </w:t>
      </w:r>
      <w:r w:rsidR="7C042E4C" w:rsidRPr="00327690">
        <w:t>User’s Guide</w:t>
      </w:r>
      <w:r w:rsidR="7C042E4C" w:rsidRPr="00327690">
        <w:rPr>
          <w:rFonts w:asciiTheme="minorHAnsi" w:hAnsiTheme="minorHAnsi" w:cstheme="minorBidi"/>
        </w:rPr>
        <w:t xml:space="preserve"> </w:t>
      </w:r>
      <w:r w:rsidRPr="00327690">
        <w:t>were created and tested using SAS 9.4 software (SAS Institute, Inc., Cary, North Carolina) in a Windows environment.</w:t>
      </w:r>
      <w:r w:rsidR="302126BD" w:rsidRPr="00327690">
        <w:t xml:space="preserve"> </w:t>
      </w:r>
      <w:r w:rsidR="00E2369C" w:rsidRPr="00327690">
        <w:t>CODI-APQ</w:t>
      </w:r>
      <w:r w:rsidRPr="00327690">
        <w:t xml:space="preserve"> require</w:t>
      </w:r>
      <w:r w:rsidR="2C38F987" w:rsidRPr="00327690">
        <w:t>s</w:t>
      </w:r>
      <w:r w:rsidRPr="00327690">
        <w:t xml:space="preserve"> the following SAS features:</w:t>
      </w:r>
    </w:p>
    <w:p w14:paraId="7D950FAE" w14:textId="77777777" w:rsidR="001E38D9" w:rsidRPr="00327690" w:rsidRDefault="001E38D9" w:rsidP="00744650">
      <w:pPr>
        <w:numPr>
          <w:ilvl w:val="0"/>
          <w:numId w:val="15"/>
        </w:numPr>
        <w:spacing w:before="0" w:after="0"/>
        <w:jc w:val="left"/>
      </w:pPr>
      <w:r w:rsidRPr="00327690">
        <w:t>BASE SAS</w:t>
      </w:r>
    </w:p>
    <w:p w14:paraId="5A8773AE" w14:textId="77777777" w:rsidR="001E38D9" w:rsidRPr="00327690" w:rsidRDefault="001E38D9" w:rsidP="00744650">
      <w:pPr>
        <w:numPr>
          <w:ilvl w:val="0"/>
          <w:numId w:val="15"/>
        </w:numPr>
        <w:spacing w:before="0" w:after="0"/>
        <w:jc w:val="left"/>
      </w:pPr>
      <w:r w:rsidRPr="00327690">
        <w:t>SAS STAT</w:t>
      </w:r>
    </w:p>
    <w:p w14:paraId="196DC297" w14:textId="77777777" w:rsidR="001E38D9" w:rsidRPr="00327690" w:rsidRDefault="001E38D9" w:rsidP="00744650">
      <w:pPr>
        <w:numPr>
          <w:ilvl w:val="0"/>
          <w:numId w:val="15"/>
        </w:numPr>
        <w:spacing w:before="0" w:after="0"/>
        <w:jc w:val="left"/>
      </w:pPr>
      <w:r w:rsidRPr="00327690">
        <w:t>The ability to import a file from csv into SAS</w:t>
      </w:r>
    </w:p>
    <w:p w14:paraId="22CECF4F" w14:textId="340A3E07" w:rsidR="001E38D9" w:rsidRPr="00327690" w:rsidRDefault="001E38D9" w:rsidP="00744650">
      <w:pPr>
        <w:numPr>
          <w:ilvl w:val="0"/>
          <w:numId w:val="15"/>
        </w:numPr>
        <w:spacing w:before="0" w:after="0"/>
        <w:jc w:val="left"/>
      </w:pPr>
      <w:r w:rsidRPr="00327690">
        <w:t xml:space="preserve">The ability to export a file from </w:t>
      </w:r>
      <w:r w:rsidR="00D84DE5" w:rsidRPr="00327690">
        <w:t xml:space="preserve">SAS into </w:t>
      </w:r>
      <w:r w:rsidR="00E675C7" w:rsidRPr="00327690">
        <w:t>csv</w:t>
      </w:r>
    </w:p>
    <w:p w14:paraId="72F3C2DE" w14:textId="36192D35" w:rsidR="001725BA" w:rsidRPr="00327690" w:rsidRDefault="6186B3F4" w:rsidP="2F01C628">
      <w:pPr>
        <w:pStyle w:val="Heading2"/>
        <w:spacing w:line="259" w:lineRule="auto"/>
      </w:pPr>
      <w:bookmarkStart w:id="204" w:name="_Toc86246321"/>
      <w:r w:rsidRPr="00327690">
        <w:t xml:space="preserve">Step-by-step Process to run </w:t>
      </w:r>
      <w:r w:rsidR="00E2369C" w:rsidRPr="00327690">
        <w:t>CODI-APQ</w:t>
      </w:r>
      <w:bookmarkEnd w:id="204"/>
    </w:p>
    <w:p w14:paraId="0C87AF32" w14:textId="582420C1" w:rsidR="00C20EB1" w:rsidRPr="00327690" w:rsidRDefault="009817BB" w:rsidP="00961754">
      <w:r w:rsidRPr="00327690">
        <w:t xml:space="preserve">The four-step process to run the </w:t>
      </w:r>
      <w:r w:rsidR="00E2369C" w:rsidRPr="00327690">
        <w:t>CODI-APQ</w:t>
      </w:r>
      <w:r w:rsidRPr="00327690">
        <w:t xml:space="preserve"> is outlined below:</w:t>
      </w:r>
    </w:p>
    <w:p w14:paraId="0CBFB36A" w14:textId="77777777" w:rsidR="00CD0526" w:rsidRPr="00327690" w:rsidRDefault="00C20EB1" w:rsidP="00961754">
      <w:pPr>
        <w:keepNext/>
      </w:pPr>
      <w:r w:rsidRPr="00327690">
        <w:rPr>
          <w:noProof/>
        </w:rPr>
        <w:drawing>
          <wp:inline distT="0" distB="0" distL="0" distR="0" wp14:anchorId="0F7D7768" wp14:editId="68B286B7">
            <wp:extent cx="6073305" cy="1717482"/>
            <wp:effectExtent l="57150" t="0" r="60960" b="0"/>
            <wp:docPr id="2" name="Diagram 2" descr="A 4 step process:&#10;Step 1 - Download and unzip&#10;Step 2 - Obtain data and store&#10;Step 3 Change selections and submit to link population data&#10;Step 4 Change selections and submit to generate prevalence estimates&#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4C58BE0C" w14:textId="70BDC397" w:rsidR="00C20EB1" w:rsidRPr="00327690" w:rsidRDefault="006E056B" w:rsidP="007D5286">
      <w:pPr>
        <w:pStyle w:val="Caption"/>
      </w:pPr>
      <w:bookmarkStart w:id="205" w:name="_Toc81248909"/>
      <w:bookmarkStart w:id="206" w:name="_Toc85790551"/>
      <w:r w:rsidRPr="00327690">
        <w:t xml:space="preserve">Figure </w:t>
      </w:r>
      <w:fldSimple w:instr=" SEQ Figure \* ARABIC ">
        <w:r w:rsidR="00367B05" w:rsidRPr="00327690">
          <w:rPr>
            <w:noProof/>
          </w:rPr>
          <w:t>2</w:t>
        </w:r>
      </w:fldSimple>
      <w:r w:rsidR="0010117D" w:rsidRPr="00327690">
        <w:t xml:space="preserve">. </w:t>
      </w:r>
      <w:r w:rsidR="00E2369C" w:rsidRPr="00327690">
        <w:t>CODI-APQ</w:t>
      </w:r>
      <w:r w:rsidR="0010117D" w:rsidRPr="00327690">
        <w:t xml:space="preserve"> Process</w:t>
      </w:r>
      <w:bookmarkEnd w:id="205"/>
      <w:bookmarkEnd w:id="206"/>
    </w:p>
    <w:p w14:paraId="52DB9F43" w14:textId="426AAD76" w:rsidR="00DB0D85" w:rsidRPr="00327690" w:rsidRDefault="498C5052" w:rsidP="00A53399">
      <w:pPr>
        <w:pStyle w:val="Heading3"/>
        <w:rPr>
          <w:rFonts w:eastAsia="Arial" w:cs="Arial"/>
          <w:b w:val="0"/>
        </w:rPr>
      </w:pPr>
      <w:bookmarkStart w:id="207" w:name="_Toc86246322"/>
      <w:r w:rsidRPr="00327690">
        <w:t>S</w:t>
      </w:r>
      <w:r w:rsidR="725A8DFB" w:rsidRPr="00327690">
        <w:t>TEP</w:t>
      </w:r>
      <w:r w:rsidRPr="00327690">
        <w:t xml:space="preserve"> 1:</w:t>
      </w:r>
      <w:r w:rsidR="5E226D82" w:rsidRPr="00327690">
        <w:t xml:space="preserve"> </w:t>
      </w:r>
      <w:r w:rsidRPr="00327690">
        <w:t>Download and unzip</w:t>
      </w:r>
      <w:r w:rsidR="0094974E" w:rsidRPr="00327690">
        <w:t xml:space="preserve"> </w:t>
      </w:r>
      <w:r w:rsidR="00E2369C" w:rsidRPr="00327690">
        <w:t>CODI-APQ</w:t>
      </w:r>
      <w:r w:rsidR="0094974E" w:rsidRPr="00327690">
        <w:t>-master.zip file</w:t>
      </w:r>
      <w:bookmarkEnd w:id="207"/>
    </w:p>
    <w:p w14:paraId="4E79A0F6" w14:textId="72EFF8C7" w:rsidR="00D725AD" w:rsidRPr="00327690" w:rsidRDefault="00D725AD" w:rsidP="00961754">
      <w:pPr>
        <w:spacing w:before="120" w:after="120"/>
      </w:pPr>
      <w:r w:rsidRPr="00327690">
        <w:t xml:space="preserve">Access </w:t>
      </w:r>
      <w:r w:rsidR="00E2369C" w:rsidRPr="00327690">
        <w:t>CODI-APQ</w:t>
      </w:r>
      <w:r w:rsidRPr="00327690">
        <w:t xml:space="preserve"> programs on GitHub: </w:t>
      </w:r>
      <w:hyperlink r:id="rId29" w:history="1">
        <w:r w:rsidRPr="00327690">
          <w:rPr>
            <w:rStyle w:val="Hyperlink"/>
          </w:rPr>
          <w:t>https://github.com/NORC-UChicago/</w:t>
        </w:r>
        <w:r w:rsidR="00E2369C" w:rsidRPr="00327690">
          <w:rPr>
            <w:rStyle w:val="Hyperlink"/>
          </w:rPr>
          <w:t>CODI-APQ</w:t>
        </w:r>
      </w:hyperlink>
      <w:r w:rsidRPr="00327690">
        <w:t xml:space="preserve">. </w:t>
      </w:r>
    </w:p>
    <w:p w14:paraId="6C83E56B" w14:textId="4610F3D0" w:rsidR="5D50C5AD" w:rsidRPr="00327690" w:rsidRDefault="5D50C5AD" w:rsidP="2F01C628">
      <w:pPr>
        <w:spacing w:before="120" w:after="120"/>
      </w:pPr>
      <w:r w:rsidRPr="00327690">
        <w:t>Select and download</w:t>
      </w:r>
      <w:r w:rsidR="098D207A" w:rsidRPr="00327690">
        <w:t xml:space="preserve"> “</w:t>
      </w:r>
      <w:r w:rsidR="00E2369C" w:rsidRPr="00327690">
        <w:t>CODI-APQ</w:t>
      </w:r>
      <w:r w:rsidRPr="00327690">
        <w:t>-</w:t>
      </w:r>
      <w:r w:rsidR="30292514" w:rsidRPr="00327690">
        <w:t>GEO3</w:t>
      </w:r>
      <w:r w:rsidRPr="00327690">
        <w:t>-master.zip</w:t>
      </w:r>
      <w:r w:rsidR="19E846BC" w:rsidRPr="00327690">
        <w:t>”</w:t>
      </w:r>
      <w:r w:rsidR="50B54BA2" w:rsidRPr="00327690">
        <w:t>. Note that “GEO3” refers to the program’s options to estimate prevalence at the county or ZCTA3 level.</w:t>
      </w:r>
    </w:p>
    <w:p w14:paraId="4A8379A0" w14:textId="3C0C68D9" w:rsidR="00064FE0" w:rsidRPr="00327690" w:rsidRDefault="19E846BC" w:rsidP="00961754">
      <w:pPr>
        <w:spacing w:before="120" w:after="120"/>
        <w:jc w:val="left"/>
      </w:pPr>
      <w:r w:rsidRPr="00327690">
        <w:t>U</w:t>
      </w:r>
      <w:r w:rsidR="5D50C5AD" w:rsidRPr="00327690">
        <w:t xml:space="preserve">se </w:t>
      </w:r>
      <w:proofErr w:type="spellStart"/>
      <w:r w:rsidR="5D50C5AD" w:rsidRPr="00327690">
        <w:t>Winzip</w:t>
      </w:r>
      <w:proofErr w:type="spellEnd"/>
      <w:r w:rsidR="5D50C5AD" w:rsidRPr="00327690">
        <w:t xml:space="preserve"> or other available software to unzip the files</w:t>
      </w:r>
      <w:r w:rsidR="586FC1EC" w:rsidRPr="00327690">
        <w:t>.</w:t>
      </w:r>
      <w:r w:rsidR="5D50C5AD" w:rsidRPr="00327690">
        <w:t xml:space="preserve"> </w:t>
      </w:r>
      <w:r w:rsidR="586FC1EC" w:rsidRPr="00327690">
        <w:t>B</w:t>
      </w:r>
      <w:r w:rsidR="5D50C5AD" w:rsidRPr="00327690">
        <w:t>e sure the option is selected to unzip both files and folders and preserve the folder names.</w:t>
      </w:r>
    </w:p>
    <w:p w14:paraId="30DDD15B" w14:textId="542C7882" w:rsidR="00D725AD" w:rsidRPr="00327690" w:rsidRDefault="00E2369C" w:rsidP="2F01C628">
      <w:pPr>
        <w:spacing w:before="120" w:after="120"/>
        <w:jc w:val="left"/>
        <w:rPr>
          <w:rFonts w:eastAsia="Arial Unicode MS"/>
        </w:rPr>
      </w:pPr>
      <w:r w:rsidRPr="00327690">
        <w:t>CODI-APQ</w:t>
      </w:r>
      <w:r w:rsidR="5D50C5AD" w:rsidRPr="00327690">
        <w:t>-</w:t>
      </w:r>
      <w:r w:rsidR="30292514" w:rsidRPr="00327690">
        <w:t xml:space="preserve">GEO3’s </w:t>
      </w:r>
      <w:r w:rsidR="5D50C5AD" w:rsidRPr="00327690">
        <w:t xml:space="preserve">folder structure </w:t>
      </w:r>
      <w:r w:rsidR="30292514" w:rsidRPr="00327690">
        <w:t xml:space="preserve">is </w:t>
      </w:r>
      <w:r w:rsidR="5D50C5AD" w:rsidRPr="00327690">
        <w:t>shown in the figure below. Note that folders and sub</w:t>
      </w:r>
      <w:r w:rsidR="211032D4" w:rsidRPr="00327690">
        <w:t>folders</w:t>
      </w:r>
      <w:r w:rsidR="5D50C5AD" w:rsidRPr="00327690">
        <w:t xml:space="preserve"> have been created and structured in a way </w:t>
      </w:r>
      <w:r w:rsidR="5E71E741" w:rsidRPr="00327690">
        <w:t>to</w:t>
      </w:r>
      <w:r w:rsidR="5D50C5AD" w:rsidRPr="00327690">
        <w:t xml:space="preserve"> make it easier for the user to organize the input and </w:t>
      </w:r>
      <w:r w:rsidR="2BA0071D" w:rsidRPr="00327690">
        <w:t xml:space="preserve">results </w:t>
      </w:r>
      <w:r w:rsidR="5D50C5AD" w:rsidRPr="00327690">
        <w:t xml:space="preserve">files. </w:t>
      </w:r>
    </w:p>
    <w:p w14:paraId="5A8ACD96" w14:textId="56057271" w:rsidR="465BD736" w:rsidRPr="00327690" w:rsidRDefault="00380BF7" w:rsidP="2F01C628">
      <w:pPr>
        <w:spacing w:before="120" w:after="120"/>
        <w:jc w:val="center"/>
      </w:pPr>
      <w:r w:rsidRPr="00327690">
        <w:rPr>
          <w:noProof/>
        </w:rPr>
        <w:lastRenderedPageBreak/>
        <w:drawing>
          <wp:inline distT="0" distB="0" distL="0" distR="0" wp14:anchorId="728E4C91" wp14:editId="15C4F9B3">
            <wp:extent cx="5943600" cy="2637790"/>
            <wp:effectExtent l="0" t="0" r="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30"/>
                    <a:stretch>
                      <a:fillRect/>
                    </a:stretch>
                  </pic:blipFill>
                  <pic:spPr>
                    <a:xfrm>
                      <a:off x="0" y="0"/>
                      <a:ext cx="5943600" cy="2637790"/>
                    </a:xfrm>
                    <a:prstGeom prst="rect">
                      <a:avLst/>
                    </a:prstGeom>
                  </pic:spPr>
                </pic:pic>
              </a:graphicData>
            </a:graphic>
          </wp:inline>
        </w:drawing>
      </w:r>
    </w:p>
    <w:p w14:paraId="1DC10B9A" w14:textId="348FC6A0" w:rsidR="00AF73B4" w:rsidRPr="00327690" w:rsidRDefault="00FE40EB" w:rsidP="007D5286">
      <w:pPr>
        <w:pStyle w:val="Caption"/>
      </w:pPr>
      <w:bookmarkStart w:id="208" w:name="_Toc85790552"/>
      <w:r w:rsidRPr="00327690">
        <w:t xml:space="preserve">Figure </w:t>
      </w:r>
      <w:fldSimple w:instr=" SEQ Figure \* ARABIC ">
        <w:r w:rsidR="00367B05" w:rsidRPr="00327690">
          <w:rPr>
            <w:noProof/>
          </w:rPr>
          <w:t>3</w:t>
        </w:r>
      </w:fldSimple>
      <w:r w:rsidR="00176496" w:rsidRPr="00327690">
        <w:t xml:space="preserve">. </w:t>
      </w:r>
      <w:r w:rsidR="00E2369C" w:rsidRPr="00327690">
        <w:t>CODI-APQ</w:t>
      </w:r>
      <w:r w:rsidR="00176496" w:rsidRPr="00327690">
        <w:t>-GEO3 Folder Structure</w:t>
      </w:r>
      <w:bookmarkEnd w:id="208"/>
    </w:p>
    <w:p w14:paraId="387B3723" w14:textId="2B0336F1" w:rsidR="009E63A9" w:rsidRPr="00327690" w:rsidRDefault="58FC1240" w:rsidP="00B437F1">
      <w:pPr>
        <w:pStyle w:val="Heading3"/>
      </w:pPr>
      <w:bookmarkStart w:id="209" w:name="_Toc86246323"/>
      <w:r w:rsidRPr="00327690">
        <w:rPr>
          <w:rFonts w:eastAsia="Verdana" w:cstheme="minorBidi"/>
        </w:rPr>
        <w:t>STEP</w:t>
      </w:r>
      <w:r w:rsidR="5AAFF317" w:rsidRPr="00327690">
        <w:rPr>
          <w:rFonts w:eastAsia="Verdana" w:cstheme="minorBidi"/>
        </w:rPr>
        <w:t xml:space="preserve"> 2:</w:t>
      </w:r>
      <w:r w:rsidR="5E226D82" w:rsidRPr="00327690">
        <w:rPr>
          <w:rFonts w:eastAsia="Verdana" w:cstheme="minorBidi"/>
        </w:rPr>
        <w:t xml:space="preserve"> </w:t>
      </w:r>
      <w:r w:rsidR="0094974E" w:rsidRPr="00327690">
        <w:rPr>
          <w:rFonts w:eastAsia="Verdana" w:cstheme="minorBidi"/>
        </w:rPr>
        <w:t>Obtain input files and store them in the ‘0_Raw_Data’ folder</w:t>
      </w:r>
      <w:bookmarkEnd w:id="209"/>
    </w:p>
    <w:p w14:paraId="75E3AB31" w14:textId="77777777" w:rsidR="00D725AD" w:rsidRPr="00327690" w:rsidRDefault="00D725AD" w:rsidP="00961754">
      <w:pPr>
        <w:rPr>
          <w:rFonts w:eastAsia="Arial Unicode MS"/>
        </w:rPr>
      </w:pPr>
      <w:r w:rsidRPr="00327690">
        <w:rPr>
          <w:rFonts w:eastAsia="Arial Unicode MS"/>
        </w:rPr>
        <w:t>Required input files include:</w:t>
      </w:r>
    </w:p>
    <w:p w14:paraId="7847A7C9" w14:textId="10F1A118" w:rsidR="007B304A" w:rsidRPr="00327690" w:rsidRDefault="5D50C5AD" w:rsidP="2F01C628">
      <w:pPr>
        <w:pStyle w:val="ListParagraph"/>
        <w:numPr>
          <w:ilvl w:val="0"/>
          <w:numId w:val="2"/>
        </w:numPr>
      </w:pPr>
      <w:r w:rsidRPr="00327690">
        <w:rPr>
          <w:b/>
          <w:bCs/>
        </w:rPr>
        <w:t>ACS data file</w:t>
      </w:r>
      <w:r w:rsidRPr="00327690">
        <w:t xml:space="preserve"> (downloaded from </w:t>
      </w:r>
      <w:hyperlink r:id="rId31" w:anchor="/folder/6281923" w:history="1">
        <w:r w:rsidR="312554A8" w:rsidRPr="00327690">
          <w:rPr>
            <w:rStyle w:val="Hyperlink"/>
            <w:rFonts w:eastAsia="Arial Unicode MS"/>
          </w:rPr>
          <w:t>https://sft.mitre.org/#/folder/6281923</w:t>
        </w:r>
      </w:hyperlink>
      <w:r w:rsidRPr="00327690">
        <w:t>)</w:t>
      </w:r>
      <w:r w:rsidR="44E141E1" w:rsidRPr="00327690">
        <w:t xml:space="preserve"> </w:t>
      </w:r>
      <w:r w:rsidR="312554A8" w:rsidRPr="00327690">
        <w:t xml:space="preserve">The </w:t>
      </w:r>
      <w:r w:rsidR="4E2A6BB2" w:rsidRPr="00327690">
        <w:t xml:space="preserve">2019 </w:t>
      </w:r>
      <w:r w:rsidR="312554A8" w:rsidRPr="00327690">
        <w:t xml:space="preserve">ACS data </w:t>
      </w:r>
      <w:r w:rsidR="4E2A6BB2" w:rsidRPr="00327690">
        <w:t>can</w:t>
      </w:r>
      <w:r w:rsidR="312554A8" w:rsidRPr="00327690">
        <w:t xml:space="preserve"> be downloaded from the Health FFRDC Secured File Transfer Protocol (SFTP) site to ensure consistency with the models embedded into the SAS programs. </w:t>
      </w:r>
    </w:p>
    <w:p w14:paraId="324E238A" w14:textId="2767542A" w:rsidR="007B304A" w:rsidRPr="00327690" w:rsidRDefault="7FB0CC63" w:rsidP="2F01C628">
      <w:pPr>
        <w:pStyle w:val="ListParagraph"/>
        <w:numPr>
          <w:ilvl w:val="0"/>
          <w:numId w:val="2"/>
        </w:numPr>
        <w:jc w:val="left"/>
      </w:pPr>
      <w:r w:rsidRPr="00327690">
        <w:rPr>
          <w:b/>
          <w:bCs/>
        </w:rPr>
        <w:t>EHR file</w:t>
      </w:r>
      <w:r w:rsidRPr="00327690">
        <w:t xml:space="preserve"> </w:t>
      </w:r>
      <w:r w:rsidR="312554A8" w:rsidRPr="00327690">
        <w:t xml:space="preserve">supplied by the end user </w:t>
      </w:r>
      <w:r w:rsidR="7D51F546" w:rsidRPr="00327690">
        <w:t>in comma separated values (.csv)</w:t>
      </w:r>
      <w:r w:rsidR="312554A8" w:rsidRPr="00327690">
        <w:rPr>
          <w:rFonts w:eastAsia="Arial Unicode MS"/>
        </w:rPr>
        <w:t>.</w:t>
      </w:r>
      <w:r w:rsidR="1B0F6FF3" w:rsidRPr="00327690">
        <w:rPr>
          <w:rFonts w:eastAsia="Arial Unicode MS"/>
        </w:rPr>
        <w:t xml:space="preserve"> The EHR file must: </w:t>
      </w:r>
    </w:p>
    <w:p w14:paraId="3C94E863" w14:textId="5D73CC93" w:rsidR="007B304A" w:rsidRPr="00327690" w:rsidRDefault="312554A8" w:rsidP="2F01C628">
      <w:pPr>
        <w:pStyle w:val="ListParagraph"/>
        <w:numPr>
          <w:ilvl w:val="0"/>
          <w:numId w:val="40"/>
        </w:numPr>
        <w:spacing w:before="0" w:after="0"/>
        <w:rPr>
          <w:rFonts w:eastAsia="Arial Unicode MS"/>
        </w:rPr>
      </w:pPr>
      <w:r w:rsidRPr="00327690">
        <w:rPr>
          <w:rFonts w:eastAsia="Arial Unicode MS"/>
        </w:rPr>
        <w:t xml:space="preserve">Have a unique identifier for all </w:t>
      </w:r>
      <w:r w:rsidR="5A54F2CE" w:rsidRPr="00327690">
        <w:rPr>
          <w:rFonts w:eastAsia="Arial Unicode MS"/>
        </w:rPr>
        <w:t>patient</w:t>
      </w:r>
      <w:r w:rsidRPr="00327690">
        <w:rPr>
          <w:rFonts w:eastAsia="Arial Unicode MS"/>
        </w:rPr>
        <w:t>s</w:t>
      </w:r>
      <w:r w:rsidR="30292514" w:rsidRPr="00327690">
        <w:rPr>
          <w:rFonts w:eastAsia="Arial Unicode MS"/>
        </w:rPr>
        <w:t xml:space="preserve"> and the identifier is consistent between years</w:t>
      </w:r>
      <w:r w:rsidRPr="00327690">
        <w:rPr>
          <w:rFonts w:eastAsia="Arial Unicode MS"/>
        </w:rPr>
        <w:t>.</w:t>
      </w:r>
    </w:p>
    <w:p w14:paraId="37A3FF99" w14:textId="03A67C78" w:rsidR="007B304A" w:rsidRPr="00327690" w:rsidRDefault="312554A8" w:rsidP="2F01C628">
      <w:pPr>
        <w:pStyle w:val="ListParagraph"/>
        <w:numPr>
          <w:ilvl w:val="0"/>
          <w:numId w:val="40"/>
        </w:numPr>
        <w:spacing w:before="0" w:after="0"/>
        <w:rPr>
          <w:rFonts w:eastAsia="Arial Unicode MS"/>
        </w:rPr>
      </w:pPr>
      <w:r w:rsidRPr="00327690">
        <w:rPr>
          <w:rFonts w:eastAsia="Arial Unicode MS"/>
        </w:rPr>
        <w:t xml:space="preserve">Include a </w:t>
      </w:r>
      <w:r w:rsidRPr="00327690">
        <w:rPr>
          <w:rFonts w:eastAsia="Arial Unicode MS"/>
          <w:b/>
          <w:bCs/>
        </w:rPr>
        <w:t>maximum</w:t>
      </w:r>
      <w:r w:rsidRPr="00327690">
        <w:rPr>
          <w:rFonts w:eastAsia="Arial Unicode MS"/>
        </w:rPr>
        <w:t xml:space="preserve"> of one record per </w:t>
      </w:r>
      <w:r w:rsidR="5A54F2CE" w:rsidRPr="00327690">
        <w:rPr>
          <w:rFonts w:eastAsia="Arial Unicode MS"/>
        </w:rPr>
        <w:t>patient</w:t>
      </w:r>
      <w:r w:rsidRPr="00327690">
        <w:rPr>
          <w:rFonts w:eastAsia="Arial Unicode MS"/>
        </w:rPr>
        <w:t xml:space="preserve"> per year.</w:t>
      </w:r>
    </w:p>
    <w:p w14:paraId="29915E0F" w14:textId="7E662365" w:rsidR="007B304A" w:rsidRPr="00327690" w:rsidRDefault="4E2A6BB2" w:rsidP="2F01C628">
      <w:pPr>
        <w:pStyle w:val="ListParagraph"/>
        <w:numPr>
          <w:ilvl w:val="0"/>
          <w:numId w:val="40"/>
        </w:numPr>
        <w:spacing w:before="0" w:after="0"/>
        <w:rPr>
          <w:rFonts w:eastAsia="Arial Unicode MS"/>
        </w:rPr>
      </w:pPr>
      <w:r w:rsidRPr="00327690">
        <w:rPr>
          <w:rFonts w:eastAsia="Arial Unicode MS"/>
        </w:rPr>
        <w:t>Include a valid height and weight value obtained on the same day which was used to c</w:t>
      </w:r>
      <w:r w:rsidR="312554A8" w:rsidRPr="00327690">
        <w:rPr>
          <w:rFonts w:eastAsia="Arial Unicode MS"/>
        </w:rPr>
        <w:t xml:space="preserve">alculate the </w:t>
      </w:r>
      <w:r w:rsidR="46BE9982" w:rsidRPr="00327690">
        <w:rPr>
          <w:rFonts w:eastAsia="Arial Unicode MS"/>
        </w:rPr>
        <w:t xml:space="preserve">BMI </w:t>
      </w:r>
      <w:r w:rsidR="312554A8" w:rsidRPr="00327690">
        <w:rPr>
          <w:rFonts w:eastAsia="Arial Unicode MS"/>
        </w:rPr>
        <w:t xml:space="preserve">for all </w:t>
      </w:r>
      <w:r w:rsidR="5A54F2CE" w:rsidRPr="00327690">
        <w:rPr>
          <w:rFonts w:eastAsia="Arial Unicode MS"/>
        </w:rPr>
        <w:t>patient</w:t>
      </w:r>
      <w:r w:rsidR="312554A8" w:rsidRPr="00327690">
        <w:rPr>
          <w:rFonts w:eastAsia="Arial Unicode MS"/>
        </w:rPr>
        <w:t>s</w:t>
      </w:r>
      <w:r w:rsidR="30292514" w:rsidRPr="00327690">
        <w:rPr>
          <w:rFonts w:eastAsia="Arial Unicode MS"/>
        </w:rPr>
        <w:t xml:space="preserve"> (underweight, healthy weight, etc.)</w:t>
      </w:r>
    </w:p>
    <w:p w14:paraId="6AB71167" w14:textId="57746E09" w:rsidR="00D93019" w:rsidRPr="00327690" w:rsidRDefault="30292514" w:rsidP="2F01C628">
      <w:pPr>
        <w:pStyle w:val="ListParagraph"/>
        <w:numPr>
          <w:ilvl w:val="0"/>
          <w:numId w:val="40"/>
        </w:numPr>
        <w:spacing w:before="0" w:after="0"/>
        <w:rPr>
          <w:rFonts w:eastAsia="Arial Unicode MS"/>
        </w:rPr>
      </w:pPr>
      <w:r w:rsidRPr="00327690">
        <w:rPr>
          <w:rFonts w:eastAsia="Arial Unicode MS"/>
        </w:rPr>
        <w:t xml:space="preserve">Have a geographic location of the </w:t>
      </w:r>
      <w:r w:rsidR="5A54F2CE" w:rsidRPr="00327690">
        <w:rPr>
          <w:rFonts w:eastAsia="Arial Unicode MS"/>
        </w:rPr>
        <w:t>patient</w:t>
      </w:r>
      <w:r w:rsidRPr="00327690">
        <w:rPr>
          <w:rFonts w:eastAsia="Arial Unicode MS"/>
        </w:rPr>
        <w:t>’s residency either as the state and ZCTA-3 or the state</w:t>
      </w:r>
      <w:r w:rsidR="465BD736" w:rsidRPr="00327690">
        <w:rPr>
          <w:rFonts w:eastAsia="Arial Unicode MS"/>
        </w:rPr>
        <w:t>, c</w:t>
      </w:r>
      <w:r w:rsidRPr="00327690">
        <w:rPr>
          <w:rFonts w:eastAsia="Arial Unicode MS"/>
        </w:rPr>
        <w:t>ounty</w:t>
      </w:r>
      <w:r w:rsidR="465BD736" w:rsidRPr="00327690">
        <w:rPr>
          <w:rFonts w:eastAsia="Arial Unicode MS"/>
        </w:rPr>
        <w:t>, and ZIP code</w:t>
      </w:r>
      <w:r w:rsidR="008B4F19" w:rsidRPr="00327690">
        <w:rPr>
          <w:rStyle w:val="FootnoteReference"/>
          <w:rFonts w:eastAsia="Arial Unicode MS"/>
        </w:rPr>
        <w:footnoteReference w:id="9"/>
      </w:r>
      <w:r w:rsidRPr="00327690">
        <w:rPr>
          <w:rFonts w:eastAsia="Arial Unicode MS"/>
        </w:rPr>
        <w:t>.</w:t>
      </w:r>
    </w:p>
    <w:p w14:paraId="48D2383F" w14:textId="77777777" w:rsidR="007B304A" w:rsidRPr="00327690" w:rsidRDefault="312554A8" w:rsidP="2F01C628">
      <w:pPr>
        <w:pStyle w:val="ListParagraph"/>
        <w:numPr>
          <w:ilvl w:val="0"/>
          <w:numId w:val="40"/>
        </w:numPr>
        <w:spacing w:before="0" w:after="0"/>
        <w:rPr>
          <w:rFonts w:eastAsia="Arial Unicode MS"/>
        </w:rPr>
      </w:pPr>
      <w:r w:rsidRPr="00327690">
        <w:rPr>
          <w:rFonts w:eastAsia="Arial Unicode MS"/>
        </w:rPr>
        <w:t>Have reconciled demographic characteristics across years, including:</w:t>
      </w:r>
    </w:p>
    <w:p w14:paraId="43C497B6" w14:textId="4198EA1F" w:rsidR="007B304A" w:rsidRPr="00327690" w:rsidRDefault="312554A8" w:rsidP="2F01C628">
      <w:pPr>
        <w:pStyle w:val="ListParagraph"/>
        <w:numPr>
          <w:ilvl w:val="1"/>
          <w:numId w:val="40"/>
        </w:numPr>
        <w:spacing w:before="0" w:after="0"/>
        <w:rPr>
          <w:rFonts w:eastAsia="Arial Unicode MS"/>
        </w:rPr>
      </w:pPr>
      <w:r w:rsidRPr="00327690">
        <w:rPr>
          <w:rFonts w:eastAsia="Arial Unicode MS"/>
        </w:rPr>
        <w:t xml:space="preserve">Sex </w:t>
      </w:r>
    </w:p>
    <w:p w14:paraId="4DE29D6E" w14:textId="333D7BD4" w:rsidR="00D93019" w:rsidRPr="00327690" w:rsidRDefault="312554A8" w:rsidP="2F01C628">
      <w:pPr>
        <w:pStyle w:val="ListParagraph"/>
        <w:numPr>
          <w:ilvl w:val="1"/>
          <w:numId w:val="40"/>
        </w:numPr>
        <w:spacing w:before="0"/>
        <w:jc w:val="left"/>
        <w:rPr>
          <w:rFonts w:ascii="Arial Unicode MS" w:eastAsia="Arial Unicode MS" w:hAnsi="Arial Unicode MS" w:cs="Arial Unicode MS"/>
        </w:rPr>
      </w:pPr>
      <w:r w:rsidRPr="00327690">
        <w:rPr>
          <w:rFonts w:eastAsia="Arial Unicode MS"/>
        </w:rPr>
        <w:t xml:space="preserve">Race </w:t>
      </w:r>
    </w:p>
    <w:p w14:paraId="40D23A8D" w14:textId="61F6F96C" w:rsidR="00D93019" w:rsidRPr="00327690" w:rsidRDefault="30292514" w:rsidP="2F01C628">
      <w:pPr>
        <w:tabs>
          <w:tab w:val="left" w:pos="720"/>
          <w:tab w:val="left" w:pos="1530"/>
        </w:tabs>
        <w:spacing w:before="0" w:after="0" w:line="259" w:lineRule="auto"/>
        <w:jc w:val="left"/>
        <w:rPr>
          <w:rFonts w:eastAsia="Calibri"/>
        </w:rPr>
      </w:pPr>
      <w:r w:rsidRPr="00327690">
        <w:rPr>
          <w:rFonts w:eastAsia="Calibri"/>
        </w:rPr>
        <w:t xml:space="preserve">Additional variables on the file must be </w:t>
      </w:r>
      <w:r w:rsidR="67ABE3FB" w:rsidRPr="00327690">
        <w:rPr>
          <w:rFonts w:eastAsia="Calibri"/>
        </w:rPr>
        <w:t>included in the data file</w:t>
      </w:r>
      <w:r w:rsidR="4E2A6BB2" w:rsidRPr="00327690">
        <w:rPr>
          <w:rFonts w:eastAsia="Calibri"/>
        </w:rPr>
        <w:t xml:space="preserve"> but</w:t>
      </w:r>
      <w:r w:rsidRPr="00327690">
        <w:rPr>
          <w:rFonts w:eastAsia="Calibri"/>
        </w:rPr>
        <w:t xml:space="preserve"> may be left blank</w:t>
      </w:r>
      <w:r w:rsidR="1D3E2983" w:rsidRPr="00327690">
        <w:rPr>
          <w:rFonts w:eastAsia="Calibri"/>
          <w:b/>
          <w:bCs/>
        </w:rPr>
        <w:t xml:space="preserve"> </w:t>
      </w:r>
      <w:r w:rsidR="1D3E2983" w:rsidRPr="00327690">
        <w:rPr>
          <w:rFonts w:eastAsia="Calibri"/>
        </w:rPr>
        <w:t>as they are optional and not required</w:t>
      </w:r>
      <w:r w:rsidRPr="00327690">
        <w:rPr>
          <w:rFonts w:eastAsia="Calibri"/>
        </w:rPr>
        <w:t>. These variables include:</w:t>
      </w:r>
    </w:p>
    <w:p w14:paraId="5C1D1561" w14:textId="48F2186A" w:rsidR="00D93019" w:rsidRPr="00327690" w:rsidRDefault="4E2A6BB2" w:rsidP="2F01C628">
      <w:pPr>
        <w:numPr>
          <w:ilvl w:val="0"/>
          <w:numId w:val="19"/>
        </w:numPr>
        <w:tabs>
          <w:tab w:val="left" w:pos="720"/>
          <w:tab w:val="left" w:pos="1530"/>
        </w:tabs>
        <w:spacing w:before="0" w:after="0" w:line="259" w:lineRule="auto"/>
        <w:ind w:left="0" w:firstLine="360"/>
        <w:jc w:val="left"/>
        <w:rPr>
          <w:rFonts w:eastAsia="Calibri"/>
        </w:rPr>
      </w:pPr>
      <w:r w:rsidRPr="00327690">
        <w:rPr>
          <w:rFonts w:eastAsia="Calibri"/>
        </w:rPr>
        <w:t xml:space="preserve">A </w:t>
      </w:r>
      <w:r w:rsidR="570B4EB1" w:rsidRPr="00327690">
        <w:rPr>
          <w:rFonts w:eastAsia="Calibri"/>
        </w:rPr>
        <w:t>sickle cell disease</w:t>
      </w:r>
      <w:r w:rsidR="00D93019" w:rsidRPr="00327690">
        <w:rPr>
          <w:rStyle w:val="FootnoteReference"/>
          <w:rFonts w:eastAsia="Calibri"/>
          <w:szCs w:val="22"/>
        </w:rPr>
        <w:footnoteReference w:id="10"/>
      </w:r>
      <w:r w:rsidRPr="00327690">
        <w:rPr>
          <w:rFonts w:eastAsia="Calibri"/>
        </w:rPr>
        <w:t xml:space="preserve"> indicator</w:t>
      </w:r>
      <w:r w:rsidR="30292514" w:rsidRPr="00327690">
        <w:rPr>
          <w:rFonts w:eastAsia="Calibri"/>
        </w:rPr>
        <w:t xml:space="preserve"> </w:t>
      </w:r>
    </w:p>
    <w:p w14:paraId="0FC594E8" w14:textId="272DE175" w:rsidR="00324A77" w:rsidRPr="00327690" w:rsidRDefault="3F0A584D" w:rsidP="2F01C628">
      <w:pPr>
        <w:numPr>
          <w:ilvl w:val="0"/>
          <w:numId w:val="19"/>
        </w:numPr>
        <w:tabs>
          <w:tab w:val="left" w:pos="720"/>
          <w:tab w:val="left" w:pos="1530"/>
        </w:tabs>
        <w:spacing w:before="0" w:after="0" w:line="259" w:lineRule="auto"/>
        <w:ind w:left="0" w:firstLine="360"/>
        <w:jc w:val="left"/>
        <w:rPr>
          <w:rFonts w:eastAsia="Calibri"/>
        </w:rPr>
      </w:pPr>
      <w:r w:rsidRPr="00327690">
        <w:rPr>
          <w:rFonts w:eastAsia="Calibri"/>
        </w:rPr>
        <w:t>A pregnancy indicator</w:t>
      </w:r>
    </w:p>
    <w:p w14:paraId="3226FA09" w14:textId="2635E165" w:rsidR="007B304A" w:rsidRPr="00327690" w:rsidRDefault="4E2A6BB2" w:rsidP="2F01C628">
      <w:pPr>
        <w:numPr>
          <w:ilvl w:val="0"/>
          <w:numId w:val="19"/>
        </w:numPr>
        <w:tabs>
          <w:tab w:val="left" w:pos="720"/>
          <w:tab w:val="left" w:pos="1530"/>
        </w:tabs>
        <w:spacing w:before="0" w:after="0" w:line="259" w:lineRule="auto"/>
        <w:ind w:left="0" w:firstLine="360"/>
        <w:jc w:val="left"/>
        <w:rPr>
          <w:rFonts w:eastAsia="Calibri"/>
        </w:rPr>
      </w:pPr>
      <w:r w:rsidRPr="00327690">
        <w:rPr>
          <w:rFonts w:eastAsia="Calibri"/>
        </w:rPr>
        <w:lastRenderedPageBreak/>
        <w:t xml:space="preserve">A </w:t>
      </w:r>
      <w:r w:rsidR="00ED0931" w:rsidRPr="00327690">
        <w:rPr>
          <w:rFonts w:eastAsia="Calibri"/>
        </w:rPr>
        <w:t>d</w:t>
      </w:r>
      <w:r w:rsidR="30292514" w:rsidRPr="00327690">
        <w:rPr>
          <w:rFonts w:eastAsia="Calibri"/>
        </w:rPr>
        <w:t>iabetes spectrum indicator (prediabetes, diabetes, no evidence of diabetes)</w:t>
      </w:r>
      <w:r w:rsidR="008B4F19" w:rsidRPr="00327690">
        <w:rPr>
          <w:rFonts w:eastAsia="Calibri"/>
        </w:rPr>
        <w:t>.</w:t>
      </w:r>
      <w:r w:rsidR="30292514" w:rsidRPr="00327690">
        <w:rPr>
          <w:rFonts w:eastAsia="Calibri"/>
        </w:rPr>
        <w:t xml:space="preserve"> </w:t>
      </w:r>
    </w:p>
    <w:p w14:paraId="547B055B" w14:textId="44159697" w:rsidR="2F01C628" w:rsidRPr="00327690" w:rsidRDefault="2F01C628" w:rsidP="2F01C628">
      <w:pPr>
        <w:tabs>
          <w:tab w:val="left" w:pos="720"/>
          <w:tab w:val="left" w:pos="1530"/>
        </w:tabs>
        <w:spacing w:before="0" w:after="0" w:line="259" w:lineRule="auto"/>
        <w:jc w:val="left"/>
        <w:rPr>
          <w:rFonts w:eastAsia="Calibri"/>
        </w:rPr>
      </w:pPr>
    </w:p>
    <w:p w14:paraId="2E818A22" w14:textId="43EBAD15" w:rsidR="00D725AD" w:rsidRPr="00327690" w:rsidRDefault="65D0F4B2" w:rsidP="2F01C628">
      <w:pPr>
        <w:jc w:val="left"/>
        <w:rPr>
          <w:rFonts w:eastAsia="Arial Unicode MS"/>
        </w:rPr>
      </w:pPr>
      <w:r w:rsidRPr="00327690">
        <w:rPr>
          <w:rFonts w:eastAsia="Arial Unicode MS"/>
        </w:rPr>
        <w:t xml:space="preserve">A </w:t>
      </w:r>
      <w:r w:rsidR="4A069CBE" w:rsidRPr="00327690">
        <w:rPr>
          <w:rFonts w:eastAsia="Arial Unicode MS"/>
        </w:rPr>
        <w:t xml:space="preserve">full description of the </w:t>
      </w:r>
      <w:r w:rsidR="4D325957" w:rsidRPr="00327690">
        <w:rPr>
          <w:rFonts w:eastAsia="Arial Unicode MS"/>
        </w:rPr>
        <w:t>EHRs</w:t>
      </w:r>
      <w:r w:rsidR="4A069CBE" w:rsidRPr="00327690">
        <w:rPr>
          <w:rFonts w:eastAsia="Arial Unicode MS"/>
        </w:rPr>
        <w:t xml:space="preserve"> file format is available in </w:t>
      </w:r>
      <w:r w:rsidR="00404E12" w:rsidRPr="00327690">
        <w:rPr>
          <w:rFonts w:eastAsia="Arial Unicode MS"/>
        </w:rPr>
        <w:t>Appendix D</w:t>
      </w:r>
      <w:r w:rsidR="4A069CBE" w:rsidRPr="00327690">
        <w:rPr>
          <w:rFonts w:eastAsia="Arial Unicode MS"/>
        </w:rPr>
        <w:t>.</w:t>
      </w:r>
    </w:p>
    <w:p w14:paraId="4A18315A" w14:textId="58BFD65C" w:rsidR="009E63A9" w:rsidRPr="00327690" w:rsidRDefault="58FC1240" w:rsidP="2F01C628">
      <w:pPr>
        <w:pStyle w:val="Heading3"/>
        <w:spacing w:line="259" w:lineRule="auto"/>
        <w:rPr>
          <w:rFonts w:asciiTheme="minorHAnsi" w:eastAsiaTheme="minorEastAsia" w:hAnsiTheme="minorHAnsi" w:cstheme="minorBidi"/>
        </w:rPr>
      </w:pPr>
      <w:bookmarkStart w:id="210" w:name="_Toc84344895"/>
      <w:bookmarkStart w:id="211" w:name="_Toc84602724"/>
      <w:bookmarkStart w:id="212" w:name="_Toc84842990"/>
      <w:bookmarkStart w:id="213" w:name="_Toc85626109"/>
      <w:bookmarkStart w:id="214" w:name="_Toc86246324"/>
      <w:bookmarkEnd w:id="210"/>
      <w:bookmarkEnd w:id="211"/>
      <w:bookmarkEnd w:id="212"/>
      <w:bookmarkEnd w:id="213"/>
      <w:r w:rsidRPr="00327690">
        <w:rPr>
          <w:rFonts w:eastAsia="Verdana" w:cstheme="minorBidi"/>
        </w:rPr>
        <w:t>STEP</w:t>
      </w:r>
      <w:r w:rsidR="5AAFF317" w:rsidRPr="00327690">
        <w:rPr>
          <w:rFonts w:eastAsia="Verdana" w:cstheme="minorBidi"/>
        </w:rPr>
        <w:t xml:space="preserve"> 3:</w:t>
      </w:r>
      <w:r w:rsidR="5E226D82" w:rsidRPr="00327690">
        <w:rPr>
          <w:rFonts w:eastAsia="Verdana" w:cstheme="minorBidi"/>
        </w:rPr>
        <w:t xml:space="preserve"> </w:t>
      </w:r>
      <w:r w:rsidR="5AAFF317" w:rsidRPr="00327690">
        <w:rPr>
          <w:rFonts w:eastAsia="Verdana" w:cstheme="minorBidi"/>
        </w:rPr>
        <w:t xml:space="preserve">Link </w:t>
      </w:r>
      <w:r w:rsidR="2583693C" w:rsidRPr="00327690">
        <w:rPr>
          <w:rFonts w:eastAsia="Verdana" w:cstheme="minorBidi"/>
        </w:rPr>
        <w:t>P</w:t>
      </w:r>
      <w:r w:rsidR="5AAFF317" w:rsidRPr="00327690">
        <w:rPr>
          <w:rFonts w:eastAsia="Verdana" w:cstheme="minorBidi"/>
        </w:rPr>
        <w:t>opulation (</w:t>
      </w:r>
      <w:r w:rsidR="2583693C" w:rsidRPr="00327690">
        <w:rPr>
          <w:rFonts w:eastAsia="Verdana" w:cstheme="minorBidi"/>
        </w:rPr>
        <w:t>P</w:t>
      </w:r>
      <w:r w:rsidR="5AAFF317" w:rsidRPr="00327690">
        <w:rPr>
          <w:rFonts w:eastAsia="Verdana" w:cstheme="minorBidi"/>
        </w:rPr>
        <w:t>re-processing)</w:t>
      </w:r>
      <w:bookmarkEnd w:id="214"/>
    </w:p>
    <w:p w14:paraId="5E0D3765" w14:textId="1D0FC2FA" w:rsidR="3FB6A414" w:rsidRPr="00327690" w:rsidRDefault="3FB6A414" w:rsidP="2F01C628">
      <w:pPr>
        <w:spacing w:after="120"/>
        <w:jc w:val="left"/>
      </w:pPr>
      <w:r w:rsidRPr="00327690">
        <w:t xml:space="preserve">Open the </w:t>
      </w:r>
      <w:r w:rsidR="2583693C" w:rsidRPr="00327690">
        <w:t>“</w:t>
      </w:r>
      <w:r w:rsidR="6DF447EF" w:rsidRPr="00327690">
        <w:t>Quickstart-Pre_Processing_</w:t>
      </w:r>
      <w:r w:rsidR="008B4F19" w:rsidRPr="00327690">
        <w:t>CODI_APQ</w:t>
      </w:r>
      <w:r w:rsidR="6DF447EF" w:rsidRPr="00327690">
        <w:t>_GEO3</w:t>
      </w:r>
      <w:r w:rsidR="2583693C" w:rsidRPr="00327690">
        <w:t>”</w:t>
      </w:r>
      <w:r w:rsidRPr="00327690">
        <w:t xml:space="preserve"> SAS program stored in “\1_SAS_Programs\Pre-Processing” and change the selection in Section 1, 2, and 3 </w:t>
      </w:r>
      <w:r w:rsidR="79E14B3D" w:rsidRPr="00327690">
        <w:t>per the steps outlined</w:t>
      </w:r>
      <w:r w:rsidR="51A7A42B" w:rsidRPr="00327690">
        <w:t xml:space="preserve"> in the tables</w:t>
      </w:r>
      <w:r w:rsidR="79E14B3D" w:rsidRPr="00327690">
        <w:t xml:space="preserve"> below.</w:t>
      </w:r>
    </w:p>
    <w:p w14:paraId="140AE84B" w14:textId="497BE208" w:rsidR="491B8CE5" w:rsidRPr="00327690" w:rsidRDefault="491B8CE5" w:rsidP="2F01C628">
      <w:pPr>
        <w:spacing w:after="120"/>
        <w:jc w:val="left"/>
      </w:pPr>
      <w:r w:rsidRPr="00327690">
        <w:t xml:space="preserve">Note that the pre-prevalence program should be submitted once and only once per file. As such, include the start and end years for the full file (three years maximum). </w:t>
      </w:r>
      <w:r w:rsidR="27B68D20" w:rsidRPr="00327690">
        <w:t>The programs also impute the race of those with unknown race</w:t>
      </w:r>
      <w:r w:rsidR="08B2D79B" w:rsidRPr="00327690">
        <w:t xml:space="preserve"> and e</w:t>
      </w:r>
      <w:r w:rsidR="27B68D20" w:rsidRPr="00327690">
        <w:t xml:space="preserve">ach time the program is submitted, new imputed race values are created and stored for each patient. For consistency, we encourage submitting the pre-processing programs once and only once for each EHR file. If additional data is later processed for the same patient, we encourage 1) replacing the race of all patients who were imputed </w:t>
      </w:r>
      <w:proofErr w:type="gramStart"/>
      <w:r w:rsidR="27B68D20" w:rsidRPr="00327690">
        <w:t>before</w:t>
      </w:r>
      <w:proofErr w:type="gramEnd"/>
      <w:r w:rsidR="00ED0931" w:rsidRPr="00327690">
        <w:t xml:space="preserve"> </w:t>
      </w:r>
      <w:r w:rsidR="27B68D20" w:rsidRPr="00327690">
        <w:t>but their race is now known, 2) keeping the imputed race value consistent for patients who were imputed before and their race value is still unknown.</w:t>
      </w:r>
    </w:p>
    <w:p w14:paraId="76B1AC2D" w14:textId="777B214C" w:rsidR="637D9808" w:rsidRPr="00327690" w:rsidRDefault="637D9808" w:rsidP="2F01C628">
      <w:pPr>
        <w:spacing w:after="120"/>
        <w:jc w:val="left"/>
      </w:pPr>
      <w:r w:rsidRPr="00327690">
        <w:t xml:space="preserve">A new folder (“\2_Output\Pre-Processed_…”) will be created upon completion of the programs. In this folder, </w:t>
      </w:r>
      <w:r w:rsidR="00ED0931" w:rsidRPr="00327690">
        <w:t>two. SAS</w:t>
      </w:r>
      <w:r w:rsidRPr="00327690">
        <w:t xml:space="preserve">7bdat files (user input ACS file and pre-processed CODI file) will be generated. Once pre-processing is complete, the user can submit an unlimited number of </w:t>
      </w:r>
      <w:r w:rsidR="008B4F19" w:rsidRPr="00327690">
        <w:t xml:space="preserve">adult </w:t>
      </w:r>
      <w:r w:rsidRPr="00327690">
        <w:t>prevalence queries using the same pre-processed file each time.</w:t>
      </w:r>
    </w:p>
    <w:p w14:paraId="1BBD27C2" w14:textId="7D96EA6F" w:rsidR="2F01C628" w:rsidRPr="00327690" w:rsidRDefault="2F01C628" w:rsidP="2F01C628">
      <w:pPr>
        <w:spacing w:before="0" w:after="120"/>
        <w:jc w:val="left"/>
      </w:pPr>
    </w:p>
    <w:p w14:paraId="444A27EE" w14:textId="187EA878" w:rsidR="7B120767" w:rsidRPr="00327690" w:rsidRDefault="7B120767" w:rsidP="007D5286">
      <w:pPr>
        <w:pStyle w:val="Caption"/>
      </w:pPr>
      <w:bookmarkStart w:id="215" w:name="_Toc85789247"/>
      <w:r w:rsidRPr="00327690">
        <w:t xml:space="preserve">Table </w:t>
      </w:r>
      <w:fldSimple w:instr=" SEQ Table \* ARABIC ">
        <w:r w:rsidR="00962446" w:rsidRPr="00327690">
          <w:rPr>
            <w:noProof/>
          </w:rPr>
          <w:t>1</w:t>
        </w:r>
      </w:fldSimple>
      <w:r w:rsidR="00697BB5" w:rsidRPr="00327690">
        <w:t>.</w:t>
      </w:r>
      <w:r w:rsidRPr="00327690">
        <w:t xml:space="preserve"> Change Specifications, Processing Steps.</w:t>
      </w:r>
      <w:bookmarkEnd w:id="215"/>
    </w:p>
    <w:tbl>
      <w:tblPr>
        <w:tblStyle w:val="TableGrid"/>
        <w:tblW w:w="0" w:type="auto"/>
        <w:tblLayout w:type="fixed"/>
        <w:tblLook w:val="04A0" w:firstRow="1" w:lastRow="0" w:firstColumn="1" w:lastColumn="0" w:noHBand="0" w:noVBand="1"/>
      </w:tblPr>
      <w:tblGrid>
        <w:gridCol w:w="855"/>
        <w:gridCol w:w="4095"/>
        <w:gridCol w:w="4410"/>
      </w:tblGrid>
      <w:tr w:rsidR="2F01C628" w:rsidRPr="00327690" w14:paraId="76E5B93C" w14:textId="77777777" w:rsidTr="00697BB5">
        <w:trPr>
          <w:tblHeader/>
        </w:trPr>
        <w:tc>
          <w:tcPr>
            <w:tcW w:w="855" w:type="dxa"/>
            <w:tcBorders>
              <w:top w:val="single" w:sz="8" w:space="0" w:color="auto"/>
              <w:left w:val="single" w:sz="8" w:space="0" w:color="auto"/>
              <w:bottom w:val="single" w:sz="8" w:space="0" w:color="auto"/>
              <w:right w:val="single" w:sz="8" w:space="0" w:color="auto"/>
            </w:tcBorders>
            <w:shd w:val="clear" w:color="auto" w:fill="1F497D"/>
          </w:tcPr>
          <w:p w14:paraId="2CFB5D5C" w14:textId="21260C17" w:rsidR="2F01C628" w:rsidRPr="00327690" w:rsidRDefault="2F01C628" w:rsidP="2F01C628">
            <w:pPr>
              <w:ind w:left="0"/>
              <w:jc w:val="left"/>
            </w:pPr>
            <w:r w:rsidRPr="00327690">
              <w:rPr>
                <w:b/>
                <w:bCs/>
                <w:color w:val="FFFFFF" w:themeColor="background1"/>
                <w:sz w:val="20"/>
                <w:szCs w:val="20"/>
              </w:rPr>
              <w:t>Order</w:t>
            </w:r>
          </w:p>
        </w:tc>
        <w:tc>
          <w:tcPr>
            <w:tcW w:w="4095" w:type="dxa"/>
            <w:tcBorders>
              <w:top w:val="single" w:sz="8" w:space="0" w:color="auto"/>
              <w:left w:val="single" w:sz="8" w:space="0" w:color="auto"/>
              <w:bottom w:val="single" w:sz="8" w:space="0" w:color="auto"/>
              <w:right w:val="single" w:sz="8" w:space="0" w:color="auto"/>
            </w:tcBorders>
            <w:shd w:val="clear" w:color="auto" w:fill="1F497D"/>
          </w:tcPr>
          <w:p w14:paraId="52823ED0" w14:textId="1DFAD1A5" w:rsidR="2F01C628" w:rsidRPr="00327690" w:rsidRDefault="2F01C628" w:rsidP="2F01C628">
            <w:pPr>
              <w:jc w:val="left"/>
            </w:pPr>
            <w:r w:rsidRPr="00327690">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1F497D"/>
          </w:tcPr>
          <w:p w14:paraId="2123FA48" w14:textId="69262F7D" w:rsidR="2F01C628" w:rsidRPr="00327690" w:rsidRDefault="2F01C628" w:rsidP="2F01C628">
            <w:pPr>
              <w:jc w:val="left"/>
            </w:pPr>
            <w:r w:rsidRPr="00327690">
              <w:rPr>
                <w:b/>
                <w:bCs/>
                <w:color w:val="FFFFFF" w:themeColor="background1"/>
                <w:sz w:val="20"/>
                <w:szCs w:val="20"/>
              </w:rPr>
              <w:t>Details</w:t>
            </w:r>
          </w:p>
        </w:tc>
      </w:tr>
      <w:tr w:rsidR="2F01C628" w:rsidRPr="00327690" w14:paraId="1F30A46A" w14:textId="77777777" w:rsidTr="2F01C628">
        <w:tc>
          <w:tcPr>
            <w:tcW w:w="855" w:type="dxa"/>
            <w:tcBorders>
              <w:top w:val="single" w:sz="8" w:space="0" w:color="auto"/>
              <w:left w:val="single" w:sz="8" w:space="0" w:color="auto"/>
              <w:bottom w:val="single" w:sz="8" w:space="0" w:color="auto"/>
              <w:right w:val="single" w:sz="8" w:space="0" w:color="auto"/>
            </w:tcBorders>
          </w:tcPr>
          <w:p w14:paraId="68E1C643" w14:textId="529FBF76" w:rsidR="2F01C628" w:rsidRPr="00327690" w:rsidRDefault="2F01C628" w:rsidP="2F01C628">
            <w:pPr>
              <w:ind w:left="0"/>
              <w:jc w:val="left"/>
            </w:pPr>
            <w:r w:rsidRPr="00327690">
              <w:rPr>
                <w:b/>
                <w:bCs/>
                <w:sz w:val="20"/>
                <w:szCs w:val="20"/>
              </w:rPr>
              <w:t>1</w:t>
            </w:r>
          </w:p>
        </w:tc>
        <w:tc>
          <w:tcPr>
            <w:tcW w:w="4095" w:type="dxa"/>
            <w:tcBorders>
              <w:top w:val="single" w:sz="8" w:space="0" w:color="auto"/>
              <w:left w:val="single" w:sz="8" w:space="0" w:color="auto"/>
              <w:bottom w:val="single" w:sz="8" w:space="0" w:color="auto"/>
              <w:right w:val="single" w:sz="8" w:space="0" w:color="auto"/>
            </w:tcBorders>
          </w:tcPr>
          <w:p w14:paraId="3833CA5E" w14:textId="46506322" w:rsidR="2F01C628" w:rsidRPr="00327690" w:rsidRDefault="2F01C628" w:rsidP="2F01C628">
            <w:pPr>
              <w:ind w:left="0"/>
              <w:jc w:val="left"/>
            </w:pPr>
            <w:r w:rsidRPr="00327690">
              <w:rPr>
                <w:sz w:val="20"/>
                <w:szCs w:val="20"/>
              </w:rPr>
              <w:t xml:space="preserve">Open the Pre-processing </w:t>
            </w:r>
            <w:proofErr w:type="spellStart"/>
            <w:r w:rsidRPr="00327690">
              <w:rPr>
                <w:sz w:val="20"/>
                <w:szCs w:val="20"/>
              </w:rPr>
              <w:t>Quickstart</w:t>
            </w:r>
            <w:proofErr w:type="spellEnd"/>
            <w:r w:rsidRPr="00327690">
              <w:rPr>
                <w:sz w:val="20"/>
                <w:szCs w:val="20"/>
              </w:rPr>
              <w:t xml:space="preserve"> program</w:t>
            </w:r>
          </w:p>
          <w:p w14:paraId="6EC24E4F" w14:textId="28482DA9" w:rsidR="2F01C628" w:rsidRPr="00327690" w:rsidRDefault="2F01C628" w:rsidP="2F01C628">
            <w:pPr>
              <w:ind w:left="0"/>
              <w:jc w:val="left"/>
            </w:pPr>
            <w:r w:rsidRPr="00327690">
              <w:rPr>
                <w:sz w:val="20"/>
                <w:szCs w:val="20"/>
              </w:rPr>
              <w:t xml:space="preserve"> </w:t>
            </w:r>
          </w:p>
        </w:tc>
        <w:tc>
          <w:tcPr>
            <w:tcW w:w="4410" w:type="dxa"/>
            <w:tcBorders>
              <w:top w:val="single" w:sz="8" w:space="0" w:color="auto"/>
              <w:left w:val="single" w:sz="8" w:space="0" w:color="auto"/>
              <w:bottom w:val="single" w:sz="8" w:space="0" w:color="auto"/>
              <w:right w:val="single" w:sz="8" w:space="0" w:color="auto"/>
            </w:tcBorders>
          </w:tcPr>
          <w:p w14:paraId="01F10BD7" w14:textId="2D7F920A" w:rsidR="2F01C628" w:rsidRPr="00327690" w:rsidRDefault="2F01C628" w:rsidP="2F01C628">
            <w:pPr>
              <w:ind w:left="0"/>
              <w:jc w:val="left"/>
            </w:pPr>
            <w:r w:rsidRPr="00327690">
              <w:rPr>
                <w:sz w:val="20"/>
                <w:szCs w:val="20"/>
              </w:rPr>
              <w:t xml:space="preserve">The </w:t>
            </w:r>
            <w:proofErr w:type="spellStart"/>
            <w:r w:rsidRPr="00327690">
              <w:rPr>
                <w:sz w:val="20"/>
                <w:szCs w:val="20"/>
              </w:rPr>
              <w:t>Quickstart</w:t>
            </w:r>
            <w:proofErr w:type="spellEnd"/>
            <w:r w:rsidRPr="00327690">
              <w:rPr>
                <w:sz w:val="20"/>
                <w:szCs w:val="20"/>
              </w:rPr>
              <w:t xml:space="preserve"> program is stored in the folder:</w:t>
            </w:r>
          </w:p>
          <w:p w14:paraId="410F1C05" w14:textId="354FC842" w:rsidR="2F01C628" w:rsidRPr="00327690" w:rsidRDefault="2F01C628" w:rsidP="2F01C628">
            <w:pPr>
              <w:ind w:left="0"/>
              <w:jc w:val="left"/>
            </w:pPr>
            <w:proofErr w:type="gramStart"/>
            <w:r w:rsidRPr="00327690">
              <w:rPr>
                <w:sz w:val="20"/>
                <w:szCs w:val="20"/>
              </w:rPr>
              <w:t>"..</w:t>
            </w:r>
            <w:proofErr w:type="gramEnd"/>
            <w:r w:rsidRPr="00327690">
              <w:rPr>
                <w:sz w:val="20"/>
                <w:szCs w:val="20"/>
              </w:rPr>
              <w:t>\1_SAS_Programs\Pre-Processing”</w:t>
            </w:r>
          </w:p>
          <w:p w14:paraId="79567738" w14:textId="2F020024" w:rsidR="2F01C628" w:rsidRPr="00327690" w:rsidRDefault="2F01C628" w:rsidP="2F01C628">
            <w:pPr>
              <w:ind w:left="0"/>
              <w:jc w:val="left"/>
            </w:pPr>
            <w:r w:rsidRPr="00327690">
              <w:rPr>
                <w:sz w:val="20"/>
                <w:szCs w:val="20"/>
              </w:rPr>
              <w:t xml:space="preserve"> </w:t>
            </w:r>
          </w:p>
        </w:tc>
      </w:tr>
      <w:tr w:rsidR="2F01C628" w:rsidRPr="00327690" w14:paraId="55E5F178" w14:textId="77777777" w:rsidTr="2F01C628">
        <w:tc>
          <w:tcPr>
            <w:tcW w:w="855" w:type="dxa"/>
            <w:tcBorders>
              <w:top w:val="single" w:sz="8" w:space="0" w:color="auto"/>
              <w:left w:val="single" w:sz="8" w:space="0" w:color="auto"/>
              <w:bottom w:val="single" w:sz="8" w:space="0" w:color="auto"/>
              <w:right w:val="single" w:sz="8" w:space="0" w:color="auto"/>
            </w:tcBorders>
          </w:tcPr>
          <w:p w14:paraId="10EFD6CF" w14:textId="22503536" w:rsidR="2F01C628" w:rsidRPr="00327690" w:rsidRDefault="2F01C628" w:rsidP="2F01C628">
            <w:pPr>
              <w:ind w:left="0"/>
              <w:jc w:val="left"/>
            </w:pPr>
            <w:r w:rsidRPr="00327690">
              <w:rPr>
                <w:b/>
                <w:bCs/>
                <w:sz w:val="20"/>
                <w:szCs w:val="20"/>
              </w:rPr>
              <w:t>2</w:t>
            </w:r>
          </w:p>
        </w:tc>
        <w:tc>
          <w:tcPr>
            <w:tcW w:w="4095" w:type="dxa"/>
            <w:tcBorders>
              <w:top w:val="single" w:sz="8" w:space="0" w:color="auto"/>
              <w:left w:val="single" w:sz="8" w:space="0" w:color="auto"/>
              <w:bottom w:val="single" w:sz="8" w:space="0" w:color="auto"/>
              <w:right w:val="single" w:sz="8" w:space="0" w:color="auto"/>
            </w:tcBorders>
          </w:tcPr>
          <w:p w14:paraId="3F1A1C37" w14:textId="5FE22743" w:rsidR="2F01C628" w:rsidRPr="00327690" w:rsidRDefault="2F01C628" w:rsidP="2F01C628">
            <w:pPr>
              <w:ind w:left="0"/>
              <w:jc w:val="left"/>
            </w:pPr>
            <w:r w:rsidRPr="00327690">
              <w:rPr>
                <w:sz w:val="20"/>
                <w:szCs w:val="20"/>
              </w:rPr>
              <w:t>Edit the SAS program within “SECTION 1: Input Folder and file names”</w:t>
            </w:r>
          </w:p>
        </w:tc>
        <w:tc>
          <w:tcPr>
            <w:tcW w:w="4410" w:type="dxa"/>
            <w:tcBorders>
              <w:top w:val="single" w:sz="8" w:space="0" w:color="auto"/>
              <w:left w:val="single" w:sz="8" w:space="0" w:color="auto"/>
              <w:bottom w:val="single" w:sz="8" w:space="0" w:color="auto"/>
              <w:right w:val="single" w:sz="8" w:space="0" w:color="auto"/>
            </w:tcBorders>
          </w:tcPr>
          <w:p w14:paraId="52AF43DF" w14:textId="018501A7" w:rsidR="2F01C628" w:rsidRPr="00327690" w:rsidRDefault="2F01C628" w:rsidP="2F01C628">
            <w:pPr>
              <w:ind w:left="0"/>
              <w:jc w:val="left"/>
            </w:pPr>
            <w:r w:rsidRPr="00327690">
              <w:rPr>
                <w:sz w:val="20"/>
                <w:szCs w:val="20"/>
              </w:rPr>
              <w:t>Follow the SAS programs and update the macro variable specifications, in particular:</w:t>
            </w:r>
          </w:p>
        </w:tc>
      </w:tr>
    </w:tbl>
    <w:p w14:paraId="43F27E9D" w14:textId="64DEB010" w:rsidR="4B3A4FED" w:rsidRPr="00327690" w:rsidRDefault="4B3A4FED" w:rsidP="2F01C628">
      <w:pPr>
        <w:jc w:val="left"/>
      </w:pPr>
      <w:r w:rsidRPr="00327690">
        <w:t xml:space="preserve"> </w:t>
      </w:r>
    </w:p>
    <w:p w14:paraId="527A066B" w14:textId="77777777" w:rsidR="00327690" w:rsidRDefault="00327690">
      <w:pPr>
        <w:spacing w:before="0" w:after="0"/>
        <w:jc w:val="left"/>
        <w:rPr>
          <w:b/>
          <w:sz w:val="20"/>
          <w:szCs w:val="20"/>
        </w:rPr>
      </w:pPr>
      <w:bookmarkStart w:id="216" w:name="_Toc85789248"/>
      <w:r>
        <w:br w:type="page"/>
      </w:r>
    </w:p>
    <w:p w14:paraId="6DA7745B" w14:textId="6978985D" w:rsidR="4B3A4FED" w:rsidRPr="00327690" w:rsidRDefault="4B3A4FED" w:rsidP="007D5286">
      <w:pPr>
        <w:pStyle w:val="Caption"/>
      </w:pPr>
      <w:r w:rsidRPr="00327690">
        <w:lastRenderedPageBreak/>
        <w:t xml:space="preserve">Table </w:t>
      </w:r>
      <w:fldSimple w:instr=" SEQ Table \* ARABIC ">
        <w:r w:rsidR="00962446" w:rsidRPr="00327690">
          <w:rPr>
            <w:noProof/>
          </w:rPr>
          <w:t>2</w:t>
        </w:r>
      </w:fldSimple>
      <w:r w:rsidR="00697BB5" w:rsidRPr="00327690">
        <w:t>.</w:t>
      </w:r>
      <w:r w:rsidRPr="00327690">
        <w:t xml:space="preserve"> Change Specifications, SAS Macro Variables</w:t>
      </w:r>
      <w:bookmarkEnd w:id="216"/>
    </w:p>
    <w:tbl>
      <w:tblPr>
        <w:tblW w:w="0" w:type="auto"/>
        <w:tblLayout w:type="fixed"/>
        <w:tblLook w:val="04A0" w:firstRow="1" w:lastRow="0" w:firstColumn="1" w:lastColumn="0" w:noHBand="0" w:noVBand="1"/>
      </w:tblPr>
      <w:tblGrid>
        <w:gridCol w:w="1740"/>
        <w:gridCol w:w="3195"/>
        <w:gridCol w:w="4410"/>
      </w:tblGrid>
      <w:tr w:rsidR="2F01C628" w:rsidRPr="00327690" w14:paraId="53442209" w14:textId="77777777" w:rsidTr="2F01C628">
        <w:tc>
          <w:tcPr>
            <w:tcW w:w="1740" w:type="dxa"/>
            <w:tcBorders>
              <w:top w:val="single" w:sz="8" w:space="0" w:color="auto"/>
              <w:left w:val="single" w:sz="8" w:space="0" w:color="auto"/>
              <w:bottom w:val="single" w:sz="8" w:space="0" w:color="auto"/>
              <w:right w:val="single" w:sz="8" w:space="0" w:color="auto"/>
            </w:tcBorders>
            <w:shd w:val="clear" w:color="auto" w:fill="1F497D"/>
          </w:tcPr>
          <w:p w14:paraId="5CB844E8" w14:textId="03B8484E" w:rsidR="2F01C628" w:rsidRPr="00327690" w:rsidRDefault="2F01C628" w:rsidP="2F01C628">
            <w:pPr>
              <w:jc w:val="left"/>
            </w:pPr>
            <w:r w:rsidRPr="00327690">
              <w:rPr>
                <w:b/>
                <w:bCs/>
                <w:color w:val="FFFFFF" w:themeColor="background1"/>
                <w:sz w:val="20"/>
                <w:szCs w:val="20"/>
              </w:rPr>
              <w:t>SAS Macro Variable</w:t>
            </w:r>
          </w:p>
        </w:tc>
        <w:tc>
          <w:tcPr>
            <w:tcW w:w="3195" w:type="dxa"/>
            <w:tcBorders>
              <w:top w:val="single" w:sz="8" w:space="0" w:color="auto"/>
              <w:left w:val="single" w:sz="8" w:space="0" w:color="auto"/>
              <w:bottom w:val="single" w:sz="8" w:space="0" w:color="auto"/>
              <w:right w:val="single" w:sz="8" w:space="0" w:color="auto"/>
            </w:tcBorders>
            <w:shd w:val="clear" w:color="auto" w:fill="1F497D"/>
          </w:tcPr>
          <w:p w14:paraId="683960AD" w14:textId="22346AA5" w:rsidR="2F01C628" w:rsidRPr="00327690" w:rsidRDefault="2F01C628" w:rsidP="2F01C628">
            <w:pPr>
              <w:jc w:val="left"/>
            </w:pPr>
            <w:r w:rsidRPr="00327690">
              <w:rPr>
                <w:b/>
                <w:bCs/>
                <w:color w:val="FFFFFF" w:themeColor="background1"/>
                <w:sz w:val="20"/>
                <w:szCs w:val="20"/>
              </w:rPr>
              <w:t>Details</w:t>
            </w:r>
          </w:p>
        </w:tc>
        <w:tc>
          <w:tcPr>
            <w:tcW w:w="4410" w:type="dxa"/>
            <w:tcBorders>
              <w:top w:val="single" w:sz="8" w:space="0" w:color="auto"/>
              <w:left w:val="single" w:sz="8" w:space="0" w:color="auto"/>
              <w:bottom w:val="single" w:sz="8" w:space="0" w:color="auto"/>
              <w:right w:val="single" w:sz="8" w:space="0" w:color="auto"/>
            </w:tcBorders>
            <w:shd w:val="clear" w:color="auto" w:fill="1F497D"/>
          </w:tcPr>
          <w:p w14:paraId="04AA6D88" w14:textId="6BF8F9D3" w:rsidR="2F01C628" w:rsidRPr="00327690" w:rsidRDefault="2F01C628" w:rsidP="2F01C628">
            <w:pPr>
              <w:jc w:val="left"/>
            </w:pPr>
            <w:r w:rsidRPr="00327690">
              <w:rPr>
                <w:b/>
                <w:bCs/>
                <w:color w:val="FFFFFF" w:themeColor="background1"/>
                <w:sz w:val="20"/>
                <w:szCs w:val="20"/>
              </w:rPr>
              <w:t>Example</w:t>
            </w:r>
          </w:p>
        </w:tc>
      </w:tr>
      <w:tr w:rsidR="2F01C628" w:rsidRPr="00327690" w14:paraId="02C16E31" w14:textId="77777777" w:rsidTr="2F01C628">
        <w:tc>
          <w:tcPr>
            <w:tcW w:w="1740" w:type="dxa"/>
            <w:tcBorders>
              <w:top w:val="single" w:sz="8" w:space="0" w:color="auto"/>
              <w:left w:val="single" w:sz="8" w:space="0" w:color="auto"/>
              <w:bottom w:val="single" w:sz="8" w:space="0" w:color="auto"/>
              <w:right w:val="single" w:sz="8" w:space="0" w:color="auto"/>
            </w:tcBorders>
          </w:tcPr>
          <w:p w14:paraId="3BEF6999" w14:textId="279D3B4F" w:rsidR="2F01C628" w:rsidRPr="00327690" w:rsidRDefault="2F01C628" w:rsidP="2F01C628">
            <w:pPr>
              <w:jc w:val="left"/>
            </w:pPr>
            <w:r w:rsidRPr="00327690">
              <w:rPr>
                <w:sz w:val="20"/>
                <w:szCs w:val="20"/>
              </w:rPr>
              <w:t>ROOT_PRE</w:t>
            </w:r>
            <w:r w:rsidRPr="00327690">
              <w:rPr>
                <w:b/>
                <w:bCs/>
                <w:sz w:val="20"/>
                <w:szCs w:val="20"/>
              </w:rPr>
              <w:t xml:space="preserve"> </w:t>
            </w:r>
          </w:p>
        </w:tc>
        <w:tc>
          <w:tcPr>
            <w:tcW w:w="3195" w:type="dxa"/>
            <w:tcBorders>
              <w:top w:val="single" w:sz="8" w:space="0" w:color="auto"/>
              <w:left w:val="single" w:sz="8" w:space="0" w:color="auto"/>
              <w:bottom w:val="single" w:sz="8" w:space="0" w:color="auto"/>
              <w:right w:val="single" w:sz="8" w:space="0" w:color="auto"/>
            </w:tcBorders>
          </w:tcPr>
          <w:p w14:paraId="140B9457" w14:textId="68D9960F" w:rsidR="2F01C628" w:rsidRPr="00327690" w:rsidRDefault="2F01C628" w:rsidP="2F01C628">
            <w:pPr>
              <w:jc w:val="left"/>
            </w:pPr>
            <w:r w:rsidRPr="00327690">
              <w:rPr>
                <w:sz w:val="20"/>
                <w:szCs w:val="20"/>
              </w:rPr>
              <w:t xml:space="preserve">The core folder name where </w:t>
            </w:r>
            <w:r w:rsidR="00E2369C" w:rsidRPr="00327690">
              <w:rPr>
                <w:sz w:val="20"/>
                <w:szCs w:val="20"/>
              </w:rPr>
              <w:t>CODI-APQ</w:t>
            </w:r>
            <w:r w:rsidRPr="00327690">
              <w:rPr>
                <w:sz w:val="20"/>
                <w:szCs w:val="20"/>
              </w:rPr>
              <w:t>-GEO3 are saved (see part 2.1.1).</w:t>
            </w:r>
          </w:p>
        </w:tc>
        <w:tc>
          <w:tcPr>
            <w:tcW w:w="4410" w:type="dxa"/>
            <w:tcBorders>
              <w:top w:val="single" w:sz="8" w:space="0" w:color="auto"/>
              <w:left w:val="single" w:sz="8" w:space="0" w:color="auto"/>
              <w:bottom w:val="single" w:sz="8" w:space="0" w:color="auto"/>
              <w:right w:val="single" w:sz="8" w:space="0" w:color="auto"/>
            </w:tcBorders>
          </w:tcPr>
          <w:p w14:paraId="40971B52" w14:textId="0CDA4201"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ROOT_PRE = P:\</w:t>
            </w:r>
            <w:r w:rsidR="00E2369C" w:rsidRPr="00327690">
              <w:rPr>
                <w:sz w:val="20"/>
                <w:szCs w:val="20"/>
              </w:rPr>
              <w:t>CODI-APQ</w:t>
            </w:r>
            <w:r w:rsidRPr="00327690">
              <w:rPr>
                <w:sz w:val="20"/>
                <w:szCs w:val="20"/>
              </w:rPr>
              <w:t>-master\</w:t>
            </w:r>
            <w:r w:rsidR="00E2369C" w:rsidRPr="00327690">
              <w:rPr>
                <w:sz w:val="20"/>
                <w:szCs w:val="20"/>
              </w:rPr>
              <w:t>CODI-APQ</w:t>
            </w:r>
            <w:r w:rsidRPr="00327690">
              <w:rPr>
                <w:sz w:val="20"/>
                <w:szCs w:val="20"/>
              </w:rPr>
              <w:t>-GEO3;</w:t>
            </w:r>
          </w:p>
        </w:tc>
      </w:tr>
      <w:tr w:rsidR="2F01C628" w:rsidRPr="00327690" w14:paraId="49D07931" w14:textId="77777777" w:rsidTr="2F01C628">
        <w:tc>
          <w:tcPr>
            <w:tcW w:w="1740" w:type="dxa"/>
            <w:tcBorders>
              <w:top w:val="single" w:sz="8" w:space="0" w:color="auto"/>
              <w:left w:val="single" w:sz="8" w:space="0" w:color="auto"/>
              <w:bottom w:val="single" w:sz="8" w:space="0" w:color="auto"/>
              <w:right w:val="single" w:sz="8" w:space="0" w:color="auto"/>
            </w:tcBorders>
          </w:tcPr>
          <w:p w14:paraId="7417B66B" w14:textId="1C437BF9" w:rsidR="2F01C628" w:rsidRPr="00327690" w:rsidRDefault="2F01C628" w:rsidP="2F01C628">
            <w:pPr>
              <w:jc w:val="left"/>
            </w:pPr>
            <w:r w:rsidRPr="00327690">
              <w:rPr>
                <w:sz w:val="20"/>
                <w:szCs w:val="20"/>
              </w:rPr>
              <w:t>PROGS_PRE</w:t>
            </w:r>
            <w:r w:rsidRPr="00327690">
              <w:rPr>
                <w:b/>
                <w:bCs/>
                <w:sz w:val="20"/>
                <w:szCs w:val="20"/>
              </w:rPr>
              <w:t xml:space="preserve"> </w:t>
            </w:r>
          </w:p>
        </w:tc>
        <w:tc>
          <w:tcPr>
            <w:tcW w:w="3195" w:type="dxa"/>
            <w:tcBorders>
              <w:top w:val="single" w:sz="8" w:space="0" w:color="auto"/>
              <w:left w:val="single" w:sz="8" w:space="0" w:color="auto"/>
              <w:bottom w:val="single" w:sz="8" w:space="0" w:color="auto"/>
              <w:right w:val="single" w:sz="8" w:space="0" w:color="auto"/>
            </w:tcBorders>
          </w:tcPr>
          <w:p w14:paraId="12C2D302" w14:textId="25031842" w:rsidR="2F01C628" w:rsidRPr="00327690" w:rsidRDefault="2F01C628" w:rsidP="2F01C628">
            <w:pPr>
              <w:jc w:val="left"/>
            </w:pPr>
            <w:r w:rsidRPr="00327690">
              <w:rPr>
                <w:sz w:val="20"/>
                <w:szCs w:val="20"/>
              </w:rPr>
              <w:t>The folder name of the pre-processing SAS programs (</w:t>
            </w:r>
            <w:proofErr w:type="gramStart"/>
            <w:r w:rsidRPr="00327690">
              <w:rPr>
                <w:sz w:val="20"/>
                <w:szCs w:val="20"/>
              </w:rPr>
              <w:t>e.g.</w:t>
            </w:r>
            <w:proofErr w:type="gramEnd"/>
            <w:r w:rsidRPr="00327690">
              <w:rPr>
                <w:sz w:val="20"/>
                <w:szCs w:val="20"/>
              </w:rPr>
              <w:t xml:space="preserve"> core folder name plus “\1_SAS_Programs\Pre-Processing”).</w:t>
            </w:r>
          </w:p>
        </w:tc>
        <w:tc>
          <w:tcPr>
            <w:tcW w:w="4410" w:type="dxa"/>
            <w:tcBorders>
              <w:top w:val="single" w:sz="8" w:space="0" w:color="auto"/>
              <w:left w:val="single" w:sz="8" w:space="0" w:color="auto"/>
              <w:bottom w:val="single" w:sz="8" w:space="0" w:color="auto"/>
              <w:right w:val="single" w:sz="8" w:space="0" w:color="auto"/>
            </w:tcBorders>
          </w:tcPr>
          <w:p w14:paraId="03110CA5" w14:textId="2D507965"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PROGS_PRE = &amp;ROOTPRE.\1_SAS_Programs\Pre-Processing;</w:t>
            </w:r>
          </w:p>
          <w:p w14:paraId="7678DB8A" w14:textId="2E848FE1" w:rsidR="2F01C628" w:rsidRPr="00327690" w:rsidRDefault="2F01C628" w:rsidP="2F01C628">
            <w:pPr>
              <w:jc w:val="left"/>
            </w:pPr>
            <w:r w:rsidRPr="00327690">
              <w:rPr>
                <w:sz w:val="20"/>
                <w:szCs w:val="20"/>
              </w:rPr>
              <w:t xml:space="preserve"> </w:t>
            </w:r>
          </w:p>
          <w:p w14:paraId="51D620C9" w14:textId="1BE88764" w:rsidR="2F01C628" w:rsidRPr="00327690" w:rsidRDefault="2F01C628" w:rsidP="2F01C628">
            <w:pPr>
              <w:jc w:val="left"/>
            </w:pPr>
            <w:r w:rsidRPr="00327690">
              <w:rPr>
                <w:sz w:val="20"/>
                <w:szCs w:val="20"/>
              </w:rPr>
              <w:t>/* for programs stored in P:\</w:t>
            </w:r>
            <w:r w:rsidR="00E2369C" w:rsidRPr="00327690">
              <w:rPr>
                <w:sz w:val="20"/>
                <w:szCs w:val="20"/>
              </w:rPr>
              <w:t>CODI-APQ</w:t>
            </w:r>
            <w:r w:rsidRPr="00327690">
              <w:rPr>
                <w:sz w:val="20"/>
                <w:szCs w:val="20"/>
              </w:rPr>
              <w:t>-master\</w:t>
            </w:r>
            <w:r w:rsidR="00E2369C" w:rsidRPr="00327690">
              <w:rPr>
                <w:sz w:val="20"/>
                <w:szCs w:val="20"/>
              </w:rPr>
              <w:t>CODI-APQ</w:t>
            </w:r>
            <w:r w:rsidRPr="00327690">
              <w:rPr>
                <w:sz w:val="20"/>
                <w:szCs w:val="20"/>
              </w:rPr>
              <w:t>-GEO3\1_SAS_Programs\Pre-Processing */</w:t>
            </w:r>
          </w:p>
        </w:tc>
      </w:tr>
      <w:tr w:rsidR="2F01C628" w:rsidRPr="00327690" w14:paraId="00681397" w14:textId="77777777" w:rsidTr="2F01C628">
        <w:tc>
          <w:tcPr>
            <w:tcW w:w="1740" w:type="dxa"/>
            <w:tcBorders>
              <w:top w:val="single" w:sz="8" w:space="0" w:color="auto"/>
              <w:left w:val="single" w:sz="8" w:space="0" w:color="auto"/>
              <w:bottom w:val="single" w:sz="8" w:space="0" w:color="auto"/>
              <w:right w:val="single" w:sz="8" w:space="0" w:color="auto"/>
            </w:tcBorders>
          </w:tcPr>
          <w:p w14:paraId="53B2E769" w14:textId="5CF176EA" w:rsidR="2F01C628" w:rsidRPr="00327690" w:rsidRDefault="2F01C628" w:rsidP="2F01C628">
            <w:pPr>
              <w:jc w:val="left"/>
            </w:pPr>
            <w:r w:rsidRPr="00327690">
              <w:rPr>
                <w:sz w:val="20"/>
                <w:szCs w:val="20"/>
              </w:rPr>
              <w:t>PRE_DEST</w:t>
            </w:r>
          </w:p>
        </w:tc>
        <w:tc>
          <w:tcPr>
            <w:tcW w:w="3195" w:type="dxa"/>
            <w:tcBorders>
              <w:top w:val="single" w:sz="8" w:space="0" w:color="auto"/>
              <w:left w:val="single" w:sz="8" w:space="0" w:color="auto"/>
              <w:bottom w:val="single" w:sz="8" w:space="0" w:color="auto"/>
              <w:right w:val="single" w:sz="8" w:space="0" w:color="auto"/>
            </w:tcBorders>
          </w:tcPr>
          <w:p w14:paraId="63E599BF" w14:textId="77F21958" w:rsidR="2F01C628" w:rsidRPr="00327690" w:rsidRDefault="2F01C628" w:rsidP="2F01C628">
            <w:pPr>
              <w:jc w:val="left"/>
            </w:pPr>
            <w:r w:rsidRPr="00327690">
              <w:rPr>
                <w:sz w:val="20"/>
                <w:szCs w:val="20"/>
              </w:rPr>
              <w:t>The folder name for results inside the “\2_Output”</w:t>
            </w:r>
          </w:p>
        </w:tc>
        <w:tc>
          <w:tcPr>
            <w:tcW w:w="4410" w:type="dxa"/>
            <w:tcBorders>
              <w:top w:val="single" w:sz="8" w:space="0" w:color="auto"/>
              <w:left w:val="single" w:sz="8" w:space="0" w:color="auto"/>
              <w:bottom w:val="single" w:sz="8" w:space="0" w:color="auto"/>
              <w:right w:val="single" w:sz="8" w:space="0" w:color="auto"/>
            </w:tcBorders>
          </w:tcPr>
          <w:p w14:paraId="6650B442" w14:textId="67428334"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PRE_DEST = </w:t>
            </w:r>
            <w:r w:rsidR="008B4F19" w:rsidRPr="00327690">
              <w:rPr>
                <w:sz w:val="20"/>
                <w:szCs w:val="20"/>
              </w:rPr>
              <w:t>CODI_APQ</w:t>
            </w:r>
            <w:r w:rsidRPr="00327690">
              <w:rPr>
                <w:sz w:val="20"/>
                <w:szCs w:val="20"/>
              </w:rPr>
              <w:t>_GEO3;</w:t>
            </w:r>
          </w:p>
          <w:p w14:paraId="6AFEDF2A" w14:textId="4C40A5F5" w:rsidR="2F01C628" w:rsidRPr="00327690" w:rsidRDefault="2F01C628" w:rsidP="2F01C628">
            <w:pPr>
              <w:jc w:val="left"/>
            </w:pPr>
            <w:r w:rsidRPr="00327690">
              <w:rPr>
                <w:sz w:val="20"/>
                <w:szCs w:val="20"/>
              </w:rPr>
              <w:t xml:space="preserve"> </w:t>
            </w:r>
          </w:p>
          <w:p w14:paraId="7EF53B1B" w14:textId="6E015A51" w:rsidR="2F01C628" w:rsidRPr="00327690" w:rsidRDefault="2F01C628" w:rsidP="2F01C628">
            <w:pPr>
              <w:jc w:val="left"/>
            </w:pPr>
            <w:r w:rsidRPr="00327690">
              <w:rPr>
                <w:sz w:val="20"/>
                <w:szCs w:val="20"/>
              </w:rPr>
              <w:t>/* output would be stored in P:\</w:t>
            </w:r>
            <w:r w:rsidR="00E2369C" w:rsidRPr="00327690">
              <w:rPr>
                <w:sz w:val="20"/>
                <w:szCs w:val="20"/>
              </w:rPr>
              <w:t>CODI-APQ</w:t>
            </w:r>
            <w:r w:rsidRPr="00327690">
              <w:rPr>
                <w:sz w:val="20"/>
                <w:szCs w:val="20"/>
              </w:rPr>
              <w:t>-master\</w:t>
            </w:r>
            <w:r w:rsidR="00E2369C" w:rsidRPr="00327690">
              <w:rPr>
                <w:sz w:val="20"/>
                <w:szCs w:val="20"/>
              </w:rPr>
              <w:t>CODI-APQ</w:t>
            </w:r>
            <w:r w:rsidRPr="00327690">
              <w:rPr>
                <w:sz w:val="20"/>
                <w:szCs w:val="20"/>
              </w:rPr>
              <w:t>-GEO3\2_Output\Pre_Processed_</w:t>
            </w:r>
            <w:r w:rsidR="008B4F19" w:rsidRPr="00327690">
              <w:rPr>
                <w:sz w:val="20"/>
                <w:szCs w:val="20"/>
              </w:rPr>
              <w:t>CODI_APQ</w:t>
            </w:r>
            <w:r w:rsidRPr="00327690">
              <w:rPr>
                <w:sz w:val="20"/>
                <w:szCs w:val="20"/>
              </w:rPr>
              <w:t>_GEO3*/</w:t>
            </w:r>
          </w:p>
        </w:tc>
      </w:tr>
      <w:tr w:rsidR="2F01C628" w:rsidRPr="00327690" w14:paraId="62D2AE57" w14:textId="77777777" w:rsidTr="2F01C628">
        <w:tc>
          <w:tcPr>
            <w:tcW w:w="1740" w:type="dxa"/>
            <w:tcBorders>
              <w:top w:val="single" w:sz="8" w:space="0" w:color="auto"/>
              <w:left w:val="single" w:sz="8" w:space="0" w:color="auto"/>
              <w:bottom w:val="single" w:sz="8" w:space="0" w:color="auto"/>
              <w:right w:val="single" w:sz="8" w:space="0" w:color="auto"/>
            </w:tcBorders>
          </w:tcPr>
          <w:p w14:paraId="55A203ED" w14:textId="5CB01136" w:rsidR="2F01C628" w:rsidRPr="00327690" w:rsidRDefault="2F01C628" w:rsidP="2F01C628">
            <w:pPr>
              <w:jc w:val="left"/>
            </w:pPr>
            <w:r w:rsidRPr="00327690">
              <w:rPr>
                <w:sz w:val="20"/>
                <w:szCs w:val="20"/>
              </w:rPr>
              <w:t>ACS_FILENAME</w:t>
            </w:r>
            <w:r w:rsidRPr="00327690">
              <w:rPr>
                <w:b/>
                <w:bCs/>
                <w:sz w:val="20"/>
                <w:szCs w:val="20"/>
              </w:rPr>
              <w:t xml:space="preserve"> </w:t>
            </w:r>
          </w:p>
        </w:tc>
        <w:tc>
          <w:tcPr>
            <w:tcW w:w="3195" w:type="dxa"/>
            <w:tcBorders>
              <w:top w:val="single" w:sz="8" w:space="0" w:color="auto"/>
              <w:left w:val="single" w:sz="8" w:space="0" w:color="auto"/>
              <w:bottom w:val="single" w:sz="8" w:space="0" w:color="auto"/>
              <w:right w:val="single" w:sz="8" w:space="0" w:color="auto"/>
            </w:tcBorders>
          </w:tcPr>
          <w:p w14:paraId="6E381A8E" w14:textId="4268878D" w:rsidR="2F01C628" w:rsidRPr="00327690" w:rsidRDefault="2F01C628" w:rsidP="2F01C628">
            <w:pPr>
              <w:jc w:val="left"/>
            </w:pPr>
            <w:r w:rsidRPr="00327690">
              <w:rPr>
                <w:sz w:val="20"/>
                <w:szCs w:val="20"/>
              </w:rPr>
              <w:t>The American Community Survey file name from part 2.2 or 2.3. The file is in csv format. Do not include the extension in the file name.</w:t>
            </w:r>
          </w:p>
        </w:tc>
        <w:tc>
          <w:tcPr>
            <w:tcW w:w="4410" w:type="dxa"/>
            <w:tcBorders>
              <w:top w:val="single" w:sz="8" w:space="0" w:color="auto"/>
              <w:left w:val="single" w:sz="8" w:space="0" w:color="auto"/>
              <w:bottom w:val="single" w:sz="8" w:space="0" w:color="auto"/>
              <w:right w:val="single" w:sz="8" w:space="0" w:color="auto"/>
            </w:tcBorders>
          </w:tcPr>
          <w:p w14:paraId="22F14DF5" w14:textId="28011FDC"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ACS_FILENAME = </w:t>
            </w:r>
            <w:proofErr w:type="spellStart"/>
            <w:r w:rsidRPr="00327690">
              <w:rPr>
                <w:sz w:val="20"/>
                <w:szCs w:val="20"/>
              </w:rPr>
              <w:t>ACS_State_COUNTY</w:t>
            </w:r>
            <w:proofErr w:type="spellEnd"/>
            <w:r w:rsidRPr="00327690">
              <w:rPr>
                <w:sz w:val="20"/>
                <w:szCs w:val="20"/>
              </w:rPr>
              <w:t xml:space="preserve">; </w:t>
            </w:r>
          </w:p>
          <w:p w14:paraId="3757EB12" w14:textId="24B920D1" w:rsidR="2F01C628" w:rsidRPr="00327690" w:rsidRDefault="2F01C628" w:rsidP="2F01C628">
            <w:pPr>
              <w:jc w:val="left"/>
            </w:pPr>
            <w:r w:rsidRPr="00327690">
              <w:rPr>
                <w:sz w:val="20"/>
                <w:szCs w:val="20"/>
              </w:rPr>
              <w:t xml:space="preserve">Or </w:t>
            </w:r>
          </w:p>
          <w:p w14:paraId="4A17F60E" w14:textId="01A964EE"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ACS_FILENAME = ACS_State_ZCTA3; </w:t>
            </w:r>
          </w:p>
        </w:tc>
      </w:tr>
      <w:tr w:rsidR="2F01C628" w:rsidRPr="00327690" w14:paraId="6FF5391A" w14:textId="77777777" w:rsidTr="2F01C628">
        <w:tc>
          <w:tcPr>
            <w:tcW w:w="1740" w:type="dxa"/>
            <w:tcBorders>
              <w:top w:val="single" w:sz="8" w:space="0" w:color="auto"/>
              <w:left w:val="single" w:sz="8" w:space="0" w:color="auto"/>
              <w:bottom w:val="single" w:sz="8" w:space="0" w:color="auto"/>
              <w:right w:val="single" w:sz="8" w:space="0" w:color="auto"/>
            </w:tcBorders>
          </w:tcPr>
          <w:p w14:paraId="02FDDE2D" w14:textId="42CCA6E9" w:rsidR="2F01C628" w:rsidRPr="00327690" w:rsidRDefault="2F01C628" w:rsidP="2F01C628">
            <w:pPr>
              <w:jc w:val="left"/>
            </w:pPr>
            <w:proofErr w:type="spellStart"/>
            <w:r w:rsidRPr="00327690">
              <w:rPr>
                <w:sz w:val="20"/>
                <w:szCs w:val="20"/>
              </w:rPr>
              <w:t>EHR_FileNAME</w:t>
            </w:r>
            <w:proofErr w:type="spellEnd"/>
            <w:r w:rsidRPr="00327690">
              <w:rPr>
                <w:b/>
                <w:bCs/>
                <w:sz w:val="20"/>
                <w:szCs w:val="20"/>
              </w:rPr>
              <w:t xml:space="preserve"> </w:t>
            </w:r>
          </w:p>
        </w:tc>
        <w:tc>
          <w:tcPr>
            <w:tcW w:w="3195" w:type="dxa"/>
            <w:tcBorders>
              <w:top w:val="single" w:sz="8" w:space="0" w:color="auto"/>
              <w:left w:val="single" w:sz="8" w:space="0" w:color="auto"/>
              <w:bottom w:val="single" w:sz="8" w:space="0" w:color="auto"/>
              <w:right w:val="single" w:sz="8" w:space="0" w:color="auto"/>
            </w:tcBorders>
          </w:tcPr>
          <w:p w14:paraId="5B635FC7" w14:textId="5DF12688" w:rsidR="2F01C628" w:rsidRPr="00327690" w:rsidRDefault="2F01C628" w:rsidP="2F01C628">
            <w:pPr>
              <w:jc w:val="left"/>
            </w:pPr>
            <w:r w:rsidRPr="00327690">
              <w:rPr>
                <w:sz w:val="20"/>
                <w:szCs w:val="20"/>
              </w:rPr>
              <w:t xml:space="preserve">The </w:t>
            </w:r>
            <w:r w:rsidR="00E2369C" w:rsidRPr="00327690">
              <w:rPr>
                <w:sz w:val="20"/>
                <w:szCs w:val="20"/>
              </w:rPr>
              <w:t>adult</w:t>
            </w:r>
            <w:r w:rsidRPr="00327690">
              <w:rPr>
                <w:sz w:val="20"/>
                <w:szCs w:val="20"/>
              </w:rPr>
              <w:t xml:space="preserve"> level EHR file from part 2.2 or 2.3. Do not include the extension.</w:t>
            </w:r>
          </w:p>
        </w:tc>
        <w:tc>
          <w:tcPr>
            <w:tcW w:w="4410" w:type="dxa"/>
            <w:tcBorders>
              <w:top w:val="single" w:sz="8" w:space="0" w:color="auto"/>
              <w:left w:val="single" w:sz="8" w:space="0" w:color="auto"/>
              <w:bottom w:val="single" w:sz="8" w:space="0" w:color="auto"/>
              <w:right w:val="single" w:sz="8" w:space="0" w:color="auto"/>
            </w:tcBorders>
          </w:tcPr>
          <w:p w14:paraId="71069214" w14:textId="14E2D1A1"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w:t>
            </w:r>
            <w:proofErr w:type="spellStart"/>
            <w:r w:rsidRPr="00327690">
              <w:rPr>
                <w:sz w:val="20"/>
                <w:szCs w:val="20"/>
              </w:rPr>
              <w:t>EHR_FileNAME</w:t>
            </w:r>
            <w:proofErr w:type="spellEnd"/>
            <w:r w:rsidRPr="00327690">
              <w:rPr>
                <w:sz w:val="20"/>
                <w:szCs w:val="20"/>
              </w:rPr>
              <w:t xml:space="preserve"> = </w:t>
            </w:r>
            <w:proofErr w:type="spellStart"/>
            <w:r w:rsidRPr="00327690">
              <w:rPr>
                <w:sz w:val="20"/>
                <w:szCs w:val="20"/>
              </w:rPr>
              <w:t>EHR_filename</w:t>
            </w:r>
            <w:proofErr w:type="spellEnd"/>
            <w:r w:rsidRPr="00327690">
              <w:rPr>
                <w:sz w:val="20"/>
                <w:szCs w:val="20"/>
              </w:rPr>
              <w:t>;</w:t>
            </w:r>
          </w:p>
        </w:tc>
      </w:tr>
      <w:tr w:rsidR="2F01C628" w:rsidRPr="00327690" w14:paraId="28AC524B" w14:textId="77777777" w:rsidTr="2F01C628">
        <w:tc>
          <w:tcPr>
            <w:tcW w:w="1740" w:type="dxa"/>
            <w:tcBorders>
              <w:top w:val="single" w:sz="8" w:space="0" w:color="auto"/>
              <w:left w:val="single" w:sz="8" w:space="0" w:color="auto"/>
              <w:bottom w:val="single" w:sz="8" w:space="0" w:color="auto"/>
              <w:right w:val="single" w:sz="8" w:space="0" w:color="auto"/>
            </w:tcBorders>
          </w:tcPr>
          <w:p w14:paraId="197E47F4" w14:textId="4044388E" w:rsidR="2F01C628" w:rsidRPr="00327690" w:rsidRDefault="2F01C628" w:rsidP="2F01C628">
            <w:pPr>
              <w:jc w:val="left"/>
            </w:pPr>
            <w:r w:rsidRPr="00327690">
              <w:rPr>
                <w:sz w:val="20"/>
                <w:szCs w:val="20"/>
              </w:rPr>
              <w:t>LOG_NAME_PRE</w:t>
            </w:r>
            <w:r w:rsidRPr="00327690">
              <w:rPr>
                <w:b/>
                <w:bCs/>
                <w:sz w:val="20"/>
                <w:szCs w:val="20"/>
              </w:rPr>
              <w:t xml:space="preserve"> </w:t>
            </w:r>
          </w:p>
        </w:tc>
        <w:tc>
          <w:tcPr>
            <w:tcW w:w="3195" w:type="dxa"/>
            <w:tcBorders>
              <w:top w:val="single" w:sz="8" w:space="0" w:color="auto"/>
              <w:left w:val="single" w:sz="8" w:space="0" w:color="auto"/>
              <w:bottom w:val="single" w:sz="8" w:space="0" w:color="auto"/>
              <w:right w:val="single" w:sz="8" w:space="0" w:color="auto"/>
            </w:tcBorders>
          </w:tcPr>
          <w:p w14:paraId="15A94299" w14:textId="31BE2176" w:rsidR="2F01C628" w:rsidRPr="00327690" w:rsidRDefault="2F01C628" w:rsidP="2F01C628">
            <w:pPr>
              <w:jc w:val="left"/>
            </w:pPr>
            <w:r w:rsidRPr="00327690">
              <w:rPr>
                <w:sz w:val="20"/>
                <w:szCs w:val="20"/>
              </w:rPr>
              <w:t xml:space="preserve">The name of the SAS log file. </w:t>
            </w:r>
            <w:proofErr w:type="spellStart"/>
            <w:r w:rsidRPr="00327690">
              <w:rPr>
                <w:sz w:val="20"/>
                <w:szCs w:val="20"/>
              </w:rPr>
              <w:t>Quickstart_Pre_Processing_</w:t>
            </w:r>
            <w:r w:rsidR="008B4F19" w:rsidRPr="00327690">
              <w:rPr>
                <w:sz w:val="20"/>
                <w:szCs w:val="20"/>
              </w:rPr>
              <w:t>CODI_APQ</w:t>
            </w:r>
            <w:proofErr w:type="spellEnd"/>
            <w:r w:rsidRPr="00327690">
              <w:rPr>
                <w:sz w:val="20"/>
                <w:szCs w:val="20"/>
              </w:rPr>
              <w:t>. Users have the option to rename the log file name before it is created.</w:t>
            </w:r>
          </w:p>
        </w:tc>
        <w:tc>
          <w:tcPr>
            <w:tcW w:w="4410" w:type="dxa"/>
            <w:tcBorders>
              <w:top w:val="single" w:sz="8" w:space="0" w:color="auto"/>
              <w:left w:val="single" w:sz="8" w:space="0" w:color="auto"/>
              <w:bottom w:val="single" w:sz="8" w:space="0" w:color="auto"/>
              <w:right w:val="single" w:sz="8" w:space="0" w:color="auto"/>
            </w:tcBorders>
          </w:tcPr>
          <w:p w14:paraId="47757135" w14:textId="55904D5E"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LOG_NAME_PRE = </w:t>
            </w:r>
            <w:proofErr w:type="spellStart"/>
            <w:r w:rsidRPr="00327690">
              <w:rPr>
                <w:sz w:val="20"/>
                <w:szCs w:val="20"/>
              </w:rPr>
              <w:t>LogName</w:t>
            </w:r>
            <w:proofErr w:type="spellEnd"/>
            <w:r w:rsidRPr="00327690">
              <w:rPr>
                <w:sz w:val="20"/>
                <w:szCs w:val="20"/>
              </w:rPr>
              <w:t>;</w:t>
            </w:r>
          </w:p>
          <w:p w14:paraId="680C6B82" w14:textId="703E4C8B" w:rsidR="2F01C628" w:rsidRPr="00327690" w:rsidRDefault="2F01C628" w:rsidP="2F01C628">
            <w:pPr>
              <w:jc w:val="left"/>
            </w:pPr>
            <w:r w:rsidRPr="00327690">
              <w:rPr>
                <w:sz w:val="20"/>
                <w:szCs w:val="20"/>
              </w:rPr>
              <w:t xml:space="preserve"> </w:t>
            </w:r>
          </w:p>
          <w:p w14:paraId="1300D199" w14:textId="2CB5D250" w:rsidR="2F01C628" w:rsidRPr="00327690" w:rsidRDefault="2F01C628" w:rsidP="2F01C628">
            <w:pPr>
              <w:jc w:val="left"/>
            </w:pPr>
            <w:r w:rsidRPr="00327690">
              <w:rPr>
                <w:sz w:val="20"/>
                <w:szCs w:val="20"/>
              </w:rPr>
              <w:t>/*the SAS log will be stored in: P:\</w:t>
            </w:r>
            <w:r w:rsidR="00E2369C" w:rsidRPr="00327690">
              <w:rPr>
                <w:sz w:val="20"/>
                <w:szCs w:val="20"/>
              </w:rPr>
              <w:t>CODI-APQ</w:t>
            </w:r>
            <w:r w:rsidRPr="00327690">
              <w:rPr>
                <w:sz w:val="20"/>
                <w:szCs w:val="20"/>
              </w:rPr>
              <w:t>-master\</w:t>
            </w:r>
            <w:r w:rsidR="00E2369C" w:rsidRPr="00327690">
              <w:rPr>
                <w:sz w:val="20"/>
                <w:szCs w:val="20"/>
              </w:rPr>
              <w:t>CODI-APQ</w:t>
            </w:r>
            <w:r w:rsidRPr="00327690">
              <w:rPr>
                <w:sz w:val="20"/>
                <w:szCs w:val="20"/>
              </w:rPr>
              <w:t>-GEO3\2_Output \SAS LOG\</w:t>
            </w:r>
            <w:proofErr w:type="spellStart"/>
            <w:r w:rsidRPr="00327690">
              <w:rPr>
                <w:sz w:val="20"/>
                <w:szCs w:val="20"/>
              </w:rPr>
              <w:t>LogName</w:t>
            </w:r>
            <w:proofErr w:type="spellEnd"/>
            <w:r w:rsidRPr="00327690">
              <w:rPr>
                <w:sz w:val="20"/>
                <w:szCs w:val="20"/>
              </w:rPr>
              <w:t>&lt;Date and Time&gt;.log. Note, the program automatically includes the date and time in all log file names*/</w:t>
            </w:r>
          </w:p>
        </w:tc>
      </w:tr>
    </w:tbl>
    <w:p w14:paraId="3A85CDE5" w14:textId="1DC5E267" w:rsidR="4B3A4FED" w:rsidRPr="00327690" w:rsidRDefault="4B3A4FED" w:rsidP="2F01C628">
      <w:pPr>
        <w:jc w:val="left"/>
      </w:pPr>
      <w:r w:rsidRPr="00327690">
        <w:t xml:space="preserve"> </w:t>
      </w:r>
    </w:p>
    <w:p w14:paraId="12CD6C81" w14:textId="77777777" w:rsidR="00327690" w:rsidRDefault="00327690">
      <w:pPr>
        <w:spacing w:before="0" w:after="0"/>
        <w:jc w:val="left"/>
        <w:rPr>
          <w:b/>
          <w:sz w:val="20"/>
          <w:szCs w:val="20"/>
        </w:rPr>
      </w:pPr>
      <w:bookmarkStart w:id="217" w:name="_Toc85789249"/>
      <w:r>
        <w:br w:type="page"/>
      </w:r>
    </w:p>
    <w:p w14:paraId="7D0925D2" w14:textId="2E552085" w:rsidR="4B3A4FED" w:rsidRPr="00327690" w:rsidRDefault="4B3A4FED" w:rsidP="007D5286">
      <w:pPr>
        <w:pStyle w:val="Caption"/>
      </w:pPr>
      <w:r w:rsidRPr="00327690">
        <w:lastRenderedPageBreak/>
        <w:t xml:space="preserve">Table </w:t>
      </w:r>
      <w:fldSimple w:instr=" SEQ Table \* ARABIC ">
        <w:r w:rsidR="00962446" w:rsidRPr="00327690">
          <w:rPr>
            <w:noProof/>
          </w:rPr>
          <w:t>3</w:t>
        </w:r>
      </w:fldSimple>
      <w:r w:rsidR="008F77F9" w:rsidRPr="00327690">
        <w:t>.</w:t>
      </w:r>
      <w:r w:rsidRPr="00327690">
        <w:t xml:space="preserve"> Change Specifications, Processing Steps, Continued</w:t>
      </w:r>
      <w:bookmarkEnd w:id="217"/>
    </w:p>
    <w:tbl>
      <w:tblPr>
        <w:tblW w:w="0" w:type="auto"/>
        <w:tblLayout w:type="fixed"/>
        <w:tblLook w:val="04A0" w:firstRow="1" w:lastRow="0" w:firstColumn="1" w:lastColumn="0" w:noHBand="0" w:noVBand="1"/>
      </w:tblPr>
      <w:tblGrid>
        <w:gridCol w:w="765"/>
        <w:gridCol w:w="4185"/>
        <w:gridCol w:w="4410"/>
      </w:tblGrid>
      <w:tr w:rsidR="2F01C628" w:rsidRPr="00327690" w14:paraId="799F82E2" w14:textId="77777777" w:rsidTr="008F77F9">
        <w:trPr>
          <w:tblHeader/>
        </w:trPr>
        <w:tc>
          <w:tcPr>
            <w:tcW w:w="765" w:type="dxa"/>
            <w:tcBorders>
              <w:top w:val="single" w:sz="8" w:space="0" w:color="auto"/>
              <w:left w:val="single" w:sz="8" w:space="0" w:color="auto"/>
              <w:bottom w:val="single" w:sz="8" w:space="0" w:color="auto"/>
              <w:right w:val="single" w:sz="8" w:space="0" w:color="auto"/>
            </w:tcBorders>
            <w:shd w:val="clear" w:color="auto" w:fill="1F497D"/>
          </w:tcPr>
          <w:p w14:paraId="59362D23" w14:textId="4EDE2AA4" w:rsidR="2F01C628" w:rsidRPr="00327690" w:rsidRDefault="2F01C628" w:rsidP="2F01C628">
            <w:pPr>
              <w:jc w:val="left"/>
            </w:pPr>
            <w:r w:rsidRPr="00327690">
              <w:rPr>
                <w:b/>
                <w:bCs/>
                <w:color w:val="FFFFFF" w:themeColor="background1"/>
                <w:sz w:val="20"/>
                <w:szCs w:val="20"/>
              </w:rPr>
              <w:t>Order</w:t>
            </w:r>
          </w:p>
        </w:tc>
        <w:tc>
          <w:tcPr>
            <w:tcW w:w="4185" w:type="dxa"/>
            <w:tcBorders>
              <w:top w:val="single" w:sz="8" w:space="0" w:color="auto"/>
              <w:left w:val="single" w:sz="8" w:space="0" w:color="auto"/>
              <w:bottom w:val="single" w:sz="8" w:space="0" w:color="auto"/>
              <w:right w:val="single" w:sz="8" w:space="0" w:color="auto"/>
            </w:tcBorders>
            <w:shd w:val="clear" w:color="auto" w:fill="1F497D"/>
          </w:tcPr>
          <w:p w14:paraId="1C823147" w14:textId="6767CBEB" w:rsidR="2F01C628" w:rsidRPr="00327690" w:rsidRDefault="2F01C628" w:rsidP="2F01C628">
            <w:pPr>
              <w:jc w:val="left"/>
            </w:pPr>
            <w:r w:rsidRPr="00327690">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1F497D"/>
          </w:tcPr>
          <w:p w14:paraId="499E572B" w14:textId="757A0AA9" w:rsidR="2F01C628" w:rsidRPr="00327690" w:rsidRDefault="2F01C628" w:rsidP="2F01C628">
            <w:pPr>
              <w:jc w:val="left"/>
            </w:pPr>
            <w:r w:rsidRPr="00327690">
              <w:rPr>
                <w:b/>
                <w:bCs/>
                <w:color w:val="FFFFFF" w:themeColor="background1"/>
                <w:sz w:val="20"/>
                <w:szCs w:val="20"/>
              </w:rPr>
              <w:t>Details</w:t>
            </w:r>
          </w:p>
        </w:tc>
      </w:tr>
      <w:tr w:rsidR="2F01C628" w:rsidRPr="00327690" w14:paraId="177881E0" w14:textId="77777777" w:rsidTr="00251CA8">
        <w:tc>
          <w:tcPr>
            <w:tcW w:w="765" w:type="dxa"/>
            <w:tcBorders>
              <w:top w:val="single" w:sz="8" w:space="0" w:color="auto"/>
              <w:left w:val="single" w:sz="8" w:space="0" w:color="auto"/>
              <w:bottom w:val="single" w:sz="8" w:space="0" w:color="auto"/>
              <w:right w:val="single" w:sz="8" w:space="0" w:color="auto"/>
            </w:tcBorders>
          </w:tcPr>
          <w:p w14:paraId="641C3E68" w14:textId="3349EF68" w:rsidR="2F01C628" w:rsidRPr="00327690" w:rsidRDefault="2F01C628" w:rsidP="2F01C628">
            <w:pPr>
              <w:jc w:val="left"/>
            </w:pPr>
            <w:r w:rsidRPr="00327690">
              <w:rPr>
                <w:b/>
                <w:bCs/>
                <w:sz w:val="20"/>
                <w:szCs w:val="20"/>
              </w:rPr>
              <w:t>3</w:t>
            </w:r>
          </w:p>
        </w:tc>
        <w:tc>
          <w:tcPr>
            <w:tcW w:w="4185" w:type="dxa"/>
            <w:tcBorders>
              <w:top w:val="single" w:sz="8" w:space="0" w:color="auto"/>
              <w:left w:val="single" w:sz="8" w:space="0" w:color="auto"/>
              <w:bottom w:val="single" w:sz="8" w:space="0" w:color="auto"/>
              <w:right w:val="single" w:sz="8" w:space="0" w:color="auto"/>
            </w:tcBorders>
          </w:tcPr>
          <w:p w14:paraId="4D115964" w14:textId="13D2B4A1" w:rsidR="2F01C628" w:rsidRPr="00327690" w:rsidRDefault="2F01C628" w:rsidP="2F01C628">
            <w:pPr>
              <w:jc w:val="left"/>
            </w:pPr>
            <w:r w:rsidRPr="00327690">
              <w:rPr>
                <w:sz w:val="20"/>
                <w:szCs w:val="20"/>
              </w:rPr>
              <w:t>Edit the SAS program within “SECTION 2: Beginning and End Year of longitudinal EHR data”</w:t>
            </w:r>
          </w:p>
        </w:tc>
        <w:tc>
          <w:tcPr>
            <w:tcW w:w="4410" w:type="dxa"/>
            <w:tcBorders>
              <w:top w:val="single" w:sz="8" w:space="0" w:color="auto"/>
              <w:left w:val="single" w:sz="8" w:space="0" w:color="auto"/>
              <w:bottom w:val="single" w:sz="8" w:space="0" w:color="auto"/>
              <w:right w:val="single" w:sz="8" w:space="0" w:color="auto"/>
            </w:tcBorders>
          </w:tcPr>
          <w:p w14:paraId="27117B2F" w14:textId="1B802C93" w:rsidR="2F01C628" w:rsidRPr="00327690" w:rsidRDefault="2F01C628" w:rsidP="2F01C628">
            <w:pPr>
              <w:jc w:val="left"/>
            </w:pPr>
            <w:r w:rsidRPr="00327690">
              <w:rPr>
                <w:sz w:val="20"/>
                <w:szCs w:val="20"/>
              </w:rPr>
              <w:t xml:space="preserve">Edit the start and end year to include as appropriate, include all years within your file as </w:t>
            </w:r>
            <w:r w:rsidRPr="00327690">
              <w:rPr>
                <w:b/>
                <w:bCs/>
                <w:i/>
                <w:iCs/>
                <w:sz w:val="20"/>
                <w:szCs w:val="20"/>
              </w:rPr>
              <w:t>pre-processing start and end years should include all years on the file</w:t>
            </w:r>
            <w:r w:rsidRPr="00327690">
              <w:rPr>
                <w:sz w:val="20"/>
                <w:szCs w:val="20"/>
              </w:rPr>
              <w:t>. In contrast, the prevalence program will request the specific year for each prevalence analysis (Part 4 below).</w:t>
            </w:r>
          </w:p>
        </w:tc>
      </w:tr>
      <w:tr w:rsidR="2F01C628" w:rsidRPr="00327690" w14:paraId="3BCF39AA" w14:textId="77777777" w:rsidTr="00251CA8">
        <w:tc>
          <w:tcPr>
            <w:tcW w:w="765" w:type="dxa"/>
            <w:tcBorders>
              <w:top w:val="single" w:sz="8" w:space="0" w:color="auto"/>
              <w:left w:val="single" w:sz="8" w:space="0" w:color="auto"/>
              <w:bottom w:val="single" w:sz="8" w:space="0" w:color="auto"/>
              <w:right w:val="single" w:sz="8" w:space="0" w:color="auto"/>
            </w:tcBorders>
          </w:tcPr>
          <w:p w14:paraId="51D9C553" w14:textId="14E95766" w:rsidR="2F01C628" w:rsidRPr="00327690" w:rsidRDefault="2F01C628" w:rsidP="2F01C628">
            <w:pPr>
              <w:jc w:val="left"/>
            </w:pPr>
            <w:r w:rsidRPr="00327690">
              <w:rPr>
                <w:b/>
                <w:bCs/>
                <w:sz w:val="20"/>
                <w:szCs w:val="20"/>
              </w:rPr>
              <w:t>4</w:t>
            </w:r>
          </w:p>
        </w:tc>
        <w:tc>
          <w:tcPr>
            <w:tcW w:w="4185" w:type="dxa"/>
            <w:tcBorders>
              <w:top w:val="single" w:sz="8" w:space="0" w:color="auto"/>
              <w:left w:val="single" w:sz="8" w:space="0" w:color="auto"/>
              <w:bottom w:val="single" w:sz="8" w:space="0" w:color="auto"/>
              <w:right w:val="single" w:sz="8" w:space="0" w:color="auto"/>
            </w:tcBorders>
          </w:tcPr>
          <w:p w14:paraId="20971C21" w14:textId="509256DB" w:rsidR="2F01C628" w:rsidRPr="00327690" w:rsidRDefault="2F01C628" w:rsidP="2F01C628">
            <w:pPr>
              <w:jc w:val="left"/>
            </w:pPr>
            <w:r w:rsidRPr="00327690">
              <w:rPr>
                <w:sz w:val="20"/>
                <w:szCs w:val="20"/>
              </w:rPr>
              <w:t>Edit the SAS program within “SECTION 3: Optional Results File Name Suffix”</w:t>
            </w:r>
          </w:p>
        </w:tc>
        <w:tc>
          <w:tcPr>
            <w:tcW w:w="4410" w:type="dxa"/>
            <w:tcBorders>
              <w:top w:val="single" w:sz="8" w:space="0" w:color="auto"/>
              <w:left w:val="single" w:sz="8" w:space="0" w:color="auto"/>
              <w:bottom w:val="single" w:sz="8" w:space="0" w:color="auto"/>
              <w:right w:val="single" w:sz="8" w:space="0" w:color="auto"/>
            </w:tcBorders>
          </w:tcPr>
          <w:p w14:paraId="2CF7A95C" w14:textId="376D16CD" w:rsidR="2F01C628" w:rsidRPr="00327690" w:rsidRDefault="2F01C628" w:rsidP="2F01C628">
            <w:pPr>
              <w:jc w:val="left"/>
            </w:pPr>
            <w:r w:rsidRPr="00327690">
              <w:rPr>
                <w:sz w:val="20"/>
                <w:szCs w:val="20"/>
              </w:rPr>
              <w:t>The name of the results file. For example:</w:t>
            </w:r>
          </w:p>
          <w:p w14:paraId="549C8CA7" w14:textId="042D9014" w:rsidR="2F01C628" w:rsidRPr="00327690" w:rsidRDefault="2F01C628" w:rsidP="2F01C628">
            <w:pPr>
              <w:jc w:val="left"/>
            </w:pPr>
            <w:r w:rsidRPr="00327690">
              <w:rPr>
                <w:sz w:val="20"/>
                <w:szCs w:val="20"/>
              </w:rPr>
              <w:t xml:space="preserve">%LET </w:t>
            </w:r>
            <w:proofErr w:type="spellStart"/>
            <w:r w:rsidRPr="00327690">
              <w:rPr>
                <w:sz w:val="20"/>
                <w:szCs w:val="20"/>
              </w:rPr>
              <w:t>EHR_PRE_Out</w:t>
            </w:r>
            <w:proofErr w:type="spellEnd"/>
            <w:r w:rsidRPr="00327690">
              <w:rPr>
                <w:sz w:val="20"/>
                <w:szCs w:val="20"/>
              </w:rPr>
              <w:t xml:space="preserve"> = </w:t>
            </w:r>
            <w:proofErr w:type="gramStart"/>
            <w:r w:rsidRPr="00327690">
              <w:rPr>
                <w:sz w:val="20"/>
                <w:szCs w:val="20"/>
              </w:rPr>
              <w:t>NEW;</w:t>
            </w:r>
            <w:proofErr w:type="gramEnd"/>
            <w:r w:rsidRPr="00327690">
              <w:rPr>
                <w:sz w:val="20"/>
                <w:szCs w:val="20"/>
              </w:rPr>
              <w:t xml:space="preserve"> </w:t>
            </w:r>
          </w:p>
          <w:p w14:paraId="75BAAB35" w14:textId="09002356" w:rsidR="2F01C628" w:rsidRPr="00327690" w:rsidRDefault="2F01C628" w:rsidP="2F01C628">
            <w:pPr>
              <w:jc w:val="left"/>
            </w:pPr>
            <w:r w:rsidRPr="00327690">
              <w:rPr>
                <w:sz w:val="20"/>
                <w:szCs w:val="20"/>
              </w:rPr>
              <w:t>/*following the same example as above, the results from pre-processing will be stored as a SAS data file in P:\</w:t>
            </w:r>
            <w:r w:rsidR="00E2369C" w:rsidRPr="00327690">
              <w:rPr>
                <w:sz w:val="20"/>
                <w:szCs w:val="20"/>
              </w:rPr>
              <w:t>CODI-APQ</w:t>
            </w:r>
            <w:r w:rsidRPr="00327690">
              <w:rPr>
                <w:sz w:val="20"/>
                <w:szCs w:val="20"/>
              </w:rPr>
              <w:t>-master\</w:t>
            </w:r>
            <w:r w:rsidR="00E2369C" w:rsidRPr="00327690">
              <w:rPr>
                <w:sz w:val="20"/>
                <w:szCs w:val="20"/>
              </w:rPr>
              <w:t>CODI-APQ</w:t>
            </w:r>
            <w:r w:rsidRPr="00327690">
              <w:rPr>
                <w:sz w:val="20"/>
                <w:szCs w:val="20"/>
              </w:rPr>
              <w:t>-GEO3\2_Output\ Pre_Processed_</w:t>
            </w:r>
            <w:r w:rsidR="008B4F19" w:rsidRPr="00327690">
              <w:rPr>
                <w:sz w:val="20"/>
                <w:szCs w:val="20"/>
              </w:rPr>
              <w:t>CODI_APQ</w:t>
            </w:r>
            <w:r w:rsidRPr="00327690">
              <w:rPr>
                <w:sz w:val="20"/>
                <w:szCs w:val="20"/>
              </w:rPr>
              <w:t>_GEO3 */</w:t>
            </w:r>
          </w:p>
        </w:tc>
      </w:tr>
      <w:tr w:rsidR="2F01C628" w:rsidRPr="00327690" w14:paraId="39B9B92A" w14:textId="77777777" w:rsidTr="00251CA8">
        <w:tc>
          <w:tcPr>
            <w:tcW w:w="765" w:type="dxa"/>
            <w:tcBorders>
              <w:top w:val="single" w:sz="8" w:space="0" w:color="auto"/>
              <w:left w:val="single" w:sz="8" w:space="0" w:color="auto"/>
              <w:bottom w:val="single" w:sz="8" w:space="0" w:color="auto"/>
              <w:right w:val="single" w:sz="8" w:space="0" w:color="auto"/>
            </w:tcBorders>
          </w:tcPr>
          <w:p w14:paraId="53053456" w14:textId="48D3BBA1" w:rsidR="2F01C628" w:rsidRPr="00327690" w:rsidRDefault="2F01C628" w:rsidP="2F01C628">
            <w:pPr>
              <w:jc w:val="left"/>
            </w:pPr>
            <w:r w:rsidRPr="00327690">
              <w:rPr>
                <w:b/>
                <w:bCs/>
                <w:sz w:val="20"/>
                <w:szCs w:val="20"/>
              </w:rPr>
              <w:t>5</w:t>
            </w:r>
          </w:p>
        </w:tc>
        <w:tc>
          <w:tcPr>
            <w:tcW w:w="4185" w:type="dxa"/>
            <w:tcBorders>
              <w:top w:val="single" w:sz="8" w:space="0" w:color="auto"/>
              <w:left w:val="single" w:sz="8" w:space="0" w:color="auto"/>
              <w:bottom w:val="single" w:sz="8" w:space="0" w:color="auto"/>
              <w:right w:val="single" w:sz="8" w:space="0" w:color="auto"/>
            </w:tcBorders>
          </w:tcPr>
          <w:p w14:paraId="0DAEE319" w14:textId="3BAF925D" w:rsidR="2F01C628" w:rsidRPr="00327690" w:rsidRDefault="2F01C628" w:rsidP="2F01C628">
            <w:pPr>
              <w:jc w:val="left"/>
            </w:pPr>
            <w:r w:rsidRPr="00327690">
              <w:rPr>
                <w:sz w:val="20"/>
                <w:szCs w:val="20"/>
              </w:rPr>
              <w:t>Edit the SAS program within “Section 4: County or ZCTA3 data (REQUIRED)”</w:t>
            </w:r>
          </w:p>
        </w:tc>
        <w:tc>
          <w:tcPr>
            <w:tcW w:w="4410" w:type="dxa"/>
            <w:tcBorders>
              <w:top w:val="single" w:sz="8" w:space="0" w:color="auto"/>
              <w:left w:val="single" w:sz="8" w:space="0" w:color="auto"/>
              <w:bottom w:val="single" w:sz="8" w:space="0" w:color="auto"/>
              <w:right w:val="single" w:sz="8" w:space="0" w:color="auto"/>
            </w:tcBorders>
          </w:tcPr>
          <w:p w14:paraId="0B10E88A" w14:textId="1FC814A7" w:rsidR="2F01C628" w:rsidRPr="00327690" w:rsidRDefault="2F01C628" w:rsidP="2F01C628">
            <w:pPr>
              <w:jc w:val="left"/>
            </w:pPr>
            <w:r w:rsidRPr="00327690">
              <w:rPr>
                <w:sz w:val="20"/>
                <w:szCs w:val="20"/>
              </w:rPr>
              <w:t>Edit with a Y or N to indicate if the file is at the county or ZCTA-3 level, respectively.</w:t>
            </w:r>
          </w:p>
        </w:tc>
      </w:tr>
      <w:tr w:rsidR="2F01C628" w:rsidRPr="00327690" w14:paraId="13AA2124" w14:textId="77777777" w:rsidTr="00251CA8">
        <w:tc>
          <w:tcPr>
            <w:tcW w:w="765" w:type="dxa"/>
            <w:tcBorders>
              <w:top w:val="single" w:sz="8" w:space="0" w:color="auto"/>
              <w:left w:val="single" w:sz="8" w:space="0" w:color="auto"/>
              <w:bottom w:val="single" w:sz="8" w:space="0" w:color="auto"/>
              <w:right w:val="single" w:sz="8" w:space="0" w:color="auto"/>
            </w:tcBorders>
          </w:tcPr>
          <w:p w14:paraId="7215A06B" w14:textId="1BF86442" w:rsidR="2F01C628" w:rsidRPr="00327690" w:rsidRDefault="2F01C628" w:rsidP="2F01C628">
            <w:pPr>
              <w:jc w:val="left"/>
            </w:pPr>
            <w:r w:rsidRPr="00327690">
              <w:rPr>
                <w:b/>
                <w:bCs/>
                <w:sz w:val="20"/>
                <w:szCs w:val="20"/>
              </w:rPr>
              <w:t>6</w:t>
            </w:r>
          </w:p>
        </w:tc>
        <w:tc>
          <w:tcPr>
            <w:tcW w:w="4185" w:type="dxa"/>
            <w:tcBorders>
              <w:top w:val="single" w:sz="8" w:space="0" w:color="auto"/>
              <w:left w:val="single" w:sz="8" w:space="0" w:color="auto"/>
              <w:bottom w:val="single" w:sz="8" w:space="0" w:color="auto"/>
              <w:right w:val="single" w:sz="8" w:space="0" w:color="auto"/>
            </w:tcBorders>
          </w:tcPr>
          <w:p w14:paraId="717D6807" w14:textId="5884DC47" w:rsidR="2F01C628" w:rsidRPr="00327690" w:rsidRDefault="2F01C628" w:rsidP="2F01C628">
            <w:pPr>
              <w:jc w:val="left"/>
            </w:pPr>
            <w:r w:rsidRPr="00327690">
              <w:rPr>
                <w:sz w:val="20"/>
                <w:szCs w:val="20"/>
              </w:rPr>
              <w:t xml:space="preserve">Save the </w:t>
            </w:r>
            <w:proofErr w:type="spellStart"/>
            <w:r w:rsidRPr="00327690">
              <w:rPr>
                <w:sz w:val="20"/>
                <w:szCs w:val="20"/>
              </w:rPr>
              <w:t>Quickstart</w:t>
            </w:r>
            <w:proofErr w:type="spellEnd"/>
            <w:r w:rsidRPr="00327690">
              <w:rPr>
                <w:sz w:val="20"/>
                <w:szCs w:val="20"/>
              </w:rPr>
              <w:t xml:space="preserve"> program.</w:t>
            </w:r>
          </w:p>
        </w:tc>
        <w:tc>
          <w:tcPr>
            <w:tcW w:w="4410" w:type="dxa"/>
            <w:tcBorders>
              <w:top w:val="single" w:sz="8" w:space="0" w:color="auto"/>
              <w:left w:val="single" w:sz="8" w:space="0" w:color="auto"/>
              <w:bottom w:val="single" w:sz="8" w:space="0" w:color="auto"/>
              <w:right w:val="single" w:sz="8" w:space="0" w:color="auto"/>
            </w:tcBorders>
          </w:tcPr>
          <w:p w14:paraId="7040D842" w14:textId="44442BFC" w:rsidR="2F01C628" w:rsidRPr="00327690" w:rsidRDefault="2F01C628" w:rsidP="2F01C628">
            <w:pPr>
              <w:jc w:val="left"/>
            </w:pPr>
            <w:r w:rsidRPr="00327690">
              <w:rPr>
                <w:sz w:val="20"/>
                <w:szCs w:val="20"/>
              </w:rPr>
              <w:t>SAS encourages saving all files before submitting the program.</w:t>
            </w:r>
            <w:r w:rsidRPr="00327690">
              <w:rPr>
                <w:color w:val="34AB8A" w:themeColor="accent4" w:themeShade="BF"/>
              </w:rPr>
              <w:t xml:space="preserve"> </w:t>
            </w:r>
          </w:p>
        </w:tc>
      </w:tr>
    </w:tbl>
    <w:p w14:paraId="74004838" w14:textId="52876498" w:rsidR="2F01C628" w:rsidRPr="00327690" w:rsidRDefault="2F01C628" w:rsidP="2F01C628">
      <w:pPr>
        <w:jc w:val="left"/>
        <w:rPr>
          <w:color w:val="34AB8A" w:themeColor="accent4" w:themeShade="BF"/>
        </w:rPr>
      </w:pPr>
    </w:p>
    <w:p w14:paraId="7681D3F6" w14:textId="1B900EDD" w:rsidR="5CF386B5" w:rsidRPr="00327690" w:rsidRDefault="5CF386B5" w:rsidP="007D5286">
      <w:pPr>
        <w:pStyle w:val="Caption"/>
      </w:pPr>
      <w:bookmarkStart w:id="218" w:name="_Toc85789250"/>
      <w:r w:rsidRPr="00327690">
        <w:t xml:space="preserve">Table </w:t>
      </w:r>
      <w:fldSimple w:instr=" SEQ Table \* ARABIC ">
        <w:r w:rsidR="00962446" w:rsidRPr="00327690">
          <w:rPr>
            <w:noProof/>
          </w:rPr>
          <w:t>4</w:t>
        </w:r>
      </w:fldSimple>
      <w:r w:rsidR="008F77F9" w:rsidRPr="00327690">
        <w:t>.</w:t>
      </w:r>
      <w:r w:rsidRPr="00327690">
        <w:t xml:space="preserve"> Pre-processing </w:t>
      </w:r>
      <w:r w:rsidR="00E2369C" w:rsidRPr="00327690">
        <w:t>CODI-APQ</w:t>
      </w:r>
      <w:r w:rsidRPr="00327690">
        <w:t xml:space="preserve"> Program Execution Processing Steps</w:t>
      </w:r>
      <w:bookmarkEnd w:id="218"/>
    </w:p>
    <w:tbl>
      <w:tblPr>
        <w:tblStyle w:val="TableGrid"/>
        <w:tblW w:w="0" w:type="auto"/>
        <w:tblLayout w:type="fixed"/>
        <w:tblLook w:val="04A0" w:firstRow="1" w:lastRow="0" w:firstColumn="1" w:lastColumn="0" w:noHBand="0" w:noVBand="1"/>
      </w:tblPr>
      <w:tblGrid>
        <w:gridCol w:w="945"/>
        <w:gridCol w:w="4005"/>
        <w:gridCol w:w="4410"/>
      </w:tblGrid>
      <w:tr w:rsidR="2F01C628" w:rsidRPr="00327690" w14:paraId="0BF2D35C" w14:textId="77777777" w:rsidTr="00251CA8">
        <w:tc>
          <w:tcPr>
            <w:tcW w:w="945" w:type="dxa"/>
            <w:tcBorders>
              <w:top w:val="single" w:sz="8" w:space="0" w:color="auto"/>
              <w:left w:val="single" w:sz="8" w:space="0" w:color="auto"/>
              <w:bottom w:val="single" w:sz="8" w:space="0" w:color="auto"/>
              <w:right w:val="single" w:sz="8" w:space="0" w:color="auto"/>
            </w:tcBorders>
            <w:shd w:val="clear" w:color="auto" w:fill="1F497D"/>
          </w:tcPr>
          <w:p w14:paraId="748EC207" w14:textId="2F32B0D7" w:rsidR="2F01C628" w:rsidRPr="00327690" w:rsidRDefault="2F01C628" w:rsidP="2F01C628">
            <w:pPr>
              <w:ind w:left="0"/>
            </w:pPr>
            <w:r w:rsidRPr="00327690">
              <w:rPr>
                <w:color w:val="FFFFFF" w:themeColor="background1"/>
                <w:sz w:val="22"/>
                <w:szCs w:val="22"/>
              </w:rPr>
              <w:t>Order</w:t>
            </w:r>
          </w:p>
        </w:tc>
        <w:tc>
          <w:tcPr>
            <w:tcW w:w="4005" w:type="dxa"/>
            <w:tcBorders>
              <w:top w:val="single" w:sz="8" w:space="0" w:color="auto"/>
              <w:left w:val="single" w:sz="8" w:space="0" w:color="auto"/>
              <w:bottom w:val="single" w:sz="8" w:space="0" w:color="auto"/>
              <w:right w:val="single" w:sz="8" w:space="0" w:color="auto"/>
            </w:tcBorders>
            <w:shd w:val="clear" w:color="auto" w:fill="1F497D"/>
          </w:tcPr>
          <w:p w14:paraId="2B3463FC" w14:textId="3A24CE45" w:rsidR="2F01C628" w:rsidRPr="00327690" w:rsidRDefault="2F01C628" w:rsidP="2F01C628">
            <w:pPr>
              <w:ind w:left="0"/>
            </w:pPr>
            <w:r w:rsidRPr="00327690">
              <w:rPr>
                <w:color w:val="FFFFFF" w:themeColor="background1"/>
                <w:sz w:val="22"/>
                <w:szCs w:val="22"/>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1F497D"/>
          </w:tcPr>
          <w:p w14:paraId="7073877B" w14:textId="6ECA4A32" w:rsidR="2F01C628" w:rsidRPr="00327690" w:rsidRDefault="2F01C628">
            <w:r w:rsidRPr="00327690">
              <w:rPr>
                <w:color w:val="FFFFFF" w:themeColor="background1"/>
                <w:sz w:val="22"/>
                <w:szCs w:val="22"/>
              </w:rPr>
              <w:t>Details</w:t>
            </w:r>
          </w:p>
        </w:tc>
      </w:tr>
      <w:tr w:rsidR="2F01C628" w:rsidRPr="00327690" w14:paraId="35505027" w14:textId="77777777" w:rsidTr="00251CA8">
        <w:tc>
          <w:tcPr>
            <w:tcW w:w="945" w:type="dxa"/>
            <w:tcBorders>
              <w:top w:val="single" w:sz="8" w:space="0" w:color="auto"/>
              <w:left w:val="single" w:sz="8" w:space="0" w:color="auto"/>
              <w:bottom w:val="single" w:sz="8" w:space="0" w:color="auto"/>
              <w:right w:val="single" w:sz="8" w:space="0" w:color="auto"/>
            </w:tcBorders>
          </w:tcPr>
          <w:p w14:paraId="5C308287" w14:textId="58CFD836" w:rsidR="2F01C628" w:rsidRPr="00327690" w:rsidRDefault="2F01C628" w:rsidP="2F01C628">
            <w:pPr>
              <w:ind w:left="0"/>
            </w:pPr>
            <w:r w:rsidRPr="00327690">
              <w:rPr>
                <w:sz w:val="22"/>
                <w:szCs w:val="22"/>
              </w:rPr>
              <w:t>1</w:t>
            </w:r>
          </w:p>
        </w:tc>
        <w:tc>
          <w:tcPr>
            <w:tcW w:w="4005" w:type="dxa"/>
            <w:tcBorders>
              <w:top w:val="single" w:sz="8" w:space="0" w:color="auto"/>
              <w:left w:val="single" w:sz="8" w:space="0" w:color="auto"/>
              <w:bottom w:val="single" w:sz="8" w:space="0" w:color="auto"/>
              <w:right w:val="single" w:sz="8" w:space="0" w:color="auto"/>
            </w:tcBorders>
          </w:tcPr>
          <w:p w14:paraId="0E8B4240" w14:textId="66CCBE9A" w:rsidR="2F01C628" w:rsidRPr="00327690" w:rsidRDefault="2F01C628" w:rsidP="2F01C628">
            <w:pPr>
              <w:ind w:left="0"/>
            </w:pPr>
            <w:r w:rsidRPr="00327690">
              <w:rPr>
                <w:sz w:val="22"/>
                <w:szCs w:val="22"/>
              </w:rPr>
              <w:t xml:space="preserve">Submit the </w:t>
            </w:r>
            <w:proofErr w:type="spellStart"/>
            <w:r w:rsidRPr="00327690">
              <w:rPr>
                <w:sz w:val="22"/>
                <w:szCs w:val="22"/>
              </w:rPr>
              <w:t>Quickstart</w:t>
            </w:r>
            <w:proofErr w:type="spellEnd"/>
            <w:r w:rsidRPr="00327690">
              <w:rPr>
                <w:sz w:val="22"/>
                <w:szCs w:val="22"/>
              </w:rPr>
              <w:t xml:space="preserve"> program.</w:t>
            </w:r>
          </w:p>
        </w:tc>
        <w:tc>
          <w:tcPr>
            <w:tcW w:w="4410" w:type="dxa"/>
            <w:tcBorders>
              <w:top w:val="single" w:sz="8" w:space="0" w:color="auto"/>
              <w:left w:val="single" w:sz="8" w:space="0" w:color="auto"/>
              <w:bottom w:val="single" w:sz="8" w:space="0" w:color="auto"/>
              <w:right w:val="single" w:sz="8" w:space="0" w:color="auto"/>
            </w:tcBorders>
          </w:tcPr>
          <w:p w14:paraId="14335168" w14:textId="24D55805" w:rsidR="2F01C628" w:rsidRPr="00327690" w:rsidRDefault="2F01C628" w:rsidP="2F01C628">
            <w:pPr>
              <w:ind w:left="0"/>
              <w:rPr>
                <w:sz w:val="22"/>
                <w:szCs w:val="22"/>
              </w:rPr>
            </w:pPr>
            <w:r w:rsidRPr="00327690">
              <w:rPr>
                <w:sz w:val="22"/>
                <w:szCs w:val="22"/>
              </w:rPr>
              <w:t xml:space="preserve">Submit the </w:t>
            </w:r>
            <w:proofErr w:type="spellStart"/>
            <w:r w:rsidRPr="00327690">
              <w:rPr>
                <w:sz w:val="22"/>
                <w:szCs w:val="22"/>
              </w:rPr>
              <w:t>Quickstart</w:t>
            </w:r>
            <w:proofErr w:type="spellEnd"/>
            <w:r w:rsidRPr="00327690">
              <w:rPr>
                <w:sz w:val="22"/>
                <w:szCs w:val="22"/>
              </w:rPr>
              <w:t xml:space="preserve"> program. The program completes all tasks within the data sets and proc statements in the </w:t>
            </w:r>
            <w:proofErr w:type="spellStart"/>
            <w:r w:rsidRPr="00327690">
              <w:rPr>
                <w:sz w:val="22"/>
                <w:szCs w:val="22"/>
              </w:rPr>
              <w:t>Quickstart</w:t>
            </w:r>
            <w:proofErr w:type="spellEnd"/>
            <w:r w:rsidRPr="00327690">
              <w:rPr>
                <w:sz w:val="22"/>
                <w:szCs w:val="22"/>
              </w:rPr>
              <w:t xml:space="preserve"> program and moves to the next SAS program automatically through an include statement. </w:t>
            </w:r>
          </w:p>
        </w:tc>
      </w:tr>
      <w:tr w:rsidR="2F01C628" w:rsidRPr="00327690" w14:paraId="07E45673" w14:textId="77777777" w:rsidTr="00251CA8">
        <w:tc>
          <w:tcPr>
            <w:tcW w:w="945" w:type="dxa"/>
            <w:tcBorders>
              <w:top w:val="single" w:sz="8" w:space="0" w:color="auto"/>
              <w:left w:val="single" w:sz="8" w:space="0" w:color="auto"/>
              <w:bottom w:val="single" w:sz="8" w:space="0" w:color="auto"/>
              <w:right w:val="single" w:sz="8" w:space="0" w:color="auto"/>
            </w:tcBorders>
          </w:tcPr>
          <w:p w14:paraId="720642EB" w14:textId="4FBBC59F" w:rsidR="2F01C628" w:rsidRPr="00327690" w:rsidRDefault="2F01C628" w:rsidP="2F01C628">
            <w:pPr>
              <w:ind w:left="0"/>
            </w:pPr>
            <w:r w:rsidRPr="00327690">
              <w:rPr>
                <w:sz w:val="22"/>
                <w:szCs w:val="22"/>
              </w:rPr>
              <w:t>2</w:t>
            </w:r>
          </w:p>
        </w:tc>
        <w:tc>
          <w:tcPr>
            <w:tcW w:w="4005" w:type="dxa"/>
            <w:tcBorders>
              <w:top w:val="single" w:sz="8" w:space="0" w:color="auto"/>
              <w:left w:val="single" w:sz="8" w:space="0" w:color="auto"/>
              <w:bottom w:val="single" w:sz="8" w:space="0" w:color="auto"/>
              <w:right w:val="single" w:sz="8" w:space="0" w:color="auto"/>
            </w:tcBorders>
          </w:tcPr>
          <w:p w14:paraId="234F2C98" w14:textId="7EF36FD5" w:rsidR="2F01C628" w:rsidRPr="00327690" w:rsidRDefault="2F01C628" w:rsidP="2F01C628">
            <w:pPr>
              <w:ind w:left="0"/>
            </w:pPr>
            <w:r w:rsidRPr="00327690">
              <w:rPr>
                <w:sz w:val="22"/>
                <w:szCs w:val="22"/>
              </w:rPr>
              <w:t>Review the log.</w:t>
            </w:r>
          </w:p>
        </w:tc>
        <w:tc>
          <w:tcPr>
            <w:tcW w:w="4410" w:type="dxa"/>
            <w:tcBorders>
              <w:top w:val="single" w:sz="8" w:space="0" w:color="auto"/>
              <w:left w:val="single" w:sz="8" w:space="0" w:color="auto"/>
              <w:bottom w:val="single" w:sz="8" w:space="0" w:color="auto"/>
              <w:right w:val="single" w:sz="8" w:space="0" w:color="auto"/>
            </w:tcBorders>
          </w:tcPr>
          <w:p w14:paraId="0FF8FCAA" w14:textId="479C340E" w:rsidR="2F01C628" w:rsidRPr="00327690" w:rsidRDefault="2F01C628" w:rsidP="2F01C628">
            <w:pPr>
              <w:ind w:left="0"/>
              <w:rPr>
                <w:sz w:val="22"/>
                <w:szCs w:val="22"/>
              </w:rPr>
            </w:pPr>
            <w:r w:rsidRPr="00327690">
              <w:rPr>
                <w:sz w:val="22"/>
                <w:szCs w:val="22"/>
              </w:rPr>
              <w:t>Review the log for possible errors including words such as error, warning, and uninitialized. Assuming no errors, continue to Part 4. In the event of errors, reassess the location of the files and the file formats.</w:t>
            </w:r>
          </w:p>
        </w:tc>
      </w:tr>
    </w:tbl>
    <w:p w14:paraId="33CE092E" w14:textId="132D6C30" w:rsidR="2F01C628" w:rsidRPr="00327690" w:rsidRDefault="2F01C628" w:rsidP="2F01C628">
      <w:pPr>
        <w:jc w:val="left"/>
      </w:pPr>
    </w:p>
    <w:p w14:paraId="7337E0BC" w14:textId="43BB5EA8" w:rsidR="00B606DF" w:rsidRPr="00327690" w:rsidRDefault="58FC1240" w:rsidP="00B437F1">
      <w:pPr>
        <w:pStyle w:val="Heading3"/>
      </w:pPr>
      <w:bookmarkStart w:id="219" w:name="_Toc86246325"/>
      <w:r w:rsidRPr="00327690">
        <w:t>STEP</w:t>
      </w:r>
      <w:r w:rsidR="5AAFF317" w:rsidRPr="00327690">
        <w:t xml:space="preserve"> 4:</w:t>
      </w:r>
      <w:r w:rsidR="5E226D82" w:rsidRPr="00327690">
        <w:t xml:space="preserve"> </w:t>
      </w:r>
      <w:r w:rsidR="5AAFF317" w:rsidRPr="00327690">
        <w:t xml:space="preserve">Generate </w:t>
      </w:r>
      <w:r w:rsidR="491DFADD" w:rsidRPr="00327690">
        <w:t>Results</w:t>
      </w:r>
      <w:bookmarkEnd w:id="219"/>
    </w:p>
    <w:p w14:paraId="770CA627" w14:textId="766F148C" w:rsidR="009C4D30" w:rsidRPr="00327690" w:rsidRDefault="3FB6A414" w:rsidP="00961754">
      <w:pPr>
        <w:jc w:val="left"/>
      </w:pPr>
      <w:r w:rsidRPr="00327690">
        <w:t xml:space="preserve">Open the </w:t>
      </w:r>
      <w:r w:rsidR="2583693C" w:rsidRPr="00327690">
        <w:t>“</w:t>
      </w:r>
      <w:r w:rsidR="6DF447EF" w:rsidRPr="00327690">
        <w:t>Quickstart-</w:t>
      </w:r>
      <w:r w:rsidR="008B4F19" w:rsidRPr="00327690">
        <w:t>CODI_APQ</w:t>
      </w:r>
      <w:r w:rsidR="6DF447EF" w:rsidRPr="00327690">
        <w:t>_GEO3</w:t>
      </w:r>
      <w:r w:rsidR="40A9BEA0" w:rsidRPr="00327690">
        <w:t>”</w:t>
      </w:r>
      <w:r w:rsidRPr="00327690">
        <w:t xml:space="preserve"> SAS program stored in “\1_SAS_Programs</w:t>
      </w:r>
      <w:r w:rsidR="008B4F19" w:rsidRPr="00327690">
        <w:t>\Adult Prevalence</w:t>
      </w:r>
      <w:r w:rsidRPr="00327690">
        <w:t xml:space="preserve"> Query” and change the selection</w:t>
      </w:r>
      <w:r w:rsidR="0C5A9BFE" w:rsidRPr="00327690">
        <w:t>s</w:t>
      </w:r>
      <w:r w:rsidRPr="00327690">
        <w:t xml:space="preserve"> in Section 1, 2, and 3 within the program</w:t>
      </w:r>
      <w:r w:rsidR="16594622" w:rsidRPr="00327690">
        <w:t xml:space="preserve"> </w:t>
      </w:r>
      <w:r w:rsidR="611E86BB" w:rsidRPr="00327690">
        <w:t>per the steps outlined in the table below.</w:t>
      </w:r>
    </w:p>
    <w:p w14:paraId="41B57A38" w14:textId="26F7C89E" w:rsidR="003963D4" w:rsidRPr="00327690" w:rsidRDefault="3FB6A414" w:rsidP="00961754">
      <w:pPr>
        <w:jc w:val="left"/>
      </w:pPr>
      <w:r w:rsidRPr="00327690">
        <w:t xml:space="preserve">The </w:t>
      </w:r>
      <w:proofErr w:type="gramStart"/>
      <w:r w:rsidRPr="00327690">
        <w:t xml:space="preserve">final </w:t>
      </w:r>
      <w:r w:rsidR="67E9EFF4" w:rsidRPr="00327690">
        <w:t>results</w:t>
      </w:r>
      <w:proofErr w:type="gramEnd"/>
      <w:r w:rsidR="67E9EFF4" w:rsidRPr="00327690">
        <w:t xml:space="preserve"> </w:t>
      </w:r>
      <w:r w:rsidRPr="00327690">
        <w:t>(</w:t>
      </w:r>
      <w:r w:rsidR="00E2369C" w:rsidRPr="00327690">
        <w:t>CODI-APQ</w:t>
      </w:r>
      <w:r w:rsidRPr="00327690">
        <w:t xml:space="preserve"> </w:t>
      </w:r>
      <w:r w:rsidR="20984F26" w:rsidRPr="00327690">
        <w:t>results</w:t>
      </w:r>
      <w:r w:rsidRPr="00327690">
        <w:t xml:space="preserve">) will be generated in .csv </w:t>
      </w:r>
      <w:r w:rsidR="6DF447EF" w:rsidRPr="00327690">
        <w:t>or</w:t>
      </w:r>
      <w:r w:rsidR="0C5A9BFE" w:rsidRPr="00327690">
        <w:t xml:space="preserve"> Excel </w:t>
      </w:r>
      <w:r w:rsidRPr="00327690">
        <w:t>format and saved in “\2_Output</w:t>
      </w:r>
      <w:r w:rsidR="0C5A9BFE" w:rsidRPr="00327690">
        <w:t>.</w:t>
      </w:r>
      <w:r w:rsidRPr="00327690">
        <w:t xml:space="preserve">” Appendix </w:t>
      </w:r>
      <w:r w:rsidR="00404E12" w:rsidRPr="00327690">
        <w:t>E</w:t>
      </w:r>
      <w:r w:rsidRPr="00327690">
        <w:t xml:space="preserve"> provides an example of the </w:t>
      </w:r>
      <w:r w:rsidR="67E9EFF4" w:rsidRPr="00327690">
        <w:t>results</w:t>
      </w:r>
      <w:r w:rsidRPr="00327690">
        <w:t xml:space="preserve">. Note that </w:t>
      </w:r>
      <w:r w:rsidR="6DE13B76" w:rsidRPr="00327690">
        <w:t>results are</w:t>
      </w:r>
      <w:r w:rsidRPr="00327690">
        <w:t xml:space="preserve"> for the group of </w:t>
      </w:r>
      <w:r w:rsidR="224D9794" w:rsidRPr="00327690">
        <w:t>patient</w:t>
      </w:r>
      <w:r w:rsidRPr="00327690">
        <w:t>s selected by the user. To c</w:t>
      </w:r>
      <w:r w:rsidR="1FEFA8CF" w:rsidRPr="00327690">
        <w:t xml:space="preserve">alculate </w:t>
      </w:r>
      <w:r w:rsidR="491DFADD" w:rsidRPr="00327690">
        <w:t>results</w:t>
      </w:r>
      <w:r w:rsidRPr="00327690">
        <w:t xml:space="preserve"> for multiple geographic or demographic characteristics (e.g.</w:t>
      </w:r>
      <w:r w:rsidR="21543B35" w:rsidRPr="00327690">
        <w:t>,</w:t>
      </w:r>
      <w:r w:rsidRPr="00327690">
        <w:t xml:space="preserve"> first for </w:t>
      </w:r>
      <w:r w:rsidR="00E2369C" w:rsidRPr="00327690">
        <w:t>females</w:t>
      </w:r>
      <w:r w:rsidRPr="00327690">
        <w:t xml:space="preserve"> and then for </w:t>
      </w:r>
      <w:r w:rsidR="00E2369C" w:rsidRPr="00327690">
        <w:t>males</w:t>
      </w:r>
      <w:r w:rsidRPr="00327690">
        <w:t>), the user will need to update and execute the programs multiple times.</w:t>
      </w:r>
    </w:p>
    <w:p w14:paraId="636B9410" w14:textId="38CCD9F0" w:rsidR="008F77F9" w:rsidRDefault="3FB6A414" w:rsidP="2F01C628">
      <w:pPr>
        <w:jc w:val="left"/>
      </w:pPr>
      <w:r w:rsidRPr="00327690">
        <w:lastRenderedPageBreak/>
        <w:t>Note: the age ranges, sex, and races selected must match the data on the EHR</w:t>
      </w:r>
      <w:r w:rsidR="7EFBD214" w:rsidRPr="00327690">
        <w:t>s</w:t>
      </w:r>
      <w:r w:rsidRPr="00327690">
        <w:t xml:space="preserve">. For example, if all age ranges are selected by the user and the file has </w:t>
      </w:r>
      <w:r w:rsidR="00F91A86" w:rsidRPr="00327690">
        <w:t xml:space="preserve">patients </w:t>
      </w:r>
      <w:r w:rsidRPr="00327690">
        <w:t>age</w:t>
      </w:r>
      <w:r w:rsidR="00F91A86" w:rsidRPr="00327690">
        <w:t>d</w:t>
      </w:r>
      <w:r w:rsidRPr="00327690">
        <w:t xml:space="preserve"> 2</w:t>
      </w:r>
      <w:r w:rsidR="00F91A86" w:rsidRPr="00327690">
        <w:t>0</w:t>
      </w:r>
      <w:r w:rsidRPr="00327690">
        <w:t xml:space="preserve"> to </w:t>
      </w:r>
      <w:r w:rsidR="00F91A86" w:rsidRPr="00327690">
        <w:t>29</w:t>
      </w:r>
      <w:r w:rsidRPr="00327690">
        <w:t xml:space="preserve"> but does not have </w:t>
      </w:r>
      <w:r w:rsidR="00F91A86" w:rsidRPr="00327690">
        <w:t>patients aged 30 to 64</w:t>
      </w:r>
      <w:r w:rsidRPr="00327690">
        <w:t xml:space="preserve">, then the </w:t>
      </w:r>
      <w:r w:rsidR="0C5A9BFE" w:rsidRPr="00327690">
        <w:t xml:space="preserve">program </w:t>
      </w:r>
      <w:r w:rsidRPr="00327690">
        <w:t>will fail with an error message</w:t>
      </w:r>
      <w:r w:rsidR="3F0A584D" w:rsidRPr="00327690">
        <w:t xml:space="preserve"> caused by insufficient sample size for </w:t>
      </w:r>
      <w:r w:rsidR="224D9794" w:rsidRPr="00327690">
        <w:t>patient</w:t>
      </w:r>
      <w:r w:rsidR="3F0A584D" w:rsidRPr="00327690">
        <w:t xml:space="preserve">s aged </w:t>
      </w:r>
      <w:r w:rsidR="00F91A86" w:rsidRPr="00327690">
        <w:t>30</w:t>
      </w:r>
      <w:r w:rsidR="3F0A584D" w:rsidRPr="00327690">
        <w:t xml:space="preserve"> to </w:t>
      </w:r>
      <w:r w:rsidR="00F91A86" w:rsidRPr="00327690">
        <w:t>64</w:t>
      </w:r>
      <w:r w:rsidRPr="00327690">
        <w:t>.</w:t>
      </w:r>
      <w:r w:rsidR="00F91A86" w:rsidRPr="00327690">
        <w:t xml:space="preserve"> </w:t>
      </w:r>
    </w:p>
    <w:p w14:paraId="25D1B038" w14:textId="77777777" w:rsidR="00327690" w:rsidRPr="00327690" w:rsidRDefault="00327690" w:rsidP="2F01C628">
      <w:pPr>
        <w:jc w:val="left"/>
      </w:pPr>
    </w:p>
    <w:p w14:paraId="70FB6044" w14:textId="4ACD4EF8" w:rsidR="6757B7A5" w:rsidRPr="00327690" w:rsidRDefault="6757B7A5" w:rsidP="007D5286">
      <w:pPr>
        <w:pStyle w:val="Caption"/>
      </w:pPr>
      <w:bookmarkStart w:id="220" w:name="_Toc85789251"/>
      <w:r w:rsidRPr="00327690">
        <w:t xml:space="preserve">Table </w:t>
      </w:r>
      <w:fldSimple w:instr=" SEQ Table \* ARABIC ">
        <w:r w:rsidR="00962446" w:rsidRPr="00327690">
          <w:rPr>
            <w:noProof/>
          </w:rPr>
          <w:t>5</w:t>
        </w:r>
      </w:fldSimple>
      <w:r w:rsidR="008F77F9" w:rsidRPr="00327690">
        <w:t>.</w:t>
      </w:r>
      <w:r w:rsidRPr="00327690">
        <w:t xml:space="preserve"> Change Specifications, Processing Steps</w:t>
      </w:r>
      <w:bookmarkEnd w:id="220"/>
    </w:p>
    <w:tbl>
      <w:tblPr>
        <w:tblStyle w:val="TableGrid"/>
        <w:tblW w:w="0" w:type="auto"/>
        <w:tblLayout w:type="fixed"/>
        <w:tblLook w:val="04A0" w:firstRow="1" w:lastRow="0" w:firstColumn="1" w:lastColumn="0" w:noHBand="0" w:noVBand="1"/>
      </w:tblPr>
      <w:tblGrid>
        <w:gridCol w:w="780"/>
        <w:gridCol w:w="4170"/>
        <w:gridCol w:w="4410"/>
      </w:tblGrid>
      <w:tr w:rsidR="2F01C628" w:rsidRPr="00327690" w14:paraId="290423C8" w14:textId="77777777" w:rsidTr="00660A48">
        <w:trPr>
          <w:trHeight w:val="300"/>
        </w:trPr>
        <w:tc>
          <w:tcPr>
            <w:tcW w:w="780" w:type="dxa"/>
            <w:tcBorders>
              <w:top w:val="single" w:sz="8" w:space="0" w:color="auto"/>
              <w:left w:val="single" w:sz="8" w:space="0" w:color="auto"/>
              <w:bottom w:val="single" w:sz="8" w:space="0" w:color="auto"/>
              <w:right w:val="single" w:sz="8" w:space="0" w:color="auto"/>
            </w:tcBorders>
            <w:shd w:val="clear" w:color="auto" w:fill="1F497D"/>
          </w:tcPr>
          <w:p w14:paraId="5AA0A980" w14:textId="67D8BCDA" w:rsidR="2F01C628" w:rsidRPr="00327690" w:rsidRDefault="2F01C628" w:rsidP="2F01C628">
            <w:pPr>
              <w:ind w:left="0"/>
              <w:jc w:val="left"/>
            </w:pPr>
            <w:r w:rsidRPr="00327690">
              <w:rPr>
                <w:b/>
                <w:bCs/>
                <w:color w:val="FFFFFF" w:themeColor="background1"/>
                <w:sz w:val="20"/>
                <w:szCs w:val="20"/>
              </w:rPr>
              <w:t>Order</w:t>
            </w:r>
          </w:p>
        </w:tc>
        <w:tc>
          <w:tcPr>
            <w:tcW w:w="4170" w:type="dxa"/>
            <w:tcBorders>
              <w:top w:val="single" w:sz="8" w:space="0" w:color="auto"/>
              <w:left w:val="single" w:sz="8" w:space="0" w:color="auto"/>
              <w:bottom w:val="single" w:sz="8" w:space="0" w:color="auto"/>
              <w:right w:val="single" w:sz="8" w:space="0" w:color="auto"/>
            </w:tcBorders>
            <w:shd w:val="clear" w:color="auto" w:fill="1F497D"/>
          </w:tcPr>
          <w:p w14:paraId="5E3FA6EA" w14:textId="50FA42E0" w:rsidR="2F01C628" w:rsidRPr="00327690" w:rsidRDefault="2F01C628" w:rsidP="2F01C628">
            <w:pPr>
              <w:ind w:left="0"/>
              <w:jc w:val="left"/>
            </w:pPr>
            <w:r w:rsidRPr="00327690">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1F497D"/>
          </w:tcPr>
          <w:p w14:paraId="6A6B49A6" w14:textId="3638F57F" w:rsidR="2F01C628" w:rsidRPr="00327690" w:rsidRDefault="2F01C628" w:rsidP="2F01C628">
            <w:pPr>
              <w:ind w:left="0"/>
              <w:jc w:val="left"/>
            </w:pPr>
            <w:r w:rsidRPr="00327690">
              <w:rPr>
                <w:b/>
                <w:bCs/>
                <w:color w:val="FFFFFF" w:themeColor="background1"/>
                <w:sz w:val="20"/>
                <w:szCs w:val="20"/>
              </w:rPr>
              <w:t>Details</w:t>
            </w:r>
          </w:p>
        </w:tc>
      </w:tr>
      <w:tr w:rsidR="2F01C628" w:rsidRPr="00327690" w14:paraId="7BB4565B" w14:textId="77777777" w:rsidTr="00660A48">
        <w:tc>
          <w:tcPr>
            <w:tcW w:w="780" w:type="dxa"/>
            <w:tcBorders>
              <w:top w:val="single" w:sz="8" w:space="0" w:color="auto"/>
              <w:left w:val="single" w:sz="8" w:space="0" w:color="auto"/>
              <w:bottom w:val="single" w:sz="8" w:space="0" w:color="auto"/>
              <w:right w:val="single" w:sz="8" w:space="0" w:color="auto"/>
            </w:tcBorders>
          </w:tcPr>
          <w:p w14:paraId="049D8CA8" w14:textId="476DB692" w:rsidR="2F01C628" w:rsidRPr="00327690" w:rsidRDefault="2F01C628" w:rsidP="2F01C628">
            <w:pPr>
              <w:ind w:left="0"/>
              <w:jc w:val="left"/>
            </w:pPr>
            <w:r w:rsidRPr="00327690">
              <w:rPr>
                <w:b/>
                <w:bCs/>
                <w:sz w:val="20"/>
                <w:szCs w:val="20"/>
              </w:rPr>
              <w:t>1</w:t>
            </w:r>
          </w:p>
        </w:tc>
        <w:tc>
          <w:tcPr>
            <w:tcW w:w="4170" w:type="dxa"/>
            <w:tcBorders>
              <w:top w:val="single" w:sz="8" w:space="0" w:color="auto"/>
              <w:left w:val="single" w:sz="8" w:space="0" w:color="auto"/>
              <w:bottom w:val="single" w:sz="8" w:space="0" w:color="auto"/>
              <w:right w:val="single" w:sz="8" w:space="0" w:color="auto"/>
            </w:tcBorders>
          </w:tcPr>
          <w:p w14:paraId="68D31A9B" w14:textId="55E2E85E" w:rsidR="2F01C628" w:rsidRPr="00327690" w:rsidRDefault="2F01C628" w:rsidP="2F01C628">
            <w:pPr>
              <w:ind w:left="0"/>
              <w:jc w:val="left"/>
            </w:pPr>
            <w:r w:rsidRPr="00327690">
              <w:rPr>
                <w:sz w:val="20"/>
                <w:szCs w:val="20"/>
              </w:rPr>
              <w:t xml:space="preserve">Open the </w:t>
            </w:r>
            <w:proofErr w:type="spellStart"/>
            <w:r w:rsidRPr="00327690">
              <w:rPr>
                <w:sz w:val="20"/>
                <w:szCs w:val="20"/>
              </w:rPr>
              <w:t>Quickstart</w:t>
            </w:r>
            <w:proofErr w:type="spellEnd"/>
            <w:r w:rsidRPr="00327690">
              <w:rPr>
                <w:sz w:val="20"/>
                <w:szCs w:val="20"/>
              </w:rPr>
              <w:t xml:space="preserve"> program</w:t>
            </w:r>
          </w:p>
          <w:p w14:paraId="5564059D" w14:textId="3A7B3A4C" w:rsidR="2F01C628" w:rsidRPr="00327690" w:rsidRDefault="2F01C628" w:rsidP="2F01C628">
            <w:pPr>
              <w:ind w:left="0"/>
              <w:jc w:val="left"/>
            </w:pPr>
            <w:r w:rsidRPr="00327690">
              <w:rPr>
                <w:sz w:val="20"/>
                <w:szCs w:val="20"/>
              </w:rPr>
              <w:t xml:space="preserve"> </w:t>
            </w:r>
          </w:p>
        </w:tc>
        <w:tc>
          <w:tcPr>
            <w:tcW w:w="4410" w:type="dxa"/>
            <w:tcBorders>
              <w:top w:val="single" w:sz="8" w:space="0" w:color="auto"/>
              <w:left w:val="single" w:sz="8" w:space="0" w:color="auto"/>
              <w:bottom w:val="single" w:sz="8" w:space="0" w:color="auto"/>
              <w:right w:val="single" w:sz="8" w:space="0" w:color="auto"/>
            </w:tcBorders>
          </w:tcPr>
          <w:p w14:paraId="722971ED" w14:textId="6D47A8F6" w:rsidR="2F01C628" w:rsidRPr="00327690" w:rsidRDefault="2F01C628" w:rsidP="2F01C628">
            <w:pPr>
              <w:ind w:left="0"/>
              <w:jc w:val="left"/>
            </w:pPr>
            <w:r w:rsidRPr="00327690">
              <w:rPr>
                <w:sz w:val="20"/>
                <w:szCs w:val="20"/>
              </w:rPr>
              <w:t xml:space="preserve">The </w:t>
            </w:r>
            <w:proofErr w:type="spellStart"/>
            <w:r w:rsidRPr="00327690">
              <w:rPr>
                <w:sz w:val="20"/>
                <w:szCs w:val="20"/>
              </w:rPr>
              <w:t>Quickstart</w:t>
            </w:r>
            <w:proofErr w:type="spellEnd"/>
            <w:r w:rsidRPr="00327690">
              <w:rPr>
                <w:sz w:val="20"/>
                <w:szCs w:val="20"/>
              </w:rPr>
              <w:t xml:space="preserve"> program is stored in the folder:</w:t>
            </w:r>
          </w:p>
          <w:p w14:paraId="729159C4" w14:textId="315B726A" w:rsidR="2F01C628" w:rsidRPr="00327690" w:rsidRDefault="2F01C628" w:rsidP="2F01C628">
            <w:pPr>
              <w:ind w:left="0"/>
              <w:jc w:val="left"/>
            </w:pPr>
            <w:proofErr w:type="gramStart"/>
            <w:r w:rsidRPr="00327690">
              <w:rPr>
                <w:sz w:val="20"/>
                <w:szCs w:val="20"/>
              </w:rPr>
              <w:t>"..</w:t>
            </w:r>
            <w:proofErr w:type="gramEnd"/>
            <w:r w:rsidRPr="00327690">
              <w:rPr>
                <w:sz w:val="20"/>
                <w:szCs w:val="20"/>
              </w:rPr>
              <w:t>\1_SAS_Programs\CODI PQ”</w:t>
            </w:r>
          </w:p>
        </w:tc>
      </w:tr>
      <w:tr w:rsidR="2F01C628" w:rsidRPr="00327690" w14:paraId="46F8F029" w14:textId="77777777" w:rsidTr="00660A48">
        <w:trPr>
          <w:trHeight w:val="1905"/>
        </w:trPr>
        <w:tc>
          <w:tcPr>
            <w:tcW w:w="780" w:type="dxa"/>
            <w:tcBorders>
              <w:top w:val="single" w:sz="8" w:space="0" w:color="auto"/>
              <w:left w:val="single" w:sz="8" w:space="0" w:color="auto"/>
              <w:bottom w:val="single" w:sz="8" w:space="0" w:color="auto"/>
              <w:right w:val="single" w:sz="8" w:space="0" w:color="auto"/>
            </w:tcBorders>
          </w:tcPr>
          <w:p w14:paraId="48E19EA3" w14:textId="49493F43" w:rsidR="2F01C628" w:rsidRPr="00327690" w:rsidRDefault="2F01C628" w:rsidP="2F01C628">
            <w:pPr>
              <w:ind w:left="0"/>
              <w:jc w:val="left"/>
            </w:pPr>
            <w:r w:rsidRPr="00327690">
              <w:rPr>
                <w:b/>
                <w:bCs/>
                <w:sz w:val="20"/>
                <w:szCs w:val="20"/>
              </w:rPr>
              <w:t>2</w:t>
            </w:r>
          </w:p>
        </w:tc>
        <w:tc>
          <w:tcPr>
            <w:tcW w:w="4170" w:type="dxa"/>
            <w:tcBorders>
              <w:top w:val="single" w:sz="8" w:space="0" w:color="auto"/>
              <w:left w:val="single" w:sz="8" w:space="0" w:color="auto"/>
              <w:bottom w:val="single" w:sz="8" w:space="0" w:color="auto"/>
              <w:right w:val="single" w:sz="8" w:space="0" w:color="auto"/>
            </w:tcBorders>
          </w:tcPr>
          <w:p w14:paraId="2CF022F1" w14:textId="4D84034D" w:rsidR="2F01C628" w:rsidRPr="00327690" w:rsidRDefault="2F01C628" w:rsidP="2F01C628">
            <w:pPr>
              <w:ind w:left="0"/>
              <w:jc w:val="left"/>
            </w:pPr>
            <w:r w:rsidRPr="00327690">
              <w:rPr>
                <w:sz w:val="20"/>
                <w:szCs w:val="20"/>
              </w:rPr>
              <w:t xml:space="preserve">Edit the SAS program within </w:t>
            </w:r>
          </w:p>
          <w:p w14:paraId="479BFAF8" w14:textId="4C83BFED" w:rsidR="2F01C628" w:rsidRPr="00327690" w:rsidRDefault="2F01C628" w:rsidP="2F01C628">
            <w:pPr>
              <w:ind w:left="0"/>
              <w:jc w:val="left"/>
            </w:pPr>
            <w:r w:rsidRPr="00327690">
              <w:rPr>
                <w:sz w:val="20"/>
                <w:szCs w:val="20"/>
              </w:rPr>
              <w:t>“SECTION 1: Input Folder and file names</w:t>
            </w:r>
            <w:proofErr w:type="gramStart"/>
            <w:r w:rsidRPr="00327690">
              <w:rPr>
                <w:sz w:val="20"/>
                <w:szCs w:val="20"/>
              </w:rPr>
              <w:t>”;</w:t>
            </w:r>
            <w:proofErr w:type="gramEnd"/>
            <w:r w:rsidRPr="00327690">
              <w:rPr>
                <w:sz w:val="20"/>
                <w:szCs w:val="20"/>
              </w:rPr>
              <w:t xml:space="preserve"> </w:t>
            </w:r>
          </w:p>
          <w:p w14:paraId="1D9E06BA" w14:textId="1A9B8010" w:rsidR="2F01C628" w:rsidRPr="00327690" w:rsidRDefault="2F01C628" w:rsidP="2F01C628">
            <w:pPr>
              <w:ind w:left="0"/>
              <w:jc w:val="left"/>
            </w:pPr>
            <w:r w:rsidRPr="00327690">
              <w:rPr>
                <w:sz w:val="20"/>
                <w:szCs w:val="20"/>
              </w:rPr>
              <w:t>“SECTION 2: Subset data based on specifications INCLUDING YEAR, GEOGRAPHY, STATE”</w:t>
            </w:r>
          </w:p>
        </w:tc>
        <w:tc>
          <w:tcPr>
            <w:tcW w:w="4410" w:type="dxa"/>
            <w:tcBorders>
              <w:top w:val="single" w:sz="8" w:space="0" w:color="auto"/>
              <w:left w:val="single" w:sz="8" w:space="0" w:color="auto"/>
              <w:bottom w:val="single" w:sz="8" w:space="0" w:color="auto"/>
              <w:right w:val="single" w:sz="8" w:space="0" w:color="auto"/>
            </w:tcBorders>
          </w:tcPr>
          <w:p w14:paraId="7287626A" w14:textId="1DEA7425" w:rsidR="2F01C628" w:rsidRPr="00327690" w:rsidRDefault="2F01C628" w:rsidP="2F01C628">
            <w:pPr>
              <w:ind w:left="0"/>
              <w:jc w:val="left"/>
            </w:pPr>
            <w:r w:rsidRPr="00327690">
              <w:rPr>
                <w:sz w:val="20"/>
                <w:szCs w:val="20"/>
              </w:rPr>
              <w:t>Follow the SAS programs and update the macro variable specifications.</w:t>
            </w:r>
          </w:p>
        </w:tc>
      </w:tr>
    </w:tbl>
    <w:p w14:paraId="3E7BC958" w14:textId="1B505AE3" w:rsidR="6757B7A5" w:rsidRPr="00327690" w:rsidRDefault="6757B7A5" w:rsidP="2F01C628">
      <w:pPr>
        <w:jc w:val="left"/>
      </w:pPr>
      <w:r w:rsidRPr="00327690">
        <w:t xml:space="preserve"> </w:t>
      </w:r>
    </w:p>
    <w:p w14:paraId="5CAF3589" w14:textId="18900A4E" w:rsidR="6757B7A5" w:rsidRPr="00327690" w:rsidRDefault="6757B7A5" w:rsidP="007D5286">
      <w:pPr>
        <w:pStyle w:val="Caption"/>
      </w:pPr>
      <w:bookmarkStart w:id="221" w:name="_Toc85789252"/>
      <w:r w:rsidRPr="00327690">
        <w:t xml:space="preserve">Table </w:t>
      </w:r>
      <w:fldSimple w:instr=" SEQ Table \* ARABIC ">
        <w:r w:rsidR="00962446" w:rsidRPr="00327690">
          <w:rPr>
            <w:noProof/>
          </w:rPr>
          <w:t>6</w:t>
        </w:r>
      </w:fldSimple>
      <w:r w:rsidR="008F77F9" w:rsidRPr="00327690">
        <w:t>.</w:t>
      </w:r>
      <w:r w:rsidRPr="00327690">
        <w:t xml:space="preserve"> Change Specifications, Macro Variables</w:t>
      </w:r>
      <w:bookmarkEnd w:id="221"/>
    </w:p>
    <w:tbl>
      <w:tblPr>
        <w:tblW w:w="0" w:type="auto"/>
        <w:tblLayout w:type="fixed"/>
        <w:tblLook w:val="04A0" w:firstRow="1" w:lastRow="0" w:firstColumn="1" w:lastColumn="0" w:noHBand="0" w:noVBand="1"/>
      </w:tblPr>
      <w:tblGrid>
        <w:gridCol w:w="2700"/>
        <w:gridCol w:w="1920"/>
        <w:gridCol w:w="4740"/>
      </w:tblGrid>
      <w:tr w:rsidR="2F01C628" w:rsidRPr="00327690" w14:paraId="26C7FDF7" w14:textId="77777777" w:rsidTr="008F77F9">
        <w:trPr>
          <w:tblHeader/>
        </w:trPr>
        <w:tc>
          <w:tcPr>
            <w:tcW w:w="2700" w:type="dxa"/>
            <w:tcBorders>
              <w:top w:val="single" w:sz="8" w:space="0" w:color="auto"/>
              <w:left w:val="single" w:sz="8" w:space="0" w:color="auto"/>
              <w:bottom w:val="single" w:sz="8" w:space="0" w:color="auto"/>
              <w:right w:val="single" w:sz="8" w:space="0" w:color="auto"/>
            </w:tcBorders>
            <w:shd w:val="clear" w:color="auto" w:fill="1F497D"/>
          </w:tcPr>
          <w:p w14:paraId="4A68C805" w14:textId="408DF74F" w:rsidR="2F01C628" w:rsidRPr="00327690" w:rsidRDefault="2F01C628" w:rsidP="2F01C628">
            <w:pPr>
              <w:jc w:val="left"/>
            </w:pPr>
            <w:r w:rsidRPr="00327690">
              <w:rPr>
                <w:b/>
                <w:bCs/>
                <w:color w:val="FFFFFF" w:themeColor="background1"/>
                <w:sz w:val="20"/>
                <w:szCs w:val="20"/>
              </w:rPr>
              <w:t>SAS Macro Variable</w:t>
            </w:r>
          </w:p>
        </w:tc>
        <w:tc>
          <w:tcPr>
            <w:tcW w:w="1920" w:type="dxa"/>
            <w:tcBorders>
              <w:top w:val="single" w:sz="8" w:space="0" w:color="auto"/>
              <w:left w:val="single" w:sz="8" w:space="0" w:color="auto"/>
              <w:bottom w:val="single" w:sz="8" w:space="0" w:color="auto"/>
              <w:right w:val="single" w:sz="8" w:space="0" w:color="auto"/>
            </w:tcBorders>
            <w:shd w:val="clear" w:color="auto" w:fill="1F497D"/>
          </w:tcPr>
          <w:p w14:paraId="4A8156BE" w14:textId="447AFC78" w:rsidR="2F01C628" w:rsidRPr="00327690" w:rsidRDefault="2F01C628" w:rsidP="2F01C628">
            <w:pPr>
              <w:jc w:val="left"/>
            </w:pPr>
            <w:r w:rsidRPr="00327690">
              <w:rPr>
                <w:b/>
                <w:bCs/>
                <w:color w:val="FFFFFF" w:themeColor="background1"/>
                <w:sz w:val="20"/>
                <w:szCs w:val="20"/>
              </w:rPr>
              <w:t>Details</w:t>
            </w:r>
          </w:p>
        </w:tc>
        <w:tc>
          <w:tcPr>
            <w:tcW w:w="4740" w:type="dxa"/>
            <w:tcBorders>
              <w:top w:val="single" w:sz="8" w:space="0" w:color="auto"/>
              <w:left w:val="single" w:sz="8" w:space="0" w:color="auto"/>
              <w:bottom w:val="single" w:sz="8" w:space="0" w:color="auto"/>
              <w:right w:val="single" w:sz="8" w:space="0" w:color="auto"/>
            </w:tcBorders>
            <w:shd w:val="clear" w:color="auto" w:fill="1F497D"/>
          </w:tcPr>
          <w:p w14:paraId="5A32FA94" w14:textId="00C28169" w:rsidR="2F01C628" w:rsidRPr="00327690" w:rsidRDefault="2F01C628" w:rsidP="2F01C628">
            <w:pPr>
              <w:jc w:val="left"/>
            </w:pPr>
            <w:r w:rsidRPr="00327690">
              <w:rPr>
                <w:b/>
                <w:bCs/>
                <w:color w:val="FFFFFF" w:themeColor="background1"/>
                <w:sz w:val="20"/>
                <w:szCs w:val="20"/>
              </w:rPr>
              <w:t>Example</w:t>
            </w:r>
          </w:p>
        </w:tc>
      </w:tr>
      <w:tr w:rsidR="2F01C628" w:rsidRPr="00327690" w14:paraId="1209ACE8" w14:textId="77777777" w:rsidTr="2F01C628">
        <w:tc>
          <w:tcPr>
            <w:tcW w:w="9360" w:type="dxa"/>
            <w:gridSpan w:val="3"/>
            <w:tcBorders>
              <w:top w:val="single" w:sz="8" w:space="0" w:color="auto"/>
              <w:left w:val="single" w:sz="8" w:space="0" w:color="auto"/>
              <w:bottom w:val="single" w:sz="8" w:space="0" w:color="auto"/>
              <w:right w:val="single" w:sz="8" w:space="0" w:color="auto"/>
            </w:tcBorders>
          </w:tcPr>
          <w:p w14:paraId="05A3848A" w14:textId="470F8689" w:rsidR="2F01C628" w:rsidRPr="00327690" w:rsidRDefault="2F01C628" w:rsidP="2F01C628">
            <w:pPr>
              <w:jc w:val="left"/>
            </w:pPr>
            <w:r w:rsidRPr="00327690">
              <w:rPr>
                <w:b/>
                <w:bCs/>
                <w:sz w:val="20"/>
                <w:szCs w:val="20"/>
              </w:rPr>
              <w:t>SECTION 1: Input Folder and file names</w:t>
            </w:r>
          </w:p>
        </w:tc>
      </w:tr>
      <w:tr w:rsidR="2F01C628" w:rsidRPr="00327690" w14:paraId="339F840F" w14:textId="77777777" w:rsidTr="2F01C628">
        <w:tc>
          <w:tcPr>
            <w:tcW w:w="2700" w:type="dxa"/>
            <w:tcBorders>
              <w:top w:val="single" w:sz="8" w:space="0" w:color="auto"/>
              <w:left w:val="single" w:sz="8" w:space="0" w:color="auto"/>
              <w:bottom w:val="single" w:sz="8" w:space="0" w:color="auto"/>
              <w:right w:val="single" w:sz="8" w:space="0" w:color="auto"/>
            </w:tcBorders>
          </w:tcPr>
          <w:p w14:paraId="488A0C56" w14:textId="65D8B802" w:rsidR="2F01C628" w:rsidRPr="00327690" w:rsidRDefault="2F01C628" w:rsidP="2F01C628">
            <w:pPr>
              <w:jc w:val="left"/>
            </w:pPr>
            <w:r w:rsidRPr="00327690">
              <w:rPr>
                <w:sz w:val="20"/>
                <w:szCs w:val="20"/>
              </w:rPr>
              <w:t>ROOT_PQ</w:t>
            </w:r>
          </w:p>
        </w:tc>
        <w:tc>
          <w:tcPr>
            <w:tcW w:w="1920" w:type="dxa"/>
            <w:tcBorders>
              <w:top w:val="nil"/>
              <w:left w:val="single" w:sz="8" w:space="0" w:color="auto"/>
              <w:bottom w:val="single" w:sz="8" w:space="0" w:color="auto"/>
              <w:right w:val="single" w:sz="8" w:space="0" w:color="auto"/>
            </w:tcBorders>
          </w:tcPr>
          <w:p w14:paraId="4E1C11F6" w14:textId="31EF9E5C" w:rsidR="2F01C628" w:rsidRPr="00327690" w:rsidRDefault="2F01C628" w:rsidP="2F01C628">
            <w:pPr>
              <w:jc w:val="left"/>
            </w:pPr>
            <w:r w:rsidRPr="00327690">
              <w:rPr>
                <w:sz w:val="20"/>
                <w:szCs w:val="20"/>
              </w:rPr>
              <w:t>The core folder name (see section 2.1.1).</w:t>
            </w:r>
          </w:p>
        </w:tc>
        <w:tc>
          <w:tcPr>
            <w:tcW w:w="4740" w:type="dxa"/>
            <w:tcBorders>
              <w:top w:val="nil"/>
              <w:left w:val="single" w:sz="8" w:space="0" w:color="auto"/>
              <w:bottom w:val="single" w:sz="8" w:space="0" w:color="auto"/>
              <w:right w:val="single" w:sz="8" w:space="0" w:color="auto"/>
            </w:tcBorders>
          </w:tcPr>
          <w:p w14:paraId="42D86FA9" w14:textId="5AD81CAF"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ROOT_PQ = P:\ </w:t>
            </w:r>
            <w:r w:rsidR="00E2369C" w:rsidRPr="00327690">
              <w:rPr>
                <w:sz w:val="20"/>
                <w:szCs w:val="20"/>
              </w:rPr>
              <w:t>CODI-APQ</w:t>
            </w:r>
            <w:r w:rsidRPr="00327690">
              <w:rPr>
                <w:sz w:val="20"/>
                <w:szCs w:val="20"/>
              </w:rPr>
              <w:t>-master\</w:t>
            </w:r>
            <w:r w:rsidR="00E2369C" w:rsidRPr="00327690">
              <w:rPr>
                <w:sz w:val="20"/>
                <w:szCs w:val="20"/>
              </w:rPr>
              <w:t>CODI-APQ</w:t>
            </w:r>
            <w:r w:rsidRPr="00327690">
              <w:rPr>
                <w:sz w:val="20"/>
                <w:szCs w:val="20"/>
              </w:rPr>
              <w:t>-GEO3;</w:t>
            </w:r>
          </w:p>
        </w:tc>
      </w:tr>
      <w:tr w:rsidR="2F01C628" w:rsidRPr="00327690" w14:paraId="5BD1E4F4" w14:textId="77777777" w:rsidTr="2F01C628">
        <w:tc>
          <w:tcPr>
            <w:tcW w:w="2700" w:type="dxa"/>
            <w:tcBorders>
              <w:top w:val="single" w:sz="8" w:space="0" w:color="auto"/>
              <w:left w:val="single" w:sz="8" w:space="0" w:color="auto"/>
              <w:bottom w:val="single" w:sz="8" w:space="0" w:color="auto"/>
              <w:right w:val="single" w:sz="8" w:space="0" w:color="auto"/>
            </w:tcBorders>
          </w:tcPr>
          <w:p w14:paraId="3D68FF01" w14:textId="2C369DA7" w:rsidR="2F01C628" w:rsidRPr="00327690" w:rsidRDefault="2F01C628" w:rsidP="2F01C628">
            <w:pPr>
              <w:jc w:val="left"/>
            </w:pPr>
            <w:r w:rsidRPr="00327690">
              <w:rPr>
                <w:sz w:val="20"/>
                <w:szCs w:val="20"/>
              </w:rPr>
              <w:t>PROGS_PQ</w:t>
            </w:r>
          </w:p>
        </w:tc>
        <w:tc>
          <w:tcPr>
            <w:tcW w:w="1920" w:type="dxa"/>
            <w:tcBorders>
              <w:top w:val="single" w:sz="8" w:space="0" w:color="auto"/>
              <w:left w:val="single" w:sz="8" w:space="0" w:color="auto"/>
              <w:bottom w:val="single" w:sz="8" w:space="0" w:color="auto"/>
              <w:right w:val="single" w:sz="8" w:space="0" w:color="auto"/>
            </w:tcBorders>
          </w:tcPr>
          <w:p w14:paraId="25BD5D9A" w14:textId="0904BC7C" w:rsidR="2F01C628" w:rsidRPr="00327690" w:rsidRDefault="2F01C628" w:rsidP="2F01C628">
            <w:pPr>
              <w:jc w:val="left"/>
            </w:pPr>
            <w:r w:rsidRPr="00327690">
              <w:rPr>
                <w:sz w:val="20"/>
                <w:szCs w:val="20"/>
              </w:rPr>
              <w:t xml:space="preserve">The folder name of </w:t>
            </w:r>
            <w:r w:rsidR="00E2369C" w:rsidRPr="00327690">
              <w:rPr>
                <w:sz w:val="20"/>
                <w:szCs w:val="20"/>
              </w:rPr>
              <w:t>CODI-APQ</w:t>
            </w:r>
            <w:r w:rsidRPr="00327690">
              <w:rPr>
                <w:sz w:val="20"/>
                <w:szCs w:val="20"/>
              </w:rPr>
              <w:t xml:space="preserve"> SAS programs.</w:t>
            </w:r>
          </w:p>
        </w:tc>
        <w:tc>
          <w:tcPr>
            <w:tcW w:w="4740" w:type="dxa"/>
            <w:tcBorders>
              <w:top w:val="single" w:sz="8" w:space="0" w:color="auto"/>
              <w:left w:val="single" w:sz="8" w:space="0" w:color="auto"/>
              <w:bottom w:val="single" w:sz="8" w:space="0" w:color="auto"/>
              <w:right w:val="single" w:sz="8" w:space="0" w:color="auto"/>
            </w:tcBorders>
          </w:tcPr>
          <w:p w14:paraId="5C1D018D" w14:textId="2199989A" w:rsidR="2F01C628" w:rsidRPr="00327690" w:rsidRDefault="2F01C628" w:rsidP="2F01C628">
            <w:pPr>
              <w:jc w:val="left"/>
            </w:pPr>
            <w:r w:rsidRPr="00327690">
              <w:rPr>
                <w:sz w:val="20"/>
                <w:szCs w:val="20"/>
              </w:rPr>
              <w:t>%let PROGS_PQ= &amp;ROOT_</w:t>
            </w:r>
            <w:proofErr w:type="gramStart"/>
            <w:r w:rsidRPr="00327690">
              <w:rPr>
                <w:sz w:val="20"/>
                <w:szCs w:val="20"/>
              </w:rPr>
              <w:t>PQ.\1_SAS_Programs</w:t>
            </w:r>
            <w:r w:rsidR="008B4F19" w:rsidRPr="00327690">
              <w:rPr>
                <w:sz w:val="20"/>
                <w:szCs w:val="20"/>
              </w:rPr>
              <w:t>\Adult</w:t>
            </w:r>
            <w:proofErr w:type="gramEnd"/>
            <w:r w:rsidR="008B4F19" w:rsidRPr="00327690">
              <w:rPr>
                <w:sz w:val="20"/>
                <w:szCs w:val="20"/>
              </w:rPr>
              <w:t xml:space="preserve"> Prevalence</w:t>
            </w:r>
            <w:r w:rsidRPr="00327690">
              <w:rPr>
                <w:sz w:val="20"/>
                <w:szCs w:val="20"/>
              </w:rPr>
              <w:t xml:space="preserve"> Query; </w:t>
            </w:r>
          </w:p>
          <w:p w14:paraId="1FE40BC1" w14:textId="56AB1F07" w:rsidR="2F01C628" w:rsidRPr="00327690" w:rsidRDefault="2F01C628" w:rsidP="2F01C628">
            <w:pPr>
              <w:jc w:val="left"/>
            </w:pPr>
            <w:r w:rsidRPr="00327690">
              <w:rPr>
                <w:sz w:val="20"/>
                <w:szCs w:val="20"/>
              </w:rPr>
              <w:t xml:space="preserve"> </w:t>
            </w:r>
          </w:p>
          <w:p w14:paraId="6E76D242" w14:textId="763746BD" w:rsidR="2F01C628" w:rsidRPr="00327690" w:rsidRDefault="2F01C628" w:rsidP="2F01C628">
            <w:pPr>
              <w:jc w:val="left"/>
            </w:pPr>
            <w:r w:rsidRPr="00327690">
              <w:rPr>
                <w:sz w:val="20"/>
                <w:szCs w:val="20"/>
              </w:rPr>
              <w:t xml:space="preserve">/* for programs saved in P:\ </w:t>
            </w:r>
            <w:r w:rsidR="00E2369C" w:rsidRPr="00327690">
              <w:rPr>
                <w:sz w:val="20"/>
                <w:szCs w:val="20"/>
              </w:rPr>
              <w:t>CODI-APQ</w:t>
            </w:r>
            <w:r w:rsidRPr="00327690">
              <w:rPr>
                <w:sz w:val="20"/>
                <w:szCs w:val="20"/>
              </w:rPr>
              <w:t>-master\</w:t>
            </w:r>
            <w:r w:rsidR="00E2369C" w:rsidRPr="00327690">
              <w:rPr>
                <w:sz w:val="20"/>
                <w:szCs w:val="20"/>
              </w:rPr>
              <w:t>CODI-APQ</w:t>
            </w:r>
            <w:r w:rsidRPr="00327690">
              <w:rPr>
                <w:sz w:val="20"/>
                <w:szCs w:val="20"/>
              </w:rPr>
              <w:t>-GEO3\1_SAS_Programs</w:t>
            </w:r>
            <w:r w:rsidR="008B4F19" w:rsidRPr="00327690">
              <w:rPr>
                <w:sz w:val="20"/>
                <w:szCs w:val="20"/>
              </w:rPr>
              <w:t>\Adult Prevalence</w:t>
            </w:r>
            <w:r w:rsidRPr="00327690">
              <w:rPr>
                <w:sz w:val="20"/>
                <w:szCs w:val="20"/>
              </w:rPr>
              <w:t xml:space="preserve"> Query */</w:t>
            </w:r>
          </w:p>
        </w:tc>
      </w:tr>
      <w:tr w:rsidR="2F01C628" w:rsidRPr="00327690" w14:paraId="6FEF690F" w14:textId="77777777" w:rsidTr="2F01C628">
        <w:tc>
          <w:tcPr>
            <w:tcW w:w="2700" w:type="dxa"/>
            <w:tcBorders>
              <w:top w:val="single" w:sz="8" w:space="0" w:color="auto"/>
              <w:left w:val="single" w:sz="8" w:space="0" w:color="auto"/>
              <w:bottom w:val="single" w:sz="8" w:space="0" w:color="auto"/>
              <w:right w:val="single" w:sz="8" w:space="0" w:color="auto"/>
            </w:tcBorders>
          </w:tcPr>
          <w:p w14:paraId="356DF99D" w14:textId="2FB4407F" w:rsidR="2F01C628" w:rsidRPr="00327690" w:rsidRDefault="2F01C628" w:rsidP="2F01C628">
            <w:pPr>
              <w:jc w:val="left"/>
            </w:pPr>
            <w:r w:rsidRPr="00327690">
              <w:rPr>
                <w:sz w:val="20"/>
                <w:szCs w:val="20"/>
              </w:rPr>
              <w:t>PRE_DEST</w:t>
            </w:r>
            <w:r w:rsidRPr="00327690">
              <w:rPr>
                <w:b/>
                <w:bCs/>
                <w:sz w:val="20"/>
                <w:szCs w:val="20"/>
              </w:rPr>
              <w:t xml:space="preserve"> </w:t>
            </w:r>
          </w:p>
        </w:tc>
        <w:tc>
          <w:tcPr>
            <w:tcW w:w="1920" w:type="dxa"/>
            <w:tcBorders>
              <w:top w:val="single" w:sz="8" w:space="0" w:color="auto"/>
              <w:left w:val="single" w:sz="8" w:space="0" w:color="auto"/>
              <w:bottom w:val="single" w:sz="8" w:space="0" w:color="auto"/>
              <w:right w:val="single" w:sz="8" w:space="0" w:color="auto"/>
            </w:tcBorders>
          </w:tcPr>
          <w:p w14:paraId="262750DE" w14:textId="5EB63909" w:rsidR="2F01C628" w:rsidRPr="00327690" w:rsidRDefault="2F01C628" w:rsidP="2F01C628">
            <w:pPr>
              <w:jc w:val="left"/>
            </w:pPr>
            <w:r w:rsidRPr="00327690">
              <w:rPr>
                <w:sz w:val="20"/>
                <w:szCs w:val="20"/>
              </w:rPr>
              <w:t xml:space="preserve">The folder name for pre-processed data which is the input for </w:t>
            </w:r>
            <w:r w:rsidR="00E2369C" w:rsidRPr="00327690">
              <w:rPr>
                <w:sz w:val="20"/>
                <w:szCs w:val="20"/>
              </w:rPr>
              <w:t>CODI-APQ</w:t>
            </w:r>
            <w:r w:rsidRPr="00327690">
              <w:rPr>
                <w:sz w:val="20"/>
                <w:szCs w:val="20"/>
              </w:rPr>
              <w:t xml:space="preserve"> programs. This should equal the same value as PRE_DEST in section 3.1=.</w:t>
            </w:r>
          </w:p>
        </w:tc>
        <w:tc>
          <w:tcPr>
            <w:tcW w:w="4740" w:type="dxa"/>
            <w:tcBorders>
              <w:top w:val="single" w:sz="8" w:space="0" w:color="auto"/>
              <w:left w:val="single" w:sz="8" w:space="0" w:color="auto"/>
              <w:bottom w:val="single" w:sz="8" w:space="0" w:color="auto"/>
              <w:right w:val="single" w:sz="8" w:space="0" w:color="auto"/>
            </w:tcBorders>
          </w:tcPr>
          <w:p w14:paraId="683EEEA1" w14:textId="45A0D53A"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PRE_DEST = </w:t>
            </w:r>
            <w:r w:rsidR="008B4F19" w:rsidRPr="00327690">
              <w:rPr>
                <w:sz w:val="20"/>
                <w:szCs w:val="20"/>
              </w:rPr>
              <w:t>CODI_APQ</w:t>
            </w:r>
            <w:r w:rsidRPr="00327690">
              <w:rPr>
                <w:sz w:val="20"/>
                <w:szCs w:val="20"/>
              </w:rPr>
              <w:t>_GEO3;</w:t>
            </w:r>
          </w:p>
          <w:p w14:paraId="7182D0C9" w14:textId="4505B2CD" w:rsidR="2F01C628" w:rsidRPr="00327690" w:rsidRDefault="2F01C628" w:rsidP="2F01C628">
            <w:pPr>
              <w:jc w:val="left"/>
            </w:pPr>
            <w:r w:rsidRPr="00327690">
              <w:rPr>
                <w:sz w:val="20"/>
                <w:szCs w:val="20"/>
              </w:rPr>
              <w:t xml:space="preserve"> </w:t>
            </w:r>
          </w:p>
          <w:p w14:paraId="29CB2D65" w14:textId="771E45CA" w:rsidR="2F01C628" w:rsidRPr="00327690" w:rsidRDefault="2F01C628" w:rsidP="2F01C628">
            <w:pPr>
              <w:jc w:val="left"/>
            </w:pPr>
            <w:r w:rsidRPr="00327690">
              <w:rPr>
                <w:sz w:val="20"/>
                <w:szCs w:val="20"/>
              </w:rPr>
              <w:t>/* output would be stored in P:\</w:t>
            </w:r>
            <w:r w:rsidR="00E2369C" w:rsidRPr="00327690">
              <w:rPr>
                <w:sz w:val="20"/>
                <w:szCs w:val="20"/>
              </w:rPr>
              <w:t>CODI-APQ</w:t>
            </w:r>
            <w:r w:rsidRPr="00327690">
              <w:rPr>
                <w:sz w:val="20"/>
                <w:szCs w:val="20"/>
              </w:rPr>
              <w:t>-master\</w:t>
            </w:r>
            <w:r w:rsidR="00E2369C" w:rsidRPr="00327690">
              <w:rPr>
                <w:sz w:val="20"/>
                <w:szCs w:val="20"/>
              </w:rPr>
              <w:t>CODI-APQ</w:t>
            </w:r>
            <w:r w:rsidRPr="00327690">
              <w:rPr>
                <w:sz w:val="20"/>
                <w:szCs w:val="20"/>
              </w:rPr>
              <w:t>-GEO3\2_Output\Pre_Processed_</w:t>
            </w:r>
            <w:r w:rsidR="008B4F19" w:rsidRPr="00327690">
              <w:rPr>
                <w:sz w:val="20"/>
                <w:szCs w:val="20"/>
              </w:rPr>
              <w:t>CODI_APQ</w:t>
            </w:r>
            <w:r w:rsidRPr="00327690">
              <w:rPr>
                <w:sz w:val="20"/>
                <w:szCs w:val="20"/>
              </w:rPr>
              <w:t>_GEO3*/</w:t>
            </w:r>
          </w:p>
        </w:tc>
      </w:tr>
      <w:tr w:rsidR="2F01C628" w:rsidRPr="00327690" w14:paraId="3BBBA41F" w14:textId="77777777" w:rsidTr="2F01C628">
        <w:tc>
          <w:tcPr>
            <w:tcW w:w="2700" w:type="dxa"/>
            <w:tcBorders>
              <w:top w:val="single" w:sz="8" w:space="0" w:color="auto"/>
              <w:left w:val="single" w:sz="8" w:space="0" w:color="auto"/>
              <w:bottom w:val="single" w:sz="8" w:space="0" w:color="auto"/>
              <w:right w:val="single" w:sz="8" w:space="0" w:color="auto"/>
            </w:tcBorders>
          </w:tcPr>
          <w:p w14:paraId="08B294EB" w14:textId="36D688AB" w:rsidR="2F01C628" w:rsidRPr="00327690" w:rsidRDefault="2F01C628" w:rsidP="2F01C628">
            <w:pPr>
              <w:jc w:val="left"/>
            </w:pPr>
            <w:r w:rsidRPr="00327690">
              <w:rPr>
                <w:sz w:val="20"/>
                <w:szCs w:val="20"/>
              </w:rPr>
              <w:t>EHR_PRE_OUT</w:t>
            </w:r>
            <w:r w:rsidRPr="00327690">
              <w:rPr>
                <w:b/>
                <w:bCs/>
                <w:sz w:val="20"/>
                <w:szCs w:val="20"/>
              </w:rPr>
              <w:t xml:space="preserve"> </w:t>
            </w:r>
          </w:p>
        </w:tc>
        <w:tc>
          <w:tcPr>
            <w:tcW w:w="1920" w:type="dxa"/>
            <w:tcBorders>
              <w:top w:val="single" w:sz="8" w:space="0" w:color="auto"/>
              <w:left w:val="single" w:sz="8" w:space="0" w:color="auto"/>
              <w:bottom w:val="single" w:sz="8" w:space="0" w:color="auto"/>
              <w:right w:val="single" w:sz="8" w:space="0" w:color="auto"/>
            </w:tcBorders>
          </w:tcPr>
          <w:p w14:paraId="14F1F4B3" w14:textId="0D15879E" w:rsidR="2F01C628" w:rsidRPr="00327690" w:rsidRDefault="2F01C628" w:rsidP="2F01C628">
            <w:pPr>
              <w:jc w:val="left"/>
            </w:pPr>
            <w:r w:rsidRPr="00327690">
              <w:rPr>
                <w:sz w:val="20"/>
                <w:szCs w:val="20"/>
              </w:rPr>
              <w:t xml:space="preserve">The </w:t>
            </w:r>
            <w:r w:rsidR="00E2369C" w:rsidRPr="00327690">
              <w:rPr>
                <w:sz w:val="20"/>
                <w:szCs w:val="20"/>
              </w:rPr>
              <w:t>adult</w:t>
            </w:r>
            <w:r w:rsidRPr="00327690">
              <w:rPr>
                <w:sz w:val="20"/>
                <w:szCs w:val="20"/>
              </w:rPr>
              <w:t xml:space="preserve"> level EHR file from section 3.1 and 3.2. This should equal the same value as what was specified in section 3.1.</w:t>
            </w:r>
          </w:p>
        </w:tc>
        <w:tc>
          <w:tcPr>
            <w:tcW w:w="4740" w:type="dxa"/>
            <w:tcBorders>
              <w:top w:val="single" w:sz="8" w:space="0" w:color="auto"/>
              <w:left w:val="single" w:sz="8" w:space="0" w:color="auto"/>
              <w:bottom w:val="single" w:sz="8" w:space="0" w:color="auto"/>
              <w:right w:val="single" w:sz="8" w:space="0" w:color="auto"/>
            </w:tcBorders>
          </w:tcPr>
          <w:p w14:paraId="4352938C" w14:textId="0C481B77"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EHR_PRE_OUT = NEW;</w:t>
            </w:r>
          </w:p>
          <w:p w14:paraId="17DB14A5" w14:textId="749B85F5" w:rsidR="2F01C628" w:rsidRPr="00327690" w:rsidRDefault="2F01C628" w:rsidP="2F01C628">
            <w:pPr>
              <w:jc w:val="left"/>
            </w:pPr>
            <w:r w:rsidRPr="00327690">
              <w:rPr>
                <w:sz w:val="20"/>
                <w:szCs w:val="20"/>
              </w:rPr>
              <w:t xml:space="preserve"> </w:t>
            </w:r>
          </w:p>
          <w:p w14:paraId="482C9D34" w14:textId="736F04D6" w:rsidR="2F01C628" w:rsidRPr="00327690" w:rsidRDefault="2F01C628" w:rsidP="2F01C628">
            <w:pPr>
              <w:jc w:val="left"/>
            </w:pPr>
            <w:r w:rsidRPr="00327690">
              <w:rPr>
                <w:sz w:val="20"/>
                <w:szCs w:val="20"/>
              </w:rPr>
              <w:t>/*following the same example as above, the output from pre-processing will be stored as a SAS data file in</w:t>
            </w:r>
          </w:p>
          <w:p w14:paraId="2EB88DA3" w14:textId="3F057EBA" w:rsidR="2F01C628" w:rsidRPr="00327690" w:rsidRDefault="2F01C628" w:rsidP="2F01C628">
            <w:pPr>
              <w:jc w:val="left"/>
            </w:pPr>
            <w:r w:rsidRPr="00327690">
              <w:rPr>
                <w:sz w:val="20"/>
                <w:szCs w:val="20"/>
              </w:rPr>
              <w:t>P:\</w:t>
            </w:r>
            <w:r w:rsidR="00E2369C" w:rsidRPr="00327690">
              <w:rPr>
                <w:sz w:val="20"/>
                <w:szCs w:val="20"/>
              </w:rPr>
              <w:t>CODI-APQ</w:t>
            </w:r>
            <w:r w:rsidRPr="00327690">
              <w:rPr>
                <w:sz w:val="20"/>
                <w:szCs w:val="20"/>
              </w:rPr>
              <w:t>-master\</w:t>
            </w:r>
            <w:r w:rsidR="00E2369C" w:rsidRPr="00327690">
              <w:rPr>
                <w:sz w:val="20"/>
                <w:szCs w:val="20"/>
              </w:rPr>
              <w:t>CODI-APQ</w:t>
            </w:r>
            <w:r w:rsidRPr="00327690">
              <w:rPr>
                <w:sz w:val="20"/>
                <w:szCs w:val="20"/>
              </w:rPr>
              <w:t xml:space="preserve">-GEO3\2_Output\ </w:t>
            </w:r>
            <w:proofErr w:type="spellStart"/>
            <w:r w:rsidRPr="00327690">
              <w:rPr>
                <w:sz w:val="20"/>
                <w:szCs w:val="20"/>
              </w:rPr>
              <w:t>Pre_Processed_</w:t>
            </w:r>
            <w:r w:rsidR="008B4F19" w:rsidRPr="00327690">
              <w:rPr>
                <w:sz w:val="20"/>
                <w:szCs w:val="20"/>
              </w:rPr>
              <w:t>CODI_APQ</w:t>
            </w:r>
            <w:r w:rsidRPr="00327690">
              <w:rPr>
                <w:sz w:val="20"/>
                <w:szCs w:val="20"/>
              </w:rPr>
              <w:t>_ZC</w:t>
            </w:r>
            <w:proofErr w:type="spellEnd"/>
            <w:r w:rsidRPr="00327690">
              <w:rPr>
                <w:sz w:val="20"/>
                <w:szCs w:val="20"/>
              </w:rPr>
              <w:t xml:space="preserve"> */</w:t>
            </w:r>
          </w:p>
        </w:tc>
      </w:tr>
      <w:tr w:rsidR="2F01C628" w:rsidRPr="00327690" w14:paraId="0700F0A7" w14:textId="77777777" w:rsidTr="2F01C628">
        <w:tc>
          <w:tcPr>
            <w:tcW w:w="2700" w:type="dxa"/>
            <w:tcBorders>
              <w:top w:val="single" w:sz="8" w:space="0" w:color="auto"/>
              <w:left w:val="single" w:sz="8" w:space="0" w:color="auto"/>
              <w:bottom w:val="single" w:sz="8" w:space="0" w:color="auto"/>
              <w:right w:val="single" w:sz="8" w:space="0" w:color="auto"/>
            </w:tcBorders>
          </w:tcPr>
          <w:p w14:paraId="0A10CA98" w14:textId="73A4707B" w:rsidR="2F01C628" w:rsidRPr="00327690" w:rsidRDefault="2F01C628" w:rsidP="2F01C628">
            <w:pPr>
              <w:jc w:val="left"/>
            </w:pPr>
            <w:r w:rsidRPr="00327690">
              <w:rPr>
                <w:sz w:val="20"/>
                <w:szCs w:val="20"/>
              </w:rPr>
              <w:lastRenderedPageBreak/>
              <w:t>LOG_NAME</w:t>
            </w:r>
            <w:r w:rsidRPr="00327690">
              <w:rPr>
                <w:b/>
                <w:bCs/>
                <w:sz w:val="20"/>
                <w:szCs w:val="20"/>
              </w:rPr>
              <w:t xml:space="preserve"> </w:t>
            </w:r>
          </w:p>
        </w:tc>
        <w:tc>
          <w:tcPr>
            <w:tcW w:w="1920" w:type="dxa"/>
            <w:tcBorders>
              <w:top w:val="single" w:sz="8" w:space="0" w:color="auto"/>
              <w:left w:val="single" w:sz="8" w:space="0" w:color="auto"/>
              <w:bottom w:val="single" w:sz="8" w:space="0" w:color="auto"/>
              <w:right w:val="single" w:sz="8" w:space="0" w:color="auto"/>
            </w:tcBorders>
          </w:tcPr>
          <w:p w14:paraId="255BBF79" w14:textId="34879D24" w:rsidR="2F01C628" w:rsidRPr="00327690" w:rsidRDefault="2F01C628" w:rsidP="2F01C628">
            <w:pPr>
              <w:jc w:val="left"/>
            </w:pPr>
            <w:r w:rsidRPr="00327690">
              <w:rPr>
                <w:sz w:val="20"/>
                <w:szCs w:val="20"/>
              </w:rPr>
              <w:t>The name of the resulting SAS log. Users have the option to rename the log file name before it is created.</w:t>
            </w:r>
          </w:p>
        </w:tc>
        <w:tc>
          <w:tcPr>
            <w:tcW w:w="4740" w:type="dxa"/>
            <w:tcBorders>
              <w:top w:val="single" w:sz="8" w:space="0" w:color="auto"/>
              <w:left w:val="single" w:sz="8" w:space="0" w:color="auto"/>
              <w:bottom w:val="single" w:sz="8" w:space="0" w:color="auto"/>
              <w:right w:val="single" w:sz="8" w:space="0" w:color="auto"/>
            </w:tcBorders>
          </w:tcPr>
          <w:p w14:paraId="6DFDF1B3" w14:textId="1B82B42D" w:rsidR="2F01C628" w:rsidRPr="00327690" w:rsidRDefault="2F01C628" w:rsidP="2F01C628">
            <w:pPr>
              <w:jc w:val="left"/>
            </w:pPr>
            <w:r w:rsidRPr="00327690">
              <w:rPr>
                <w:sz w:val="20"/>
                <w:szCs w:val="20"/>
              </w:rPr>
              <w:t>%</w:t>
            </w:r>
            <w:proofErr w:type="gramStart"/>
            <w:r w:rsidRPr="00327690">
              <w:rPr>
                <w:sz w:val="20"/>
                <w:szCs w:val="20"/>
              </w:rPr>
              <w:t>let</w:t>
            </w:r>
            <w:proofErr w:type="gramEnd"/>
            <w:r w:rsidRPr="00327690">
              <w:rPr>
                <w:sz w:val="20"/>
                <w:szCs w:val="20"/>
              </w:rPr>
              <w:t xml:space="preserve"> LOG_NAME = </w:t>
            </w:r>
            <w:proofErr w:type="spellStart"/>
            <w:r w:rsidRPr="00327690">
              <w:rPr>
                <w:sz w:val="20"/>
                <w:szCs w:val="20"/>
              </w:rPr>
              <w:t>LogName</w:t>
            </w:r>
            <w:proofErr w:type="spellEnd"/>
            <w:r w:rsidRPr="00327690">
              <w:rPr>
                <w:sz w:val="20"/>
                <w:szCs w:val="20"/>
              </w:rPr>
              <w:t>;</w:t>
            </w:r>
          </w:p>
          <w:p w14:paraId="4C573B74" w14:textId="26890C02" w:rsidR="2F01C628" w:rsidRPr="00327690" w:rsidRDefault="2F01C628" w:rsidP="2F01C628">
            <w:pPr>
              <w:jc w:val="left"/>
            </w:pPr>
            <w:r w:rsidRPr="00327690">
              <w:rPr>
                <w:sz w:val="20"/>
                <w:szCs w:val="20"/>
              </w:rPr>
              <w:t>/*the SAS log will be stored in: P:\</w:t>
            </w:r>
            <w:r w:rsidR="00E2369C" w:rsidRPr="00327690">
              <w:rPr>
                <w:sz w:val="20"/>
                <w:szCs w:val="20"/>
              </w:rPr>
              <w:t>CODI-APQ</w:t>
            </w:r>
            <w:r w:rsidRPr="00327690">
              <w:rPr>
                <w:sz w:val="20"/>
                <w:szCs w:val="20"/>
              </w:rPr>
              <w:t>-master\</w:t>
            </w:r>
            <w:r w:rsidR="00E2369C" w:rsidRPr="00327690">
              <w:rPr>
                <w:sz w:val="20"/>
                <w:szCs w:val="20"/>
              </w:rPr>
              <w:t>CODI-APQ</w:t>
            </w:r>
            <w:r w:rsidRPr="00327690">
              <w:rPr>
                <w:sz w:val="20"/>
                <w:szCs w:val="20"/>
              </w:rPr>
              <w:t>-GEO3\2_Output \SAS LOG\</w:t>
            </w:r>
            <w:proofErr w:type="spellStart"/>
            <w:r w:rsidRPr="00327690">
              <w:rPr>
                <w:sz w:val="20"/>
                <w:szCs w:val="20"/>
              </w:rPr>
              <w:t>LogName</w:t>
            </w:r>
            <w:proofErr w:type="spellEnd"/>
            <w:r w:rsidRPr="00327690">
              <w:rPr>
                <w:sz w:val="20"/>
                <w:szCs w:val="20"/>
              </w:rPr>
              <w:t>&lt;Date and Time&gt;.log. Note, the program automatically includes the date and time in all log file names*/</w:t>
            </w:r>
          </w:p>
        </w:tc>
      </w:tr>
      <w:tr w:rsidR="2F01C628" w:rsidRPr="00327690" w14:paraId="45D7E9F3" w14:textId="77777777" w:rsidTr="2F01C628">
        <w:tc>
          <w:tcPr>
            <w:tcW w:w="2700" w:type="dxa"/>
            <w:tcBorders>
              <w:top w:val="single" w:sz="8" w:space="0" w:color="auto"/>
              <w:left w:val="single" w:sz="8" w:space="0" w:color="auto"/>
              <w:bottom w:val="single" w:sz="8" w:space="0" w:color="auto"/>
              <w:right w:val="single" w:sz="8" w:space="0" w:color="auto"/>
            </w:tcBorders>
          </w:tcPr>
          <w:p w14:paraId="29123B84" w14:textId="25294F1B" w:rsidR="2F01C628" w:rsidRPr="00327690" w:rsidRDefault="2F01C628" w:rsidP="2F01C628">
            <w:pPr>
              <w:jc w:val="left"/>
              <w:rPr>
                <w:sz w:val="20"/>
                <w:szCs w:val="20"/>
              </w:rPr>
            </w:pPr>
            <w:proofErr w:type="spellStart"/>
            <w:r w:rsidRPr="00327690">
              <w:rPr>
                <w:sz w:val="20"/>
                <w:szCs w:val="20"/>
              </w:rPr>
              <w:t>FileOUT_Name</w:t>
            </w:r>
            <w:proofErr w:type="spellEnd"/>
          </w:p>
        </w:tc>
        <w:tc>
          <w:tcPr>
            <w:tcW w:w="1920" w:type="dxa"/>
            <w:tcBorders>
              <w:top w:val="single" w:sz="8" w:space="0" w:color="auto"/>
              <w:left w:val="single" w:sz="8" w:space="0" w:color="auto"/>
              <w:bottom w:val="single" w:sz="8" w:space="0" w:color="auto"/>
              <w:right w:val="single" w:sz="8" w:space="0" w:color="auto"/>
            </w:tcBorders>
          </w:tcPr>
          <w:p w14:paraId="5E27C507" w14:textId="25416507" w:rsidR="2F01C628" w:rsidRPr="00327690" w:rsidRDefault="2F01C628" w:rsidP="2F01C628">
            <w:pPr>
              <w:jc w:val="left"/>
            </w:pPr>
            <w:r w:rsidRPr="00327690">
              <w:rPr>
                <w:sz w:val="20"/>
                <w:szCs w:val="20"/>
              </w:rPr>
              <w:t xml:space="preserve">The prefix for the resulting .csv or Excel file. </w:t>
            </w:r>
          </w:p>
        </w:tc>
        <w:tc>
          <w:tcPr>
            <w:tcW w:w="4740" w:type="dxa"/>
            <w:tcBorders>
              <w:top w:val="single" w:sz="8" w:space="0" w:color="auto"/>
              <w:left w:val="single" w:sz="8" w:space="0" w:color="auto"/>
              <w:bottom w:val="single" w:sz="8" w:space="0" w:color="auto"/>
              <w:right w:val="single" w:sz="8" w:space="0" w:color="auto"/>
            </w:tcBorders>
          </w:tcPr>
          <w:p w14:paraId="62183254" w14:textId="39D8C522" w:rsidR="2F01C628" w:rsidRPr="00327690" w:rsidRDefault="2F01C628" w:rsidP="2F01C628">
            <w:pPr>
              <w:jc w:val="left"/>
            </w:pPr>
            <w:r w:rsidRPr="00327690">
              <w:rPr>
                <w:sz w:val="20"/>
                <w:szCs w:val="20"/>
              </w:rPr>
              <w:t xml:space="preserve">%LET </w:t>
            </w:r>
            <w:proofErr w:type="spellStart"/>
            <w:r w:rsidRPr="00327690">
              <w:rPr>
                <w:sz w:val="20"/>
                <w:szCs w:val="20"/>
              </w:rPr>
              <w:t>FileOUT_Name</w:t>
            </w:r>
            <w:proofErr w:type="spellEnd"/>
            <w:r w:rsidRPr="00327690">
              <w:rPr>
                <w:sz w:val="20"/>
                <w:szCs w:val="20"/>
              </w:rPr>
              <w:t xml:space="preserve">    = </w:t>
            </w:r>
            <w:proofErr w:type="spellStart"/>
            <w:r w:rsidRPr="00327690">
              <w:rPr>
                <w:sz w:val="20"/>
                <w:szCs w:val="20"/>
              </w:rPr>
              <w:t>File_</w:t>
            </w:r>
            <w:proofErr w:type="gramStart"/>
            <w:r w:rsidRPr="00327690">
              <w:rPr>
                <w:sz w:val="20"/>
                <w:szCs w:val="20"/>
              </w:rPr>
              <w:t>name</w:t>
            </w:r>
            <w:proofErr w:type="spellEnd"/>
            <w:r w:rsidRPr="00327690">
              <w:rPr>
                <w:sz w:val="20"/>
                <w:szCs w:val="20"/>
              </w:rPr>
              <w:t>;</w:t>
            </w:r>
            <w:proofErr w:type="gramEnd"/>
          </w:p>
          <w:p w14:paraId="10AC374C" w14:textId="00123487" w:rsidR="2F01C628" w:rsidRPr="00327690" w:rsidRDefault="2F01C628" w:rsidP="2F01C628">
            <w:pPr>
              <w:jc w:val="left"/>
            </w:pPr>
            <w:r w:rsidRPr="00327690">
              <w:rPr>
                <w:sz w:val="20"/>
                <w:szCs w:val="20"/>
              </w:rPr>
              <w:t>/*the .csv or Excel file will be stored in: P:\</w:t>
            </w:r>
            <w:r w:rsidR="00E2369C" w:rsidRPr="00327690">
              <w:rPr>
                <w:sz w:val="20"/>
                <w:szCs w:val="20"/>
              </w:rPr>
              <w:t>CODI-APQ</w:t>
            </w:r>
            <w:r w:rsidRPr="00327690">
              <w:rPr>
                <w:sz w:val="20"/>
                <w:szCs w:val="20"/>
              </w:rPr>
              <w:t>-master\</w:t>
            </w:r>
            <w:r w:rsidR="00E2369C" w:rsidRPr="00327690">
              <w:rPr>
                <w:sz w:val="20"/>
                <w:szCs w:val="20"/>
              </w:rPr>
              <w:t>CODI-APQ</w:t>
            </w:r>
            <w:r w:rsidRPr="00327690">
              <w:rPr>
                <w:sz w:val="20"/>
                <w:szCs w:val="20"/>
              </w:rPr>
              <w:t>-GEO3\2_Output. Note, the program automatically includes the date and time in all results file names*/</w:t>
            </w:r>
          </w:p>
        </w:tc>
      </w:tr>
      <w:tr w:rsidR="2F01C628" w:rsidRPr="00327690" w14:paraId="5B17FA33" w14:textId="77777777" w:rsidTr="2F01C628">
        <w:tc>
          <w:tcPr>
            <w:tcW w:w="2700" w:type="dxa"/>
            <w:tcBorders>
              <w:top w:val="single" w:sz="8" w:space="0" w:color="auto"/>
              <w:left w:val="single" w:sz="8" w:space="0" w:color="auto"/>
              <w:bottom w:val="single" w:sz="8" w:space="0" w:color="auto"/>
              <w:right w:val="single" w:sz="8" w:space="0" w:color="auto"/>
            </w:tcBorders>
          </w:tcPr>
          <w:p w14:paraId="194B4D30" w14:textId="49694FF8" w:rsidR="2F01C628" w:rsidRPr="00327690" w:rsidRDefault="2F01C628" w:rsidP="2F01C628">
            <w:pPr>
              <w:jc w:val="left"/>
            </w:pPr>
            <w:r w:rsidRPr="00327690">
              <w:rPr>
                <w:b/>
                <w:bCs/>
                <w:sz w:val="20"/>
                <w:szCs w:val="20"/>
              </w:rPr>
              <w:t>SAS Macro Variable</w:t>
            </w:r>
          </w:p>
        </w:tc>
        <w:tc>
          <w:tcPr>
            <w:tcW w:w="1920" w:type="dxa"/>
            <w:tcBorders>
              <w:top w:val="single" w:sz="8" w:space="0" w:color="auto"/>
              <w:left w:val="single" w:sz="8" w:space="0" w:color="auto"/>
              <w:bottom w:val="single" w:sz="8" w:space="0" w:color="auto"/>
              <w:right w:val="single" w:sz="8" w:space="0" w:color="auto"/>
            </w:tcBorders>
          </w:tcPr>
          <w:p w14:paraId="1F188486" w14:textId="465A7B1B" w:rsidR="2F01C628" w:rsidRPr="00327690" w:rsidRDefault="2F01C628" w:rsidP="2F01C628">
            <w:pPr>
              <w:jc w:val="left"/>
            </w:pPr>
            <w:r w:rsidRPr="00327690">
              <w:rPr>
                <w:sz w:val="20"/>
                <w:szCs w:val="20"/>
              </w:rPr>
              <w:t>Details</w:t>
            </w:r>
          </w:p>
        </w:tc>
        <w:tc>
          <w:tcPr>
            <w:tcW w:w="4740" w:type="dxa"/>
            <w:tcBorders>
              <w:top w:val="single" w:sz="8" w:space="0" w:color="auto"/>
              <w:left w:val="single" w:sz="8" w:space="0" w:color="auto"/>
              <w:bottom w:val="single" w:sz="8" w:space="0" w:color="auto"/>
              <w:right w:val="single" w:sz="8" w:space="0" w:color="auto"/>
            </w:tcBorders>
          </w:tcPr>
          <w:p w14:paraId="31DA305B" w14:textId="60E0E7E3" w:rsidR="2F01C628" w:rsidRPr="00327690" w:rsidRDefault="2F01C628" w:rsidP="2F01C628">
            <w:pPr>
              <w:jc w:val="left"/>
            </w:pPr>
            <w:r w:rsidRPr="00327690">
              <w:rPr>
                <w:sz w:val="20"/>
                <w:szCs w:val="20"/>
              </w:rPr>
              <w:t>Example</w:t>
            </w:r>
          </w:p>
        </w:tc>
      </w:tr>
      <w:tr w:rsidR="2F01C628" w:rsidRPr="00327690" w14:paraId="115EEF20" w14:textId="77777777" w:rsidTr="2F01C628">
        <w:tc>
          <w:tcPr>
            <w:tcW w:w="9360" w:type="dxa"/>
            <w:gridSpan w:val="3"/>
            <w:tcBorders>
              <w:top w:val="single" w:sz="8" w:space="0" w:color="auto"/>
              <w:left w:val="single" w:sz="8" w:space="0" w:color="auto"/>
              <w:bottom w:val="single" w:sz="8" w:space="0" w:color="auto"/>
              <w:right w:val="single" w:sz="8" w:space="0" w:color="auto"/>
            </w:tcBorders>
          </w:tcPr>
          <w:p w14:paraId="4FAE1A14" w14:textId="7C09E72A" w:rsidR="2F01C628" w:rsidRPr="00327690" w:rsidRDefault="2F01C628" w:rsidP="2F01C628">
            <w:pPr>
              <w:jc w:val="left"/>
            </w:pPr>
            <w:r w:rsidRPr="00327690">
              <w:rPr>
                <w:b/>
                <w:bCs/>
                <w:sz w:val="20"/>
                <w:szCs w:val="20"/>
              </w:rPr>
              <w:t>SECTION 2: Subset data based on specifications INCLUDING YEAR, GEOGRAPHY, STATE</w:t>
            </w:r>
          </w:p>
        </w:tc>
      </w:tr>
      <w:tr w:rsidR="2F01C628" w:rsidRPr="00327690" w14:paraId="69231F47" w14:textId="77777777" w:rsidTr="2F01C628">
        <w:tc>
          <w:tcPr>
            <w:tcW w:w="2700" w:type="dxa"/>
            <w:tcBorders>
              <w:top w:val="single" w:sz="8" w:space="0" w:color="auto"/>
              <w:left w:val="single" w:sz="8" w:space="0" w:color="auto"/>
              <w:bottom w:val="single" w:sz="8" w:space="0" w:color="auto"/>
              <w:right w:val="single" w:sz="8" w:space="0" w:color="auto"/>
            </w:tcBorders>
          </w:tcPr>
          <w:p w14:paraId="7A47D383" w14:textId="220663F6" w:rsidR="2F01C628" w:rsidRPr="00327690" w:rsidRDefault="2F01C628" w:rsidP="2F01C628">
            <w:pPr>
              <w:jc w:val="left"/>
            </w:pPr>
            <w:r w:rsidRPr="00327690">
              <w:rPr>
                <w:sz w:val="20"/>
                <w:szCs w:val="20"/>
              </w:rPr>
              <w:t>BEG_YEAR</w:t>
            </w:r>
          </w:p>
        </w:tc>
        <w:tc>
          <w:tcPr>
            <w:tcW w:w="1920" w:type="dxa"/>
            <w:tcBorders>
              <w:top w:val="nil"/>
              <w:left w:val="single" w:sz="8" w:space="0" w:color="auto"/>
              <w:bottom w:val="single" w:sz="8" w:space="0" w:color="auto"/>
              <w:right w:val="single" w:sz="8" w:space="0" w:color="auto"/>
            </w:tcBorders>
          </w:tcPr>
          <w:p w14:paraId="19FDF4E2" w14:textId="2F68C344" w:rsidR="2F01C628" w:rsidRPr="00327690" w:rsidRDefault="2F01C628" w:rsidP="2F01C628">
            <w:pPr>
              <w:jc w:val="left"/>
            </w:pPr>
            <w:r w:rsidRPr="00327690">
              <w:rPr>
                <w:sz w:val="20"/>
                <w:szCs w:val="20"/>
              </w:rPr>
              <w:t xml:space="preserve">Subsets the prevalence to medical encounters in this year for diabetes or BMI prevalence. The prevalence will include </w:t>
            </w:r>
            <w:r w:rsidR="00E2369C" w:rsidRPr="00327690">
              <w:rPr>
                <w:sz w:val="20"/>
                <w:szCs w:val="20"/>
              </w:rPr>
              <w:t>adult</w:t>
            </w:r>
            <w:r w:rsidRPr="00327690">
              <w:rPr>
                <w:sz w:val="20"/>
                <w:szCs w:val="20"/>
              </w:rPr>
              <w:t xml:space="preserve"> EHRs from this year and after.</w:t>
            </w:r>
          </w:p>
        </w:tc>
        <w:tc>
          <w:tcPr>
            <w:tcW w:w="4740" w:type="dxa"/>
            <w:tcBorders>
              <w:top w:val="nil"/>
              <w:left w:val="single" w:sz="8" w:space="0" w:color="auto"/>
              <w:bottom w:val="single" w:sz="8" w:space="0" w:color="auto"/>
              <w:right w:val="single" w:sz="8" w:space="0" w:color="auto"/>
            </w:tcBorders>
          </w:tcPr>
          <w:p w14:paraId="6A21B625" w14:textId="3CAD7552" w:rsidR="2F01C628" w:rsidRPr="00327690" w:rsidRDefault="2F01C628" w:rsidP="2F01C628">
            <w:pPr>
              <w:jc w:val="left"/>
            </w:pPr>
            <w:r w:rsidRPr="00327690">
              <w:rPr>
                <w:sz w:val="20"/>
                <w:szCs w:val="20"/>
              </w:rPr>
              <w:t>/***/ %LET BEG_YEAR = 2016; /*@Note: Beginning year of analysis (ACCEPTED VALUES: 4-Digit numeric, 2015-2019) ***/</w:t>
            </w:r>
          </w:p>
        </w:tc>
      </w:tr>
      <w:tr w:rsidR="2F01C628" w:rsidRPr="00327690" w14:paraId="6B5FAC26" w14:textId="77777777" w:rsidTr="2F01C628">
        <w:tc>
          <w:tcPr>
            <w:tcW w:w="2700" w:type="dxa"/>
            <w:tcBorders>
              <w:top w:val="single" w:sz="8" w:space="0" w:color="auto"/>
              <w:left w:val="single" w:sz="8" w:space="0" w:color="auto"/>
              <w:bottom w:val="single" w:sz="8" w:space="0" w:color="auto"/>
              <w:right w:val="single" w:sz="8" w:space="0" w:color="auto"/>
            </w:tcBorders>
          </w:tcPr>
          <w:p w14:paraId="0DDAF021" w14:textId="10CACCEF" w:rsidR="2F01C628" w:rsidRPr="00327690" w:rsidRDefault="2F01C628" w:rsidP="2F01C628">
            <w:pPr>
              <w:jc w:val="left"/>
            </w:pPr>
            <w:r w:rsidRPr="00327690">
              <w:rPr>
                <w:sz w:val="20"/>
                <w:szCs w:val="20"/>
              </w:rPr>
              <w:t>END_YEAR</w:t>
            </w:r>
          </w:p>
        </w:tc>
        <w:tc>
          <w:tcPr>
            <w:tcW w:w="1920" w:type="dxa"/>
            <w:tcBorders>
              <w:top w:val="single" w:sz="8" w:space="0" w:color="auto"/>
              <w:left w:val="single" w:sz="8" w:space="0" w:color="auto"/>
              <w:bottom w:val="single" w:sz="8" w:space="0" w:color="auto"/>
              <w:right w:val="single" w:sz="8" w:space="0" w:color="auto"/>
            </w:tcBorders>
          </w:tcPr>
          <w:p w14:paraId="3718A05F" w14:textId="6117DEFE" w:rsidR="2F01C628" w:rsidRPr="00327690" w:rsidRDefault="2F01C628" w:rsidP="2F01C628">
            <w:pPr>
              <w:jc w:val="left"/>
            </w:pPr>
            <w:r w:rsidRPr="00327690">
              <w:rPr>
                <w:sz w:val="20"/>
                <w:szCs w:val="20"/>
              </w:rPr>
              <w:t xml:space="preserve">Subsets the prevalence to medical encounters through this year for diabetes or BMI prevalence. The prevalence will include </w:t>
            </w:r>
            <w:r w:rsidR="00E2369C" w:rsidRPr="00327690">
              <w:rPr>
                <w:sz w:val="20"/>
                <w:szCs w:val="20"/>
              </w:rPr>
              <w:t>adult</w:t>
            </w:r>
            <w:r w:rsidRPr="00327690">
              <w:rPr>
                <w:sz w:val="20"/>
                <w:szCs w:val="20"/>
              </w:rPr>
              <w:t xml:space="preserve"> EHRs from this year and before.</w:t>
            </w:r>
          </w:p>
        </w:tc>
        <w:tc>
          <w:tcPr>
            <w:tcW w:w="4740" w:type="dxa"/>
            <w:tcBorders>
              <w:top w:val="single" w:sz="8" w:space="0" w:color="auto"/>
              <w:left w:val="single" w:sz="8" w:space="0" w:color="auto"/>
              <w:bottom w:val="single" w:sz="8" w:space="0" w:color="auto"/>
              <w:right w:val="single" w:sz="8" w:space="0" w:color="auto"/>
            </w:tcBorders>
          </w:tcPr>
          <w:p w14:paraId="500A76A2" w14:textId="2B51B9CC" w:rsidR="2F01C628" w:rsidRPr="00327690" w:rsidRDefault="2F01C628" w:rsidP="2F01C628">
            <w:pPr>
              <w:jc w:val="left"/>
            </w:pPr>
            <w:r w:rsidRPr="00327690">
              <w:rPr>
                <w:sz w:val="20"/>
                <w:szCs w:val="20"/>
              </w:rPr>
              <w:t>/***/ %LET END_YEAR = 2016; /*@Note: End year of analysis (ACCEPTED VALUES: 4-Digit numeric, 2015-2019) ***/</w:t>
            </w:r>
          </w:p>
        </w:tc>
      </w:tr>
      <w:tr w:rsidR="2F01C628" w:rsidRPr="00327690" w14:paraId="690F39D7" w14:textId="77777777" w:rsidTr="2F01C628">
        <w:tc>
          <w:tcPr>
            <w:tcW w:w="2700" w:type="dxa"/>
            <w:tcBorders>
              <w:top w:val="single" w:sz="8" w:space="0" w:color="auto"/>
              <w:left w:val="single" w:sz="8" w:space="0" w:color="auto"/>
              <w:bottom w:val="single" w:sz="8" w:space="0" w:color="auto"/>
              <w:right w:val="single" w:sz="8" w:space="0" w:color="auto"/>
            </w:tcBorders>
          </w:tcPr>
          <w:p w14:paraId="3D46256E" w14:textId="18ED169B" w:rsidR="2F01C628" w:rsidRPr="00327690" w:rsidRDefault="2F01C628" w:rsidP="2F01C628">
            <w:pPr>
              <w:jc w:val="left"/>
            </w:pPr>
            <w:r w:rsidRPr="00327690">
              <w:rPr>
                <w:sz w:val="20"/>
                <w:szCs w:val="20"/>
              </w:rPr>
              <w:t>GEO_GROUP</w:t>
            </w:r>
          </w:p>
        </w:tc>
        <w:tc>
          <w:tcPr>
            <w:tcW w:w="1920" w:type="dxa"/>
            <w:tcBorders>
              <w:top w:val="single" w:sz="8" w:space="0" w:color="auto"/>
              <w:left w:val="single" w:sz="8" w:space="0" w:color="auto"/>
              <w:bottom w:val="single" w:sz="8" w:space="0" w:color="auto"/>
              <w:right w:val="single" w:sz="8" w:space="0" w:color="auto"/>
            </w:tcBorders>
          </w:tcPr>
          <w:p w14:paraId="169B836B" w14:textId="3986FFE2" w:rsidR="2F01C628" w:rsidRPr="00327690" w:rsidRDefault="2F01C628" w:rsidP="2F01C628">
            <w:pPr>
              <w:jc w:val="left"/>
            </w:pPr>
            <w:r w:rsidRPr="00327690">
              <w:rPr>
                <w:sz w:val="20"/>
                <w:szCs w:val="20"/>
              </w:rPr>
              <w:t>At what level will the prevalence be created?</w:t>
            </w:r>
          </w:p>
        </w:tc>
        <w:tc>
          <w:tcPr>
            <w:tcW w:w="4740" w:type="dxa"/>
            <w:tcBorders>
              <w:top w:val="single" w:sz="8" w:space="0" w:color="auto"/>
              <w:left w:val="single" w:sz="8" w:space="0" w:color="auto"/>
              <w:bottom w:val="single" w:sz="8" w:space="0" w:color="auto"/>
              <w:right w:val="single" w:sz="8" w:space="0" w:color="auto"/>
            </w:tcBorders>
          </w:tcPr>
          <w:p w14:paraId="1B69FCDC" w14:textId="474B6D7B" w:rsidR="2F01C628" w:rsidRPr="00327690" w:rsidRDefault="2F01C628" w:rsidP="2F01C628">
            <w:pPr>
              <w:jc w:val="left"/>
            </w:pPr>
            <w:r w:rsidRPr="00327690">
              <w:rPr>
                <w:sz w:val="20"/>
                <w:szCs w:val="20"/>
              </w:rPr>
              <w:t xml:space="preserve">/***/ %LET GEO_GROUP   = </w:t>
            </w:r>
            <w:proofErr w:type="gramStart"/>
            <w:r w:rsidRPr="00327690">
              <w:rPr>
                <w:sz w:val="20"/>
                <w:szCs w:val="20"/>
              </w:rPr>
              <w:t>STATE;  /</w:t>
            </w:r>
            <w:proofErr w:type="gramEnd"/>
            <w:r w:rsidRPr="00327690">
              <w:rPr>
                <w:sz w:val="20"/>
                <w:szCs w:val="20"/>
              </w:rPr>
              <w:t>*@Note: Level of geography (ACCEPTED VALUES: STATE/ZCTA3/COUNTY)   ***/</w:t>
            </w:r>
          </w:p>
        </w:tc>
      </w:tr>
      <w:tr w:rsidR="2F01C628" w:rsidRPr="00327690" w14:paraId="4FD9A89B" w14:textId="77777777" w:rsidTr="2F01C628">
        <w:tc>
          <w:tcPr>
            <w:tcW w:w="2700" w:type="dxa"/>
            <w:tcBorders>
              <w:top w:val="single" w:sz="8" w:space="0" w:color="auto"/>
              <w:left w:val="single" w:sz="8" w:space="0" w:color="auto"/>
              <w:bottom w:val="single" w:sz="8" w:space="0" w:color="auto"/>
              <w:right w:val="single" w:sz="8" w:space="0" w:color="auto"/>
            </w:tcBorders>
          </w:tcPr>
          <w:p w14:paraId="2A53EECE" w14:textId="2530E8FB" w:rsidR="2F01C628" w:rsidRPr="00327690" w:rsidRDefault="2F01C628" w:rsidP="2F01C628">
            <w:pPr>
              <w:jc w:val="left"/>
            </w:pPr>
            <w:r w:rsidRPr="00327690">
              <w:rPr>
                <w:sz w:val="20"/>
                <w:szCs w:val="20"/>
              </w:rPr>
              <w:t>GEO_LIST</w:t>
            </w:r>
          </w:p>
        </w:tc>
        <w:tc>
          <w:tcPr>
            <w:tcW w:w="1920" w:type="dxa"/>
            <w:tcBorders>
              <w:top w:val="single" w:sz="8" w:space="0" w:color="auto"/>
              <w:left w:val="single" w:sz="8" w:space="0" w:color="auto"/>
              <w:bottom w:val="single" w:sz="8" w:space="0" w:color="auto"/>
              <w:right w:val="single" w:sz="8" w:space="0" w:color="auto"/>
            </w:tcBorders>
          </w:tcPr>
          <w:p w14:paraId="054B2412" w14:textId="58F661DC" w:rsidR="2F01C628" w:rsidRPr="00327690" w:rsidRDefault="2F01C628" w:rsidP="2F01C628">
            <w:pPr>
              <w:jc w:val="left"/>
            </w:pPr>
            <w:r w:rsidRPr="00327690">
              <w:rPr>
                <w:sz w:val="20"/>
                <w:szCs w:val="20"/>
              </w:rPr>
              <w:t xml:space="preserve">If GEO_GROUP= STATE; then by default the program will include all geographical locations listed. If GEO_GROUP= COUNTY; then by default the program will subset the prevalence based on the </w:t>
            </w:r>
            <w:proofErr w:type="spellStart"/>
            <w:r w:rsidRPr="00327690">
              <w:rPr>
                <w:sz w:val="20"/>
                <w:szCs w:val="20"/>
              </w:rPr>
              <w:t>state+county</w:t>
            </w:r>
            <w:proofErr w:type="spellEnd"/>
            <w:r w:rsidRPr="00327690">
              <w:rPr>
                <w:sz w:val="20"/>
                <w:szCs w:val="20"/>
              </w:rPr>
              <w:t xml:space="preserve"> codes listed. If </w:t>
            </w:r>
            <w:r w:rsidRPr="00327690">
              <w:rPr>
                <w:sz w:val="20"/>
                <w:szCs w:val="20"/>
              </w:rPr>
              <w:lastRenderedPageBreak/>
              <w:t>GEO_GROUP= ZCTA3; then by default the program will subset the prevalence based on the state+ZCTA-3 codes listed.</w:t>
            </w:r>
          </w:p>
        </w:tc>
        <w:tc>
          <w:tcPr>
            <w:tcW w:w="4740" w:type="dxa"/>
            <w:tcBorders>
              <w:top w:val="single" w:sz="8" w:space="0" w:color="auto"/>
              <w:left w:val="single" w:sz="8" w:space="0" w:color="auto"/>
              <w:bottom w:val="single" w:sz="8" w:space="0" w:color="auto"/>
              <w:right w:val="single" w:sz="8" w:space="0" w:color="auto"/>
            </w:tcBorders>
          </w:tcPr>
          <w:p w14:paraId="792BBE07" w14:textId="15BB8729" w:rsidR="2F01C628" w:rsidRPr="00327690" w:rsidRDefault="2F01C628" w:rsidP="2F01C628">
            <w:pPr>
              <w:jc w:val="left"/>
            </w:pPr>
            <w:r w:rsidRPr="00327690">
              <w:rPr>
                <w:b/>
                <w:bCs/>
                <w:sz w:val="20"/>
                <w:szCs w:val="20"/>
              </w:rPr>
              <w:lastRenderedPageBreak/>
              <w:t xml:space="preserve">If </w:t>
            </w:r>
            <w:r w:rsidRPr="00327690">
              <w:rPr>
                <w:sz w:val="20"/>
                <w:szCs w:val="20"/>
              </w:rPr>
              <w:t>GEO_GROUP= STATE</w:t>
            </w:r>
            <w:r w:rsidRPr="00327690">
              <w:rPr>
                <w:b/>
                <w:bCs/>
                <w:sz w:val="20"/>
                <w:szCs w:val="20"/>
              </w:rPr>
              <w:t>;</w:t>
            </w:r>
            <w:r w:rsidRPr="00327690">
              <w:rPr>
                <w:sz w:val="20"/>
                <w:szCs w:val="20"/>
              </w:rPr>
              <w:t xml:space="preserve"> /***/ %LET GEO_LIST = %</w:t>
            </w:r>
            <w:proofErr w:type="gramStart"/>
            <w:r w:rsidRPr="00327690">
              <w:rPr>
                <w:sz w:val="20"/>
                <w:szCs w:val="20"/>
              </w:rPr>
              <w:t>STR(</w:t>
            </w:r>
            <w:proofErr w:type="gramEnd"/>
            <w:r w:rsidRPr="00327690">
              <w:rPr>
                <w:sz w:val="20"/>
                <w:szCs w:val="20"/>
              </w:rPr>
              <w:t>‘08’);</w:t>
            </w:r>
          </w:p>
          <w:p w14:paraId="7C281137" w14:textId="722CF59D" w:rsidR="2F01C628" w:rsidRPr="00327690" w:rsidRDefault="2F01C628" w:rsidP="2F01C628">
            <w:pPr>
              <w:jc w:val="left"/>
            </w:pPr>
            <w:r w:rsidRPr="00327690">
              <w:rPr>
                <w:b/>
                <w:bCs/>
                <w:sz w:val="20"/>
                <w:szCs w:val="20"/>
              </w:rPr>
              <w:t xml:space="preserve">If </w:t>
            </w:r>
            <w:r w:rsidRPr="00327690">
              <w:rPr>
                <w:sz w:val="20"/>
                <w:szCs w:val="20"/>
              </w:rPr>
              <w:t>GEO_GROUP= COUNTY</w:t>
            </w:r>
            <w:r w:rsidRPr="00327690">
              <w:rPr>
                <w:b/>
                <w:bCs/>
                <w:sz w:val="20"/>
                <w:szCs w:val="20"/>
              </w:rPr>
              <w:t xml:space="preserve">; </w:t>
            </w:r>
            <w:r w:rsidRPr="00327690">
              <w:rPr>
                <w:sz w:val="20"/>
                <w:szCs w:val="20"/>
              </w:rPr>
              <w:t>/***/ %LET GEO_LIST = %</w:t>
            </w:r>
            <w:proofErr w:type="gramStart"/>
            <w:r w:rsidRPr="00327690">
              <w:rPr>
                <w:sz w:val="20"/>
                <w:szCs w:val="20"/>
              </w:rPr>
              <w:t>STR(</w:t>
            </w:r>
            <w:proofErr w:type="gramEnd"/>
            <w:r w:rsidRPr="00327690">
              <w:rPr>
                <w:sz w:val="20"/>
                <w:szCs w:val="20"/>
              </w:rPr>
              <w:t>‘08059’, ’08125’);</w:t>
            </w:r>
          </w:p>
          <w:p w14:paraId="13A3E7A3" w14:textId="2F936722" w:rsidR="2F01C628" w:rsidRPr="00327690" w:rsidRDefault="2F01C628" w:rsidP="2F01C628">
            <w:pPr>
              <w:jc w:val="left"/>
            </w:pPr>
            <w:r w:rsidRPr="00327690">
              <w:rPr>
                <w:b/>
                <w:bCs/>
                <w:sz w:val="20"/>
                <w:szCs w:val="20"/>
              </w:rPr>
              <w:t xml:space="preserve">If </w:t>
            </w:r>
            <w:r w:rsidRPr="00327690">
              <w:rPr>
                <w:sz w:val="20"/>
                <w:szCs w:val="20"/>
              </w:rPr>
              <w:t>GEO_GROUP= ZCTA3</w:t>
            </w:r>
            <w:r w:rsidRPr="00327690">
              <w:rPr>
                <w:b/>
                <w:bCs/>
                <w:sz w:val="20"/>
                <w:szCs w:val="20"/>
              </w:rPr>
              <w:t xml:space="preserve">; </w:t>
            </w:r>
            <w:r w:rsidRPr="00327690">
              <w:rPr>
                <w:sz w:val="20"/>
                <w:szCs w:val="20"/>
              </w:rPr>
              <w:t>/***/ %LET GEO_LIST = %</w:t>
            </w:r>
            <w:proofErr w:type="gramStart"/>
            <w:r w:rsidRPr="00327690">
              <w:rPr>
                <w:sz w:val="20"/>
                <w:szCs w:val="20"/>
              </w:rPr>
              <w:t>STR(</w:t>
            </w:r>
            <w:proofErr w:type="gramEnd"/>
            <w:r w:rsidRPr="00327690">
              <w:rPr>
                <w:sz w:val="20"/>
                <w:szCs w:val="20"/>
              </w:rPr>
              <w:t>‘01350’, ’08805’);</w:t>
            </w:r>
          </w:p>
          <w:p w14:paraId="3ECCA9B0" w14:textId="433CB561" w:rsidR="2F01C628" w:rsidRPr="00327690" w:rsidRDefault="2F01C628" w:rsidP="2F01C628">
            <w:pPr>
              <w:jc w:val="left"/>
            </w:pPr>
            <w:r w:rsidRPr="00327690">
              <w:rPr>
                <w:sz w:val="20"/>
                <w:szCs w:val="20"/>
              </w:rPr>
              <w:t xml:space="preserve"> </w:t>
            </w:r>
          </w:p>
          <w:p w14:paraId="541FCB3E" w14:textId="30F81B51" w:rsidR="2F01C628" w:rsidRPr="00327690" w:rsidRDefault="2F01C628" w:rsidP="2F01C628">
            <w:pPr>
              <w:jc w:val="left"/>
            </w:pPr>
            <w:r w:rsidRPr="00327690">
              <w:rPr>
                <w:sz w:val="20"/>
                <w:szCs w:val="20"/>
              </w:rPr>
              <w:t xml:space="preserve"> /*@Note: IF STATE="Y" then </w:t>
            </w:r>
            <w:proofErr w:type="gramStart"/>
            <w:r w:rsidRPr="00327690">
              <w:rPr>
                <w:sz w:val="20"/>
                <w:szCs w:val="20"/>
              </w:rPr>
              <w:t>generate</w:t>
            </w:r>
            <w:proofErr w:type="gramEnd"/>
            <w:r w:rsidRPr="00327690">
              <w:rPr>
                <w:sz w:val="20"/>
                <w:szCs w:val="20"/>
              </w:rPr>
              <w:t xml:space="preserve"> with State FIPS code(s), otherwise generate with FIPS </w:t>
            </w:r>
            <w:proofErr w:type="spellStart"/>
            <w:r w:rsidRPr="00327690">
              <w:rPr>
                <w:sz w:val="20"/>
                <w:szCs w:val="20"/>
              </w:rPr>
              <w:t>State+FIPS</w:t>
            </w:r>
            <w:proofErr w:type="spellEnd"/>
            <w:r w:rsidRPr="00327690">
              <w:rPr>
                <w:sz w:val="20"/>
                <w:szCs w:val="20"/>
              </w:rPr>
              <w:t xml:space="preserve"> County code(s) (ACCEPTED VALUES: 2-digit state FIPS or 5-digit state </w:t>
            </w:r>
            <w:proofErr w:type="spellStart"/>
            <w:r w:rsidRPr="00327690">
              <w:rPr>
                <w:sz w:val="20"/>
                <w:szCs w:val="20"/>
              </w:rPr>
              <w:t>FIPS+county</w:t>
            </w:r>
            <w:proofErr w:type="spellEnd"/>
            <w:r w:rsidRPr="00327690">
              <w:rPr>
                <w:sz w:val="20"/>
                <w:szCs w:val="20"/>
              </w:rPr>
              <w:t xml:space="preserve"> FIPS (Must be </w:t>
            </w:r>
            <w:r w:rsidRPr="00327690">
              <w:rPr>
                <w:sz w:val="20"/>
                <w:szCs w:val="20"/>
              </w:rPr>
              <w:lastRenderedPageBreak/>
              <w:t>surrounded by single quotation and comma delimited)) ***/</w:t>
            </w:r>
          </w:p>
        </w:tc>
      </w:tr>
      <w:tr w:rsidR="2F01C628" w:rsidRPr="00327690" w14:paraId="7825EDBD" w14:textId="77777777" w:rsidTr="2F01C628">
        <w:tc>
          <w:tcPr>
            <w:tcW w:w="2700" w:type="dxa"/>
            <w:tcBorders>
              <w:top w:val="single" w:sz="8" w:space="0" w:color="auto"/>
              <w:left w:val="single" w:sz="8" w:space="0" w:color="auto"/>
              <w:bottom w:val="single" w:sz="8" w:space="0" w:color="auto"/>
              <w:right w:val="single" w:sz="8" w:space="0" w:color="auto"/>
            </w:tcBorders>
          </w:tcPr>
          <w:p w14:paraId="6693F2DD" w14:textId="64CEEBC9" w:rsidR="2F01C628" w:rsidRPr="00327690" w:rsidRDefault="2F01C628" w:rsidP="2F01C628">
            <w:pPr>
              <w:jc w:val="left"/>
            </w:pPr>
            <w:r w:rsidRPr="00327690">
              <w:rPr>
                <w:sz w:val="20"/>
                <w:szCs w:val="20"/>
              </w:rPr>
              <w:lastRenderedPageBreak/>
              <w:t>ALL_STATES</w:t>
            </w:r>
          </w:p>
        </w:tc>
        <w:tc>
          <w:tcPr>
            <w:tcW w:w="1920" w:type="dxa"/>
            <w:tcBorders>
              <w:top w:val="single" w:sz="8" w:space="0" w:color="auto"/>
              <w:left w:val="single" w:sz="8" w:space="0" w:color="auto"/>
              <w:bottom w:val="single" w:sz="8" w:space="0" w:color="auto"/>
              <w:right w:val="single" w:sz="8" w:space="0" w:color="auto"/>
            </w:tcBorders>
          </w:tcPr>
          <w:p w14:paraId="4EAC78C6" w14:textId="74268EE1" w:rsidR="2F01C628" w:rsidRPr="00327690" w:rsidRDefault="2F01C628" w:rsidP="2F01C628">
            <w:pPr>
              <w:jc w:val="left"/>
            </w:pPr>
            <w:r w:rsidRPr="00327690">
              <w:rPr>
                <w:sz w:val="20"/>
                <w:szCs w:val="20"/>
              </w:rPr>
              <w:t xml:space="preserve">Includes all states (including D.C.) in the prevalence based on the geographic location of the </w:t>
            </w:r>
            <w:r w:rsidR="00E2369C" w:rsidRPr="00327690">
              <w:rPr>
                <w:sz w:val="20"/>
                <w:szCs w:val="20"/>
              </w:rPr>
              <w:t>adult</w:t>
            </w:r>
            <w:r w:rsidRPr="00327690">
              <w:rPr>
                <w:sz w:val="20"/>
                <w:szCs w:val="20"/>
              </w:rPr>
              <w:t>. If ALL_STATES = N; then by default the program will subset the prevalence based on the individual state or state+GEO3 values specified (in future step)</w:t>
            </w:r>
          </w:p>
        </w:tc>
        <w:tc>
          <w:tcPr>
            <w:tcW w:w="4740" w:type="dxa"/>
            <w:tcBorders>
              <w:top w:val="single" w:sz="8" w:space="0" w:color="auto"/>
              <w:left w:val="single" w:sz="8" w:space="0" w:color="auto"/>
              <w:bottom w:val="single" w:sz="8" w:space="0" w:color="auto"/>
              <w:right w:val="single" w:sz="8" w:space="0" w:color="auto"/>
            </w:tcBorders>
          </w:tcPr>
          <w:p w14:paraId="74FB2663" w14:textId="4F2F58A9" w:rsidR="2F01C628" w:rsidRPr="00327690" w:rsidRDefault="2F01C628" w:rsidP="2F01C628">
            <w:pPr>
              <w:jc w:val="left"/>
            </w:pPr>
            <w:r w:rsidRPr="00327690">
              <w:rPr>
                <w:sz w:val="20"/>
                <w:szCs w:val="20"/>
              </w:rPr>
              <w:t>/*@Note: Include all geographical locations in file? (ACCEPTED VALUES: Y/N) ***/</w:t>
            </w:r>
          </w:p>
        </w:tc>
      </w:tr>
      <w:tr w:rsidR="2F01C628" w:rsidRPr="00327690" w14:paraId="3D92E115" w14:textId="77777777" w:rsidTr="2F01C628">
        <w:tc>
          <w:tcPr>
            <w:tcW w:w="2700" w:type="dxa"/>
            <w:tcBorders>
              <w:top w:val="single" w:sz="8" w:space="0" w:color="auto"/>
              <w:left w:val="single" w:sz="8" w:space="0" w:color="auto"/>
              <w:bottom w:val="single" w:sz="8" w:space="0" w:color="auto"/>
              <w:right w:val="single" w:sz="8" w:space="0" w:color="auto"/>
            </w:tcBorders>
          </w:tcPr>
          <w:p w14:paraId="404CEE5B" w14:textId="1D779CE0" w:rsidR="2F01C628" w:rsidRPr="00327690" w:rsidRDefault="2F01C628" w:rsidP="2F01C628">
            <w:pPr>
              <w:jc w:val="left"/>
            </w:pPr>
            <w:r w:rsidRPr="00327690">
              <w:rPr>
                <w:sz w:val="20"/>
                <w:szCs w:val="20"/>
              </w:rPr>
              <w:t>ACSCOUNTY</w:t>
            </w:r>
          </w:p>
        </w:tc>
        <w:tc>
          <w:tcPr>
            <w:tcW w:w="1920" w:type="dxa"/>
            <w:tcBorders>
              <w:top w:val="single" w:sz="8" w:space="0" w:color="auto"/>
              <w:left w:val="single" w:sz="8" w:space="0" w:color="auto"/>
              <w:bottom w:val="single" w:sz="8" w:space="0" w:color="auto"/>
              <w:right w:val="single" w:sz="8" w:space="0" w:color="auto"/>
            </w:tcBorders>
          </w:tcPr>
          <w:p w14:paraId="1DBCDF18" w14:textId="0F420F66" w:rsidR="2F01C628" w:rsidRPr="00327690" w:rsidRDefault="2F01C628" w:rsidP="2F01C628">
            <w:pPr>
              <w:jc w:val="left"/>
            </w:pPr>
            <w:r w:rsidRPr="00327690">
              <w:rPr>
                <w:sz w:val="20"/>
                <w:szCs w:val="20"/>
              </w:rPr>
              <w:t>At what level is the ACS file? County (Y) or ZCTA-3 (N)</w:t>
            </w:r>
          </w:p>
        </w:tc>
        <w:tc>
          <w:tcPr>
            <w:tcW w:w="4740" w:type="dxa"/>
            <w:tcBorders>
              <w:top w:val="single" w:sz="8" w:space="0" w:color="auto"/>
              <w:left w:val="single" w:sz="8" w:space="0" w:color="auto"/>
              <w:bottom w:val="single" w:sz="8" w:space="0" w:color="auto"/>
              <w:right w:val="single" w:sz="8" w:space="0" w:color="auto"/>
            </w:tcBorders>
          </w:tcPr>
          <w:p w14:paraId="55626EAF" w14:textId="5719C7D0" w:rsidR="2F01C628" w:rsidRPr="00327690" w:rsidRDefault="2F01C628" w:rsidP="2F01C628">
            <w:pPr>
              <w:jc w:val="left"/>
            </w:pPr>
            <w:r w:rsidRPr="00327690">
              <w:rPr>
                <w:sz w:val="20"/>
                <w:szCs w:val="20"/>
              </w:rPr>
              <w:t>/***/ %LET ACSCOUNTY   = N; /*@Note: Is the ACS data at the county or ZCTA3 level? (ACCEPTABLE VALUES: Y for County level data, N for ZCTA3 level data ***/</w:t>
            </w:r>
          </w:p>
        </w:tc>
      </w:tr>
      <w:tr w:rsidR="2F01C628" w:rsidRPr="00327690" w14:paraId="7E4FBD77" w14:textId="77777777" w:rsidTr="2F01C628">
        <w:tc>
          <w:tcPr>
            <w:tcW w:w="2700" w:type="dxa"/>
            <w:tcBorders>
              <w:top w:val="single" w:sz="8" w:space="0" w:color="auto"/>
              <w:left w:val="single" w:sz="8" w:space="0" w:color="auto"/>
              <w:bottom w:val="single" w:sz="8" w:space="0" w:color="auto"/>
              <w:right w:val="single" w:sz="8" w:space="0" w:color="auto"/>
            </w:tcBorders>
          </w:tcPr>
          <w:p w14:paraId="664916CB" w14:textId="718B143A" w:rsidR="2F01C628" w:rsidRPr="00327690" w:rsidRDefault="2F01C628" w:rsidP="2F01C628">
            <w:pPr>
              <w:jc w:val="left"/>
            </w:pPr>
            <w:r w:rsidRPr="00327690">
              <w:rPr>
                <w:sz w:val="20"/>
                <w:szCs w:val="20"/>
              </w:rPr>
              <w:t>ALL_AGES</w:t>
            </w:r>
          </w:p>
        </w:tc>
        <w:tc>
          <w:tcPr>
            <w:tcW w:w="1920" w:type="dxa"/>
            <w:tcBorders>
              <w:top w:val="single" w:sz="8" w:space="0" w:color="auto"/>
              <w:left w:val="single" w:sz="8" w:space="0" w:color="auto"/>
              <w:bottom w:val="single" w:sz="8" w:space="0" w:color="auto"/>
              <w:right w:val="single" w:sz="8" w:space="0" w:color="auto"/>
            </w:tcBorders>
          </w:tcPr>
          <w:p w14:paraId="2336B554" w14:textId="7538BC8D" w:rsidR="2F01C628" w:rsidRPr="00327690" w:rsidRDefault="2F01C628" w:rsidP="2F01C628">
            <w:pPr>
              <w:jc w:val="left"/>
              <w:rPr>
                <w:sz w:val="20"/>
                <w:szCs w:val="20"/>
              </w:rPr>
            </w:pPr>
            <w:r w:rsidRPr="00327690">
              <w:rPr>
                <w:sz w:val="20"/>
                <w:szCs w:val="20"/>
              </w:rPr>
              <w:t xml:space="preserve">Subsets the prevalence based on the age of the </w:t>
            </w:r>
            <w:r w:rsidR="00E2369C" w:rsidRPr="00327690">
              <w:rPr>
                <w:sz w:val="20"/>
                <w:szCs w:val="20"/>
              </w:rPr>
              <w:t>adult</w:t>
            </w:r>
            <w:r w:rsidRPr="00327690">
              <w:rPr>
                <w:sz w:val="20"/>
                <w:szCs w:val="20"/>
              </w:rPr>
              <w:t xml:space="preserve">. The user may either select to include all </w:t>
            </w:r>
            <w:r w:rsidR="00E2369C" w:rsidRPr="00327690">
              <w:rPr>
                <w:sz w:val="20"/>
                <w:szCs w:val="20"/>
              </w:rPr>
              <w:t>adults</w:t>
            </w:r>
            <w:r w:rsidRPr="00327690">
              <w:rPr>
                <w:sz w:val="20"/>
                <w:szCs w:val="20"/>
              </w:rPr>
              <w:t xml:space="preserve"> aged </w:t>
            </w:r>
            <w:r w:rsidR="00F91A86" w:rsidRPr="00327690">
              <w:rPr>
                <w:sz w:val="20"/>
                <w:szCs w:val="20"/>
              </w:rPr>
              <w:t xml:space="preserve">20 to 64 </w:t>
            </w:r>
            <w:r w:rsidRPr="00327690">
              <w:rPr>
                <w:sz w:val="20"/>
                <w:szCs w:val="20"/>
              </w:rPr>
              <w:t xml:space="preserve">or alternatively may select age groups. Note: if ALL_AGES = Y; then by default the program will include all </w:t>
            </w:r>
            <w:r w:rsidR="00E2369C" w:rsidRPr="00327690">
              <w:rPr>
                <w:sz w:val="20"/>
                <w:szCs w:val="20"/>
              </w:rPr>
              <w:t>adults</w:t>
            </w:r>
            <w:r w:rsidRPr="00327690">
              <w:rPr>
                <w:sz w:val="20"/>
                <w:szCs w:val="20"/>
              </w:rPr>
              <w:t xml:space="preserve"> aged 2</w:t>
            </w:r>
            <w:r w:rsidR="00F91A86" w:rsidRPr="00327690">
              <w:rPr>
                <w:sz w:val="20"/>
                <w:szCs w:val="20"/>
              </w:rPr>
              <w:t>0</w:t>
            </w:r>
            <w:r w:rsidRPr="00327690">
              <w:rPr>
                <w:sz w:val="20"/>
                <w:szCs w:val="20"/>
              </w:rPr>
              <w:t xml:space="preserve"> to </w:t>
            </w:r>
            <w:r w:rsidR="00F91A86" w:rsidRPr="00327690">
              <w:rPr>
                <w:sz w:val="20"/>
                <w:szCs w:val="20"/>
              </w:rPr>
              <w:t>64</w:t>
            </w:r>
            <w:r w:rsidRPr="00327690">
              <w:rPr>
                <w:sz w:val="20"/>
                <w:szCs w:val="20"/>
              </w:rPr>
              <w:t>. If ALL_AGES = N; then by default the program will subset the prevalence based on the individual age ranges selected (in future step).</w:t>
            </w:r>
          </w:p>
        </w:tc>
        <w:tc>
          <w:tcPr>
            <w:tcW w:w="4740" w:type="dxa"/>
            <w:tcBorders>
              <w:top w:val="single" w:sz="8" w:space="0" w:color="auto"/>
              <w:left w:val="single" w:sz="8" w:space="0" w:color="auto"/>
              <w:bottom w:val="single" w:sz="8" w:space="0" w:color="auto"/>
              <w:right w:val="single" w:sz="8" w:space="0" w:color="auto"/>
            </w:tcBorders>
          </w:tcPr>
          <w:p w14:paraId="5B086A1B" w14:textId="44C0E13F" w:rsidR="2F01C628" w:rsidRPr="00327690" w:rsidRDefault="2F01C628" w:rsidP="2F01C628">
            <w:pPr>
              <w:jc w:val="left"/>
            </w:pPr>
            <w:r w:rsidRPr="00327690">
              <w:rPr>
                <w:sz w:val="20"/>
                <w:szCs w:val="20"/>
              </w:rPr>
              <w:t xml:space="preserve">/***/ %LET ALL_AGES = </w:t>
            </w:r>
            <w:proofErr w:type="gramStart"/>
            <w:r w:rsidRPr="00327690">
              <w:rPr>
                <w:sz w:val="20"/>
                <w:szCs w:val="20"/>
              </w:rPr>
              <w:t xml:space="preserve">Y;   </w:t>
            </w:r>
            <w:proofErr w:type="gramEnd"/>
            <w:r w:rsidRPr="00327690">
              <w:rPr>
                <w:sz w:val="20"/>
                <w:szCs w:val="20"/>
              </w:rPr>
              <w:t xml:space="preserve">    /*@Note: Include all age ranges?                    (ACCEPTED VALUES: Y/</w:t>
            </w:r>
            <w:proofErr w:type="gramStart"/>
            <w:r w:rsidRPr="00327690">
              <w:rPr>
                <w:sz w:val="20"/>
                <w:szCs w:val="20"/>
              </w:rPr>
              <w:t xml:space="preserve">N)   </w:t>
            </w:r>
            <w:proofErr w:type="gramEnd"/>
            <w:r w:rsidRPr="00327690">
              <w:rPr>
                <w:sz w:val="20"/>
                <w:szCs w:val="20"/>
              </w:rPr>
              <w:t>***/</w:t>
            </w:r>
          </w:p>
        </w:tc>
      </w:tr>
      <w:tr w:rsidR="2F01C628" w:rsidRPr="00327690" w14:paraId="71964264" w14:textId="77777777" w:rsidTr="2F01C628">
        <w:tc>
          <w:tcPr>
            <w:tcW w:w="2700" w:type="dxa"/>
            <w:tcBorders>
              <w:top w:val="single" w:sz="8" w:space="0" w:color="auto"/>
              <w:left w:val="single" w:sz="8" w:space="0" w:color="auto"/>
              <w:bottom w:val="single" w:sz="8" w:space="0" w:color="auto"/>
              <w:right w:val="single" w:sz="8" w:space="0" w:color="auto"/>
            </w:tcBorders>
          </w:tcPr>
          <w:p w14:paraId="1E2D8DAB" w14:textId="6B86715A" w:rsidR="2F01C628" w:rsidRPr="00327690" w:rsidRDefault="2F01C628" w:rsidP="2F01C628">
            <w:pPr>
              <w:jc w:val="left"/>
            </w:pPr>
            <w:r w:rsidRPr="00327690">
              <w:rPr>
                <w:sz w:val="20"/>
                <w:szCs w:val="20"/>
              </w:rPr>
              <w:t>ALL_SEXES</w:t>
            </w:r>
          </w:p>
        </w:tc>
        <w:tc>
          <w:tcPr>
            <w:tcW w:w="1920" w:type="dxa"/>
            <w:tcBorders>
              <w:top w:val="single" w:sz="8" w:space="0" w:color="auto"/>
              <w:left w:val="single" w:sz="8" w:space="0" w:color="auto"/>
              <w:bottom w:val="single" w:sz="8" w:space="0" w:color="auto"/>
              <w:right w:val="single" w:sz="8" w:space="0" w:color="auto"/>
            </w:tcBorders>
          </w:tcPr>
          <w:p w14:paraId="36AD51FB" w14:textId="350BFF96" w:rsidR="2F01C628" w:rsidRPr="00327690" w:rsidRDefault="2F01C628" w:rsidP="2F01C628">
            <w:pPr>
              <w:jc w:val="left"/>
            </w:pPr>
            <w:r w:rsidRPr="00327690">
              <w:rPr>
                <w:sz w:val="20"/>
                <w:szCs w:val="20"/>
              </w:rPr>
              <w:t>Subsets the prevalence based on the se</w:t>
            </w:r>
            <w:r w:rsidR="00F91A86" w:rsidRPr="00327690">
              <w:rPr>
                <w:sz w:val="20"/>
                <w:szCs w:val="20"/>
              </w:rPr>
              <w:t>x</w:t>
            </w:r>
            <w:r w:rsidRPr="00327690">
              <w:rPr>
                <w:sz w:val="20"/>
                <w:szCs w:val="20"/>
              </w:rPr>
              <w:t xml:space="preserve"> of the </w:t>
            </w:r>
            <w:r w:rsidR="00E2369C" w:rsidRPr="00327690">
              <w:rPr>
                <w:sz w:val="20"/>
                <w:szCs w:val="20"/>
              </w:rPr>
              <w:t>adult</w:t>
            </w:r>
            <w:r w:rsidRPr="00327690">
              <w:rPr>
                <w:sz w:val="20"/>
                <w:szCs w:val="20"/>
              </w:rPr>
              <w:t xml:space="preserve">. The user may either select to include all male and female </w:t>
            </w:r>
            <w:r w:rsidR="00E2369C" w:rsidRPr="00327690">
              <w:rPr>
                <w:sz w:val="20"/>
                <w:szCs w:val="20"/>
              </w:rPr>
              <w:t>adults</w:t>
            </w:r>
            <w:r w:rsidRPr="00327690">
              <w:rPr>
                <w:sz w:val="20"/>
                <w:szCs w:val="20"/>
              </w:rPr>
              <w:t xml:space="preserve"> or </w:t>
            </w:r>
            <w:r w:rsidRPr="00327690">
              <w:rPr>
                <w:sz w:val="20"/>
                <w:szCs w:val="20"/>
              </w:rPr>
              <w:lastRenderedPageBreak/>
              <w:t>alternatively may select either males or females. Note: if ALL_SEXES = Y; then by default the program will include both males and females. If ALL_SEXES = N; then by default the program will subset the prevalence based on the individual sex(es) selected (in future step).</w:t>
            </w:r>
          </w:p>
        </w:tc>
        <w:tc>
          <w:tcPr>
            <w:tcW w:w="4740" w:type="dxa"/>
            <w:tcBorders>
              <w:top w:val="single" w:sz="8" w:space="0" w:color="auto"/>
              <w:left w:val="single" w:sz="8" w:space="0" w:color="auto"/>
              <w:bottom w:val="single" w:sz="8" w:space="0" w:color="auto"/>
              <w:right w:val="single" w:sz="8" w:space="0" w:color="auto"/>
            </w:tcBorders>
          </w:tcPr>
          <w:p w14:paraId="2D4B6E15" w14:textId="3ED09AC4" w:rsidR="2F01C628" w:rsidRPr="00327690" w:rsidRDefault="2F01C628" w:rsidP="2F01C628">
            <w:pPr>
              <w:jc w:val="left"/>
            </w:pPr>
            <w:r w:rsidRPr="00327690">
              <w:rPr>
                <w:sz w:val="20"/>
                <w:szCs w:val="20"/>
              </w:rPr>
              <w:lastRenderedPageBreak/>
              <w:t>/***/ %LET ALL_SEXES = Y; /*@Note: Include all sex values?  (ACCEPTED VALUES: Y/</w:t>
            </w:r>
            <w:proofErr w:type="gramStart"/>
            <w:r w:rsidRPr="00327690">
              <w:rPr>
                <w:sz w:val="20"/>
                <w:szCs w:val="20"/>
              </w:rPr>
              <w:t xml:space="preserve">N)   </w:t>
            </w:r>
            <w:proofErr w:type="gramEnd"/>
            <w:r w:rsidRPr="00327690">
              <w:rPr>
                <w:sz w:val="20"/>
                <w:szCs w:val="20"/>
              </w:rPr>
              <w:t>***/</w:t>
            </w:r>
          </w:p>
        </w:tc>
      </w:tr>
      <w:tr w:rsidR="2F01C628" w:rsidRPr="00327690" w14:paraId="59EFC4AC" w14:textId="77777777" w:rsidTr="2F01C628">
        <w:tc>
          <w:tcPr>
            <w:tcW w:w="2700" w:type="dxa"/>
            <w:tcBorders>
              <w:top w:val="single" w:sz="8" w:space="0" w:color="auto"/>
              <w:left w:val="single" w:sz="8" w:space="0" w:color="auto"/>
              <w:bottom w:val="single" w:sz="8" w:space="0" w:color="auto"/>
              <w:right w:val="single" w:sz="8" w:space="0" w:color="auto"/>
            </w:tcBorders>
          </w:tcPr>
          <w:p w14:paraId="1B0F0025" w14:textId="1ECD6C84" w:rsidR="2F01C628" w:rsidRPr="00327690" w:rsidRDefault="2F01C628" w:rsidP="2F01C628">
            <w:pPr>
              <w:jc w:val="left"/>
            </w:pPr>
            <w:r w:rsidRPr="00327690">
              <w:rPr>
                <w:sz w:val="20"/>
                <w:szCs w:val="20"/>
              </w:rPr>
              <w:t>ALL_RACES</w:t>
            </w:r>
          </w:p>
        </w:tc>
        <w:tc>
          <w:tcPr>
            <w:tcW w:w="1920" w:type="dxa"/>
            <w:tcBorders>
              <w:top w:val="single" w:sz="8" w:space="0" w:color="auto"/>
              <w:left w:val="single" w:sz="8" w:space="0" w:color="auto"/>
              <w:bottom w:val="single" w:sz="8" w:space="0" w:color="auto"/>
              <w:right w:val="single" w:sz="8" w:space="0" w:color="auto"/>
            </w:tcBorders>
          </w:tcPr>
          <w:p w14:paraId="2BA00C3C" w14:textId="2538E478" w:rsidR="2F01C628" w:rsidRPr="00327690" w:rsidRDefault="2F01C628" w:rsidP="2F01C628">
            <w:pPr>
              <w:jc w:val="left"/>
            </w:pPr>
            <w:r w:rsidRPr="00327690">
              <w:rPr>
                <w:sz w:val="20"/>
                <w:szCs w:val="20"/>
              </w:rPr>
              <w:t xml:space="preserve">Subsets the prevalence based on the race of the </w:t>
            </w:r>
            <w:r w:rsidR="00E2369C" w:rsidRPr="00327690">
              <w:rPr>
                <w:sz w:val="20"/>
                <w:szCs w:val="20"/>
              </w:rPr>
              <w:t>adult</w:t>
            </w:r>
            <w:r w:rsidRPr="00327690">
              <w:rPr>
                <w:sz w:val="20"/>
                <w:szCs w:val="20"/>
              </w:rPr>
              <w:t>. The user may either select to include all races or alternatively may select race(s). Inclusion or exclusion of imputed race is not impacted by the choice made in this step. Note: if ALL_RACES = Y; then by default the program will include all races (White, Black, Asian, Other). If ALL_RACES = N; then by default the program will subset the prevalence based on the individual races selected (in future step).</w:t>
            </w:r>
          </w:p>
        </w:tc>
        <w:tc>
          <w:tcPr>
            <w:tcW w:w="4740" w:type="dxa"/>
            <w:tcBorders>
              <w:top w:val="single" w:sz="8" w:space="0" w:color="auto"/>
              <w:left w:val="single" w:sz="8" w:space="0" w:color="auto"/>
              <w:bottom w:val="single" w:sz="8" w:space="0" w:color="auto"/>
              <w:right w:val="single" w:sz="8" w:space="0" w:color="auto"/>
            </w:tcBorders>
          </w:tcPr>
          <w:p w14:paraId="7FDF2C34" w14:textId="2829A54E" w:rsidR="2F01C628" w:rsidRPr="00327690" w:rsidRDefault="2F01C628" w:rsidP="2F01C628">
            <w:pPr>
              <w:jc w:val="left"/>
            </w:pPr>
            <w:r w:rsidRPr="00327690">
              <w:rPr>
                <w:sz w:val="20"/>
                <w:szCs w:val="20"/>
              </w:rPr>
              <w:t xml:space="preserve">/***/ %LET ALL_RACES = </w:t>
            </w:r>
            <w:proofErr w:type="gramStart"/>
            <w:r w:rsidRPr="00327690">
              <w:rPr>
                <w:sz w:val="20"/>
                <w:szCs w:val="20"/>
              </w:rPr>
              <w:t xml:space="preserve">Y;   </w:t>
            </w:r>
            <w:proofErr w:type="gramEnd"/>
            <w:r w:rsidRPr="00327690">
              <w:rPr>
                <w:sz w:val="20"/>
                <w:szCs w:val="20"/>
              </w:rPr>
              <w:t xml:space="preserve">    /*@Note: Include all race categories?  (ACCEPTED VALUES: Y/</w:t>
            </w:r>
            <w:proofErr w:type="gramStart"/>
            <w:r w:rsidRPr="00327690">
              <w:rPr>
                <w:sz w:val="20"/>
                <w:szCs w:val="20"/>
              </w:rPr>
              <w:t>N)  *</w:t>
            </w:r>
            <w:proofErr w:type="gramEnd"/>
            <w:r w:rsidRPr="00327690">
              <w:rPr>
                <w:sz w:val="20"/>
                <w:szCs w:val="20"/>
              </w:rPr>
              <w:t>**/</w:t>
            </w:r>
          </w:p>
        </w:tc>
      </w:tr>
      <w:tr w:rsidR="2F01C628" w:rsidRPr="00327690" w14:paraId="0609115D" w14:textId="77777777" w:rsidTr="2F01C628">
        <w:tc>
          <w:tcPr>
            <w:tcW w:w="9360" w:type="dxa"/>
            <w:gridSpan w:val="3"/>
            <w:tcBorders>
              <w:top w:val="single" w:sz="8" w:space="0" w:color="auto"/>
              <w:left w:val="single" w:sz="8" w:space="0" w:color="auto"/>
              <w:bottom w:val="single" w:sz="8" w:space="0" w:color="auto"/>
              <w:right w:val="single" w:sz="8" w:space="0" w:color="auto"/>
            </w:tcBorders>
          </w:tcPr>
          <w:p w14:paraId="03613CF1" w14:textId="3EF02A21" w:rsidR="2F01C628" w:rsidRPr="00327690" w:rsidRDefault="2F01C628" w:rsidP="2F01C628">
            <w:pPr>
              <w:jc w:val="left"/>
            </w:pPr>
            <w:r w:rsidRPr="00327690">
              <w:rPr>
                <w:b/>
                <w:bCs/>
                <w:sz w:val="20"/>
                <w:szCs w:val="20"/>
              </w:rPr>
              <w:t>SECTION 3: Additional Flags</w:t>
            </w:r>
          </w:p>
        </w:tc>
      </w:tr>
      <w:tr w:rsidR="2F01C628" w:rsidRPr="00327690" w14:paraId="7DCB0744" w14:textId="77777777" w:rsidTr="2F01C628">
        <w:tc>
          <w:tcPr>
            <w:tcW w:w="2700" w:type="dxa"/>
            <w:tcBorders>
              <w:top w:val="single" w:sz="8" w:space="0" w:color="auto"/>
              <w:left w:val="single" w:sz="8" w:space="0" w:color="auto"/>
              <w:bottom w:val="single" w:sz="8" w:space="0" w:color="auto"/>
              <w:right w:val="single" w:sz="8" w:space="0" w:color="auto"/>
            </w:tcBorders>
          </w:tcPr>
          <w:p w14:paraId="604BC5B0" w14:textId="2B377B55" w:rsidR="2F01C628" w:rsidRPr="00327690" w:rsidRDefault="2F01C628" w:rsidP="2F01C628">
            <w:pPr>
              <w:jc w:val="left"/>
            </w:pPr>
            <w:r w:rsidRPr="00327690">
              <w:rPr>
                <w:sz w:val="20"/>
                <w:szCs w:val="20"/>
              </w:rPr>
              <w:t>ACS_COUNTY</w:t>
            </w:r>
          </w:p>
        </w:tc>
        <w:tc>
          <w:tcPr>
            <w:tcW w:w="1920" w:type="dxa"/>
            <w:tcBorders>
              <w:top w:val="nil"/>
              <w:left w:val="single" w:sz="8" w:space="0" w:color="auto"/>
              <w:bottom w:val="single" w:sz="8" w:space="0" w:color="auto"/>
              <w:right w:val="single" w:sz="8" w:space="0" w:color="auto"/>
            </w:tcBorders>
          </w:tcPr>
          <w:p w14:paraId="184D6D3C" w14:textId="11D5E90A" w:rsidR="2F01C628" w:rsidRPr="00327690" w:rsidRDefault="2F01C628" w:rsidP="2F01C628">
            <w:pPr>
              <w:jc w:val="left"/>
            </w:pPr>
            <w:r w:rsidRPr="00327690">
              <w:rPr>
                <w:sz w:val="20"/>
                <w:szCs w:val="20"/>
              </w:rPr>
              <w:t xml:space="preserve">Specifies the geographic level of the ACS data </w:t>
            </w:r>
          </w:p>
        </w:tc>
        <w:tc>
          <w:tcPr>
            <w:tcW w:w="4740" w:type="dxa"/>
            <w:tcBorders>
              <w:top w:val="nil"/>
              <w:left w:val="single" w:sz="8" w:space="0" w:color="auto"/>
              <w:bottom w:val="single" w:sz="8" w:space="0" w:color="auto"/>
              <w:right w:val="single" w:sz="8" w:space="0" w:color="auto"/>
            </w:tcBorders>
          </w:tcPr>
          <w:p w14:paraId="456C9632" w14:textId="26F5DB73" w:rsidR="2F01C628" w:rsidRPr="00327690" w:rsidRDefault="2F01C628" w:rsidP="2F01C628">
            <w:pPr>
              <w:jc w:val="left"/>
            </w:pPr>
            <w:r w:rsidRPr="00327690">
              <w:rPr>
                <w:sz w:val="20"/>
                <w:szCs w:val="20"/>
              </w:rPr>
              <w:t>/***/ %LET ACSCOUNTY   = N; /*@Note: Is the ACS data at the county or ZCTA3 level? (ACCEPTABLE VALUES: Y for County level data, N for ZCTA3 level data) ***/</w:t>
            </w:r>
          </w:p>
        </w:tc>
      </w:tr>
      <w:tr w:rsidR="2F01C628" w:rsidRPr="00327690" w14:paraId="5B10AC41" w14:textId="77777777" w:rsidTr="2F01C628">
        <w:tc>
          <w:tcPr>
            <w:tcW w:w="2700" w:type="dxa"/>
            <w:tcBorders>
              <w:top w:val="single" w:sz="8" w:space="0" w:color="auto"/>
              <w:left w:val="single" w:sz="8" w:space="0" w:color="auto"/>
              <w:bottom w:val="single" w:sz="8" w:space="0" w:color="auto"/>
              <w:right w:val="single" w:sz="8" w:space="0" w:color="auto"/>
            </w:tcBorders>
          </w:tcPr>
          <w:p w14:paraId="64624C9E" w14:textId="7614DA7F" w:rsidR="2F01C628" w:rsidRPr="00327690" w:rsidRDefault="2F01C628" w:rsidP="2F01C628">
            <w:pPr>
              <w:jc w:val="left"/>
            </w:pPr>
            <w:r w:rsidRPr="00327690">
              <w:rPr>
                <w:sz w:val="20"/>
                <w:szCs w:val="20"/>
              </w:rPr>
              <w:t>INCLUDE_PREGNANCY</w:t>
            </w:r>
          </w:p>
        </w:tc>
        <w:tc>
          <w:tcPr>
            <w:tcW w:w="1920" w:type="dxa"/>
            <w:tcBorders>
              <w:top w:val="single" w:sz="8" w:space="0" w:color="auto"/>
              <w:left w:val="single" w:sz="8" w:space="0" w:color="auto"/>
              <w:bottom w:val="single" w:sz="8" w:space="0" w:color="auto"/>
              <w:right w:val="single" w:sz="8" w:space="0" w:color="auto"/>
            </w:tcBorders>
          </w:tcPr>
          <w:p w14:paraId="5D81544D" w14:textId="6A98A101" w:rsidR="2F01C628" w:rsidRPr="00327690" w:rsidRDefault="2F01C628" w:rsidP="2F01C628">
            <w:pPr>
              <w:jc w:val="left"/>
            </w:pPr>
            <w:r w:rsidRPr="00327690">
              <w:rPr>
                <w:sz w:val="20"/>
                <w:szCs w:val="20"/>
              </w:rPr>
              <w:t xml:space="preserve">Excludes all patients from the prevalence where the </w:t>
            </w:r>
            <w:r w:rsidR="00E129B1" w:rsidRPr="00327690">
              <w:rPr>
                <w:sz w:val="20"/>
                <w:szCs w:val="20"/>
              </w:rPr>
              <w:t>pregnancy flag</w:t>
            </w:r>
            <w:r w:rsidRPr="00327690">
              <w:rPr>
                <w:sz w:val="20"/>
                <w:szCs w:val="20"/>
              </w:rPr>
              <w:t xml:space="preserve"> is equal to 1.</w:t>
            </w:r>
          </w:p>
        </w:tc>
        <w:tc>
          <w:tcPr>
            <w:tcW w:w="4740" w:type="dxa"/>
            <w:tcBorders>
              <w:top w:val="single" w:sz="8" w:space="0" w:color="auto"/>
              <w:left w:val="single" w:sz="8" w:space="0" w:color="auto"/>
              <w:bottom w:val="single" w:sz="8" w:space="0" w:color="auto"/>
              <w:right w:val="single" w:sz="8" w:space="0" w:color="auto"/>
            </w:tcBorders>
          </w:tcPr>
          <w:p w14:paraId="5B7635AD" w14:textId="70B07B81" w:rsidR="2F01C628" w:rsidRPr="00327690" w:rsidRDefault="2F01C628" w:rsidP="2F01C628">
            <w:pPr>
              <w:jc w:val="left"/>
            </w:pPr>
            <w:r w:rsidRPr="00327690">
              <w:rPr>
                <w:sz w:val="20"/>
                <w:szCs w:val="20"/>
              </w:rPr>
              <w:t>/***/ %LET INCLUDE_PREGNANCY = Y; /*@Note: Include pregnant patients (ACCEPTED VALUES: Y/N) ***/</w:t>
            </w:r>
          </w:p>
        </w:tc>
      </w:tr>
      <w:tr w:rsidR="2F01C628" w:rsidRPr="00327690" w14:paraId="71C628AE" w14:textId="77777777" w:rsidTr="2F01C628">
        <w:tc>
          <w:tcPr>
            <w:tcW w:w="2700" w:type="dxa"/>
            <w:tcBorders>
              <w:top w:val="single" w:sz="8" w:space="0" w:color="auto"/>
              <w:left w:val="single" w:sz="8" w:space="0" w:color="auto"/>
              <w:bottom w:val="single" w:sz="8" w:space="0" w:color="auto"/>
              <w:right w:val="single" w:sz="8" w:space="0" w:color="auto"/>
            </w:tcBorders>
          </w:tcPr>
          <w:p w14:paraId="5D843FAC" w14:textId="2352F6CF" w:rsidR="2F01C628" w:rsidRPr="00327690" w:rsidRDefault="2F01C628" w:rsidP="2F01C628">
            <w:pPr>
              <w:jc w:val="left"/>
            </w:pPr>
            <w:r w:rsidRPr="00327690">
              <w:rPr>
                <w:sz w:val="20"/>
                <w:szCs w:val="20"/>
              </w:rPr>
              <w:lastRenderedPageBreak/>
              <w:t>SAMPLE_CHECK</w:t>
            </w:r>
          </w:p>
        </w:tc>
        <w:tc>
          <w:tcPr>
            <w:tcW w:w="1920" w:type="dxa"/>
            <w:tcBorders>
              <w:top w:val="single" w:sz="8" w:space="0" w:color="auto"/>
              <w:left w:val="single" w:sz="8" w:space="0" w:color="auto"/>
              <w:bottom w:val="single" w:sz="8" w:space="0" w:color="auto"/>
              <w:right w:val="single" w:sz="8" w:space="0" w:color="auto"/>
            </w:tcBorders>
          </w:tcPr>
          <w:p w14:paraId="0A664256" w14:textId="44909D6A" w:rsidR="2F01C628" w:rsidRPr="00327690" w:rsidRDefault="2F01C628" w:rsidP="2F01C628">
            <w:pPr>
              <w:jc w:val="left"/>
            </w:pPr>
            <w:r w:rsidRPr="00327690">
              <w:rPr>
                <w:sz w:val="20"/>
                <w:szCs w:val="20"/>
              </w:rPr>
              <w:t>Executes an optional review of the sample size by strata. All strata with insufficient sample size (n = 20) will be displayed in the SAS output window.</w:t>
            </w:r>
          </w:p>
        </w:tc>
        <w:tc>
          <w:tcPr>
            <w:tcW w:w="4740" w:type="dxa"/>
            <w:tcBorders>
              <w:top w:val="single" w:sz="8" w:space="0" w:color="auto"/>
              <w:left w:val="single" w:sz="8" w:space="0" w:color="auto"/>
              <w:bottom w:val="single" w:sz="8" w:space="0" w:color="auto"/>
              <w:right w:val="single" w:sz="8" w:space="0" w:color="auto"/>
            </w:tcBorders>
          </w:tcPr>
          <w:p w14:paraId="01582254" w14:textId="77E90B6F" w:rsidR="2F01C628" w:rsidRPr="00327690" w:rsidRDefault="2F01C628" w:rsidP="2F01C628">
            <w:pPr>
              <w:jc w:val="left"/>
            </w:pPr>
            <w:r w:rsidRPr="00327690">
              <w:rPr>
                <w:sz w:val="20"/>
                <w:szCs w:val="20"/>
              </w:rPr>
              <w:t>/***/ %LET SAMPLE_CHECK = Y; /*@Note: Run check for sufficient sample size of query (ACCEPTED VALUES: Y/N) ***/</w:t>
            </w:r>
          </w:p>
        </w:tc>
      </w:tr>
      <w:tr w:rsidR="2F01C628" w:rsidRPr="00327690" w14:paraId="435905D3" w14:textId="77777777" w:rsidTr="2F01C628">
        <w:tc>
          <w:tcPr>
            <w:tcW w:w="2700" w:type="dxa"/>
            <w:tcBorders>
              <w:top w:val="single" w:sz="8" w:space="0" w:color="auto"/>
              <w:left w:val="single" w:sz="8" w:space="0" w:color="auto"/>
              <w:bottom w:val="single" w:sz="8" w:space="0" w:color="auto"/>
              <w:right w:val="single" w:sz="8" w:space="0" w:color="auto"/>
            </w:tcBorders>
          </w:tcPr>
          <w:p w14:paraId="044B6AAA" w14:textId="66A2AF26" w:rsidR="2F01C628" w:rsidRPr="00327690" w:rsidRDefault="2F01C628" w:rsidP="2F01C628">
            <w:pPr>
              <w:jc w:val="left"/>
            </w:pPr>
            <w:r w:rsidRPr="00327690">
              <w:rPr>
                <w:sz w:val="20"/>
                <w:szCs w:val="20"/>
              </w:rPr>
              <w:t>CO_OCCURRING</w:t>
            </w:r>
          </w:p>
        </w:tc>
        <w:tc>
          <w:tcPr>
            <w:tcW w:w="1920" w:type="dxa"/>
            <w:tcBorders>
              <w:top w:val="single" w:sz="8" w:space="0" w:color="auto"/>
              <w:left w:val="single" w:sz="8" w:space="0" w:color="auto"/>
              <w:bottom w:val="single" w:sz="8" w:space="0" w:color="auto"/>
              <w:right w:val="single" w:sz="8" w:space="0" w:color="auto"/>
            </w:tcBorders>
          </w:tcPr>
          <w:p w14:paraId="52CCFB01" w14:textId="2859008D" w:rsidR="2F01C628" w:rsidRPr="00327690" w:rsidRDefault="2F01C628" w:rsidP="2F01C628">
            <w:pPr>
              <w:jc w:val="left"/>
            </w:pPr>
            <w:r w:rsidRPr="00327690">
              <w:rPr>
                <w:sz w:val="20"/>
                <w:szCs w:val="20"/>
              </w:rPr>
              <w:t xml:space="preserve">Set to yes if diabetes prevalence is requested. </w:t>
            </w:r>
          </w:p>
        </w:tc>
        <w:tc>
          <w:tcPr>
            <w:tcW w:w="4740" w:type="dxa"/>
            <w:tcBorders>
              <w:top w:val="single" w:sz="8" w:space="0" w:color="auto"/>
              <w:left w:val="single" w:sz="8" w:space="0" w:color="auto"/>
              <w:bottom w:val="single" w:sz="8" w:space="0" w:color="auto"/>
              <w:right w:val="single" w:sz="8" w:space="0" w:color="auto"/>
            </w:tcBorders>
          </w:tcPr>
          <w:p w14:paraId="7B689193" w14:textId="6671EE84" w:rsidR="2F01C628" w:rsidRPr="00327690" w:rsidRDefault="2F01C628" w:rsidP="2F01C628">
            <w:pPr>
              <w:jc w:val="left"/>
            </w:pPr>
            <w:r w:rsidRPr="00327690">
              <w:rPr>
                <w:sz w:val="20"/>
                <w:szCs w:val="20"/>
              </w:rPr>
              <w:t>/***/ %LET CO_OCCURRING = Y; /*@Note: Include co-occurring conditions (ACCEPTED VALUES: Y/N) ***/</w:t>
            </w:r>
          </w:p>
        </w:tc>
      </w:tr>
      <w:tr w:rsidR="2F01C628" w:rsidRPr="00327690" w14:paraId="7E231899" w14:textId="77777777" w:rsidTr="2F01C628">
        <w:tc>
          <w:tcPr>
            <w:tcW w:w="2700" w:type="dxa"/>
            <w:tcBorders>
              <w:top w:val="single" w:sz="8" w:space="0" w:color="auto"/>
              <w:left w:val="single" w:sz="8" w:space="0" w:color="auto"/>
              <w:bottom w:val="single" w:sz="8" w:space="0" w:color="auto"/>
              <w:right w:val="single" w:sz="8" w:space="0" w:color="auto"/>
            </w:tcBorders>
          </w:tcPr>
          <w:p w14:paraId="0D9CCFFB" w14:textId="170431EA" w:rsidR="2F01C628" w:rsidRPr="00327690" w:rsidRDefault="2F01C628" w:rsidP="2F01C628">
            <w:pPr>
              <w:jc w:val="left"/>
            </w:pPr>
            <w:r w:rsidRPr="00327690">
              <w:rPr>
                <w:sz w:val="20"/>
                <w:szCs w:val="20"/>
              </w:rPr>
              <w:t>CO_OCCURING_COND_VAR</w:t>
            </w:r>
          </w:p>
        </w:tc>
        <w:tc>
          <w:tcPr>
            <w:tcW w:w="1920" w:type="dxa"/>
            <w:tcBorders>
              <w:top w:val="single" w:sz="8" w:space="0" w:color="auto"/>
              <w:left w:val="single" w:sz="8" w:space="0" w:color="auto"/>
              <w:bottom w:val="single" w:sz="8" w:space="0" w:color="auto"/>
              <w:right w:val="single" w:sz="8" w:space="0" w:color="auto"/>
            </w:tcBorders>
          </w:tcPr>
          <w:p w14:paraId="0637A815" w14:textId="1013E71F" w:rsidR="2F01C628" w:rsidRPr="00327690" w:rsidRDefault="2F01C628" w:rsidP="2F01C628">
            <w:pPr>
              <w:jc w:val="left"/>
            </w:pPr>
            <w:r w:rsidRPr="00327690">
              <w:rPr>
                <w:sz w:val="20"/>
                <w:szCs w:val="20"/>
              </w:rPr>
              <w:t xml:space="preserve">Set this equal to the variable on the file with the diabetes variable. </w:t>
            </w:r>
          </w:p>
        </w:tc>
        <w:tc>
          <w:tcPr>
            <w:tcW w:w="4740" w:type="dxa"/>
            <w:tcBorders>
              <w:top w:val="single" w:sz="8" w:space="0" w:color="auto"/>
              <w:left w:val="single" w:sz="8" w:space="0" w:color="auto"/>
              <w:bottom w:val="single" w:sz="8" w:space="0" w:color="auto"/>
              <w:right w:val="single" w:sz="8" w:space="0" w:color="auto"/>
            </w:tcBorders>
          </w:tcPr>
          <w:p w14:paraId="4C0B1C92" w14:textId="5CAF8902" w:rsidR="2F01C628" w:rsidRPr="00327690" w:rsidRDefault="2F01C628" w:rsidP="2F01C628">
            <w:pPr>
              <w:jc w:val="left"/>
            </w:pPr>
            <w:r w:rsidRPr="00327690">
              <w:rPr>
                <w:sz w:val="20"/>
                <w:szCs w:val="20"/>
              </w:rPr>
              <w:t>/***/ %LET CO_OCCURING_COND_VAR =DIABETES_SPECTRUM; /*@Note: Include co-occurring condition variable ***/</w:t>
            </w:r>
          </w:p>
        </w:tc>
      </w:tr>
    </w:tbl>
    <w:p w14:paraId="4A7F815C" w14:textId="4980AEF3" w:rsidR="6757B7A5" w:rsidRPr="00327690" w:rsidRDefault="6757B7A5" w:rsidP="2F01C628">
      <w:pPr>
        <w:jc w:val="left"/>
      </w:pPr>
      <w:r w:rsidRPr="00327690">
        <w:t xml:space="preserve"> </w:t>
      </w:r>
    </w:p>
    <w:p w14:paraId="0E027C34" w14:textId="268A783E" w:rsidR="6757B7A5" w:rsidRPr="00327690" w:rsidRDefault="6757B7A5" w:rsidP="007D5286">
      <w:pPr>
        <w:pStyle w:val="Caption"/>
      </w:pPr>
      <w:bookmarkStart w:id="222" w:name="_Toc85789253"/>
      <w:r w:rsidRPr="00327690">
        <w:t xml:space="preserve">Table </w:t>
      </w:r>
      <w:fldSimple w:instr=" SEQ Table \* ARABIC ">
        <w:r w:rsidR="00962446" w:rsidRPr="00327690">
          <w:rPr>
            <w:noProof/>
          </w:rPr>
          <w:t>7</w:t>
        </w:r>
      </w:fldSimple>
      <w:r w:rsidR="008F77F9" w:rsidRPr="00327690">
        <w:t>.</w:t>
      </w:r>
      <w:r w:rsidRPr="00327690">
        <w:t xml:space="preserve"> Change Specifications, Processing Steps, Continued</w:t>
      </w:r>
      <w:bookmarkEnd w:id="222"/>
    </w:p>
    <w:tbl>
      <w:tblPr>
        <w:tblStyle w:val="TableGrid"/>
        <w:tblW w:w="0" w:type="auto"/>
        <w:tblLayout w:type="fixed"/>
        <w:tblLook w:val="04A0" w:firstRow="1" w:lastRow="0" w:firstColumn="1" w:lastColumn="0" w:noHBand="0" w:noVBand="1"/>
      </w:tblPr>
      <w:tblGrid>
        <w:gridCol w:w="840"/>
        <w:gridCol w:w="4110"/>
        <w:gridCol w:w="4410"/>
      </w:tblGrid>
      <w:tr w:rsidR="2F01C628" w:rsidRPr="00327690" w14:paraId="5DBFCC5D" w14:textId="77777777" w:rsidTr="2F01C628">
        <w:tc>
          <w:tcPr>
            <w:tcW w:w="840" w:type="dxa"/>
            <w:tcBorders>
              <w:top w:val="single" w:sz="8" w:space="0" w:color="auto"/>
              <w:left w:val="single" w:sz="8" w:space="0" w:color="auto"/>
              <w:bottom w:val="single" w:sz="8" w:space="0" w:color="auto"/>
              <w:right w:val="single" w:sz="8" w:space="0" w:color="auto"/>
            </w:tcBorders>
            <w:shd w:val="clear" w:color="auto" w:fill="1F497D"/>
          </w:tcPr>
          <w:p w14:paraId="4FECBD69" w14:textId="22DBAE55" w:rsidR="2F01C628" w:rsidRPr="00327690" w:rsidRDefault="2F01C628" w:rsidP="2F01C628">
            <w:pPr>
              <w:ind w:left="0"/>
              <w:jc w:val="left"/>
            </w:pPr>
            <w:r w:rsidRPr="00327690">
              <w:rPr>
                <w:b/>
                <w:bCs/>
                <w:color w:val="FFFFFF" w:themeColor="background1"/>
                <w:sz w:val="20"/>
                <w:szCs w:val="20"/>
              </w:rPr>
              <w:t>Order</w:t>
            </w:r>
          </w:p>
        </w:tc>
        <w:tc>
          <w:tcPr>
            <w:tcW w:w="4110" w:type="dxa"/>
            <w:tcBorders>
              <w:top w:val="single" w:sz="8" w:space="0" w:color="auto"/>
              <w:left w:val="single" w:sz="8" w:space="0" w:color="auto"/>
              <w:bottom w:val="single" w:sz="8" w:space="0" w:color="auto"/>
              <w:right w:val="single" w:sz="8" w:space="0" w:color="auto"/>
            </w:tcBorders>
            <w:shd w:val="clear" w:color="auto" w:fill="1F497D"/>
          </w:tcPr>
          <w:p w14:paraId="36896565" w14:textId="7695E7D5" w:rsidR="2F01C628" w:rsidRPr="00327690" w:rsidRDefault="2F01C628" w:rsidP="2F01C628">
            <w:pPr>
              <w:ind w:left="0"/>
              <w:jc w:val="left"/>
            </w:pPr>
            <w:r w:rsidRPr="00327690">
              <w:rPr>
                <w:b/>
                <w:bCs/>
                <w:color w:val="FFFFFF" w:themeColor="background1"/>
                <w:sz w:val="20"/>
                <w:szCs w:val="20"/>
              </w:rPr>
              <w:t>Description</w:t>
            </w:r>
          </w:p>
        </w:tc>
        <w:tc>
          <w:tcPr>
            <w:tcW w:w="4410" w:type="dxa"/>
            <w:tcBorders>
              <w:top w:val="single" w:sz="8" w:space="0" w:color="auto"/>
              <w:left w:val="single" w:sz="8" w:space="0" w:color="auto"/>
              <w:bottom w:val="single" w:sz="8" w:space="0" w:color="auto"/>
              <w:right w:val="single" w:sz="8" w:space="0" w:color="auto"/>
            </w:tcBorders>
            <w:shd w:val="clear" w:color="auto" w:fill="1F497D"/>
          </w:tcPr>
          <w:p w14:paraId="37C5B48B" w14:textId="7A1C0217" w:rsidR="2F01C628" w:rsidRPr="00327690" w:rsidRDefault="2F01C628" w:rsidP="2F01C628">
            <w:pPr>
              <w:ind w:left="0"/>
              <w:jc w:val="left"/>
            </w:pPr>
            <w:r w:rsidRPr="00327690">
              <w:rPr>
                <w:b/>
                <w:bCs/>
                <w:color w:val="FFFFFF" w:themeColor="background1"/>
                <w:sz w:val="20"/>
                <w:szCs w:val="20"/>
              </w:rPr>
              <w:t>Details</w:t>
            </w:r>
          </w:p>
        </w:tc>
      </w:tr>
      <w:tr w:rsidR="2F01C628" w:rsidRPr="00327690" w14:paraId="703A77EA" w14:textId="77777777" w:rsidTr="2F01C628">
        <w:tc>
          <w:tcPr>
            <w:tcW w:w="840" w:type="dxa"/>
            <w:tcBorders>
              <w:top w:val="single" w:sz="8" w:space="0" w:color="auto"/>
              <w:left w:val="single" w:sz="8" w:space="0" w:color="4E67C8" w:themeColor="accent1"/>
              <w:bottom w:val="single" w:sz="8" w:space="0" w:color="4E67C8" w:themeColor="accent1"/>
              <w:right w:val="single" w:sz="8" w:space="0" w:color="auto"/>
            </w:tcBorders>
          </w:tcPr>
          <w:p w14:paraId="061A87A7" w14:textId="7C9C2F59" w:rsidR="2F01C628" w:rsidRPr="00327690" w:rsidRDefault="2F01C628" w:rsidP="2F01C628">
            <w:pPr>
              <w:ind w:left="0"/>
              <w:jc w:val="left"/>
            </w:pPr>
            <w:r w:rsidRPr="00327690">
              <w:rPr>
                <w:b/>
                <w:bCs/>
                <w:sz w:val="20"/>
                <w:szCs w:val="20"/>
              </w:rPr>
              <w:t>3</w:t>
            </w:r>
          </w:p>
        </w:tc>
        <w:tc>
          <w:tcPr>
            <w:tcW w:w="4110" w:type="dxa"/>
            <w:tcBorders>
              <w:top w:val="single" w:sz="8" w:space="0" w:color="auto"/>
              <w:left w:val="single" w:sz="8" w:space="0" w:color="auto"/>
              <w:bottom w:val="single" w:sz="8" w:space="0" w:color="4E67C8" w:themeColor="accent1"/>
              <w:right w:val="single" w:sz="8" w:space="0" w:color="auto"/>
            </w:tcBorders>
          </w:tcPr>
          <w:p w14:paraId="4C71D846" w14:textId="500AFA27" w:rsidR="2F01C628" w:rsidRPr="00327690" w:rsidRDefault="2F01C628" w:rsidP="2F01C628">
            <w:pPr>
              <w:ind w:left="0"/>
              <w:jc w:val="left"/>
            </w:pPr>
            <w:r w:rsidRPr="00327690">
              <w:rPr>
                <w:sz w:val="20"/>
                <w:szCs w:val="20"/>
              </w:rPr>
              <w:t xml:space="preserve">Edit the SAS program within </w:t>
            </w:r>
          </w:p>
          <w:p w14:paraId="2384425D" w14:textId="17A8A921" w:rsidR="2F01C628" w:rsidRPr="00327690" w:rsidRDefault="2F01C628" w:rsidP="2F01C628">
            <w:pPr>
              <w:ind w:left="0"/>
              <w:jc w:val="left"/>
            </w:pPr>
            <w:r w:rsidRPr="00327690">
              <w:rPr>
                <w:sz w:val="20"/>
                <w:szCs w:val="20"/>
              </w:rPr>
              <w:t>“SECTION 4: Only complete section 3 for any "N" values listed in section 2“</w:t>
            </w:r>
          </w:p>
          <w:p w14:paraId="52683FB1" w14:textId="34454D77" w:rsidR="2F01C628" w:rsidRPr="00327690" w:rsidRDefault="2F01C628" w:rsidP="2F01C628">
            <w:pPr>
              <w:ind w:left="0"/>
              <w:jc w:val="left"/>
            </w:pPr>
            <w:r w:rsidRPr="00327690">
              <w:rPr>
                <w:sz w:val="20"/>
                <w:szCs w:val="20"/>
              </w:rPr>
              <w:t>“SECTION 5: Methodological option selections”</w:t>
            </w:r>
          </w:p>
        </w:tc>
        <w:tc>
          <w:tcPr>
            <w:tcW w:w="4410" w:type="dxa"/>
            <w:tcBorders>
              <w:top w:val="single" w:sz="8" w:space="0" w:color="auto"/>
              <w:left w:val="single" w:sz="8" w:space="0" w:color="auto"/>
              <w:bottom w:val="single" w:sz="8" w:space="0" w:color="4E67C8" w:themeColor="accent1"/>
              <w:right w:val="single" w:sz="8" w:space="0" w:color="4E67C8" w:themeColor="accent1"/>
            </w:tcBorders>
          </w:tcPr>
          <w:p w14:paraId="2427B406" w14:textId="10184C4B" w:rsidR="2F01C628" w:rsidRPr="00327690" w:rsidRDefault="2F01C628" w:rsidP="2F01C628">
            <w:pPr>
              <w:ind w:left="0"/>
              <w:jc w:val="left"/>
            </w:pPr>
            <w:proofErr w:type="spellStart"/>
            <w:r w:rsidRPr="00327690">
              <w:rPr>
                <w:b/>
                <w:bCs/>
                <w:sz w:val="20"/>
                <w:szCs w:val="20"/>
              </w:rPr>
              <w:t>EHR_PRE_Out</w:t>
            </w:r>
            <w:proofErr w:type="spellEnd"/>
            <w:r w:rsidRPr="00327690">
              <w:rPr>
                <w:b/>
                <w:bCs/>
                <w:sz w:val="20"/>
                <w:szCs w:val="20"/>
              </w:rPr>
              <w:t xml:space="preserve"> </w:t>
            </w:r>
            <w:r w:rsidRPr="00327690">
              <w:rPr>
                <w:sz w:val="20"/>
                <w:szCs w:val="20"/>
              </w:rPr>
              <w:t xml:space="preserve">by default, the EHRs file after pre-processing will be named </w:t>
            </w:r>
            <w:r w:rsidR="008B4F19" w:rsidRPr="00327690">
              <w:rPr>
                <w:sz w:val="20"/>
                <w:szCs w:val="20"/>
              </w:rPr>
              <w:t>CODI_APQ</w:t>
            </w:r>
            <w:r w:rsidRPr="00327690">
              <w:rPr>
                <w:sz w:val="20"/>
                <w:szCs w:val="20"/>
              </w:rPr>
              <w:t>. Users have the option to rename this file before it is created.</w:t>
            </w:r>
          </w:p>
        </w:tc>
      </w:tr>
    </w:tbl>
    <w:p w14:paraId="6C725F9A" w14:textId="27354CF7" w:rsidR="6757B7A5" w:rsidRPr="00327690" w:rsidRDefault="6757B7A5" w:rsidP="2F01C628">
      <w:pPr>
        <w:jc w:val="left"/>
      </w:pPr>
      <w:r w:rsidRPr="00327690">
        <w:t xml:space="preserve"> </w:t>
      </w:r>
    </w:p>
    <w:p w14:paraId="4B866F27" w14:textId="453F1D21" w:rsidR="6757B7A5" w:rsidRPr="00327690" w:rsidRDefault="6757B7A5" w:rsidP="007D5286">
      <w:pPr>
        <w:pStyle w:val="Caption"/>
      </w:pPr>
      <w:bookmarkStart w:id="223" w:name="_Toc85789254"/>
      <w:r w:rsidRPr="00327690">
        <w:t xml:space="preserve">Table </w:t>
      </w:r>
      <w:fldSimple w:instr=" SEQ Table \* ARABIC ">
        <w:r w:rsidR="00962446" w:rsidRPr="00327690">
          <w:rPr>
            <w:noProof/>
          </w:rPr>
          <w:t>8</w:t>
        </w:r>
      </w:fldSimple>
      <w:r w:rsidR="008F77F9" w:rsidRPr="00327690">
        <w:t>.</w:t>
      </w:r>
      <w:r w:rsidRPr="00327690">
        <w:t xml:space="preserve"> Change Specifications, SAS Macro Variables</w:t>
      </w:r>
      <w:bookmarkEnd w:id="223"/>
    </w:p>
    <w:tbl>
      <w:tblPr>
        <w:tblW w:w="9360" w:type="dxa"/>
        <w:tblLayout w:type="fixed"/>
        <w:tblLook w:val="04A0" w:firstRow="1" w:lastRow="0" w:firstColumn="1" w:lastColumn="0" w:noHBand="0" w:noVBand="1"/>
      </w:tblPr>
      <w:tblGrid>
        <w:gridCol w:w="2250"/>
        <w:gridCol w:w="3255"/>
        <w:gridCol w:w="3855"/>
      </w:tblGrid>
      <w:tr w:rsidR="2F01C628" w:rsidRPr="00327690" w14:paraId="2A39D443" w14:textId="77777777" w:rsidTr="004A4D16">
        <w:trPr>
          <w:tblHeader/>
        </w:trPr>
        <w:tc>
          <w:tcPr>
            <w:tcW w:w="2250" w:type="dxa"/>
            <w:tcBorders>
              <w:top w:val="single" w:sz="8" w:space="0" w:color="auto"/>
              <w:left w:val="single" w:sz="8" w:space="0" w:color="auto"/>
              <w:bottom w:val="single" w:sz="8" w:space="0" w:color="auto"/>
              <w:right w:val="single" w:sz="8" w:space="0" w:color="auto"/>
            </w:tcBorders>
            <w:shd w:val="clear" w:color="auto" w:fill="1F497D"/>
          </w:tcPr>
          <w:p w14:paraId="3F96A5A5" w14:textId="52A8CBC3" w:rsidR="2F01C628" w:rsidRPr="00327690" w:rsidRDefault="2F01C628" w:rsidP="2F01C628">
            <w:pPr>
              <w:jc w:val="left"/>
            </w:pPr>
            <w:r w:rsidRPr="00327690">
              <w:rPr>
                <w:b/>
                <w:bCs/>
                <w:color w:val="FFFFFF" w:themeColor="background1"/>
                <w:sz w:val="20"/>
                <w:szCs w:val="20"/>
              </w:rPr>
              <w:t>SAS Macro Variable Category</w:t>
            </w:r>
          </w:p>
        </w:tc>
        <w:tc>
          <w:tcPr>
            <w:tcW w:w="3255" w:type="dxa"/>
            <w:tcBorders>
              <w:top w:val="single" w:sz="8" w:space="0" w:color="auto"/>
              <w:left w:val="single" w:sz="8" w:space="0" w:color="auto"/>
              <w:bottom w:val="single" w:sz="8" w:space="0" w:color="auto"/>
              <w:right w:val="single" w:sz="8" w:space="0" w:color="auto"/>
            </w:tcBorders>
            <w:shd w:val="clear" w:color="auto" w:fill="1F497D"/>
          </w:tcPr>
          <w:p w14:paraId="487E7FB1" w14:textId="1E656E29" w:rsidR="2F01C628" w:rsidRPr="00327690" w:rsidRDefault="2F01C628" w:rsidP="2F01C628">
            <w:pPr>
              <w:jc w:val="left"/>
            </w:pPr>
            <w:r w:rsidRPr="00327690">
              <w:rPr>
                <w:b/>
                <w:bCs/>
                <w:color w:val="FFFFFF" w:themeColor="background1"/>
                <w:sz w:val="20"/>
                <w:szCs w:val="20"/>
              </w:rPr>
              <w:t>Details</w:t>
            </w:r>
          </w:p>
        </w:tc>
        <w:tc>
          <w:tcPr>
            <w:tcW w:w="3855" w:type="dxa"/>
            <w:tcBorders>
              <w:top w:val="single" w:sz="8" w:space="0" w:color="auto"/>
              <w:left w:val="single" w:sz="8" w:space="0" w:color="auto"/>
              <w:bottom w:val="single" w:sz="8" w:space="0" w:color="auto"/>
              <w:right w:val="single" w:sz="8" w:space="0" w:color="auto"/>
            </w:tcBorders>
            <w:shd w:val="clear" w:color="auto" w:fill="1F497D"/>
          </w:tcPr>
          <w:p w14:paraId="1659CE24" w14:textId="3BB04928" w:rsidR="2F01C628" w:rsidRPr="00327690" w:rsidRDefault="2F01C628" w:rsidP="2F01C628">
            <w:pPr>
              <w:jc w:val="left"/>
            </w:pPr>
            <w:r w:rsidRPr="00327690">
              <w:rPr>
                <w:b/>
                <w:bCs/>
                <w:color w:val="FFFFFF" w:themeColor="background1"/>
                <w:sz w:val="20"/>
                <w:szCs w:val="20"/>
              </w:rPr>
              <w:t>Example</w:t>
            </w:r>
          </w:p>
        </w:tc>
      </w:tr>
      <w:tr w:rsidR="2F01C628" w:rsidRPr="00327690" w14:paraId="07638182" w14:textId="77777777" w:rsidTr="004A4D16">
        <w:tc>
          <w:tcPr>
            <w:tcW w:w="9360" w:type="dxa"/>
            <w:gridSpan w:val="3"/>
            <w:tcBorders>
              <w:top w:val="single" w:sz="8" w:space="0" w:color="auto"/>
              <w:left w:val="single" w:sz="8" w:space="0" w:color="auto"/>
              <w:bottom w:val="single" w:sz="8" w:space="0" w:color="auto"/>
              <w:right w:val="single" w:sz="8" w:space="0" w:color="auto"/>
            </w:tcBorders>
          </w:tcPr>
          <w:p w14:paraId="18A00E0E" w14:textId="7E1CFB94" w:rsidR="2F01C628" w:rsidRPr="00327690" w:rsidRDefault="2F01C628" w:rsidP="2F01C628">
            <w:pPr>
              <w:jc w:val="left"/>
            </w:pPr>
            <w:r w:rsidRPr="00327690">
              <w:rPr>
                <w:b/>
                <w:bCs/>
                <w:sz w:val="20"/>
                <w:szCs w:val="20"/>
              </w:rPr>
              <w:t>SECTION 4: Only complete section 3 for any "N" values listed in section 2</w:t>
            </w:r>
          </w:p>
        </w:tc>
      </w:tr>
      <w:tr w:rsidR="2F01C628" w:rsidRPr="00327690" w14:paraId="477F8CD4" w14:textId="77777777" w:rsidTr="004A4D16">
        <w:tc>
          <w:tcPr>
            <w:tcW w:w="2250" w:type="dxa"/>
            <w:tcBorders>
              <w:top w:val="single" w:sz="8" w:space="0" w:color="auto"/>
              <w:left w:val="single" w:sz="8" w:space="0" w:color="auto"/>
              <w:bottom w:val="single" w:sz="8" w:space="0" w:color="auto"/>
              <w:right w:val="single" w:sz="8" w:space="0" w:color="auto"/>
            </w:tcBorders>
          </w:tcPr>
          <w:p w14:paraId="02A5B8BC" w14:textId="5AF641A7" w:rsidR="2F01C628" w:rsidRPr="00327690" w:rsidRDefault="2F01C628" w:rsidP="2F01C628">
            <w:pPr>
              <w:jc w:val="left"/>
            </w:pPr>
            <w:r w:rsidRPr="00327690">
              <w:rPr>
                <w:sz w:val="20"/>
                <w:szCs w:val="20"/>
              </w:rPr>
              <w:t>If ALL_STATES = N</w:t>
            </w:r>
          </w:p>
        </w:tc>
        <w:tc>
          <w:tcPr>
            <w:tcW w:w="3255" w:type="dxa"/>
            <w:tcBorders>
              <w:top w:val="nil"/>
              <w:left w:val="single" w:sz="8" w:space="0" w:color="auto"/>
              <w:bottom w:val="single" w:sz="8" w:space="0" w:color="auto"/>
              <w:right w:val="single" w:sz="8" w:space="0" w:color="auto"/>
            </w:tcBorders>
          </w:tcPr>
          <w:p w14:paraId="4C23123A" w14:textId="5B280473" w:rsidR="2F01C628" w:rsidRPr="00327690" w:rsidRDefault="2F01C628" w:rsidP="2F01C628">
            <w:pPr>
              <w:jc w:val="left"/>
            </w:pPr>
            <w:r w:rsidRPr="00327690">
              <w:rPr>
                <w:sz w:val="20"/>
                <w:szCs w:val="20"/>
              </w:rPr>
              <w:t xml:space="preserve">GEO_GROUP informs the program what level of geography is to be used in the GEO_LIST macro variable. GEO_LIST subsets the prevalence based on the geographic location of the </w:t>
            </w:r>
            <w:r w:rsidR="00E2369C" w:rsidRPr="00327690">
              <w:rPr>
                <w:sz w:val="20"/>
                <w:szCs w:val="20"/>
              </w:rPr>
              <w:t>adult</w:t>
            </w:r>
            <w:r w:rsidRPr="00327690">
              <w:rPr>
                <w:sz w:val="20"/>
                <w:szCs w:val="20"/>
              </w:rPr>
              <w:t xml:space="preserve">. If GEO_GROUP=STATE; then the program defaults to using state FIPS codes. If GEO_GROUP=ZCTA3; then the program defaults to using state </w:t>
            </w:r>
            <w:proofErr w:type="spellStart"/>
            <w:r w:rsidRPr="00327690">
              <w:rPr>
                <w:sz w:val="20"/>
                <w:szCs w:val="20"/>
              </w:rPr>
              <w:t>State</w:t>
            </w:r>
            <w:proofErr w:type="spellEnd"/>
            <w:r w:rsidRPr="00327690">
              <w:rPr>
                <w:sz w:val="20"/>
                <w:szCs w:val="20"/>
              </w:rPr>
              <w:t xml:space="preserve"> FIPS+ZCTA-3 codes. If GEO_GROUP=County; then the program defaults to using state FIPS+ County codes.  Of note, values should be surrounded by single quotes and comma delimited.</w:t>
            </w:r>
          </w:p>
        </w:tc>
        <w:tc>
          <w:tcPr>
            <w:tcW w:w="3855" w:type="dxa"/>
            <w:tcBorders>
              <w:top w:val="nil"/>
              <w:left w:val="single" w:sz="8" w:space="0" w:color="auto"/>
              <w:bottom w:val="single" w:sz="8" w:space="0" w:color="auto"/>
              <w:right w:val="single" w:sz="8" w:space="0" w:color="auto"/>
            </w:tcBorders>
          </w:tcPr>
          <w:p w14:paraId="1284B849" w14:textId="220CFEB3" w:rsidR="2F01C628" w:rsidRPr="00327690" w:rsidRDefault="2F01C628" w:rsidP="2F01C628">
            <w:pPr>
              <w:jc w:val="left"/>
            </w:pPr>
            <w:r w:rsidRPr="00327690">
              <w:rPr>
                <w:sz w:val="20"/>
                <w:szCs w:val="20"/>
              </w:rPr>
              <w:t>/*IF ALL_STATES= N THEN SELECT STATE CODES OR STATE AND COUNTY CODES BELOW: ***/</w:t>
            </w:r>
          </w:p>
          <w:p w14:paraId="7A01E5B9" w14:textId="42670406" w:rsidR="2F01C628" w:rsidRPr="00327690" w:rsidRDefault="2F01C628" w:rsidP="2F01C628">
            <w:pPr>
              <w:jc w:val="left"/>
            </w:pPr>
            <w:r w:rsidRPr="00327690">
              <w:rPr>
                <w:sz w:val="20"/>
                <w:szCs w:val="20"/>
              </w:rPr>
              <w:t>/*** (ACCEPTED VALUES: SINGLE QUOTES SURROUNDING 2 OR 5-Digit CODES w/ "," BETWEEN MULTIPLE SELECTIONS</w:t>
            </w:r>
            <w:proofErr w:type="gramStart"/>
            <w:r w:rsidRPr="00327690">
              <w:rPr>
                <w:sz w:val="20"/>
                <w:szCs w:val="20"/>
              </w:rPr>
              <w:t>, )</w:t>
            </w:r>
            <w:proofErr w:type="gramEnd"/>
            <w:r w:rsidRPr="00327690">
              <w:rPr>
                <w:sz w:val="20"/>
                <w:szCs w:val="20"/>
              </w:rPr>
              <w:t xml:space="preserve"> ***/</w:t>
            </w:r>
          </w:p>
          <w:p w14:paraId="3FD28C3B" w14:textId="7983FC19" w:rsidR="2F01C628" w:rsidRPr="00327690" w:rsidRDefault="2F01C628" w:rsidP="2F01C628">
            <w:pPr>
              <w:jc w:val="left"/>
            </w:pPr>
            <w:r w:rsidRPr="00327690">
              <w:rPr>
                <w:sz w:val="20"/>
                <w:szCs w:val="20"/>
              </w:rPr>
              <w:t>/*IF ALL_STATES = N THEN SELECT ONE OR MORE AGE CATEGORIES BELOW: ***/</w:t>
            </w:r>
          </w:p>
          <w:p w14:paraId="54E13C75" w14:textId="71BE4C98" w:rsidR="2F01C628" w:rsidRPr="00327690" w:rsidRDefault="2F01C628" w:rsidP="2F01C628">
            <w:pPr>
              <w:jc w:val="left"/>
            </w:pPr>
            <w:r w:rsidRPr="00327690">
              <w:rPr>
                <w:sz w:val="20"/>
                <w:szCs w:val="20"/>
              </w:rPr>
              <w:t>/***/ %LET GEO_</w:t>
            </w:r>
            <w:proofErr w:type="gramStart"/>
            <w:r w:rsidRPr="00327690">
              <w:rPr>
                <w:sz w:val="20"/>
                <w:szCs w:val="20"/>
              </w:rPr>
              <w:t>GROUP  =</w:t>
            </w:r>
            <w:proofErr w:type="gramEnd"/>
            <w:r w:rsidRPr="00327690">
              <w:rPr>
                <w:sz w:val="20"/>
                <w:szCs w:val="20"/>
              </w:rPr>
              <w:t xml:space="preserve"> STATE;  /*@Note: Level of geography (ACCEPTED VALUES: STATE/ZCTA3, or STATE/COUNTY) ***/</w:t>
            </w:r>
          </w:p>
          <w:p w14:paraId="40FE7C56" w14:textId="435A3EBF" w:rsidR="2F01C628" w:rsidRPr="00327690" w:rsidRDefault="2F01C628" w:rsidP="2F01C628">
            <w:pPr>
              <w:jc w:val="left"/>
            </w:pPr>
            <w:r w:rsidRPr="00327690">
              <w:rPr>
                <w:sz w:val="20"/>
                <w:szCs w:val="20"/>
              </w:rPr>
              <w:t>/***/ %LET GEO_LIST = %</w:t>
            </w:r>
            <w:proofErr w:type="gramStart"/>
            <w:r w:rsidRPr="00327690">
              <w:rPr>
                <w:sz w:val="20"/>
                <w:szCs w:val="20"/>
              </w:rPr>
              <w:t>STR(</w:t>
            </w:r>
            <w:proofErr w:type="gramEnd"/>
            <w:r w:rsidRPr="00327690">
              <w:rPr>
                <w:sz w:val="20"/>
                <w:szCs w:val="20"/>
              </w:rPr>
              <w:t xml:space="preserve">'08'); /*@Note: IF GEO_GROUP="STATE" then generate with State FIPS code(s), If GEO_GROUP="GEO3" then generate with </w:t>
            </w:r>
            <w:r w:rsidRPr="00327690">
              <w:rPr>
                <w:sz w:val="20"/>
                <w:szCs w:val="20"/>
              </w:rPr>
              <w:lastRenderedPageBreak/>
              <w:t xml:space="preserve">FIPS </w:t>
            </w:r>
            <w:proofErr w:type="spellStart"/>
            <w:r w:rsidRPr="00327690">
              <w:rPr>
                <w:sz w:val="20"/>
                <w:szCs w:val="20"/>
              </w:rPr>
              <w:t>State+FIPS</w:t>
            </w:r>
            <w:proofErr w:type="spellEnd"/>
            <w:r w:rsidRPr="00327690">
              <w:rPr>
                <w:sz w:val="20"/>
                <w:szCs w:val="20"/>
              </w:rPr>
              <w:t xml:space="preserve"> County code(s) or FIPS State+ZCTA3 values ***/</w:t>
            </w:r>
          </w:p>
        </w:tc>
      </w:tr>
      <w:tr w:rsidR="2F01C628" w:rsidRPr="00327690" w14:paraId="105025A1" w14:textId="77777777" w:rsidTr="004A4D16">
        <w:tc>
          <w:tcPr>
            <w:tcW w:w="2250" w:type="dxa"/>
            <w:tcBorders>
              <w:top w:val="single" w:sz="8" w:space="0" w:color="auto"/>
              <w:left w:val="single" w:sz="8" w:space="0" w:color="auto"/>
              <w:bottom w:val="single" w:sz="8" w:space="0" w:color="auto"/>
              <w:right w:val="single" w:sz="8" w:space="0" w:color="auto"/>
            </w:tcBorders>
          </w:tcPr>
          <w:p w14:paraId="5AB49D77" w14:textId="77BA7CFB" w:rsidR="2F01C628" w:rsidRPr="00327690" w:rsidRDefault="2F01C628" w:rsidP="2F01C628">
            <w:pPr>
              <w:jc w:val="left"/>
            </w:pPr>
            <w:r w:rsidRPr="00327690">
              <w:rPr>
                <w:sz w:val="20"/>
                <w:szCs w:val="20"/>
              </w:rPr>
              <w:lastRenderedPageBreak/>
              <w:t xml:space="preserve">If ALL_AGES = N and CO_OCCURRING = N; </w:t>
            </w:r>
          </w:p>
        </w:tc>
        <w:tc>
          <w:tcPr>
            <w:tcW w:w="3255" w:type="dxa"/>
            <w:tcBorders>
              <w:top w:val="single" w:sz="8" w:space="0" w:color="auto"/>
              <w:left w:val="single" w:sz="8" w:space="0" w:color="auto"/>
              <w:bottom w:val="single" w:sz="8" w:space="0" w:color="auto"/>
              <w:right w:val="single" w:sz="8" w:space="0" w:color="auto"/>
            </w:tcBorders>
          </w:tcPr>
          <w:p w14:paraId="7EE26F4A" w14:textId="6A167616" w:rsidR="2F01C628" w:rsidRPr="00327690" w:rsidRDefault="2F01C628" w:rsidP="00F91A86">
            <w:pPr>
              <w:jc w:val="left"/>
            </w:pPr>
            <w:r w:rsidRPr="00327690">
              <w:rPr>
                <w:sz w:val="20"/>
                <w:szCs w:val="20"/>
              </w:rPr>
              <w:t>If ALL_AGES is set to no and CO_OCCURRING is set to no, the age macros (</w:t>
            </w:r>
            <w:r w:rsidR="00F91A86" w:rsidRPr="00327690">
              <w:rPr>
                <w:sz w:val="20"/>
                <w:szCs w:val="20"/>
              </w:rPr>
              <w:t>20-24, 25-29, 30-34, 35-44, 45-54, 55-64</w:t>
            </w:r>
            <w:r w:rsidRPr="00327690">
              <w:rPr>
                <w:sz w:val="20"/>
                <w:szCs w:val="20"/>
              </w:rPr>
              <w:t xml:space="preserve">) subset the prevalence based on the age of the </w:t>
            </w:r>
            <w:r w:rsidR="00E2369C" w:rsidRPr="00327690">
              <w:rPr>
                <w:sz w:val="20"/>
                <w:szCs w:val="20"/>
              </w:rPr>
              <w:t>adult</w:t>
            </w:r>
            <w:r w:rsidRPr="00327690">
              <w:rPr>
                <w:sz w:val="20"/>
                <w:szCs w:val="20"/>
              </w:rPr>
              <w:t xml:space="preserve"> and the responses to each individual age macro. Note that if ALL_AGES is set to yes, then the SAS program does not review the age-specific macros. </w:t>
            </w:r>
          </w:p>
        </w:tc>
        <w:tc>
          <w:tcPr>
            <w:tcW w:w="3855" w:type="dxa"/>
            <w:tcBorders>
              <w:top w:val="single" w:sz="8" w:space="0" w:color="auto"/>
              <w:left w:val="single" w:sz="8" w:space="0" w:color="auto"/>
              <w:bottom w:val="single" w:sz="8" w:space="0" w:color="auto"/>
              <w:right w:val="single" w:sz="8" w:space="0" w:color="auto"/>
            </w:tcBorders>
          </w:tcPr>
          <w:p w14:paraId="24227591" w14:textId="366B3F22" w:rsidR="2F01C628" w:rsidRPr="00327690" w:rsidRDefault="2F01C628" w:rsidP="2F01C628">
            <w:pPr>
              <w:jc w:val="left"/>
            </w:pPr>
            <w:r w:rsidRPr="00327690">
              <w:rPr>
                <w:sz w:val="20"/>
                <w:szCs w:val="20"/>
              </w:rPr>
              <w:t>%LET WGT_AGE_2</w:t>
            </w:r>
            <w:r w:rsidR="00F91A86" w:rsidRPr="00327690">
              <w:rPr>
                <w:sz w:val="20"/>
                <w:szCs w:val="20"/>
              </w:rPr>
              <w:t>0</w:t>
            </w:r>
            <w:r w:rsidRPr="00327690">
              <w:rPr>
                <w:sz w:val="20"/>
                <w:szCs w:val="20"/>
              </w:rPr>
              <w:t>_</w:t>
            </w:r>
            <w:r w:rsidR="00F91A86" w:rsidRPr="00327690">
              <w:rPr>
                <w:sz w:val="20"/>
                <w:szCs w:val="20"/>
              </w:rPr>
              <w:t>2</w:t>
            </w:r>
            <w:r w:rsidRPr="00327690">
              <w:rPr>
                <w:sz w:val="20"/>
                <w:szCs w:val="20"/>
              </w:rPr>
              <w:t xml:space="preserve">4 = </w:t>
            </w:r>
            <w:proofErr w:type="gramStart"/>
            <w:r w:rsidRPr="00327690">
              <w:rPr>
                <w:sz w:val="20"/>
                <w:szCs w:val="20"/>
              </w:rPr>
              <w:t>N;</w:t>
            </w:r>
            <w:proofErr w:type="gramEnd"/>
          </w:p>
          <w:p w14:paraId="50E22016" w14:textId="4B61C5D4" w:rsidR="2F01C628" w:rsidRPr="00327690" w:rsidRDefault="2F01C628" w:rsidP="2F01C628">
            <w:pPr>
              <w:jc w:val="left"/>
            </w:pPr>
            <w:r w:rsidRPr="00327690">
              <w:rPr>
                <w:sz w:val="20"/>
                <w:szCs w:val="20"/>
              </w:rPr>
              <w:t>%LET WGT_AGE_</w:t>
            </w:r>
            <w:r w:rsidR="00F91A86" w:rsidRPr="00327690">
              <w:rPr>
                <w:sz w:val="20"/>
                <w:szCs w:val="20"/>
              </w:rPr>
              <w:t>2</w:t>
            </w:r>
            <w:r w:rsidRPr="00327690">
              <w:rPr>
                <w:sz w:val="20"/>
                <w:szCs w:val="20"/>
              </w:rPr>
              <w:t>5_</w:t>
            </w:r>
            <w:r w:rsidR="00F91A86" w:rsidRPr="00327690">
              <w:rPr>
                <w:sz w:val="20"/>
                <w:szCs w:val="20"/>
              </w:rPr>
              <w:t>2</w:t>
            </w:r>
            <w:r w:rsidRPr="00327690">
              <w:rPr>
                <w:sz w:val="20"/>
                <w:szCs w:val="20"/>
              </w:rPr>
              <w:t xml:space="preserve">9 = </w:t>
            </w:r>
            <w:proofErr w:type="gramStart"/>
            <w:r w:rsidRPr="00327690">
              <w:rPr>
                <w:sz w:val="20"/>
                <w:szCs w:val="20"/>
              </w:rPr>
              <w:t>N;</w:t>
            </w:r>
            <w:proofErr w:type="gramEnd"/>
          </w:p>
          <w:p w14:paraId="467926D6" w14:textId="763651C2" w:rsidR="2F01C628" w:rsidRPr="00327690" w:rsidRDefault="2F01C628" w:rsidP="2F01C628">
            <w:pPr>
              <w:jc w:val="left"/>
            </w:pPr>
            <w:r w:rsidRPr="00327690">
              <w:rPr>
                <w:sz w:val="20"/>
                <w:szCs w:val="20"/>
              </w:rPr>
              <w:t>%LET WGT_AGE_</w:t>
            </w:r>
            <w:r w:rsidR="00F91A86" w:rsidRPr="00327690">
              <w:rPr>
                <w:sz w:val="20"/>
                <w:szCs w:val="20"/>
              </w:rPr>
              <w:t>3</w:t>
            </w:r>
            <w:r w:rsidRPr="00327690">
              <w:rPr>
                <w:sz w:val="20"/>
                <w:szCs w:val="20"/>
              </w:rPr>
              <w:t>0_</w:t>
            </w:r>
            <w:r w:rsidR="00F91A86" w:rsidRPr="00327690">
              <w:rPr>
                <w:sz w:val="20"/>
                <w:szCs w:val="20"/>
              </w:rPr>
              <w:t>3</w:t>
            </w:r>
            <w:r w:rsidRPr="00327690">
              <w:rPr>
                <w:sz w:val="20"/>
                <w:szCs w:val="20"/>
              </w:rPr>
              <w:t xml:space="preserve">4 = </w:t>
            </w:r>
            <w:proofErr w:type="gramStart"/>
            <w:r w:rsidRPr="00327690">
              <w:rPr>
                <w:sz w:val="20"/>
                <w:szCs w:val="20"/>
              </w:rPr>
              <w:t>Y;</w:t>
            </w:r>
            <w:proofErr w:type="gramEnd"/>
          </w:p>
          <w:p w14:paraId="36F7BC2B" w14:textId="0906FED3" w:rsidR="00F91A86" w:rsidRPr="00327690" w:rsidRDefault="2F01C628" w:rsidP="00F91A86">
            <w:pPr>
              <w:jc w:val="left"/>
              <w:rPr>
                <w:sz w:val="20"/>
                <w:szCs w:val="20"/>
              </w:rPr>
            </w:pPr>
            <w:r w:rsidRPr="00327690">
              <w:rPr>
                <w:sz w:val="20"/>
                <w:szCs w:val="20"/>
              </w:rPr>
              <w:t>%LET WGT_AGE_</w:t>
            </w:r>
            <w:r w:rsidR="00F91A86" w:rsidRPr="00327690">
              <w:rPr>
                <w:sz w:val="20"/>
                <w:szCs w:val="20"/>
              </w:rPr>
              <w:t>3</w:t>
            </w:r>
            <w:r w:rsidRPr="00327690">
              <w:rPr>
                <w:sz w:val="20"/>
                <w:szCs w:val="20"/>
              </w:rPr>
              <w:t>5_</w:t>
            </w:r>
            <w:r w:rsidR="00F91A86" w:rsidRPr="00327690">
              <w:rPr>
                <w:sz w:val="20"/>
                <w:szCs w:val="20"/>
              </w:rPr>
              <w:t>44</w:t>
            </w:r>
            <w:r w:rsidRPr="00327690">
              <w:rPr>
                <w:sz w:val="20"/>
                <w:szCs w:val="20"/>
              </w:rPr>
              <w:t xml:space="preserve"> = </w:t>
            </w:r>
            <w:proofErr w:type="gramStart"/>
            <w:r w:rsidRPr="00327690">
              <w:rPr>
                <w:sz w:val="20"/>
                <w:szCs w:val="20"/>
              </w:rPr>
              <w:t>Y;</w:t>
            </w:r>
            <w:proofErr w:type="gramEnd"/>
          </w:p>
          <w:p w14:paraId="1DCB5B7C" w14:textId="77777777" w:rsidR="00F91A86" w:rsidRPr="00327690" w:rsidRDefault="00F91A86" w:rsidP="00F91A86">
            <w:pPr>
              <w:jc w:val="left"/>
            </w:pPr>
            <w:r w:rsidRPr="00327690">
              <w:rPr>
                <w:sz w:val="20"/>
                <w:szCs w:val="20"/>
              </w:rPr>
              <w:t xml:space="preserve">%LET WGT_AGE_45_54 = </w:t>
            </w:r>
            <w:proofErr w:type="gramStart"/>
            <w:r w:rsidRPr="00327690">
              <w:rPr>
                <w:sz w:val="20"/>
                <w:szCs w:val="20"/>
              </w:rPr>
              <w:t>Y;</w:t>
            </w:r>
            <w:proofErr w:type="gramEnd"/>
          </w:p>
          <w:p w14:paraId="47D12786" w14:textId="54BCC75A" w:rsidR="00F91A86" w:rsidRPr="00327690" w:rsidRDefault="00F91A86" w:rsidP="00F91A86">
            <w:pPr>
              <w:jc w:val="left"/>
            </w:pPr>
            <w:r w:rsidRPr="00327690">
              <w:rPr>
                <w:sz w:val="20"/>
                <w:szCs w:val="20"/>
              </w:rPr>
              <w:t>%LET WGT_AGE_55_64 = Y;</w:t>
            </w:r>
          </w:p>
        </w:tc>
      </w:tr>
      <w:tr w:rsidR="2F01C628" w:rsidRPr="00327690" w14:paraId="3E561C30" w14:textId="77777777" w:rsidTr="004A4D16">
        <w:tc>
          <w:tcPr>
            <w:tcW w:w="2250" w:type="dxa"/>
            <w:tcBorders>
              <w:top w:val="single" w:sz="8" w:space="0" w:color="auto"/>
              <w:left w:val="single" w:sz="8" w:space="0" w:color="auto"/>
              <w:bottom w:val="single" w:sz="8" w:space="0" w:color="auto"/>
              <w:right w:val="single" w:sz="8" w:space="0" w:color="auto"/>
            </w:tcBorders>
          </w:tcPr>
          <w:p w14:paraId="71ABED07" w14:textId="5D19910A" w:rsidR="2F01C628" w:rsidRPr="00327690" w:rsidRDefault="2F01C628" w:rsidP="2F01C628">
            <w:pPr>
              <w:jc w:val="left"/>
            </w:pPr>
            <w:r w:rsidRPr="00327690">
              <w:rPr>
                <w:sz w:val="20"/>
                <w:szCs w:val="20"/>
              </w:rPr>
              <w:t>If ALL_RACES = N;</w:t>
            </w:r>
          </w:p>
        </w:tc>
        <w:tc>
          <w:tcPr>
            <w:tcW w:w="3255" w:type="dxa"/>
            <w:tcBorders>
              <w:top w:val="single" w:sz="8" w:space="0" w:color="auto"/>
              <w:left w:val="single" w:sz="8" w:space="0" w:color="auto"/>
              <w:bottom w:val="single" w:sz="8" w:space="0" w:color="auto"/>
              <w:right w:val="single" w:sz="8" w:space="0" w:color="auto"/>
            </w:tcBorders>
          </w:tcPr>
          <w:p w14:paraId="2C03E2EB" w14:textId="3E6F1E17" w:rsidR="2F01C628" w:rsidRPr="00327690" w:rsidRDefault="2F01C628" w:rsidP="2F01C628">
            <w:pPr>
              <w:jc w:val="left"/>
            </w:pPr>
            <w:r w:rsidRPr="00327690">
              <w:rPr>
                <w:sz w:val="20"/>
                <w:szCs w:val="20"/>
              </w:rPr>
              <w:t xml:space="preserve">If ALL_RACES is set to no, the race macros (White, Black, Asian, Other) subset the prevalence based on the race or imputed race of the </w:t>
            </w:r>
            <w:r w:rsidR="00E2369C" w:rsidRPr="00327690">
              <w:rPr>
                <w:sz w:val="20"/>
                <w:szCs w:val="20"/>
              </w:rPr>
              <w:t>adult</w:t>
            </w:r>
            <w:r w:rsidRPr="00327690">
              <w:rPr>
                <w:sz w:val="20"/>
                <w:szCs w:val="20"/>
              </w:rPr>
              <w:t xml:space="preserve"> and the responses to each individual age macro. Note that if ALL_RACES is set to yes, then the SAS program does not review the race-specific macros.</w:t>
            </w:r>
          </w:p>
        </w:tc>
        <w:tc>
          <w:tcPr>
            <w:tcW w:w="3855" w:type="dxa"/>
            <w:tcBorders>
              <w:top w:val="single" w:sz="8" w:space="0" w:color="auto"/>
              <w:left w:val="single" w:sz="8" w:space="0" w:color="auto"/>
              <w:bottom w:val="single" w:sz="8" w:space="0" w:color="auto"/>
              <w:right w:val="single" w:sz="8" w:space="0" w:color="auto"/>
            </w:tcBorders>
          </w:tcPr>
          <w:p w14:paraId="799C92BF" w14:textId="2ACEC40C" w:rsidR="2F01C628" w:rsidRPr="00327690" w:rsidRDefault="2F01C628" w:rsidP="2F01C628">
            <w:pPr>
              <w:jc w:val="left"/>
            </w:pPr>
            <w:r w:rsidRPr="00327690">
              <w:rPr>
                <w:sz w:val="20"/>
                <w:szCs w:val="20"/>
              </w:rPr>
              <w:t xml:space="preserve">%LET RACE_WHITE = </w:t>
            </w:r>
            <w:proofErr w:type="gramStart"/>
            <w:r w:rsidRPr="00327690">
              <w:rPr>
                <w:sz w:val="20"/>
                <w:szCs w:val="20"/>
              </w:rPr>
              <w:t>N;</w:t>
            </w:r>
            <w:proofErr w:type="gramEnd"/>
          </w:p>
          <w:p w14:paraId="3C26022D" w14:textId="1C2C8181" w:rsidR="2F01C628" w:rsidRPr="00327690" w:rsidRDefault="2F01C628" w:rsidP="2F01C628">
            <w:pPr>
              <w:jc w:val="left"/>
            </w:pPr>
            <w:r w:rsidRPr="00327690">
              <w:rPr>
                <w:sz w:val="20"/>
                <w:szCs w:val="20"/>
              </w:rPr>
              <w:t xml:space="preserve">%LET RACE_BLACK = </w:t>
            </w:r>
            <w:proofErr w:type="gramStart"/>
            <w:r w:rsidRPr="00327690">
              <w:rPr>
                <w:sz w:val="20"/>
                <w:szCs w:val="20"/>
              </w:rPr>
              <w:t>Y;</w:t>
            </w:r>
            <w:proofErr w:type="gramEnd"/>
          </w:p>
          <w:p w14:paraId="1EE096B1" w14:textId="265486E5" w:rsidR="2F01C628" w:rsidRPr="00327690" w:rsidRDefault="2F01C628" w:rsidP="2F01C628">
            <w:pPr>
              <w:jc w:val="left"/>
            </w:pPr>
            <w:r w:rsidRPr="00327690">
              <w:rPr>
                <w:sz w:val="20"/>
                <w:szCs w:val="20"/>
              </w:rPr>
              <w:t xml:space="preserve">%LET RACE_ASIAN = </w:t>
            </w:r>
            <w:proofErr w:type="gramStart"/>
            <w:r w:rsidRPr="00327690">
              <w:rPr>
                <w:sz w:val="20"/>
                <w:szCs w:val="20"/>
              </w:rPr>
              <w:t>Y;</w:t>
            </w:r>
            <w:proofErr w:type="gramEnd"/>
          </w:p>
          <w:p w14:paraId="268F35A2" w14:textId="4197CA89" w:rsidR="2F01C628" w:rsidRPr="00327690" w:rsidRDefault="2F01C628" w:rsidP="2F01C628">
            <w:pPr>
              <w:jc w:val="left"/>
            </w:pPr>
            <w:r w:rsidRPr="00327690">
              <w:rPr>
                <w:sz w:val="20"/>
                <w:szCs w:val="20"/>
              </w:rPr>
              <w:t xml:space="preserve">%LET RACE_OTHER = Y; </w:t>
            </w:r>
          </w:p>
        </w:tc>
      </w:tr>
      <w:tr w:rsidR="2F01C628" w:rsidRPr="00327690" w14:paraId="6BE158C7" w14:textId="77777777" w:rsidTr="004A4D16">
        <w:tc>
          <w:tcPr>
            <w:tcW w:w="2250" w:type="dxa"/>
            <w:tcBorders>
              <w:top w:val="single" w:sz="8" w:space="0" w:color="auto"/>
              <w:left w:val="single" w:sz="8" w:space="0" w:color="auto"/>
              <w:bottom w:val="single" w:sz="8" w:space="0" w:color="auto"/>
              <w:right w:val="single" w:sz="8" w:space="0" w:color="auto"/>
            </w:tcBorders>
          </w:tcPr>
          <w:p w14:paraId="13C298F8" w14:textId="5A9BA95C" w:rsidR="2F01C628" w:rsidRPr="00327690" w:rsidRDefault="2F01C628" w:rsidP="2F01C628">
            <w:pPr>
              <w:jc w:val="left"/>
            </w:pPr>
            <w:r w:rsidRPr="00327690">
              <w:rPr>
                <w:sz w:val="20"/>
                <w:szCs w:val="20"/>
              </w:rPr>
              <w:t>If ALL_SEXES = N;</w:t>
            </w:r>
          </w:p>
        </w:tc>
        <w:tc>
          <w:tcPr>
            <w:tcW w:w="3255" w:type="dxa"/>
            <w:tcBorders>
              <w:top w:val="single" w:sz="8" w:space="0" w:color="auto"/>
              <w:left w:val="single" w:sz="8" w:space="0" w:color="auto"/>
              <w:bottom w:val="single" w:sz="8" w:space="0" w:color="auto"/>
              <w:right w:val="single" w:sz="8" w:space="0" w:color="auto"/>
            </w:tcBorders>
          </w:tcPr>
          <w:p w14:paraId="5266DF98" w14:textId="4BC9388B" w:rsidR="2F01C628" w:rsidRPr="00327690" w:rsidRDefault="2F01C628" w:rsidP="2F01C628">
            <w:pPr>
              <w:jc w:val="left"/>
            </w:pPr>
            <w:r w:rsidRPr="00327690">
              <w:rPr>
                <w:sz w:val="20"/>
                <w:szCs w:val="20"/>
              </w:rPr>
              <w:t xml:space="preserve">If ALL_SEXES is set to no, the sex macros (male, female) subset the prevalence based on the sex of the </w:t>
            </w:r>
            <w:r w:rsidR="00E2369C" w:rsidRPr="00327690">
              <w:rPr>
                <w:sz w:val="20"/>
                <w:szCs w:val="20"/>
              </w:rPr>
              <w:t>adult</w:t>
            </w:r>
            <w:r w:rsidRPr="00327690">
              <w:rPr>
                <w:sz w:val="20"/>
                <w:szCs w:val="20"/>
              </w:rPr>
              <w:t xml:space="preserve"> and the responses to each individual sex macro. Note that if ALL_SEXES is set to yes, then the SAS program does not review the sex-specific macros.</w:t>
            </w:r>
          </w:p>
          <w:p w14:paraId="6FAC6371" w14:textId="5E8C3F6E" w:rsidR="2F01C628" w:rsidRPr="00327690" w:rsidRDefault="2F01C628" w:rsidP="2F01C628">
            <w:pPr>
              <w:jc w:val="left"/>
            </w:pPr>
            <w:r w:rsidRPr="00327690">
              <w:rPr>
                <w:sz w:val="20"/>
                <w:szCs w:val="20"/>
              </w:rPr>
              <w:t xml:space="preserve"> </w:t>
            </w:r>
          </w:p>
        </w:tc>
        <w:tc>
          <w:tcPr>
            <w:tcW w:w="3855" w:type="dxa"/>
            <w:tcBorders>
              <w:top w:val="single" w:sz="8" w:space="0" w:color="auto"/>
              <w:left w:val="single" w:sz="8" w:space="0" w:color="auto"/>
              <w:bottom w:val="single" w:sz="8" w:space="0" w:color="auto"/>
              <w:right w:val="single" w:sz="8" w:space="0" w:color="auto"/>
            </w:tcBorders>
          </w:tcPr>
          <w:p w14:paraId="2EC061F1" w14:textId="265D539D" w:rsidR="2F01C628" w:rsidRPr="00327690" w:rsidRDefault="2F01C628" w:rsidP="2F01C628">
            <w:pPr>
              <w:jc w:val="left"/>
            </w:pPr>
            <w:r w:rsidRPr="00327690">
              <w:rPr>
                <w:sz w:val="20"/>
                <w:szCs w:val="20"/>
              </w:rPr>
              <w:t xml:space="preserve">%LET SEX_MALE = </w:t>
            </w:r>
            <w:proofErr w:type="gramStart"/>
            <w:r w:rsidRPr="00327690">
              <w:rPr>
                <w:sz w:val="20"/>
                <w:szCs w:val="20"/>
              </w:rPr>
              <w:t>N;</w:t>
            </w:r>
            <w:proofErr w:type="gramEnd"/>
            <w:r w:rsidRPr="00327690">
              <w:rPr>
                <w:sz w:val="20"/>
                <w:szCs w:val="20"/>
              </w:rPr>
              <w:t xml:space="preserve"> </w:t>
            </w:r>
          </w:p>
          <w:p w14:paraId="456CCEBF" w14:textId="1EE205F0" w:rsidR="2F01C628" w:rsidRPr="00327690" w:rsidRDefault="2F01C628" w:rsidP="2F01C628">
            <w:pPr>
              <w:jc w:val="left"/>
            </w:pPr>
            <w:r w:rsidRPr="00327690">
              <w:rPr>
                <w:sz w:val="20"/>
                <w:szCs w:val="20"/>
              </w:rPr>
              <w:t xml:space="preserve">%LET SEX_FEMALE = Y; </w:t>
            </w:r>
          </w:p>
        </w:tc>
      </w:tr>
      <w:tr w:rsidR="2F01C628" w:rsidRPr="00327690" w14:paraId="342DE2C3" w14:textId="77777777" w:rsidTr="004A4D16">
        <w:tc>
          <w:tcPr>
            <w:tcW w:w="2250" w:type="dxa"/>
            <w:tcBorders>
              <w:top w:val="single" w:sz="8" w:space="0" w:color="auto"/>
              <w:left w:val="single" w:sz="8" w:space="0" w:color="auto"/>
              <w:bottom w:val="single" w:sz="8" w:space="0" w:color="auto"/>
              <w:right w:val="single" w:sz="8" w:space="0" w:color="auto"/>
            </w:tcBorders>
          </w:tcPr>
          <w:p w14:paraId="3C1F9510" w14:textId="12414CDC" w:rsidR="2F01C628" w:rsidRPr="00327690" w:rsidRDefault="2F01C628" w:rsidP="2F01C628">
            <w:pPr>
              <w:jc w:val="left"/>
            </w:pPr>
            <w:r w:rsidRPr="00327690">
              <w:rPr>
                <w:b/>
                <w:bCs/>
                <w:sz w:val="20"/>
                <w:szCs w:val="20"/>
              </w:rPr>
              <w:t>SAS Macro Variable Category</w:t>
            </w:r>
          </w:p>
        </w:tc>
        <w:tc>
          <w:tcPr>
            <w:tcW w:w="3255" w:type="dxa"/>
            <w:tcBorders>
              <w:top w:val="single" w:sz="8" w:space="0" w:color="auto"/>
              <w:left w:val="single" w:sz="8" w:space="0" w:color="auto"/>
              <w:bottom w:val="single" w:sz="8" w:space="0" w:color="auto"/>
              <w:right w:val="single" w:sz="8" w:space="0" w:color="auto"/>
            </w:tcBorders>
          </w:tcPr>
          <w:p w14:paraId="0A3EA650" w14:textId="47763533" w:rsidR="2F01C628" w:rsidRPr="00327690" w:rsidRDefault="2F01C628" w:rsidP="2F01C628">
            <w:pPr>
              <w:jc w:val="left"/>
            </w:pPr>
            <w:r w:rsidRPr="00327690">
              <w:rPr>
                <w:sz w:val="20"/>
                <w:szCs w:val="20"/>
              </w:rPr>
              <w:t>Details</w:t>
            </w:r>
          </w:p>
        </w:tc>
        <w:tc>
          <w:tcPr>
            <w:tcW w:w="3855" w:type="dxa"/>
            <w:tcBorders>
              <w:top w:val="single" w:sz="8" w:space="0" w:color="auto"/>
              <w:left w:val="single" w:sz="8" w:space="0" w:color="auto"/>
              <w:bottom w:val="single" w:sz="8" w:space="0" w:color="auto"/>
              <w:right w:val="single" w:sz="8" w:space="0" w:color="auto"/>
            </w:tcBorders>
          </w:tcPr>
          <w:p w14:paraId="6684F04E" w14:textId="7C1F232E" w:rsidR="2F01C628" w:rsidRPr="00327690" w:rsidRDefault="2F01C628" w:rsidP="2F01C628">
            <w:pPr>
              <w:jc w:val="left"/>
            </w:pPr>
            <w:r w:rsidRPr="00327690">
              <w:rPr>
                <w:sz w:val="20"/>
                <w:szCs w:val="20"/>
              </w:rPr>
              <w:t>Example</w:t>
            </w:r>
          </w:p>
        </w:tc>
      </w:tr>
      <w:tr w:rsidR="2F01C628" w:rsidRPr="00327690" w14:paraId="156E4696" w14:textId="77777777" w:rsidTr="004A4D16">
        <w:tc>
          <w:tcPr>
            <w:tcW w:w="9360" w:type="dxa"/>
            <w:gridSpan w:val="3"/>
            <w:tcBorders>
              <w:top w:val="single" w:sz="8" w:space="0" w:color="auto"/>
              <w:left w:val="single" w:sz="8" w:space="0" w:color="auto"/>
              <w:bottom w:val="single" w:sz="8" w:space="0" w:color="auto"/>
              <w:right w:val="single" w:sz="8" w:space="0" w:color="auto"/>
            </w:tcBorders>
          </w:tcPr>
          <w:p w14:paraId="0A3CEEF8" w14:textId="5F90EA14" w:rsidR="2F01C628" w:rsidRPr="00327690" w:rsidRDefault="2F01C628" w:rsidP="2F01C628">
            <w:pPr>
              <w:jc w:val="left"/>
            </w:pPr>
            <w:r w:rsidRPr="00327690">
              <w:rPr>
                <w:b/>
                <w:bCs/>
                <w:sz w:val="20"/>
                <w:szCs w:val="20"/>
              </w:rPr>
              <w:t>SECTION 4: Methodological option selections</w:t>
            </w:r>
          </w:p>
        </w:tc>
      </w:tr>
      <w:tr w:rsidR="2F01C628" w:rsidRPr="00327690" w14:paraId="28D59F13" w14:textId="77777777" w:rsidTr="004A4D16">
        <w:tc>
          <w:tcPr>
            <w:tcW w:w="2250" w:type="dxa"/>
            <w:tcBorders>
              <w:top w:val="single" w:sz="8" w:space="0" w:color="auto"/>
              <w:left w:val="single" w:sz="8" w:space="0" w:color="auto"/>
              <w:bottom w:val="single" w:sz="8" w:space="0" w:color="auto"/>
              <w:right w:val="single" w:sz="8" w:space="0" w:color="auto"/>
            </w:tcBorders>
          </w:tcPr>
          <w:p w14:paraId="1F567674" w14:textId="74D53EA2" w:rsidR="2F01C628" w:rsidRPr="00327690" w:rsidRDefault="2F01C628" w:rsidP="2F01C628">
            <w:pPr>
              <w:jc w:val="left"/>
            </w:pPr>
            <w:r w:rsidRPr="00327690">
              <w:rPr>
                <w:sz w:val="20"/>
                <w:szCs w:val="20"/>
              </w:rPr>
              <w:t>Race Imputation</w:t>
            </w:r>
          </w:p>
        </w:tc>
        <w:tc>
          <w:tcPr>
            <w:tcW w:w="3255" w:type="dxa"/>
            <w:tcBorders>
              <w:top w:val="nil"/>
              <w:left w:val="single" w:sz="8" w:space="0" w:color="auto"/>
              <w:bottom w:val="single" w:sz="8" w:space="0" w:color="auto"/>
              <w:right w:val="single" w:sz="8" w:space="0" w:color="auto"/>
            </w:tcBorders>
          </w:tcPr>
          <w:p w14:paraId="7AA63F92" w14:textId="7D3D0305" w:rsidR="2F01C628" w:rsidRPr="00327690" w:rsidRDefault="2F01C628" w:rsidP="2F01C628">
            <w:pPr>
              <w:jc w:val="left"/>
            </w:pPr>
            <w:r w:rsidRPr="00327690">
              <w:rPr>
                <w:sz w:val="20"/>
                <w:szCs w:val="20"/>
              </w:rPr>
              <w:t xml:space="preserve">If IMP_RACES is set to yes, then the program includes </w:t>
            </w:r>
            <w:r w:rsidR="00E2369C" w:rsidRPr="00327690">
              <w:rPr>
                <w:sz w:val="20"/>
                <w:szCs w:val="20"/>
              </w:rPr>
              <w:t>adults</w:t>
            </w:r>
            <w:r w:rsidRPr="00327690">
              <w:rPr>
                <w:sz w:val="20"/>
                <w:szCs w:val="20"/>
              </w:rPr>
              <w:t xml:space="preserve"> with imputed race values. Otherwise, if IMP_RACES is set to no, then the patients with imputed races are excluded.</w:t>
            </w:r>
          </w:p>
        </w:tc>
        <w:tc>
          <w:tcPr>
            <w:tcW w:w="3855" w:type="dxa"/>
            <w:tcBorders>
              <w:top w:val="nil"/>
              <w:left w:val="single" w:sz="8" w:space="0" w:color="auto"/>
              <w:bottom w:val="single" w:sz="8" w:space="0" w:color="auto"/>
              <w:right w:val="single" w:sz="8" w:space="0" w:color="auto"/>
            </w:tcBorders>
          </w:tcPr>
          <w:p w14:paraId="6DF92F3F" w14:textId="212D32A6" w:rsidR="2F01C628" w:rsidRPr="00327690" w:rsidRDefault="2F01C628" w:rsidP="2F01C628">
            <w:pPr>
              <w:jc w:val="left"/>
            </w:pPr>
            <w:r w:rsidRPr="00327690">
              <w:rPr>
                <w:sz w:val="20"/>
                <w:szCs w:val="20"/>
              </w:rPr>
              <w:t>%LET IMP_RACES = Y;</w:t>
            </w:r>
          </w:p>
        </w:tc>
      </w:tr>
      <w:tr w:rsidR="2F01C628" w:rsidRPr="00327690" w14:paraId="1E43B848" w14:textId="77777777" w:rsidTr="004A4D16">
        <w:tc>
          <w:tcPr>
            <w:tcW w:w="2250" w:type="dxa"/>
            <w:tcBorders>
              <w:top w:val="single" w:sz="8" w:space="0" w:color="auto"/>
              <w:left w:val="single" w:sz="8" w:space="0" w:color="auto"/>
              <w:bottom w:val="single" w:sz="8" w:space="0" w:color="auto"/>
              <w:right w:val="single" w:sz="8" w:space="0" w:color="auto"/>
            </w:tcBorders>
          </w:tcPr>
          <w:p w14:paraId="3C7E5518" w14:textId="3C19CDB0" w:rsidR="2F01C628" w:rsidRPr="00327690" w:rsidRDefault="2F01C628" w:rsidP="2F01C628">
            <w:pPr>
              <w:jc w:val="left"/>
            </w:pPr>
            <w:r w:rsidRPr="00327690">
              <w:rPr>
                <w:sz w:val="20"/>
                <w:szCs w:val="20"/>
              </w:rPr>
              <w:t>Age Adjustment</w:t>
            </w:r>
          </w:p>
        </w:tc>
        <w:tc>
          <w:tcPr>
            <w:tcW w:w="3255" w:type="dxa"/>
            <w:tcBorders>
              <w:top w:val="single" w:sz="8" w:space="0" w:color="auto"/>
              <w:left w:val="single" w:sz="8" w:space="0" w:color="auto"/>
              <w:bottom w:val="single" w:sz="8" w:space="0" w:color="auto"/>
              <w:right w:val="single" w:sz="8" w:space="0" w:color="auto"/>
            </w:tcBorders>
          </w:tcPr>
          <w:p w14:paraId="46EAB14B" w14:textId="53FF241C" w:rsidR="2F01C628" w:rsidRPr="00327690" w:rsidRDefault="2F01C628" w:rsidP="2F01C628">
            <w:pPr>
              <w:jc w:val="left"/>
            </w:pPr>
            <w:r w:rsidRPr="00327690">
              <w:rPr>
                <w:sz w:val="20"/>
                <w:szCs w:val="20"/>
              </w:rPr>
              <w:t>If AGE_ADJ is set to yes, then the program generates age adjusted prevalence and standard errors. Otherwise, if AGE_ADJ is set to no, age adjusted prevalence is not generate.</w:t>
            </w:r>
          </w:p>
        </w:tc>
        <w:tc>
          <w:tcPr>
            <w:tcW w:w="3855" w:type="dxa"/>
            <w:tcBorders>
              <w:top w:val="single" w:sz="8" w:space="0" w:color="auto"/>
              <w:left w:val="single" w:sz="8" w:space="0" w:color="auto"/>
              <w:bottom w:val="single" w:sz="8" w:space="0" w:color="auto"/>
              <w:right w:val="single" w:sz="8" w:space="0" w:color="auto"/>
            </w:tcBorders>
          </w:tcPr>
          <w:p w14:paraId="731814D5" w14:textId="60B5935D" w:rsidR="2F01C628" w:rsidRPr="00327690" w:rsidRDefault="2F01C628" w:rsidP="2F01C628">
            <w:pPr>
              <w:jc w:val="left"/>
            </w:pPr>
            <w:r w:rsidRPr="00327690">
              <w:rPr>
                <w:sz w:val="20"/>
                <w:szCs w:val="20"/>
              </w:rPr>
              <w:t>%LET AGE_ADJ = Y;</w:t>
            </w:r>
          </w:p>
        </w:tc>
      </w:tr>
    </w:tbl>
    <w:p w14:paraId="47B80E54" w14:textId="680794F2" w:rsidR="6757B7A5" w:rsidRPr="00327690" w:rsidRDefault="6757B7A5" w:rsidP="2F01C628">
      <w:pPr>
        <w:jc w:val="left"/>
      </w:pPr>
      <w:r w:rsidRPr="00327690">
        <w:t xml:space="preserve"> </w:t>
      </w:r>
    </w:p>
    <w:p w14:paraId="6375F6C3" w14:textId="037C8F23" w:rsidR="6757B7A5" w:rsidRPr="00327690" w:rsidRDefault="6757B7A5" w:rsidP="007D5286">
      <w:pPr>
        <w:pStyle w:val="Caption"/>
      </w:pPr>
      <w:bookmarkStart w:id="224" w:name="_Toc85789255"/>
      <w:r w:rsidRPr="00327690">
        <w:lastRenderedPageBreak/>
        <w:t xml:space="preserve">Table </w:t>
      </w:r>
      <w:fldSimple w:instr=" SEQ Table \* ARABIC ">
        <w:r w:rsidR="00962446" w:rsidRPr="00327690">
          <w:rPr>
            <w:noProof/>
          </w:rPr>
          <w:t>9</w:t>
        </w:r>
      </w:fldSimple>
      <w:r w:rsidR="00962446" w:rsidRPr="00327690">
        <w:t>.</w:t>
      </w:r>
      <w:r w:rsidRPr="00327690">
        <w:t xml:space="preserve"> Change Specifications, Processing Steps, Continued</w:t>
      </w:r>
      <w:bookmarkEnd w:id="224"/>
    </w:p>
    <w:tbl>
      <w:tblPr>
        <w:tblStyle w:val="TableGrid"/>
        <w:tblW w:w="0" w:type="auto"/>
        <w:tblLayout w:type="fixed"/>
        <w:tblLook w:val="04A0" w:firstRow="1" w:lastRow="0" w:firstColumn="1" w:lastColumn="0" w:noHBand="0" w:noVBand="1"/>
      </w:tblPr>
      <w:tblGrid>
        <w:gridCol w:w="1410"/>
        <w:gridCol w:w="4830"/>
        <w:gridCol w:w="3120"/>
      </w:tblGrid>
      <w:tr w:rsidR="2F01C628" w:rsidRPr="00327690" w14:paraId="1316F338" w14:textId="77777777" w:rsidTr="2F01C628">
        <w:tc>
          <w:tcPr>
            <w:tcW w:w="1410" w:type="dxa"/>
            <w:tcBorders>
              <w:top w:val="single" w:sz="8" w:space="0" w:color="auto"/>
              <w:left w:val="single" w:sz="8" w:space="0" w:color="auto"/>
              <w:bottom w:val="single" w:sz="8" w:space="0" w:color="auto"/>
              <w:right w:val="single" w:sz="8" w:space="0" w:color="auto"/>
            </w:tcBorders>
            <w:shd w:val="clear" w:color="auto" w:fill="1F497D"/>
          </w:tcPr>
          <w:p w14:paraId="2FFA2CCA" w14:textId="6824CA17" w:rsidR="2F01C628" w:rsidRPr="00327690" w:rsidRDefault="2F01C628" w:rsidP="2F01C628">
            <w:pPr>
              <w:ind w:left="0"/>
            </w:pPr>
            <w:r w:rsidRPr="00327690">
              <w:rPr>
                <w:color w:val="FFFFFF" w:themeColor="background1"/>
                <w:sz w:val="22"/>
                <w:szCs w:val="22"/>
              </w:rPr>
              <w:t>Order</w:t>
            </w:r>
          </w:p>
        </w:tc>
        <w:tc>
          <w:tcPr>
            <w:tcW w:w="4830" w:type="dxa"/>
            <w:tcBorders>
              <w:top w:val="single" w:sz="8" w:space="0" w:color="auto"/>
              <w:left w:val="single" w:sz="8" w:space="0" w:color="auto"/>
              <w:bottom w:val="single" w:sz="8" w:space="0" w:color="auto"/>
              <w:right w:val="single" w:sz="8" w:space="0" w:color="auto"/>
            </w:tcBorders>
            <w:shd w:val="clear" w:color="auto" w:fill="1F497D"/>
          </w:tcPr>
          <w:p w14:paraId="2E39093E" w14:textId="32EBAA93" w:rsidR="2F01C628" w:rsidRPr="00327690" w:rsidRDefault="2F01C628" w:rsidP="2F01C628">
            <w:pPr>
              <w:ind w:left="0"/>
            </w:pPr>
            <w:r w:rsidRPr="00327690">
              <w:rPr>
                <w:color w:val="FFFFFF" w:themeColor="background1"/>
                <w:sz w:val="22"/>
                <w:szCs w:val="22"/>
              </w:rPr>
              <w:t>Description</w:t>
            </w:r>
          </w:p>
        </w:tc>
        <w:tc>
          <w:tcPr>
            <w:tcW w:w="3120" w:type="dxa"/>
            <w:tcBorders>
              <w:top w:val="single" w:sz="8" w:space="0" w:color="auto"/>
              <w:left w:val="single" w:sz="8" w:space="0" w:color="auto"/>
              <w:bottom w:val="single" w:sz="8" w:space="0" w:color="auto"/>
              <w:right w:val="single" w:sz="8" w:space="0" w:color="auto"/>
            </w:tcBorders>
            <w:shd w:val="clear" w:color="auto" w:fill="1F497D"/>
          </w:tcPr>
          <w:p w14:paraId="1097D2DF" w14:textId="49014E8E" w:rsidR="2F01C628" w:rsidRPr="00327690" w:rsidRDefault="2F01C628" w:rsidP="2F01C628">
            <w:pPr>
              <w:ind w:left="0"/>
            </w:pPr>
            <w:r w:rsidRPr="00327690">
              <w:rPr>
                <w:color w:val="FFFFFF" w:themeColor="background1"/>
                <w:sz w:val="22"/>
                <w:szCs w:val="22"/>
              </w:rPr>
              <w:t>Details</w:t>
            </w:r>
          </w:p>
        </w:tc>
      </w:tr>
      <w:tr w:rsidR="2F01C628" w:rsidRPr="00327690" w14:paraId="7ED4A7D8" w14:textId="77777777" w:rsidTr="2F01C628">
        <w:tc>
          <w:tcPr>
            <w:tcW w:w="1410" w:type="dxa"/>
            <w:tcBorders>
              <w:top w:val="single" w:sz="8" w:space="0" w:color="auto"/>
              <w:left w:val="single" w:sz="8" w:space="0" w:color="4E67C8" w:themeColor="accent1"/>
              <w:bottom w:val="single" w:sz="8" w:space="0" w:color="4E67C8" w:themeColor="accent1"/>
              <w:right w:val="single" w:sz="8" w:space="0" w:color="auto"/>
            </w:tcBorders>
          </w:tcPr>
          <w:p w14:paraId="4257CBFC" w14:textId="034F62B5" w:rsidR="2F01C628" w:rsidRPr="00327690" w:rsidRDefault="2F01C628" w:rsidP="2F01C628">
            <w:pPr>
              <w:ind w:left="0"/>
            </w:pPr>
            <w:r w:rsidRPr="00327690">
              <w:rPr>
                <w:sz w:val="22"/>
                <w:szCs w:val="22"/>
              </w:rPr>
              <w:t>4</w:t>
            </w:r>
          </w:p>
        </w:tc>
        <w:tc>
          <w:tcPr>
            <w:tcW w:w="4830" w:type="dxa"/>
            <w:tcBorders>
              <w:top w:val="single" w:sz="8" w:space="0" w:color="auto"/>
              <w:left w:val="single" w:sz="8" w:space="0" w:color="auto"/>
              <w:bottom w:val="single" w:sz="8" w:space="0" w:color="4E67C8" w:themeColor="accent1"/>
              <w:right w:val="single" w:sz="8" w:space="0" w:color="auto"/>
            </w:tcBorders>
          </w:tcPr>
          <w:p w14:paraId="4806029D" w14:textId="62E4F492" w:rsidR="2F01C628" w:rsidRPr="00327690" w:rsidRDefault="2F01C628" w:rsidP="2F01C628">
            <w:pPr>
              <w:ind w:left="0"/>
            </w:pPr>
            <w:r w:rsidRPr="00327690">
              <w:rPr>
                <w:sz w:val="22"/>
                <w:szCs w:val="22"/>
              </w:rPr>
              <w:t xml:space="preserve">Save the </w:t>
            </w:r>
            <w:proofErr w:type="spellStart"/>
            <w:r w:rsidRPr="00327690">
              <w:rPr>
                <w:sz w:val="22"/>
                <w:szCs w:val="22"/>
              </w:rPr>
              <w:t>Quickstart</w:t>
            </w:r>
            <w:proofErr w:type="spellEnd"/>
            <w:r w:rsidRPr="00327690">
              <w:rPr>
                <w:sz w:val="22"/>
                <w:szCs w:val="22"/>
              </w:rPr>
              <w:t xml:space="preserve"> program.</w:t>
            </w:r>
          </w:p>
        </w:tc>
        <w:tc>
          <w:tcPr>
            <w:tcW w:w="3120" w:type="dxa"/>
            <w:tcBorders>
              <w:top w:val="single" w:sz="8" w:space="0" w:color="auto"/>
              <w:left w:val="single" w:sz="8" w:space="0" w:color="auto"/>
              <w:bottom w:val="single" w:sz="8" w:space="0" w:color="4E67C8" w:themeColor="accent1"/>
              <w:right w:val="single" w:sz="8" w:space="0" w:color="4E67C8" w:themeColor="accent1"/>
            </w:tcBorders>
          </w:tcPr>
          <w:p w14:paraId="2300A4B4" w14:textId="6DFC4676" w:rsidR="2F01C628" w:rsidRPr="00327690" w:rsidRDefault="2F01C628" w:rsidP="2F01C628">
            <w:pPr>
              <w:ind w:left="0"/>
            </w:pPr>
            <w:r w:rsidRPr="00327690">
              <w:rPr>
                <w:sz w:val="22"/>
                <w:szCs w:val="22"/>
              </w:rPr>
              <w:t xml:space="preserve">It is encouraged to save the </w:t>
            </w:r>
            <w:proofErr w:type="spellStart"/>
            <w:r w:rsidRPr="00327690">
              <w:rPr>
                <w:sz w:val="22"/>
                <w:szCs w:val="22"/>
              </w:rPr>
              <w:t>Quickstart</w:t>
            </w:r>
            <w:proofErr w:type="spellEnd"/>
            <w:r w:rsidRPr="00327690">
              <w:rPr>
                <w:b/>
                <w:bCs/>
                <w:sz w:val="22"/>
                <w:szCs w:val="22"/>
              </w:rPr>
              <w:t xml:space="preserve"> program before submitting in SAS.</w:t>
            </w:r>
          </w:p>
        </w:tc>
      </w:tr>
    </w:tbl>
    <w:p w14:paraId="5A2A2A0A" w14:textId="4B4C1390" w:rsidR="2F01C628" w:rsidRPr="00327690" w:rsidRDefault="2F01C628" w:rsidP="2F01C628">
      <w:pPr>
        <w:jc w:val="left"/>
      </w:pPr>
    </w:p>
    <w:p w14:paraId="46A184EE" w14:textId="2395CFF1" w:rsidR="135C4842" w:rsidRPr="00327690" w:rsidRDefault="135C4842" w:rsidP="007D5286">
      <w:pPr>
        <w:pStyle w:val="Caption"/>
      </w:pPr>
      <w:bookmarkStart w:id="225" w:name="_Toc85789256"/>
      <w:r w:rsidRPr="00327690">
        <w:t xml:space="preserve">Table </w:t>
      </w:r>
      <w:fldSimple w:instr=" SEQ Table \* ARABIC ">
        <w:r w:rsidR="00962446" w:rsidRPr="00327690">
          <w:rPr>
            <w:noProof/>
          </w:rPr>
          <w:t>10</w:t>
        </w:r>
      </w:fldSimple>
      <w:r w:rsidR="00962446" w:rsidRPr="00327690">
        <w:t>.</w:t>
      </w:r>
      <w:r w:rsidRPr="00327690">
        <w:t xml:space="preserve"> </w:t>
      </w:r>
      <w:r w:rsidR="00E2369C" w:rsidRPr="00327690">
        <w:t>CODI-APQ</w:t>
      </w:r>
      <w:r w:rsidRPr="00327690">
        <w:t xml:space="preserve"> Execution Processing Steps</w:t>
      </w:r>
      <w:bookmarkEnd w:id="225"/>
    </w:p>
    <w:tbl>
      <w:tblPr>
        <w:tblStyle w:val="TableGrid"/>
        <w:tblW w:w="0" w:type="auto"/>
        <w:tblLayout w:type="fixed"/>
        <w:tblLook w:val="04A0" w:firstRow="1" w:lastRow="0" w:firstColumn="1" w:lastColumn="0" w:noHBand="0" w:noVBand="1"/>
      </w:tblPr>
      <w:tblGrid>
        <w:gridCol w:w="765"/>
        <w:gridCol w:w="2655"/>
        <w:gridCol w:w="5940"/>
      </w:tblGrid>
      <w:tr w:rsidR="2F01C628" w:rsidRPr="00327690" w14:paraId="056C7A88" w14:textId="77777777" w:rsidTr="00962446">
        <w:trPr>
          <w:tblHeader/>
        </w:trPr>
        <w:tc>
          <w:tcPr>
            <w:tcW w:w="765" w:type="dxa"/>
            <w:tcBorders>
              <w:top w:val="single" w:sz="8" w:space="0" w:color="auto"/>
              <w:left w:val="single" w:sz="8" w:space="0" w:color="auto"/>
              <w:bottom w:val="single" w:sz="8" w:space="0" w:color="auto"/>
              <w:right w:val="single" w:sz="8" w:space="0" w:color="auto"/>
            </w:tcBorders>
            <w:shd w:val="clear" w:color="auto" w:fill="1F497D"/>
          </w:tcPr>
          <w:p w14:paraId="443459FE" w14:textId="7AB16DE7" w:rsidR="2F01C628" w:rsidRPr="00327690" w:rsidRDefault="2F01C628" w:rsidP="2F01C628">
            <w:pPr>
              <w:ind w:left="0"/>
              <w:jc w:val="left"/>
            </w:pPr>
            <w:r w:rsidRPr="00327690">
              <w:rPr>
                <w:b/>
                <w:bCs/>
                <w:color w:val="FFFFFF" w:themeColor="background1"/>
                <w:sz w:val="20"/>
                <w:szCs w:val="20"/>
              </w:rPr>
              <w:t>Order</w:t>
            </w:r>
          </w:p>
        </w:tc>
        <w:tc>
          <w:tcPr>
            <w:tcW w:w="2655" w:type="dxa"/>
            <w:tcBorders>
              <w:top w:val="single" w:sz="8" w:space="0" w:color="auto"/>
              <w:left w:val="single" w:sz="8" w:space="0" w:color="auto"/>
              <w:bottom w:val="single" w:sz="8" w:space="0" w:color="auto"/>
              <w:right w:val="single" w:sz="8" w:space="0" w:color="auto"/>
            </w:tcBorders>
            <w:shd w:val="clear" w:color="auto" w:fill="1F497D"/>
          </w:tcPr>
          <w:p w14:paraId="1C6FDFEE" w14:textId="0035465B" w:rsidR="2F01C628" w:rsidRPr="00327690" w:rsidRDefault="2F01C628" w:rsidP="2F01C628">
            <w:pPr>
              <w:ind w:left="0"/>
              <w:jc w:val="left"/>
            </w:pPr>
            <w:r w:rsidRPr="00327690">
              <w:rPr>
                <w:b/>
                <w:bCs/>
                <w:color w:val="FFFFFF" w:themeColor="background1"/>
                <w:sz w:val="20"/>
                <w:szCs w:val="20"/>
              </w:rPr>
              <w:t>Description</w:t>
            </w:r>
          </w:p>
        </w:tc>
        <w:tc>
          <w:tcPr>
            <w:tcW w:w="5940" w:type="dxa"/>
            <w:tcBorders>
              <w:top w:val="single" w:sz="8" w:space="0" w:color="auto"/>
              <w:left w:val="single" w:sz="8" w:space="0" w:color="auto"/>
              <w:bottom w:val="single" w:sz="8" w:space="0" w:color="auto"/>
              <w:right w:val="single" w:sz="8" w:space="0" w:color="auto"/>
            </w:tcBorders>
            <w:shd w:val="clear" w:color="auto" w:fill="1F497D"/>
          </w:tcPr>
          <w:p w14:paraId="584720D2" w14:textId="616B7EE0" w:rsidR="2F01C628" w:rsidRPr="00327690" w:rsidRDefault="2F01C628" w:rsidP="2F01C628">
            <w:pPr>
              <w:ind w:left="0"/>
              <w:jc w:val="left"/>
            </w:pPr>
            <w:r w:rsidRPr="00327690">
              <w:rPr>
                <w:b/>
                <w:bCs/>
                <w:color w:val="FFFFFF" w:themeColor="background1"/>
                <w:sz w:val="20"/>
                <w:szCs w:val="20"/>
              </w:rPr>
              <w:t>Details</w:t>
            </w:r>
          </w:p>
        </w:tc>
      </w:tr>
      <w:tr w:rsidR="2F01C628" w:rsidRPr="00327690" w14:paraId="0D7AAB9B" w14:textId="77777777" w:rsidTr="2F01C628">
        <w:tc>
          <w:tcPr>
            <w:tcW w:w="765" w:type="dxa"/>
            <w:tcBorders>
              <w:top w:val="single" w:sz="8" w:space="0" w:color="auto"/>
              <w:left w:val="single" w:sz="8" w:space="0" w:color="auto"/>
              <w:bottom w:val="single" w:sz="8" w:space="0" w:color="auto"/>
              <w:right w:val="single" w:sz="8" w:space="0" w:color="auto"/>
            </w:tcBorders>
          </w:tcPr>
          <w:p w14:paraId="654CFD0D" w14:textId="5E1687FF" w:rsidR="2F01C628" w:rsidRPr="00327690" w:rsidRDefault="2F01C628" w:rsidP="2F01C628">
            <w:pPr>
              <w:ind w:left="0"/>
              <w:jc w:val="left"/>
            </w:pPr>
            <w:r w:rsidRPr="00327690">
              <w:rPr>
                <w:b/>
                <w:bCs/>
                <w:sz w:val="20"/>
                <w:szCs w:val="20"/>
              </w:rPr>
              <w:t>1</w:t>
            </w:r>
          </w:p>
        </w:tc>
        <w:tc>
          <w:tcPr>
            <w:tcW w:w="2655" w:type="dxa"/>
            <w:tcBorders>
              <w:top w:val="single" w:sz="8" w:space="0" w:color="auto"/>
              <w:left w:val="single" w:sz="8" w:space="0" w:color="auto"/>
              <w:bottom w:val="single" w:sz="8" w:space="0" w:color="auto"/>
              <w:right w:val="single" w:sz="8" w:space="0" w:color="auto"/>
            </w:tcBorders>
          </w:tcPr>
          <w:p w14:paraId="1412ECC8" w14:textId="40735D9B" w:rsidR="2F01C628" w:rsidRPr="00327690" w:rsidRDefault="2F01C628" w:rsidP="2F01C628">
            <w:pPr>
              <w:ind w:left="0"/>
              <w:jc w:val="left"/>
            </w:pPr>
            <w:r w:rsidRPr="00327690">
              <w:rPr>
                <w:sz w:val="20"/>
                <w:szCs w:val="20"/>
              </w:rPr>
              <w:t xml:space="preserve">Submit </w:t>
            </w:r>
            <w:r w:rsidR="00E2369C" w:rsidRPr="00327690">
              <w:rPr>
                <w:sz w:val="20"/>
                <w:szCs w:val="20"/>
              </w:rPr>
              <w:t>CODI-APQ</w:t>
            </w:r>
            <w:r w:rsidRPr="00327690">
              <w:rPr>
                <w:sz w:val="20"/>
                <w:szCs w:val="20"/>
              </w:rPr>
              <w:t xml:space="preserve"> </w:t>
            </w:r>
            <w:proofErr w:type="spellStart"/>
            <w:r w:rsidRPr="00327690">
              <w:rPr>
                <w:sz w:val="20"/>
                <w:szCs w:val="20"/>
              </w:rPr>
              <w:t>Quickstart</w:t>
            </w:r>
            <w:proofErr w:type="spellEnd"/>
            <w:r w:rsidRPr="00327690">
              <w:rPr>
                <w:sz w:val="20"/>
                <w:szCs w:val="20"/>
              </w:rPr>
              <w:t xml:space="preserve"> program.</w:t>
            </w:r>
          </w:p>
        </w:tc>
        <w:tc>
          <w:tcPr>
            <w:tcW w:w="5940" w:type="dxa"/>
            <w:tcBorders>
              <w:top w:val="single" w:sz="8" w:space="0" w:color="auto"/>
              <w:left w:val="single" w:sz="8" w:space="0" w:color="auto"/>
              <w:bottom w:val="single" w:sz="8" w:space="0" w:color="auto"/>
              <w:right w:val="single" w:sz="8" w:space="0" w:color="auto"/>
            </w:tcBorders>
          </w:tcPr>
          <w:p w14:paraId="2CE6B680" w14:textId="6DCBE26A" w:rsidR="2F01C628" w:rsidRPr="00327690" w:rsidRDefault="2F01C628" w:rsidP="2F01C628">
            <w:pPr>
              <w:ind w:left="0"/>
              <w:jc w:val="left"/>
            </w:pPr>
            <w:r w:rsidRPr="00327690">
              <w:rPr>
                <w:sz w:val="20"/>
                <w:szCs w:val="20"/>
              </w:rPr>
              <w:t xml:space="preserve">Submit the </w:t>
            </w:r>
            <w:proofErr w:type="spellStart"/>
            <w:r w:rsidRPr="00327690">
              <w:rPr>
                <w:sz w:val="20"/>
                <w:szCs w:val="20"/>
              </w:rPr>
              <w:t>Quickstart</w:t>
            </w:r>
            <w:proofErr w:type="spellEnd"/>
            <w:r w:rsidRPr="00327690">
              <w:rPr>
                <w:sz w:val="20"/>
                <w:szCs w:val="20"/>
              </w:rPr>
              <w:t xml:space="preserve"> program. The program completes all tasks within the data sets and proc statements in the </w:t>
            </w:r>
            <w:proofErr w:type="spellStart"/>
            <w:r w:rsidRPr="00327690">
              <w:rPr>
                <w:sz w:val="20"/>
                <w:szCs w:val="20"/>
              </w:rPr>
              <w:t>Quickstart</w:t>
            </w:r>
            <w:proofErr w:type="spellEnd"/>
            <w:r w:rsidRPr="00327690">
              <w:rPr>
                <w:sz w:val="20"/>
                <w:szCs w:val="20"/>
              </w:rPr>
              <w:t xml:space="preserve"> program and moves to the next SAS program automatically through an include statement. </w:t>
            </w:r>
          </w:p>
        </w:tc>
      </w:tr>
      <w:tr w:rsidR="2F01C628" w:rsidRPr="00327690" w14:paraId="638BEA29" w14:textId="77777777" w:rsidTr="2F01C628">
        <w:tc>
          <w:tcPr>
            <w:tcW w:w="765" w:type="dxa"/>
            <w:tcBorders>
              <w:top w:val="single" w:sz="8" w:space="0" w:color="auto"/>
              <w:left w:val="single" w:sz="8" w:space="0" w:color="auto"/>
              <w:bottom w:val="single" w:sz="8" w:space="0" w:color="auto"/>
              <w:right w:val="single" w:sz="8" w:space="0" w:color="auto"/>
            </w:tcBorders>
          </w:tcPr>
          <w:p w14:paraId="52545E20" w14:textId="64C1C796" w:rsidR="2F01C628" w:rsidRPr="00327690" w:rsidRDefault="2F01C628" w:rsidP="2F01C628">
            <w:pPr>
              <w:ind w:left="0"/>
              <w:jc w:val="left"/>
            </w:pPr>
            <w:r w:rsidRPr="00327690">
              <w:rPr>
                <w:b/>
                <w:bCs/>
                <w:sz w:val="20"/>
                <w:szCs w:val="20"/>
              </w:rPr>
              <w:t>2</w:t>
            </w:r>
          </w:p>
        </w:tc>
        <w:tc>
          <w:tcPr>
            <w:tcW w:w="2655" w:type="dxa"/>
            <w:tcBorders>
              <w:top w:val="single" w:sz="8" w:space="0" w:color="auto"/>
              <w:left w:val="single" w:sz="8" w:space="0" w:color="auto"/>
              <w:bottom w:val="single" w:sz="8" w:space="0" w:color="auto"/>
              <w:right w:val="single" w:sz="8" w:space="0" w:color="auto"/>
            </w:tcBorders>
          </w:tcPr>
          <w:p w14:paraId="62B2102D" w14:textId="54737994" w:rsidR="2F01C628" w:rsidRPr="00327690" w:rsidRDefault="2F01C628" w:rsidP="2F01C628">
            <w:pPr>
              <w:ind w:left="0"/>
              <w:jc w:val="left"/>
            </w:pPr>
            <w:r w:rsidRPr="00327690">
              <w:rPr>
                <w:sz w:val="20"/>
                <w:szCs w:val="20"/>
              </w:rPr>
              <w:t>Review the log.</w:t>
            </w:r>
          </w:p>
        </w:tc>
        <w:tc>
          <w:tcPr>
            <w:tcW w:w="5940" w:type="dxa"/>
            <w:tcBorders>
              <w:top w:val="single" w:sz="8" w:space="0" w:color="auto"/>
              <w:left w:val="single" w:sz="8" w:space="0" w:color="auto"/>
              <w:bottom w:val="single" w:sz="8" w:space="0" w:color="auto"/>
              <w:right w:val="single" w:sz="8" w:space="0" w:color="auto"/>
            </w:tcBorders>
          </w:tcPr>
          <w:p w14:paraId="48CE9C7E" w14:textId="5EF4FFA0" w:rsidR="2F01C628" w:rsidRPr="00327690" w:rsidRDefault="2F01C628" w:rsidP="2F01C628">
            <w:pPr>
              <w:ind w:left="0"/>
              <w:jc w:val="left"/>
            </w:pPr>
            <w:r w:rsidRPr="00327690">
              <w:rPr>
                <w:sz w:val="20"/>
                <w:szCs w:val="20"/>
              </w:rPr>
              <w:t>Review the log for possible errors including words such as error, warning, and uninitialized. Assuming no errors, continue to step 3. In the event of errors, reassess the location of the files and the file formats.</w:t>
            </w:r>
          </w:p>
        </w:tc>
      </w:tr>
      <w:tr w:rsidR="2F01C628" w:rsidRPr="00327690" w14:paraId="428534E7" w14:textId="77777777" w:rsidTr="2F01C628">
        <w:tc>
          <w:tcPr>
            <w:tcW w:w="765" w:type="dxa"/>
            <w:tcBorders>
              <w:top w:val="single" w:sz="8" w:space="0" w:color="auto"/>
              <w:left w:val="single" w:sz="8" w:space="0" w:color="auto"/>
              <w:bottom w:val="single" w:sz="8" w:space="0" w:color="auto"/>
              <w:right w:val="single" w:sz="8" w:space="0" w:color="auto"/>
            </w:tcBorders>
          </w:tcPr>
          <w:p w14:paraId="62AE8D0B" w14:textId="44A0AD28" w:rsidR="2F01C628" w:rsidRPr="00327690" w:rsidRDefault="2F01C628" w:rsidP="2F01C628">
            <w:pPr>
              <w:ind w:left="0"/>
              <w:jc w:val="left"/>
            </w:pPr>
            <w:r w:rsidRPr="00327690">
              <w:rPr>
                <w:b/>
                <w:bCs/>
                <w:sz w:val="20"/>
                <w:szCs w:val="20"/>
              </w:rPr>
              <w:t>3</w:t>
            </w:r>
          </w:p>
        </w:tc>
        <w:tc>
          <w:tcPr>
            <w:tcW w:w="2655" w:type="dxa"/>
            <w:tcBorders>
              <w:top w:val="single" w:sz="8" w:space="0" w:color="auto"/>
              <w:left w:val="single" w:sz="8" w:space="0" w:color="auto"/>
              <w:bottom w:val="single" w:sz="8" w:space="0" w:color="auto"/>
              <w:right w:val="single" w:sz="8" w:space="0" w:color="auto"/>
            </w:tcBorders>
          </w:tcPr>
          <w:p w14:paraId="4BDDD498" w14:textId="1D907AA9" w:rsidR="2F01C628" w:rsidRPr="00327690" w:rsidRDefault="2F01C628" w:rsidP="2F01C628">
            <w:pPr>
              <w:ind w:left="0"/>
              <w:jc w:val="left"/>
            </w:pPr>
            <w:r w:rsidRPr="00327690">
              <w:rPr>
                <w:sz w:val="20"/>
                <w:szCs w:val="20"/>
              </w:rPr>
              <w:t>Review the results.</w:t>
            </w:r>
          </w:p>
        </w:tc>
        <w:tc>
          <w:tcPr>
            <w:tcW w:w="5940" w:type="dxa"/>
            <w:tcBorders>
              <w:top w:val="single" w:sz="8" w:space="0" w:color="auto"/>
              <w:left w:val="single" w:sz="8" w:space="0" w:color="auto"/>
              <w:bottom w:val="single" w:sz="8" w:space="0" w:color="auto"/>
              <w:right w:val="single" w:sz="8" w:space="0" w:color="auto"/>
            </w:tcBorders>
          </w:tcPr>
          <w:p w14:paraId="069068EE" w14:textId="19B818BD" w:rsidR="2F01C628" w:rsidRPr="00327690" w:rsidRDefault="2F01C628" w:rsidP="2F01C628">
            <w:pPr>
              <w:ind w:left="0"/>
              <w:jc w:val="left"/>
            </w:pPr>
            <w:r w:rsidRPr="00327690">
              <w:rPr>
                <w:sz w:val="20"/>
                <w:szCs w:val="20"/>
              </w:rPr>
              <w:t>Review the results for possible data suppression or errors. Consider a statistical review based on the NCHS data presentation standards.  In the event of errors reassess the choices described in part 4.1 and re-submit. In the event of data suppression, consider expanding your selection criteria and re-submit. For example, if prevalence results cannot be created for a single year, consider using two or more years of data.</w:t>
            </w:r>
          </w:p>
        </w:tc>
      </w:tr>
    </w:tbl>
    <w:p w14:paraId="6921AEBF" w14:textId="3C6E4622" w:rsidR="2F01C628" w:rsidRPr="00327690" w:rsidRDefault="2F01C628" w:rsidP="2F01C628">
      <w:pPr>
        <w:jc w:val="left"/>
      </w:pPr>
    </w:p>
    <w:p w14:paraId="7C6CAFEA" w14:textId="384B98A3" w:rsidR="00C7728C" w:rsidRPr="00327690" w:rsidRDefault="725EA09F" w:rsidP="2F01C628">
      <w:pPr>
        <w:pStyle w:val="Heading3"/>
      </w:pPr>
      <w:bookmarkStart w:id="226" w:name="_Toc86246326"/>
      <w:r w:rsidRPr="00327690">
        <w:t xml:space="preserve">Review </w:t>
      </w:r>
      <w:r w:rsidR="006C348A" w:rsidRPr="00327690">
        <w:t xml:space="preserve">BMI prevalence </w:t>
      </w:r>
      <w:r w:rsidR="4D2C81E0" w:rsidRPr="00327690">
        <w:t>Results</w:t>
      </w:r>
      <w:bookmarkEnd w:id="226"/>
      <w:r w:rsidR="4D2C81E0" w:rsidRPr="00327690">
        <w:t xml:space="preserve"> </w:t>
      </w:r>
    </w:p>
    <w:p w14:paraId="70A5A568" w14:textId="77EAEACE" w:rsidR="00C7728C" w:rsidRPr="00327690" w:rsidRDefault="00E2369C" w:rsidP="00C7728C">
      <w:pPr>
        <w:spacing w:before="120" w:after="120"/>
        <w:jc w:val="left"/>
      </w:pPr>
      <w:r w:rsidRPr="00327690">
        <w:t>CODI-APQ</w:t>
      </w:r>
      <w:r w:rsidR="725EA09F" w:rsidRPr="00327690">
        <w:t xml:space="preserve"> generates prevalence </w:t>
      </w:r>
      <w:r w:rsidR="0352BD47" w:rsidRPr="00327690">
        <w:t xml:space="preserve">outputs </w:t>
      </w:r>
      <w:r w:rsidR="725EA09F" w:rsidRPr="00327690">
        <w:t xml:space="preserve">as a csv file. </w:t>
      </w:r>
      <w:r w:rsidR="00CD01CE" w:rsidRPr="00327690">
        <w:fldChar w:fldCharType="begin"/>
      </w:r>
      <w:r w:rsidR="00CD01CE" w:rsidRPr="00327690">
        <w:instrText xml:space="preserve"> REF _Ref85805044 \h </w:instrText>
      </w:r>
      <w:r w:rsidR="004A4D16" w:rsidRPr="00327690">
        <w:instrText xml:space="preserve"> \* MERGEFORMAT </w:instrText>
      </w:r>
      <w:r w:rsidR="00CD01CE" w:rsidRPr="00327690">
        <w:fldChar w:fldCharType="separate"/>
      </w:r>
      <w:r w:rsidR="00CD01CE" w:rsidRPr="00327690">
        <w:t xml:space="preserve">Table </w:t>
      </w:r>
      <w:r w:rsidR="00CD01CE" w:rsidRPr="00327690">
        <w:rPr>
          <w:noProof/>
        </w:rPr>
        <w:t>11</w:t>
      </w:r>
      <w:r w:rsidR="00CD01CE" w:rsidRPr="00327690">
        <w:fldChar w:fldCharType="end"/>
      </w:r>
      <w:r w:rsidR="725EA09F" w:rsidRPr="00327690">
        <w:t xml:space="preserve"> provides an overview of the variables included when diabetes prevalence is set to no. Note, descriptive information about </w:t>
      </w:r>
      <w:r w:rsidRPr="00327690">
        <w:t>CODI-APQ</w:t>
      </w:r>
      <w:r w:rsidR="725EA09F" w:rsidRPr="00327690">
        <w:t xml:space="preserve"> user inputs, error codes, sources of technical documentation, caveats, and a possible citation begins with the row</w:t>
      </w:r>
      <w:r w:rsidR="7359A1DA" w:rsidRPr="00327690">
        <w:t>s labeled Order 3-19</w:t>
      </w:r>
      <w:r w:rsidR="725EA09F" w:rsidRPr="00327690">
        <w:t xml:space="preserve">. </w:t>
      </w:r>
    </w:p>
    <w:p w14:paraId="1DC77B4C" w14:textId="6BCCE136" w:rsidR="00C7728C" w:rsidRPr="00327690" w:rsidRDefault="725EA09F" w:rsidP="007D5286">
      <w:pPr>
        <w:pStyle w:val="Caption"/>
      </w:pPr>
      <w:bookmarkStart w:id="227" w:name="_Ref85805044"/>
      <w:bookmarkStart w:id="228" w:name="_Toc85789257"/>
      <w:r w:rsidRPr="00327690">
        <w:t xml:space="preserve">Table </w:t>
      </w:r>
      <w:fldSimple w:instr=" SEQ Table \* ARABIC ">
        <w:r w:rsidR="00962446" w:rsidRPr="00327690">
          <w:rPr>
            <w:noProof/>
          </w:rPr>
          <w:t>11</w:t>
        </w:r>
      </w:fldSimple>
      <w:bookmarkEnd w:id="227"/>
      <w:r w:rsidR="00962446" w:rsidRPr="00327690">
        <w:t>.</w:t>
      </w:r>
      <w:r w:rsidRPr="00327690">
        <w:t xml:space="preserve"> </w:t>
      </w:r>
      <w:r w:rsidR="00E2369C" w:rsidRPr="00327690">
        <w:t>CODI-APQ</w:t>
      </w:r>
      <w:r w:rsidRPr="00327690">
        <w:t xml:space="preserve"> </w:t>
      </w:r>
      <w:r w:rsidR="006C348A" w:rsidRPr="00327690">
        <w:t xml:space="preserve">BMI prevalence </w:t>
      </w:r>
      <w:r w:rsidRPr="00327690">
        <w:t>Results Data Dictionary</w:t>
      </w:r>
      <w:bookmarkEnd w:id="228"/>
    </w:p>
    <w:tbl>
      <w:tblPr>
        <w:tblStyle w:val="LightList-Accent12"/>
        <w:tblW w:w="9340" w:type="dxa"/>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3870"/>
        <w:gridCol w:w="5470"/>
      </w:tblGrid>
      <w:tr w:rsidR="00C7728C" w:rsidRPr="00327690" w14:paraId="4A0148C8" w14:textId="77777777" w:rsidTr="00962446">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0010000000" w:firstRow="0" w:lastRow="0" w:firstColumn="0" w:lastColumn="0" w:oddVBand="1" w:evenVBand="0" w:oddHBand="0" w:evenHBand="0" w:firstRowFirstColumn="0" w:firstRowLastColumn="0" w:lastRowFirstColumn="0" w:lastRowLastColumn="0"/>
            <w:tcW w:w="3870" w:type="dxa"/>
            <w:shd w:val="clear" w:color="auto" w:fill="1F497D"/>
          </w:tcPr>
          <w:p w14:paraId="08D1D779"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olumn</w:t>
            </w:r>
          </w:p>
        </w:tc>
        <w:tc>
          <w:tcPr>
            <w:tcW w:w="5470" w:type="dxa"/>
            <w:shd w:val="clear" w:color="auto" w:fill="1F497D"/>
          </w:tcPr>
          <w:p w14:paraId="7543EDA8" w14:textId="77777777" w:rsidR="00C7728C" w:rsidRPr="00327690" w:rsidRDefault="725EA09F" w:rsidP="0081268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r>
      <w:tr w:rsidR="00C7728C" w:rsidRPr="00327690" w14:paraId="58EF8B8E"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2E51F926"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Order</w:t>
            </w:r>
          </w:p>
        </w:tc>
        <w:tc>
          <w:tcPr>
            <w:tcW w:w="5470" w:type="dxa"/>
          </w:tcPr>
          <w:p w14:paraId="19CFEE24" w14:textId="77777777"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Row order</w:t>
            </w:r>
          </w:p>
        </w:tc>
      </w:tr>
      <w:tr w:rsidR="00C7728C" w:rsidRPr="00327690" w14:paraId="5D576C56"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78C9B46D"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 Category</w:t>
            </w:r>
          </w:p>
        </w:tc>
        <w:tc>
          <w:tcPr>
            <w:tcW w:w="5470" w:type="dxa"/>
          </w:tcPr>
          <w:p w14:paraId="6D1BC4BD" w14:textId="2DE8C443" w:rsidR="00C7728C" w:rsidRPr="00327690"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weight category based on BMI.</w:t>
            </w:r>
          </w:p>
        </w:tc>
      </w:tr>
      <w:tr w:rsidR="00C7728C" w:rsidRPr="00327690" w14:paraId="6D260807"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7DE40BCF"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Sample</w:t>
            </w:r>
          </w:p>
        </w:tc>
        <w:tc>
          <w:tcPr>
            <w:tcW w:w="5470" w:type="dxa"/>
          </w:tcPr>
          <w:p w14:paraId="30A60BF8" w14:textId="176E23C6"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observed (or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C7728C" w:rsidRPr="00327690" w14:paraId="297E0FCD"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70ED3B3"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Population</w:t>
            </w:r>
          </w:p>
        </w:tc>
        <w:tc>
          <w:tcPr>
            <w:tcW w:w="5470" w:type="dxa"/>
          </w:tcPr>
          <w:p w14:paraId="3EDC6E3E" w14:textId="77777777" w:rsidR="00C7728C" w:rsidRPr="00327690"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C7728C" w:rsidRPr="00327690" w14:paraId="6FDB3AD3"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430E5B1"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rude Prevalence</w:t>
            </w:r>
          </w:p>
        </w:tc>
        <w:tc>
          <w:tcPr>
            <w:tcW w:w="5470" w:type="dxa"/>
          </w:tcPr>
          <w:p w14:paraId="42E8964F" w14:textId="77777777"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C7728C" w:rsidRPr="00327690" w14:paraId="3278154B"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486CA098"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rude Prevalence Standard Error</w:t>
            </w:r>
          </w:p>
        </w:tc>
        <w:tc>
          <w:tcPr>
            <w:tcW w:w="5470" w:type="dxa"/>
          </w:tcPr>
          <w:p w14:paraId="0A59CF73" w14:textId="77777777" w:rsidR="00C7728C" w:rsidRPr="00327690"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C7728C" w:rsidRPr="00327690" w14:paraId="3A497BCB"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43D59FA9"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w:t>
            </w:r>
          </w:p>
        </w:tc>
        <w:tc>
          <w:tcPr>
            <w:tcW w:w="5470" w:type="dxa"/>
          </w:tcPr>
          <w:p w14:paraId="755ADFD2" w14:textId="15250E61"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counts. A sample weight is assigned to each sample</w:t>
            </w:r>
            <w:r w:rsidR="46BE9982" w:rsidRPr="00327690">
              <w:rPr>
                <w:rFonts w:ascii="Times New Roman" w:hAnsi="Times New Roman" w:cs="Times New Roman"/>
                <w:sz w:val="20"/>
                <w:szCs w:val="20"/>
              </w:rPr>
              <w:t>d patient</w:t>
            </w:r>
            <w:r w:rsidRPr="00327690">
              <w:rPr>
                <w:rFonts w:ascii="Times New Roman" w:hAnsi="Times New Roman" w:cs="Times New Roman"/>
                <w:sz w:val="20"/>
                <w:szCs w:val="20"/>
              </w:rPr>
              <w:t xml:space="preserve">.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w:t>
            </w:r>
            <w:r w:rsidR="46BE9982" w:rsidRPr="00327690">
              <w:rPr>
                <w:rFonts w:ascii="Times New Roman" w:hAnsi="Times New Roman" w:cs="Times New Roman"/>
                <w:sz w:val="20"/>
                <w:szCs w:val="20"/>
              </w:rPr>
              <w:t>patient</w:t>
            </w:r>
            <w:r w:rsidRPr="00327690">
              <w:rPr>
                <w:rFonts w:ascii="Times New Roman" w:hAnsi="Times New Roman" w:cs="Times New Roman"/>
                <w:sz w:val="20"/>
                <w:szCs w:val="20"/>
              </w:rPr>
              <w:t>. See implementation guide, Appendix A. Sample Weights for more information.</w:t>
            </w:r>
          </w:p>
        </w:tc>
      </w:tr>
      <w:tr w:rsidR="00C7728C" w:rsidRPr="00327690" w14:paraId="0E68BFC4"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301EE201"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lastRenderedPageBreak/>
              <w:t>Weighted Prevalence Standard Error</w:t>
            </w:r>
          </w:p>
        </w:tc>
        <w:tc>
          <w:tcPr>
            <w:tcW w:w="5470" w:type="dxa"/>
          </w:tcPr>
          <w:p w14:paraId="2BD1103D" w14:textId="77777777" w:rsidR="00C7728C" w:rsidRPr="00327690" w:rsidRDefault="725EA09F"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tandard error based on weighted counts. See implementation guide, Appendix A. Variance for more information.</w:t>
            </w:r>
          </w:p>
        </w:tc>
      </w:tr>
      <w:tr w:rsidR="00C7728C" w:rsidRPr="00327690" w14:paraId="5685BB13"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6391803E" w14:textId="77777777" w:rsidR="00C7728C" w:rsidRPr="00327690" w:rsidRDefault="725EA09F"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Age-adjusted Prevalence</w:t>
            </w:r>
          </w:p>
        </w:tc>
        <w:tc>
          <w:tcPr>
            <w:tcW w:w="5470" w:type="dxa"/>
          </w:tcPr>
          <w:p w14:paraId="5FF1B3A5" w14:textId="25835D61" w:rsidR="00C7728C" w:rsidRPr="00327690" w:rsidRDefault="725EA09F"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See implementation guide, Appendix A. Age Adjustment for more information.</w:t>
            </w:r>
          </w:p>
        </w:tc>
      </w:tr>
      <w:tr w:rsidR="00A803FA" w:rsidRPr="00327690" w14:paraId="0EDF1500"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3870" w:type="dxa"/>
          </w:tcPr>
          <w:p w14:paraId="398D657C" w14:textId="538C216A" w:rsidR="00A803FA" w:rsidRPr="00327690" w:rsidRDefault="0AAEAA00" w:rsidP="00A803FA">
            <w:pPr>
              <w:spacing w:before="0" w:after="0"/>
              <w:jc w:val="left"/>
              <w:rPr>
                <w:sz w:val="20"/>
                <w:szCs w:val="20"/>
              </w:rPr>
            </w:pPr>
            <w:r w:rsidRPr="00327690">
              <w:rPr>
                <w:rFonts w:ascii="Times New Roman" w:hAnsi="Times New Roman" w:cs="Times New Roman"/>
                <w:sz w:val="20"/>
                <w:szCs w:val="20"/>
              </w:rPr>
              <w:t>Age-Adjusted Prevalence Standard Error</w:t>
            </w:r>
          </w:p>
        </w:tc>
        <w:tc>
          <w:tcPr>
            <w:tcW w:w="5470" w:type="dxa"/>
          </w:tcPr>
          <w:p w14:paraId="007B224A" w14:textId="41EACDA7" w:rsidR="00A803FA" w:rsidRPr="00327690" w:rsidRDefault="0AAEAA00" w:rsidP="00A803FA">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Standard error based on weighted, age-adjusted counts. See implementation guide, See implementation guide, Appendix A. Age Adjustment for more information.</w:t>
            </w:r>
          </w:p>
        </w:tc>
      </w:tr>
    </w:tbl>
    <w:p w14:paraId="211EF698" w14:textId="55BE0AB1" w:rsidR="00643431" w:rsidRPr="00327690" w:rsidRDefault="2989489C" w:rsidP="2F01C628">
      <w:pPr>
        <w:pStyle w:val="ListParagraph"/>
        <w:jc w:val="left"/>
        <w:rPr>
          <w:rFonts w:ascii="Arial" w:eastAsia="Arial" w:hAnsi="Arial" w:cs="Arial"/>
          <w:b/>
          <w:bCs/>
          <w:color w:val="000000" w:themeColor="text1"/>
          <w:sz w:val="28"/>
          <w:szCs w:val="28"/>
        </w:rPr>
      </w:pPr>
      <w:r w:rsidRPr="00327690">
        <w:t xml:space="preserve">Review BMI and Co-Occurring Conditions Prevalence </w:t>
      </w:r>
      <w:r w:rsidR="1E466D60" w:rsidRPr="00327690">
        <w:t>Results</w:t>
      </w:r>
    </w:p>
    <w:p w14:paraId="3BE6E85B" w14:textId="28B6951B" w:rsidR="00643431" w:rsidRPr="00327690" w:rsidRDefault="00E2369C" w:rsidP="00643431">
      <w:pPr>
        <w:spacing w:before="120" w:after="120"/>
        <w:jc w:val="left"/>
      </w:pPr>
      <w:r w:rsidRPr="00327690">
        <w:t>CODI-APQ</w:t>
      </w:r>
      <w:r w:rsidR="2989489C" w:rsidRPr="00327690">
        <w:t xml:space="preserve"> generates </w:t>
      </w:r>
      <w:r w:rsidR="2E7CE05F" w:rsidRPr="00327690">
        <w:t xml:space="preserve">optional diabetes </w:t>
      </w:r>
      <w:r w:rsidR="2989489C" w:rsidRPr="00327690">
        <w:t xml:space="preserve">prevalence results as an Excel file. </w:t>
      </w:r>
      <w:r w:rsidR="001E1799" w:rsidRPr="00327690">
        <w:fldChar w:fldCharType="begin"/>
      </w:r>
      <w:r w:rsidR="001E1799" w:rsidRPr="00327690">
        <w:instrText xml:space="preserve"> REF _Ref85805094 \h </w:instrText>
      </w:r>
      <w:r w:rsidR="004A4D16" w:rsidRPr="00327690">
        <w:instrText xml:space="preserve"> \* MERGEFORMAT </w:instrText>
      </w:r>
      <w:r w:rsidR="001E1799" w:rsidRPr="00327690">
        <w:fldChar w:fldCharType="separate"/>
      </w:r>
      <w:r w:rsidR="001E1799" w:rsidRPr="00327690">
        <w:t xml:space="preserve">Table </w:t>
      </w:r>
      <w:r w:rsidR="001E1799" w:rsidRPr="00327690">
        <w:rPr>
          <w:noProof/>
        </w:rPr>
        <w:t>12</w:t>
      </w:r>
      <w:r w:rsidR="001E1799" w:rsidRPr="00327690">
        <w:fldChar w:fldCharType="end"/>
      </w:r>
      <w:r w:rsidR="2989489C" w:rsidRPr="00327690">
        <w:t xml:space="preserve"> provides an overview of the </w:t>
      </w:r>
      <w:r w:rsidR="2E7CE05F" w:rsidRPr="00327690">
        <w:t xml:space="preserve">Excel Worksheets and </w:t>
      </w:r>
      <w:r w:rsidR="00235395" w:rsidRPr="00327690">
        <w:fldChar w:fldCharType="begin"/>
      </w:r>
      <w:r w:rsidR="00235395" w:rsidRPr="00327690">
        <w:instrText xml:space="preserve"> REF _Ref85794065 \h </w:instrText>
      </w:r>
      <w:r w:rsidR="004A4D16" w:rsidRPr="00327690">
        <w:instrText xml:space="preserve"> \* MERGEFORMAT </w:instrText>
      </w:r>
      <w:r w:rsidR="00235395" w:rsidRPr="00327690">
        <w:fldChar w:fldCharType="separate"/>
      </w:r>
      <w:r w:rsidR="00235395" w:rsidRPr="00327690">
        <w:t xml:space="preserve">Table </w:t>
      </w:r>
      <w:r w:rsidR="00235395" w:rsidRPr="00327690">
        <w:rPr>
          <w:noProof/>
        </w:rPr>
        <w:t>13</w:t>
      </w:r>
      <w:r w:rsidR="00235395" w:rsidRPr="00327690">
        <w:fldChar w:fldCharType="end"/>
      </w:r>
      <w:r w:rsidR="2E7CE05F" w:rsidRPr="00327690">
        <w:t xml:space="preserve"> provides results by Worksheet</w:t>
      </w:r>
      <w:r w:rsidR="23BC2BC7" w:rsidRPr="00327690">
        <w:t xml:space="preserve"> class</w:t>
      </w:r>
      <w:r w:rsidR="2E7CE05F" w:rsidRPr="00327690">
        <w:t xml:space="preserve"> and </w:t>
      </w:r>
      <w:r w:rsidR="2989489C" w:rsidRPr="00327690">
        <w:t>variables</w:t>
      </w:r>
      <w:r w:rsidR="2E7CE05F" w:rsidRPr="00327690">
        <w:t xml:space="preserve"> (Excel cells)</w:t>
      </w:r>
      <w:r w:rsidR="2989489C" w:rsidRPr="00327690">
        <w:t xml:space="preserve"> </w:t>
      </w:r>
      <w:r w:rsidR="2E7CE05F" w:rsidRPr="00327690">
        <w:t>generated</w:t>
      </w:r>
      <w:r w:rsidR="2989489C" w:rsidRPr="00327690">
        <w:t xml:space="preserve"> when </w:t>
      </w:r>
      <w:r w:rsidR="6DF447EF" w:rsidRPr="00327690">
        <w:t>the co-occurring condition</w:t>
      </w:r>
      <w:r w:rsidR="2989489C" w:rsidRPr="00327690">
        <w:t xml:space="preserve"> is set to yes.</w:t>
      </w:r>
      <w:r w:rsidR="23BC2BC7" w:rsidRPr="00327690">
        <w:t xml:space="preserve"> Variable names repeat between Excel Worksheets. Inclusion criteria determines the sample </w:t>
      </w:r>
      <w:r w:rsidR="66228855" w:rsidRPr="00327690">
        <w:t>represented within the Excel Worksheet.</w:t>
      </w:r>
      <w:r w:rsidR="2989489C" w:rsidRPr="00327690">
        <w:t xml:space="preserve"> Note, descriptive information about </w:t>
      </w:r>
      <w:r w:rsidRPr="00327690">
        <w:t>CODI-APQ</w:t>
      </w:r>
      <w:r w:rsidR="2989489C" w:rsidRPr="00327690">
        <w:t xml:space="preserve"> user inputs, error codes, sources of technical documentation, caveats, and a possible citation </w:t>
      </w:r>
      <w:r w:rsidR="4CB5ED64" w:rsidRPr="00327690">
        <w:t>are found in rows labeled Order 3-24</w:t>
      </w:r>
      <w:r w:rsidR="2989489C" w:rsidRPr="00327690">
        <w:t xml:space="preserve">. </w:t>
      </w:r>
    </w:p>
    <w:p w14:paraId="6F094AE6" w14:textId="069B57F2" w:rsidR="007542A5" w:rsidRPr="00327690" w:rsidRDefault="2E7CE05F" w:rsidP="007D5286">
      <w:pPr>
        <w:pStyle w:val="Caption"/>
      </w:pPr>
      <w:bookmarkStart w:id="229" w:name="_Ref85805094"/>
      <w:bookmarkStart w:id="230" w:name="_Toc85789258"/>
      <w:r w:rsidRPr="00327690">
        <w:t xml:space="preserve">Table </w:t>
      </w:r>
      <w:fldSimple w:instr=" SEQ Table \* ARABIC ">
        <w:r w:rsidR="00962446" w:rsidRPr="00327690">
          <w:rPr>
            <w:noProof/>
          </w:rPr>
          <w:t>12</w:t>
        </w:r>
      </w:fldSimple>
      <w:bookmarkEnd w:id="229"/>
      <w:r w:rsidR="00962446" w:rsidRPr="00327690">
        <w:t>.</w:t>
      </w:r>
      <w:r w:rsidRPr="00327690">
        <w:t xml:space="preserve"> </w:t>
      </w:r>
      <w:r w:rsidR="00E2369C" w:rsidRPr="00327690">
        <w:t>CODI-APQ</w:t>
      </w:r>
      <w:r w:rsidRPr="00327690">
        <w:t xml:space="preserve"> Diabetes Prevalence Results</w:t>
      </w:r>
      <w:r w:rsidR="23BC2BC7" w:rsidRPr="00327690">
        <w:t>, Description of</w:t>
      </w:r>
      <w:r w:rsidRPr="00327690">
        <w:t xml:space="preserve"> </w:t>
      </w:r>
      <w:r w:rsidR="23BC2BC7" w:rsidRPr="00327690">
        <w:t>Excel Worksheets</w:t>
      </w:r>
      <w:bookmarkEnd w:id="230"/>
    </w:p>
    <w:tbl>
      <w:tblPr>
        <w:tblW w:w="0" w:type="auto"/>
        <w:tblLook w:val="04A0" w:firstRow="1" w:lastRow="0" w:firstColumn="1" w:lastColumn="0" w:noHBand="0" w:noVBand="1"/>
      </w:tblPr>
      <w:tblGrid>
        <w:gridCol w:w="1658"/>
        <w:gridCol w:w="1702"/>
        <w:gridCol w:w="5980"/>
      </w:tblGrid>
      <w:tr w:rsidR="00070A03" w:rsidRPr="00327690" w14:paraId="7A58082D" w14:textId="77777777" w:rsidTr="00962446">
        <w:trPr>
          <w:trHeight w:val="530"/>
          <w:tblHeader/>
        </w:trPr>
        <w:tc>
          <w:tcPr>
            <w:tcW w:w="0" w:type="auto"/>
            <w:tcBorders>
              <w:top w:val="single" w:sz="8" w:space="0" w:color="4E67C8" w:themeColor="accent1"/>
              <w:left w:val="single" w:sz="8" w:space="0" w:color="4E67C8" w:themeColor="accent1"/>
              <w:bottom w:val="single" w:sz="8" w:space="0" w:color="auto"/>
              <w:right w:val="single" w:sz="8" w:space="0" w:color="4E67C8" w:themeColor="accent1"/>
            </w:tcBorders>
            <w:shd w:val="clear" w:color="auto" w:fill="1F497D"/>
            <w:vAlign w:val="center"/>
            <w:hideMark/>
          </w:tcPr>
          <w:p w14:paraId="5D90E61F" w14:textId="77777777" w:rsidR="001B3D71" w:rsidRPr="00327690" w:rsidRDefault="23BC2BC7" w:rsidP="001B3D71">
            <w:pPr>
              <w:spacing w:before="0" w:after="0"/>
              <w:jc w:val="left"/>
              <w:rPr>
                <w:rFonts w:ascii="Calibri" w:hAnsi="Calibri" w:cs="Calibri"/>
                <w:b/>
                <w:bCs/>
                <w:color w:val="FFFFFF"/>
                <w:sz w:val="20"/>
                <w:szCs w:val="20"/>
              </w:rPr>
            </w:pPr>
            <w:r w:rsidRPr="00327690">
              <w:rPr>
                <w:rFonts w:ascii="Calibri" w:hAnsi="Calibri" w:cs="Calibri"/>
                <w:b/>
                <w:bCs/>
                <w:color w:val="FFFFFF" w:themeColor="background1"/>
                <w:sz w:val="20"/>
                <w:szCs w:val="20"/>
              </w:rPr>
              <w:t>Excel Worksheet</w:t>
            </w:r>
          </w:p>
        </w:tc>
        <w:tc>
          <w:tcPr>
            <w:tcW w:w="0" w:type="auto"/>
            <w:tcBorders>
              <w:top w:val="single" w:sz="8" w:space="0" w:color="auto"/>
              <w:left w:val="nil"/>
              <w:bottom w:val="single" w:sz="8" w:space="0" w:color="auto"/>
              <w:right w:val="single" w:sz="8" w:space="0" w:color="auto"/>
            </w:tcBorders>
            <w:shd w:val="clear" w:color="auto" w:fill="1F497D"/>
            <w:vAlign w:val="center"/>
            <w:hideMark/>
          </w:tcPr>
          <w:p w14:paraId="1AD92E12" w14:textId="77777777" w:rsidR="001B3D71" w:rsidRPr="00327690" w:rsidRDefault="23BC2BC7" w:rsidP="001B3D71">
            <w:pPr>
              <w:spacing w:before="0" w:after="0"/>
              <w:jc w:val="left"/>
              <w:rPr>
                <w:b/>
                <w:bCs/>
                <w:color w:val="FFFFFF"/>
                <w:sz w:val="20"/>
                <w:szCs w:val="20"/>
              </w:rPr>
            </w:pPr>
            <w:r w:rsidRPr="00327690">
              <w:rPr>
                <w:b/>
                <w:bCs/>
                <w:color w:val="FFFFFF" w:themeColor="background1"/>
                <w:sz w:val="20"/>
                <w:szCs w:val="20"/>
              </w:rPr>
              <w:t>Worksheet Class</w:t>
            </w:r>
          </w:p>
        </w:tc>
        <w:tc>
          <w:tcPr>
            <w:tcW w:w="0" w:type="auto"/>
            <w:tcBorders>
              <w:top w:val="single" w:sz="8" w:space="0" w:color="4E67C8" w:themeColor="accent1"/>
              <w:left w:val="nil"/>
              <w:bottom w:val="single" w:sz="8" w:space="0" w:color="auto"/>
              <w:right w:val="single" w:sz="8" w:space="0" w:color="4E67C8" w:themeColor="accent1"/>
            </w:tcBorders>
            <w:shd w:val="clear" w:color="auto" w:fill="1F497D"/>
            <w:vAlign w:val="center"/>
            <w:hideMark/>
          </w:tcPr>
          <w:p w14:paraId="18C93737" w14:textId="1461C84A" w:rsidR="001B3D71" w:rsidRPr="00327690" w:rsidRDefault="23BC2BC7" w:rsidP="001B3D71">
            <w:pPr>
              <w:spacing w:before="0" w:after="0"/>
              <w:jc w:val="left"/>
              <w:rPr>
                <w:b/>
                <w:bCs/>
                <w:color w:val="FFFFFF"/>
                <w:sz w:val="20"/>
                <w:szCs w:val="20"/>
              </w:rPr>
            </w:pPr>
            <w:r w:rsidRPr="00327690">
              <w:rPr>
                <w:b/>
                <w:bCs/>
                <w:color w:val="FFFFFF" w:themeColor="background1"/>
                <w:sz w:val="20"/>
                <w:szCs w:val="20"/>
              </w:rPr>
              <w:t>Description</w:t>
            </w:r>
            <w:r w:rsidR="66228855" w:rsidRPr="00327690">
              <w:rPr>
                <w:b/>
                <w:bCs/>
                <w:color w:val="FFFFFF" w:themeColor="background1"/>
                <w:sz w:val="20"/>
                <w:szCs w:val="20"/>
              </w:rPr>
              <w:t xml:space="preserve"> and Inclusion Criteria</w:t>
            </w:r>
          </w:p>
        </w:tc>
      </w:tr>
      <w:tr w:rsidR="00070A03" w:rsidRPr="00327690" w14:paraId="37D6B3BF" w14:textId="77777777" w:rsidTr="2F01C628">
        <w:trPr>
          <w:trHeight w:val="300"/>
        </w:trPr>
        <w:tc>
          <w:tcPr>
            <w:tcW w:w="0" w:type="auto"/>
            <w:tcBorders>
              <w:top w:val="nil"/>
              <w:left w:val="single" w:sz="8" w:space="0" w:color="4E67C8" w:themeColor="accent1"/>
              <w:bottom w:val="single" w:sz="8" w:space="0" w:color="4E67C8" w:themeColor="accent1"/>
              <w:right w:val="single" w:sz="8" w:space="0" w:color="4E67C8" w:themeColor="accent1"/>
            </w:tcBorders>
            <w:shd w:val="clear" w:color="auto" w:fill="auto"/>
            <w:vAlign w:val="center"/>
            <w:hideMark/>
          </w:tcPr>
          <w:p w14:paraId="1E3EA654" w14:textId="77777777" w:rsidR="001B3D71" w:rsidRPr="00327690" w:rsidRDefault="23BC2BC7" w:rsidP="001B3D71">
            <w:pPr>
              <w:spacing w:before="0" w:after="0"/>
              <w:jc w:val="left"/>
              <w:rPr>
                <w:rFonts w:ascii="Calibri" w:hAnsi="Calibri" w:cs="Calibri"/>
                <w:color w:val="000000"/>
                <w:sz w:val="20"/>
                <w:szCs w:val="20"/>
              </w:rPr>
            </w:pPr>
            <w:r w:rsidRPr="00327690">
              <w:rPr>
                <w:rFonts w:ascii="Calibri" w:hAnsi="Calibri" w:cs="Calibri"/>
                <w:color w:val="000000" w:themeColor="text1"/>
                <w:sz w:val="20"/>
                <w:szCs w:val="20"/>
              </w:rPr>
              <w:t>Counts</w:t>
            </w:r>
          </w:p>
        </w:tc>
        <w:tc>
          <w:tcPr>
            <w:tcW w:w="0" w:type="auto"/>
            <w:tcBorders>
              <w:top w:val="nil"/>
              <w:left w:val="nil"/>
              <w:bottom w:val="single" w:sz="8" w:space="0" w:color="4E67C8" w:themeColor="accent1"/>
              <w:right w:val="single" w:sz="8" w:space="0" w:color="auto"/>
            </w:tcBorders>
            <w:shd w:val="clear" w:color="auto" w:fill="auto"/>
            <w:vAlign w:val="center"/>
            <w:hideMark/>
          </w:tcPr>
          <w:p w14:paraId="647FA148" w14:textId="77777777" w:rsidR="001B3D71" w:rsidRPr="00327690" w:rsidRDefault="23BC2BC7" w:rsidP="001B3D71">
            <w:pPr>
              <w:spacing w:before="0" w:after="0"/>
              <w:jc w:val="left"/>
              <w:rPr>
                <w:color w:val="000000"/>
                <w:sz w:val="20"/>
                <w:szCs w:val="20"/>
              </w:rPr>
            </w:pPr>
            <w:r w:rsidRPr="00327690">
              <w:rPr>
                <w:color w:val="000000" w:themeColor="text1"/>
                <w:sz w:val="20"/>
                <w:szCs w:val="20"/>
              </w:rPr>
              <w:t>Counts</w:t>
            </w:r>
          </w:p>
        </w:tc>
        <w:tc>
          <w:tcPr>
            <w:tcW w:w="0" w:type="auto"/>
            <w:tcBorders>
              <w:top w:val="nil"/>
              <w:left w:val="nil"/>
              <w:bottom w:val="single" w:sz="8" w:space="0" w:color="4E67C8" w:themeColor="accent1"/>
              <w:right w:val="single" w:sz="8" w:space="0" w:color="4E67C8" w:themeColor="accent1"/>
            </w:tcBorders>
            <w:shd w:val="clear" w:color="auto" w:fill="auto"/>
            <w:vAlign w:val="center"/>
            <w:hideMark/>
          </w:tcPr>
          <w:p w14:paraId="0F5B2CEA" w14:textId="395789CF" w:rsidR="001B3D71" w:rsidRPr="00327690" w:rsidRDefault="23BC2BC7" w:rsidP="001B3D71">
            <w:pPr>
              <w:spacing w:before="0" w:after="0"/>
              <w:jc w:val="left"/>
              <w:rPr>
                <w:color w:val="000000"/>
                <w:sz w:val="20"/>
                <w:szCs w:val="20"/>
              </w:rPr>
            </w:pPr>
            <w:r w:rsidRPr="00327690">
              <w:rPr>
                <w:color w:val="000000" w:themeColor="text1"/>
                <w:sz w:val="20"/>
                <w:szCs w:val="20"/>
              </w:rPr>
              <w:t>Provides crude and weighted counts. Does not include prevalence estimates.</w:t>
            </w:r>
            <w:r w:rsidR="66228855" w:rsidRPr="00327690">
              <w:rPr>
                <w:color w:val="000000" w:themeColor="text1"/>
                <w:sz w:val="20"/>
                <w:szCs w:val="20"/>
              </w:rPr>
              <w:t xml:space="preserve"> Inclusion: all patients.</w:t>
            </w:r>
          </w:p>
        </w:tc>
      </w:tr>
      <w:tr w:rsidR="00070A03" w:rsidRPr="00327690" w14:paraId="24CA5334" w14:textId="77777777" w:rsidTr="2F01C628">
        <w:trPr>
          <w:trHeight w:val="530"/>
        </w:trPr>
        <w:tc>
          <w:tcPr>
            <w:tcW w:w="0" w:type="auto"/>
            <w:tcBorders>
              <w:top w:val="nil"/>
              <w:left w:val="single" w:sz="8" w:space="0" w:color="4E67C8" w:themeColor="accent1"/>
              <w:bottom w:val="single" w:sz="8" w:space="0" w:color="auto"/>
              <w:right w:val="single" w:sz="8" w:space="0" w:color="4E67C8" w:themeColor="accent1"/>
            </w:tcBorders>
            <w:shd w:val="clear" w:color="auto" w:fill="auto"/>
            <w:vAlign w:val="center"/>
            <w:hideMark/>
          </w:tcPr>
          <w:p w14:paraId="42BA7CB4" w14:textId="77777777" w:rsidR="001B3D71" w:rsidRPr="00327690" w:rsidRDefault="23BC2BC7" w:rsidP="001B3D71">
            <w:pPr>
              <w:spacing w:before="0" w:after="0"/>
              <w:jc w:val="left"/>
              <w:rPr>
                <w:rFonts w:ascii="Calibri" w:hAnsi="Calibri" w:cs="Calibri"/>
                <w:color w:val="000000"/>
                <w:sz w:val="20"/>
                <w:szCs w:val="20"/>
              </w:rPr>
            </w:pPr>
            <w:r w:rsidRPr="00327690">
              <w:rPr>
                <w:rFonts w:ascii="Calibri" w:hAnsi="Calibri" w:cs="Calibri"/>
                <w:color w:val="000000" w:themeColor="text1"/>
                <w:sz w:val="20"/>
                <w:szCs w:val="20"/>
              </w:rPr>
              <w:t>Weight Category</w:t>
            </w:r>
          </w:p>
        </w:tc>
        <w:tc>
          <w:tcPr>
            <w:tcW w:w="0" w:type="auto"/>
            <w:tcBorders>
              <w:top w:val="nil"/>
              <w:left w:val="nil"/>
              <w:bottom w:val="single" w:sz="8" w:space="0" w:color="auto"/>
              <w:right w:val="single" w:sz="8" w:space="0" w:color="auto"/>
            </w:tcBorders>
            <w:shd w:val="clear" w:color="auto" w:fill="auto"/>
            <w:vAlign w:val="center"/>
            <w:hideMark/>
          </w:tcPr>
          <w:p w14:paraId="074EE8D3" w14:textId="76AD05A9" w:rsidR="001B3D71" w:rsidRPr="00327690" w:rsidRDefault="23BC2BC7" w:rsidP="001B3D71">
            <w:pPr>
              <w:spacing w:before="0" w:after="0"/>
              <w:jc w:val="left"/>
              <w:rPr>
                <w:color w:val="000000"/>
                <w:sz w:val="20"/>
                <w:szCs w:val="20"/>
              </w:rPr>
            </w:pPr>
            <w:r w:rsidRPr="00327690">
              <w:rPr>
                <w:color w:val="000000" w:themeColor="text1"/>
                <w:sz w:val="20"/>
                <w:szCs w:val="20"/>
              </w:rPr>
              <w:t>BMI prevalence</w:t>
            </w:r>
          </w:p>
        </w:tc>
        <w:tc>
          <w:tcPr>
            <w:tcW w:w="0" w:type="auto"/>
            <w:tcBorders>
              <w:top w:val="nil"/>
              <w:left w:val="nil"/>
              <w:bottom w:val="single" w:sz="8" w:space="0" w:color="auto"/>
              <w:right w:val="single" w:sz="8" w:space="0" w:color="4E67C8" w:themeColor="accent1"/>
            </w:tcBorders>
            <w:shd w:val="clear" w:color="auto" w:fill="auto"/>
            <w:vAlign w:val="center"/>
            <w:hideMark/>
          </w:tcPr>
          <w:p w14:paraId="79469B8C" w14:textId="66BF0AAB" w:rsidR="001B3D71" w:rsidRPr="00327690" w:rsidRDefault="23BC2BC7" w:rsidP="001B3D71">
            <w:pPr>
              <w:spacing w:before="0" w:after="0"/>
              <w:jc w:val="left"/>
              <w:rPr>
                <w:color w:val="000000"/>
                <w:sz w:val="20"/>
                <w:szCs w:val="20"/>
              </w:rPr>
            </w:pPr>
            <w:r w:rsidRPr="00327690">
              <w:rPr>
                <w:color w:val="000000" w:themeColor="text1"/>
                <w:sz w:val="20"/>
                <w:szCs w:val="20"/>
              </w:rPr>
              <w:t xml:space="preserve">Provides results as described in Section 2.5.5 Review </w:t>
            </w:r>
            <w:r w:rsidR="006C348A" w:rsidRPr="00327690">
              <w:rPr>
                <w:color w:val="000000" w:themeColor="text1"/>
                <w:sz w:val="20"/>
                <w:szCs w:val="20"/>
              </w:rPr>
              <w:t xml:space="preserve">BMI prevalence </w:t>
            </w:r>
            <w:r w:rsidRPr="00327690">
              <w:rPr>
                <w:color w:val="000000" w:themeColor="text1"/>
                <w:sz w:val="20"/>
                <w:szCs w:val="20"/>
              </w:rPr>
              <w:t>Results</w:t>
            </w:r>
            <w:r w:rsidR="66228855" w:rsidRPr="00327690">
              <w:rPr>
                <w:color w:val="000000" w:themeColor="text1"/>
                <w:sz w:val="20"/>
                <w:szCs w:val="20"/>
              </w:rPr>
              <w:t xml:space="preserve"> Inclusion: all patients.</w:t>
            </w:r>
          </w:p>
        </w:tc>
      </w:tr>
      <w:tr w:rsidR="00070A03" w:rsidRPr="00327690" w14:paraId="033A347C" w14:textId="77777777" w:rsidTr="2F01C628">
        <w:trPr>
          <w:trHeight w:val="530"/>
        </w:trPr>
        <w:tc>
          <w:tcPr>
            <w:tcW w:w="0" w:type="auto"/>
            <w:tcBorders>
              <w:top w:val="nil"/>
              <w:left w:val="single" w:sz="8" w:space="0" w:color="4E67C8" w:themeColor="accent1"/>
              <w:bottom w:val="single" w:sz="8" w:space="0" w:color="4E67C8" w:themeColor="accent1"/>
              <w:right w:val="single" w:sz="8" w:space="0" w:color="4E67C8" w:themeColor="accent1"/>
            </w:tcBorders>
            <w:shd w:val="clear" w:color="auto" w:fill="auto"/>
            <w:vAlign w:val="center"/>
            <w:hideMark/>
          </w:tcPr>
          <w:p w14:paraId="00E6C9C9" w14:textId="7777777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 xml:space="preserve">Diabetes Spectrum </w:t>
            </w:r>
          </w:p>
        </w:tc>
        <w:tc>
          <w:tcPr>
            <w:tcW w:w="0" w:type="auto"/>
            <w:tcBorders>
              <w:top w:val="nil"/>
              <w:left w:val="nil"/>
              <w:bottom w:val="single" w:sz="8" w:space="0" w:color="4E67C8" w:themeColor="accent1"/>
              <w:right w:val="single" w:sz="8" w:space="0" w:color="auto"/>
            </w:tcBorders>
            <w:shd w:val="clear" w:color="auto" w:fill="auto"/>
            <w:vAlign w:val="center"/>
            <w:hideMark/>
          </w:tcPr>
          <w:p w14:paraId="30D7D9F8" w14:textId="77777777" w:rsidR="001B3D71" w:rsidRPr="00327690" w:rsidRDefault="23BC2BC7" w:rsidP="001B3D71">
            <w:pPr>
              <w:spacing w:before="0" w:after="0"/>
              <w:jc w:val="left"/>
              <w:rPr>
                <w:color w:val="000000"/>
                <w:sz w:val="20"/>
                <w:szCs w:val="20"/>
              </w:rPr>
            </w:pPr>
            <w:r w:rsidRPr="00327690">
              <w:rPr>
                <w:color w:val="000000" w:themeColor="text1"/>
                <w:sz w:val="20"/>
                <w:szCs w:val="20"/>
              </w:rPr>
              <w:t>Diabetes prevalence</w:t>
            </w:r>
          </w:p>
        </w:tc>
        <w:tc>
          <w:tcPr>
            <w:tcW w:w="0" w:type="auto"/>
            <w:tcBorders>
              <w:top w:val="nil"/>
              <w:left w:val="nil"/>
              <w:bottom w:val="single" w:sz="8" w:space="0" w:color="4E67C8" w:themeColor="accent1"/>
              <w:right w:val="single" w:sz="8" w:space="0" w:color="4E67C8" w:themeColor="accent1"/>
            </w:tcBorders>
            <w:shd w:val="clear" w:color="auto" w:fill="auto"/>
            <w:vAlign w:val="center"/>
            <w:hideMark/>
          </w:tcPr>
          <w:p w14:paraId="63D1D08A" w14:textId="32E526F0"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w:t>
            </w:r>
            <w:r w:rsidR="66228855" w:rsidRPr="00327690">
              <w:rPr>
                <w:color w:val="000000" w:themeColor="text1"/>
                <w:sz w:val="20"/>
                <w:szCs w:val="20"/>
              </w:rPr>
              <w:t xml:space="preserve"> Inclusion: all patients.</w:t>
            </w:r>
          </w:p>
        </w:tc>
      </w:tr>
      <w:tr w:rsidR="00070A03" w:rsidRPr="00327690" w14:paraId="11E37C16" w14:textId="77777777" w:rsidTr="2F01C628">
        <w:trPr>
          <w:trHeight w:val="790"/>
        </w:trPr>
        <w:tc>
          <w:tcPr>
            <w:tcW w:w="0" w:type="auto"/>
            <w:tcBorders>
              <w:top w:val="nil"/>
              <w:left w:val="single" w:sz="8" w:space="0" w:color="4E67C8" w:themeColor="accent1"/>
              <w:bottom w:val="single" w:sz="8" w:space="0" w:color="auto"/>
              <w:right w:val="single" w:sz="8" w:space="0" w:color="4E67C8" w:themeColor="accent1"/>
            </w:tcBorders>
            <w:shd w:val="clear" w:color="auto" w:fill="auto"/>
            <w:vAlign w:val="center"/>
            <w:hideMark/>
          </w:tcPr>
          <w:p w14:paraId="6AFC3BE1" w14:textId="7777777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 xml:space="preserve">Diabetes Underweight </w:t>
            </w:r>
          </w:p>
        </w:tc>
        <w:tc>
          <w:tcPr>
            <w:tcW w:w="0" w:type="auto"/>
            <w:tcBorders>
              <w:top w:val="nil"/>
              <w:left w:val="nil"/>
              <w:bottom w:val="single" w:sz="8" w:space="0" w:color="auto"/>
              <w:right w:val="single" w:sz="8" w:space="0" w:color="auto"/>
            </w:tcBorders>
            <w:shd w:val="clear" w:color="auto" w:fill="auto"/>
            <w:vAlign w:val="center"/>
            <w:hideMark/>
          </w:tcPr>
          <w:p w14:paraId="699227D7" w14:textId="4A094013"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tcBorders>
              <w:top w:val="nil"/>
              <w:left w:val="nil"/>
              <w:bottom w:val="single" w:sz="8" w:space="0" w:color="auto"/>
              <w:right w:val="single" w:sz="8" w:space="0" w:color="4E67C8" w:themeColor="accent1"/>
            </w:tcBorders>
            <w:shd w:val="clear" w:color="auto" w:fill="auto"/>
            <w:vAlign w:val="center"/>
            <w:hideMark/>
          </w:tcPr>
          <w:p w14:paraId="270F52AD" w14:textId="7BBD7E52"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 for all patients identified as BMI = underweight.</w:t>
            </w:r>
            <w:r w:rsidR="66228855" w:rsidRPr="00327690">
              <w:rPr>
                <w:color w:val="000000" w:themeColor="text1"/>
                <w:sz w:val="20"/>
                <w:szCs w:val="20"/>
              </w:rPr>
              <w:t xml:space="preserve"> Inclusion: patients with a BMI equal to underweight.</w:t>
            </w:r>
          </w:p>
        </w:tc>
      </w:tr>
      <w:tr w:rsidR="00070A03" w:rsidRPr="00327690" w14:paraId="198CE3EA" w14:textId="77777777" w:rsidTr="2F01C628">
        <w:trPr>
          <w:trHeight w:val="790"/>
        </w:trPr>
        <w:tc>
          <w:tcPr>
            <w:tcW w:w="0" w:type="auto"/>
            <w:tcBorders>
              <w:top w:val="nil"/>
              <w:left w:val="single" w:sz="8" w:space="0" w:color="4E67C8" w:themeColor="accent1"/>
              <w:bottom w:val="single" w:sz="8" w:space="0" w:color="4E67C8" w:themeColor="accent1"/>
              <w:right w:val="single" w:sz="8" w:space="0" w:color="4E67C8" w:themeColor="accent1"/>
            </w:tcBorders>
            <w:shd w:val="clear" w:color="auto" w:fill="auto"/>
            <w:vAlign w:val="center"/>
            <w:hideMark/>
          </w:tcPr>
          <w:p w14:paraId="5F1C052C" w14:textId="7777777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 xml:space="preserve">Diabetes Healthy Weight </w:t>
            </w:r>
          </w:p>
        </w:tc>
        <w:tc>
          <w:tcPr>
            <w:tcW w:w="0" w:type="auto"/>
            <w:tcBorders>
              <w:top w:val="nil"/>
              <w:left w:val="nil"/>
              <w:bottom w:val="single" w:sz="8" w:space="0" w:color="auto"/>
              <w:right w:val="single" w:sz="8" w:space="0" w:color="auto"/>
            </w:tcBorders>
            <w:shd w:val="clear" w:color="auto" w:fill="auto"/>
            <w:vAlign w:val="center"/>
            <w:hideMark/>
          </w:tcPr>
          <w:p w14:paraId="50FF5721" w14:textId="2FA3F924"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tcBorders>
              <w:top w:val="nil"/>
              <w:left w:val="nil"/>
              <w:bottom w:val="single" w:sz="8" w:space="0" w:color="4E67C8" w:themeColor="accent1"/>
              <w:right w:val="single" w:sz="8" w:space="0" w:color="4E67C8" w:themeColor="accent1"/>
            </w:tcBorders>
            <w:shd w:val="clear" w:color="auto" w:fill="auto"/>
            <w:vAlign w:val="center"/>
            <w:hideMark/>
          </w:tcPr>
          <w:p w14:paraId="6EBE6746" w14:textId="60173864"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 for all patients identified as BMI = healthy weight.</w:t>
            </w:r>
            <w:r w:rsidR="66228855" w:rsidRPr="00327690">
              <w:rPr>
                <w:color w:val="000000" w:themeColor="text1"/>
                <w:sz w:val="20"/>
                <w:szCs w:val="20"/>
              </w:rPr>
              <w:t xml:space="preserve"> Inclusion: patients with a BMI equal to healthy weight.</w:t>
            </w:r>
          </w:p>
        </w:tc>
      </w:tr>
      <w:tr w:rsidR="00070A03" w:rsidRPr="00327690" w14:paraId="21A268B6" w14:textId="77777777" w:rsidTr="2F01C628">
        <w:trPr>
          <w:trHeight w:val="790"/>
        </w:trPr>
        <w:tc>
          <w:tcPr>
            <w:tcW w:w="0" w:type="auto"/>
            <w:tcBorders>
              <w:top w:val="nil"/>
              <w:left w:val="single" w:sz="8" w:space="0" w:color="4E67C8" w:themeColor="accent1"/>
              <w:bottom w:val="nil"/>
              <w:right w:val="single" w:sz="8" w:space="0" w:color="4E67C8" w:themeColor="accent1"/>
            </w:tcBorders>
            <w:shd w:val="clear" w:color="auto" w:fill="auto"/>
            <w:vAlign w:val="center"/>
            <w:hideMark/>
          </w:tcPr>
          <w:p w14:paraId="4D1048AC" w14:textId="77777777" w:rsidR="001B3D71" w:rsidRPr="00327690" w:rsidRDefault="23BC2BC7" w:rsidP="001B3D71">
            <w:pPr>
              <w:spacing w:before="0" w:after="0"/>
              <w:jc w:val="left"/>
              <w:rPr>
                <w:color w:val="000000"/>
                <w:sz w:val="20"/>
                <w:szCs w:val="20"/>
              </w:rPr>
            </w:pPr>
            <w:r w:rsidRPr="00327690">
              <w:rPr>
                <w:color w:val="000000" w:themeColor="text1"/>
                <w:sz w:val="20"/>
                <w:szCs w:val="20"/>
              </w:rPr>
              <w:t>Diabetes Overweight</w:t>
            </w:r>
          </w:p>
        </w:tc>
        <w:tc>
          <w:tcPr>
            <w:tcW w:w="0" w:type="auto"/>
            <w:tcBorders>
              <w:top w:val="nil"/>
              <w:left w:val="nil"/>
              <w:bottom w:val="single" w:sz="8" w:space="0" w:color="auto"/>
              <w:right w:val="single" w:sz="8" w:space="0" w:color="auto"/>
            </w:tcBorders>
            <w:shd w:val="clear" w:color="auto" w:fill="auto"/>
            <w:vAlign w:val="center"/>
            <w:hideMark/>
          </w:tcPr>
          <w:p w14:paraId="04C0BEF6" w14:textId="75DB417F"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tcBorders>
              <w:top w:val="nil"/>
              <w:left w:val="nil"/>
              <w:bottom w:val="nil"/>
              <w:right w:val="single" w:sz="8" w:space="0" w:color="4E67C8" w:themeColor="accent1"/>
            </w:tcBorders>
            <w:shd w:val="clear" w:color="auto" w:fill="auto"/>
            <w:vAlign w:val="center"/>
            <w:hideMark/>
          </w:tcPr>
          <w:p w14:paraId="716A99FD" w14:textId="1C0D436E"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 for all patients identified as BMI = overweight.</w:t>
            </w:r>
            <w:r w:rsidR="66228855" w:rsidRPr="00327690">
              <w:rPr>
                <w:color w:val="000000" w:themeColor="text1"/>
                <w:sz w:val="20"/>
                <w:szCs w:val="20"/>
              </w:rPr>
              <w:t xml:space="preserve"> Inclusion: patients with a BMI equal to overweight.</w:t>
            </w:r>
          </w:p>
        </w:tc>
      </w:tr>
      <w:tr w:rsidR="00070A03" w:rsidRPr="00327690" w14:paraId="636CF4C9" w14:textId="77777777" w:rsidTr="2F01C628">
        <w:trPr>
          <w:trHeight w:val="790"/>
        </w:trPr>
        <w:tc>
          <w:tcPr>
            <w:tcW w:w="0" w:type="auto"/>
            <w:tcBorders>
              <w:top w:val="nil"/>
              <w:left w:val="single" w:sz="8" w:space="0" w:color="4E67C8" w:themeColor="accent1"/>
              <w:bottom w:val="single" w:sz="8" w:space="0" w:color="auto"/>
              <w:right w:val="single" w:sz="8" w:space="0" w:color="4E67C8" w:themeColor="accent1"/>
            </w:tcBorders>
            <w:shd w:val="clear" w:color="auto" w:fill="auto"/>
            <w:vAlign w:val="center"/>
            <w:hideMark/>
          </w:tcPr>
          <w:p w14:paraId="6E97D3DF" w14:textId="56EDEBD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Diabetes Obes</w:t>
            </w:r>
            <w:r w:rsidR="66228855" w:rsidRPr="00327690">
              <w:rPr>
                <w:rFonts w:eastAsiaTheme="minorEastAsia"/>
                <w:color w:val="000000" w:themeColor="text1"/>
                <w:sz w:val="20"/>
                <w:szCs w:val="20"/>
              </w:rPr>
              <w:t>e</w:t>
            </w:r>
          </w:p>
        </w:tc>
        <w:tc>
          <w:tcPr>
            <w:tcW w:w="0" w:type="auto"/>
            <w:tcBorders>
              <w:top w:val="nil"/>
              <w:left w:val="nil"/>
              <w:bottom w:val="single" w:sz="8" w:space="0" w:color="auto"/>
              <w:right w:val="single" w:sz="8" w:space="0" w:color="auto"/>
            </w:tcBorders>
            <w:shd w:val="clear" w:color="auto" w:fill="auto"/>
            <w:vAlign w:val="center"/>
            <w:hideMark/>
          </w:tcPr>
          <w:p w14:paraId="51A81656" w14:textId="43E08ED4"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tcBorders>
              <w:top w:val="nil"/>
              <w:left w:val="nil"/>
              <w:bottom w:val="single" w:sz="8" w:space="0" w:color="auto"/>
              <w:right w:val="single" w:sz="8" w:space="0" w:color="4E67C8" w:themeColor="accent1"/>
            </w:tcBorders>
            <w:shd w:val="clear" w:color="auto" w:fill="auto"/>
            <w:vAlign w:val="center"/>
            <w:hideMark/>
          </w:tcPr>
          <w:p w14:paraId="386DB2B1" w14:textId="20BD1E91" w:rsidR="001B3D71" w:rsidRPr="00327690" w:rsidRDefault="23BC2BC7" w:rsidP="001B3D71">
            <w:pPr>
              <w:spacing w:before="0" w:after="0"/>
              <w:jc w:val="left"/>
              <w:rPr>
                <w:color w:val="000000"/>
                <w:sz w:val="20"/>
                <w:szCs w:val="20"/>
              </w:rPr>
            </w:pPr>
            <w:r w:rsidRPr="00327690">
              <w:rPr>
                <w:color w:val="000000" w:themeColor="text1"/>
                <w:sz w:val="20"/>
                <w:szCs w:val="20"/>
              </w:rPr>
              <w:t>Provides results for diabetes counts and prevalence for all patients identified as BMI = obese.</w:t>
            </w:r>
            <w:r w:rsidR="66228855" w:rsidRPr="00327690">
              <w:rPr>
                <w:color w:val="000000" w:themeColor="text1"/>
                <w:sz w:val="20"/>
                <w:szCs w:val="20"/>
              </w:rPr>
              <w:t xml:space="preserve"> Inclusion: patients with a BMI equal to obesity.</w:t>
            </w:r>
          </w:p>
        </w:tc>
      </w:tr>
      <w:tr w:rsidR="00070A03" w:rsidRPr="00327690" w14:paraId="00DE4DEE" w14:textId="77777777" w:rsidTr="004A4D16">
        <w:trPr>
          <w:trHeight w:val="790"/>
        </w:trPr>
        <w:tc>
          <w:tcPr>
            <w:tcW w:w="0" w:type="auto"/>
            <w:tcBorders>
              <w:top w:val="nil"/>
              <w:left w:val="single" w:sz="8" w:space="0" w:color="4E67C8" w:themeColor="accent1"/>
              <w:bottom w:val="nil"/>
              <w:right w:val="single" w:sz="8" w:space="0" w:color="4E67C8" w:themeColor="accent1"/>
            </w:tcBorders>
            <w:shd w:val="clear" w:color="auto" w:fill="auto"/>
            <w:vAlign w:val="center"/>
            <w:hideMark/>
          </w:tcPr>
          <w:p w14:paraId="65F79D9B" w14:textId="13CFF037" w:rsidR="001B3D71" w:rsidRPr="00327690" w:rsidRDefault="23BC2BC7" w:rsidP="001B3D71">
            <w:pPr>
              <w:spacing w:before="0" w:after="0"/>
              <w:jc w:val="left"/>
              <w:rPr>
                <w:color w:val="000000"/>
                <w:sz w:val="20"/>
                <w:szCs w:val="20"/>
              </w:rPr>
            </w:pPr>
            <w:r w:rsidRPr="00327690">
              <w:rPr>
                <w:rFonts w:eastAsiaTheme="minorEastAsia"/>
                <w:color w:val="000000" w:themeColor="text1"/>
                <w:sz w:val="20"/>
                <w:szCs w:val="20"/>
              </w:rPr>
              <w:t>Diabetes Obes</w:t>
            </w:r>
            <w:r w:rsidR="66228855" w:rsidRPr="00327690">
              <w:rPr>
                <w:rFonts w:eastAsiaTheme="minorEastAsia"/>
                <w:color w:val="000000" w:themeColor="text1"/>
                <w:sz w:val="20"/>
                <w:szCs w:val="20"/>
              </w:rPr>
              <w:t>e</w:t>
            </w:r>
            <w:r w:rsidR="006C348A" w:rsidRPr="00327690">
              <w:rPr>
                <w:rFonts w:eastAsiaTheme="minorEastAsia"/>
                <w:color w:val="000000" w:themeColor="text1"/>
                <w:sz w:val="20"/>
                <w:szCs w:val="20"/>
              </w:rPr>
              <w:t xml:space="preserve"> Class 1</w:t>
            </w:r>
          </w:p>
        </w:tc>
        <w:tc>
          <w:tcPr>
            <w:tcW w:w="0" w:type="auto"/>
            <w:tcBorders>
              <w:top w:val="nil"/>
              <w:left w:val="nil"/>
              <w:bottom w:val="nil"/>
              <w:right w:val="single" w:sz="8" w:space="0" w:color="auto"/>
            </w:tcBorders>
            <w:shd w:val="clear" w:color="auto" w:fill="auto"/>
            <w:vAlign w:val="center"/>
            <w:hideMark/>
          </w:tcPr>
          <w:p w14:paraId="6766344C" w14:textId="2B3F3A7C" w:rsidR="001B3D71" w:rsidRPr="00327690" w:rsidRDefault="23BC2BC7" w:rsidP="001B3D71">
            <w:pPr>
              <w:spacing w:before="0" w:after="0"/>
              <w:jc w:val="left"/>
              <w:rPr>
                <w:color w:val="000000"/>
                <w:sz w:val="20"/>
                <w:szCs w:val="20"/>
              </w:rPr>
            </w:pPr>
            <w:r w:rsidRPr="00327690">
              <w:rPr>
                <w:color w:val="000000" w:themeColor="text1"/>
                <w:sz w:val="20"/>
                <w:szCs w:val="20"/>
              </w:rPr>
              <w:t>BMI by Diabetes prevalence</w:t>
            </w:r>
          </w:p>
        </w:tc>
        <w:tc>
          <w:tcPr>
            <w:tcW w:w="0" w:type="auto"/>
            <w:tcBorders>
              <w:top w:val="nil"/>
              <w:left w:val="nil"/>
              <w:bottom w:val="nil"/>
              <w:right w:val="single" w:sz="8" w:space="0" w:color="4E67C8" w:themeColor="accent1"/>
            </w:tcBorders>
            <w:shd w:val="clear" w:color="auto" w:fill="auto"/>
            <w:vAlign w:val="center"/>
            <w:hideMark/>
          </w:tcPr>
          <w:p w14:paraId="56F14484" w14:textId="5C4DAF76" w:rsidR="001B3D71" w:rsidRPr="00327690" w:rsidRDefault="23BC2BC7" w:rsidP="001B3D71">
            <w:pPr>
              <w:spacing w:before="0" w:after="0"/>
              <w:jc w:val="left"/>
              <w:rPr>
                <w:color w:val="000000"/>
                <w:sz w:val="20"/>
                <w:szCs w:val="20"/>
              </w:rPr>
            </w:pPr>
            <w:r w:rsidRPr="00327690">
              <w:rPr>
                <w:color w:val="000000" w:themeColor="text1"/>
                <w:sz w:val="20"/>
                <w:szCs w:val="20"/>
              </w:rPr>
              <w:t xml:space="preserve">Provides results for diabetes counts and prevalence for all patients identified as BMI = obese class </w:t>
            </w:r>
            <w:r w:rsidR="006C348A" w:rsidRPr="00327690">
              <w:rPr>
                <w:color w:val="000000" w:themeColor="text1"/>
                <w:sz w:val="20"/>
                <w:szCs w:val="20"/>
              </w:rPr>
              <w:t>1</w:t>
            </w:r>
            <w:r w:rsidRPr="00327690">
              <w:rPr>
                <w:color w:val="000000" w:themeColor="text1"/>
                <w:sz w:val="20"/>
                <w:szCs w:val="20"/>
              </w:rPr>
              <w:t>.</w:t>
            </w:r>
            <w:r w:rsidR="66228855" w:rsidRPr="00327690">
              <w:rPr>
                <w:color w:val="000000" w:themeColor="text1"/>
                <w:sz w:val="20"/>
                <w:szCs w:val="20"/>
              </w:rPr>
              <w:t xml:space="preserve"> Inclusion: patients with a BMI equal to </w:t>
            </w:r>
            <w:r w:rsidR="006C348A" w:rsidRPr="00327690">
              <w:rPr>
                <w:color w:val="000000" w:themeColor="text1"/>
                <w:sz w:val="20"/>
                <w:szCs w:val="20"/>
              </w:rPr>
              <w:t>obese class 1</w:t>
            </w:r>
            <w:r w:rsidR="66228855" w:rsidRPr="00327690">
              <w:rPr>
                <w:color w:val="000000" w:themeColor="text1"/>
                <w:sz w:val="20"/>
                <w:szCs w:val="20"/>
              </w:rPr>
              <w:t>.</w:t>
            </w:r>
          </w:p>
        </w:tc>
      </w:tr>
      <w:tr w:rsidR="006C348A" w:rsidRPr="00327690" w14:paraId="30AF8179" w14:textId="77777777" w:rsidTr="004A4D16">
        <w:trPr>
          <w:trHeight w:val="790"/>
        </w:trPr>
        <w:tc>
          <w:tcPr>
            <w:tcW w:w="0" w:type="auto"/>
            <w:tcBorders>
              <w:top w:val="nil"/>
              <w:left w:val="single" w:sz="8" w:space="0" w:color="4E67C8" w:themeColor="accent1"/>
              <w:bottom w:val="nil"/>
              <w:right w:val="single" w:sz="8" w:space="0" w:color="4E67C8" w:themeColor="accent1"/>
            </w:tcBorders>
            <w:shd w:val="clear" w:color="auto" w:fill="auto"/>
            <w:vAlign w:val="center"/>
          </w:tcPr>
          <w:p w14:paraId="5521ECC2" w14:textId="22B5F893" w:rsidR="006C348A" w:rsidRPr="00327690" w:rsidRDefault="006C348A" w:rsidP="006C348A">
            <w:pPr>
              <w:spacing w:before="0" w:after="0"/>
              <w:jc w:val="left"/>
              <w:rPr>
                <w:rFonts w:eastAsiaTheme="minorEastAsia"/>
                <w:color w:val="000000" w:themeColor="text1"/>
                <w:sz w:val="20"/>
                <w:szCs w:val="20"/>
              </w:rPr>
            </w:pPr>
            <w:r w:rsidRPr="00327690">
              <w:rPr>
                <w:rFonts w:eastAsiaTheme="minorEastAsia"/>
                <w:color w:val="000000" w:themeColor="text1"/>
                <w:sz w:val="20"/>
                <w:szCs w:val="20"/>
              </w:rPr>
              <w:t>Diabetes Obese Class 2</w:t>
            </w:r>
          </w:p>
        </w:tc>
        <w:tc>
          <w:tcPr>
            <w:tcW w:w="0" w:type="auto"/>
            <w:tcBorders>
              <w:top w:val="nil"/>
              <w:left w:val="nil"/>
              <w:bottom w:val="nil"/>
              <w:right w:val="single" w:sz="8" w:space="0" w:color="auto"/>
            </w:tcBorders>
            <w:shd w:val="clear" w:color="auto" w:fill="auto"/>
            <w:vAlign w:val="center"/>
          </w:tcPr>
          <w:p w14:paraId="1184A852" w14:textId="58D3FD59" w:rsidR="006C348A" w:rsidRPr="00327690" w:rsidRDefault="006C348A" w:rsidP="006C348A">
            <w:pPr>
              <w:spacing w:before="0" w:after="0"/>
              <w:jc w:val="left"/>
              <w:rPr>
                <w:color w:val="000000" w:themeColor="text1"/>
                <w:sz w:val="20"/>
                <w:szCs w:val="20"/>
              </w:rPr>
            </w:pPr>
            <w:r w:rsidRPr="00327690">
              <w:rPr>
                <w:color w:val="000000" w:themeColor="text1"/>
                <w:sz w:val="20"/>
                <w:szCs w:val="20"/>
              </w:rPr>
              <w:t>BMI by Diabetes prevalence</w:t>
            </w:r>
          </w:p>
        </w:tc>
        <w:tc>
          <w:tcPr>
            <w:tcW w:w="0" w:type="auto"/>
            <w:tcBorders>
              <w:top w:val="nil"/>
              <w:left w:val="nil"/>
              <w:bottom w:val="nil"/>
              <w:right w:val="single" w:sz="8" w:space="0" w:color="4E67C8" w:themeColor="accent1"/>
            </w:tcBorders>
            <w:shd w:val="clear" w:color="auto" w:fill="auto"/>
            <w:vAlign w:val="center"/>
          </w:tcPr>
          <w:p w14:paraId="2939FD19" w14:textId="492C2001" w:rsidR="006C348A" w:rsidRPr="00327690" w:rsidRDefault="006C348A" w:rsidP="006C348A">
            <w:pPr>
              <w:spacing w:before="0" w:after="0"/>
              <w:jc w:val="left"/>
              <w:rPr>
                <w:color w:val="000000" w:themeColor="text1"/>
                <w:sz w:val="20"/>
                <w:szCs w:val="20"/>
              </w:rPr>
            </w:pPr>
            <w:r w:rsidRPr="00327690">
              <w:rPr>
                <w:color w:val="000000" w:themeColor="text1"/>
                <w:sz w:val="20"/>
                <w:szCs w:val="20"/>
              </w:rPr>
              <w:t xml:space="preserve">Provides results for diabetes counts and prevalence for all patients identified as BMI = obese class </w:t>
            </w:r>
            <w:r w:rsidR="004F4322" w:rsidRPr="00327690">
              <w:rPr>
                <w:color w:val="000000" w:themeColor="text1"/>
                <w:sz w:val="20"/>
                <w:szCs w:val="20"/>
              </w:rPr>
              <w:t>2</w:t>
            </w:r>
            <w:r w:rsidRPr="00327690">
              <w:rPr>
                <w:color w:val="000000" w:themeColor="text1"/>
                <w:sz w:val="20"/>
                <w:szCs w:val="20"/>
              </w:rPr>
              <w:t xml:space="preserve">. Inclusion: patients with a BMI equal to obese class </w:t>
            </w:r>
            <w:r w:rsidR="004F4322" w:rsidRPr="00327690">
              <w:rPr>
                <w:color w:val="000000" w:themeColor="text1"/>
                <w:sz w:val="20"/>
                <w:szCs w:val="20"/>
              </w:rPr>
              <w:t>2</w:t>
            </w:r>
            <w:r w:rsidRPr="00327690">
              <w:rPr>
                <w:color w:val="000000" w:themeColor="text1"/>
                <w:sz w:val="20"/>
                <w:szCs w:val="20"/>
              </w:rPr>
              <w:t>.</w:t>
            </w:r>
          </w:p>
        </w:tc>
      </w:tr>
      <w:tr w:rsidR="006C348A" w:rsidRPr="00327690" w14:paraId="5D2E7CA9" w14:textId="77777777" w:rsidTr="2F01C628">
        <w:trPr>
          <w:trHeight w:val="790"/>
        </w:trPr>
        <w:tc>
          <w:tcPr>
            <w:tcW w:w="0" w:type="auto"/>
            <w:tcBorders>
              <w:top w:val="nil"/>
              <w:left w:val="single" w:sz="8" w:space="0" w:color="4E67C8" w:themeColor="accent1"/>
              <w:bottom w:val="single" w:sz="8" w:space="0" w:color="4E67C8" w:themeColor="accent1"/>
              <w:right w:val="single" w:sz="8" w:space="0" w:color="4E67C8" w:themeColor="accent1"/>
            </w:tcBorders>
            <w:shd w:val="clear" w:color="auto" w:fill="auto"/>
            <w:vAlign w:val="center"/>
          </w:tcPr>
          <w:p w14:paraId="39256BC1" w14:textId="35DB0E08" w:rsidR="006C348A" w:rsidRPr="00327690" w:rsidRDefault="006C348A" w:rsidP="006C348A">
            <w:pPr>
              <w:spacing w:before="0" w:after="0"/>
              <w:jc w:val="left"/>
              <w:rPr>
                <w:rFonts w:eastAsiaTheme="minorEastAsia"/>
                <w:color w:val="000000" w:themeColor="text1"/>
                <w:sz w:val="20"/>
                <w:szCs w:val="20"/>
              </w:rPr>
            </w:pPr>
            <w:r w:rsidRPr="00327690">
              <w:rPr>
                <w:rFonts w:eastAsiaTheme="minorEastAsia"/>
                <w:color w:val="000000" w:themeColor="text1"/>
                <w:sz w:val="20"/>
                <w:szCs w:val="20"/>
              </w:rPr>
              <w:t>Diabetes Obese Class 3</w:t>
            </w:r>
          </w:p>
        </w:tc>
        <w:tc>
          <w:tcPr>
            <w:tcW w:w="0" w:type="auto"/>
            <w:tcBorders>
              <w:top w:val="nil"/>
              <w:left w:val="nil"/>
              <w:bottom w:val="single" w:sz="8" w:space="0" w:color="auto"/>
              <w:right w:val="single" w:sz="8" w:space="0" w:color="auto"/>
            </w:tcBorders>
            <w:shd w:val="clear" w:color="auto" w:fill="auto"/>
            <w:vAlign w:val="center"/>
          </w:tcPr>
          <w:p w14:paraId="6BA3919E" w14:textId="203372A9" w:rsidR="006C348A" w:rsidRPr="00327690" w:rsidRDefault="006C348A" w:rsidP="006C348A">
            <w:pPr>
              <w:spacing w:before="0" w:after="0"/>
              <w:jc w:val="left"/>
              <w:rPr>
                <w:color w:val="000000" w:themeColor="text1"/>
                <w:sz w:val="20"/>
                <w:szCs w:val="20"/>
              </w:rPr>
            </w:pPr>
            <w:r w:rsidRPr="00327690">
              <w:rPr>
                <w:color w:val="000000" w:themeColor="text1"/>
                <w:sz w:val="20"/>
                <w:szCs w:val="20"/>
              </w:rPr>
              <w:t>BMI by Diabetes prevalence</w:t>
            </w:r>
          </w:p>
        </w:tc>
        <w:tc>
          <w:tcPr>
            <w:tcW w:w="0" w:type="auto"/>
            <w:tcBorders>
              <w:top w:val="nil"/>
              <w:left w:val="nil"/>
              <w:bottom w:val="single" w:sz="8" w:space="0" w:color="4E67C8" w:themeColor="accent1"/>
              <w:right w:val="single" w:sz="8" w:space="0" w:color="4E67C8" w:themeColor="accent1"/>
            </w:tcBorders>
            <w:shd w:val="clear" w:color="auto" w:fill="auto"/>
            <w:vAlign w:val="center"/>
          </w:tcPr>
          <w:p w14:paraId="7D1657AD" w14:textId="46A21F13" w:rsidR="006C348A" w:rsidRPr="00327690" w:rsidRDefault="006C348A" w:rsidP="006C348A">
            <w:pPr>
              <w:spacing w:before="0" w:after="0"/>
              <w:jc w:val="left"/>
              <w:rPr>
                <w:color w:val="000000" w:themeColor="text1"/>
                <w:sz w:val="20"/>
                <w:szCs w:val="20"/>
              </w:rPr>
            </w:pPr>
            <w:r w:rsidRPr="00327690">
              <w:rPr>
                <w:color w:val="000000" w:themeColor="text1"/>
                <w:sz w:val="20"/>
                <w:szCs w:val="20"/>
              </w:rPr>
              <w:t xml:space="preserve">Provides results for diabetes counts and prevalence for all patients identified as BMI = obese class </w:t>
            </w:r>
            <w:r w:rsidR="004F4322" w:rsidRPr="00327690">
              <w:rPr>
                <w:color w:val="000000" w:themeColor="text1"/>
                <w:sz w:val="20"/>
                <w:szCs w:val="20"/>
              </w:rPr>
              <w:t>3</w:t>
            </w:r>
            <w:r w:rsidRPr="00327690">
              <w:rPr>
                <w:color w:val="000000" w:themeColor="text1"/>
                <w:sz w:val="20"/>
                <w:szCs w:val="20"/>
              </w:rPr>
              <w:t xml:space="preserve">. Inclusion: patients with a BMI equal to obese class </w:t>
            </w:r>
            <w:r w:rsidR="004F4322" w:rsidRPr="00327690">
              <w:rPr>
                <w:color w:val="000000" w:themeColor="text1"/>
                <w:sz w:val="20"/>
                <w:szCs w:val="20"/>
              </w:rPr>
              <w:t>3</w:t>
            </w:r>
            <w:r w:rsidRPr="00327690">
              <w:rPr>
                <w:color w:val="000000" w:themeColor="text1"/>
                <w:sz w:val="20"/>
                <w:szCs w:val="20"/>
              </w:rPr>
              <w:t>.</w:t>
            </w:r>
          </w:p>
        </w:tc>
      </w:tr>
    </w:tbl>
    <w:p w14:paraId="246CBB4F" w14:textId="5E4DF62B" w:rsidR="00643431" w:rsidRPr="00327690" w:rsidRDefault="2989489C" w:rsidP="007D5286">
      <w:pPr>
        <w:pStyle w:val="Caption"/>
      </w:pPr>
      <w:bookmarkStart w:id="231" w:name="_Ref85794065"/>
      <w:bookmarkStart w:id="232" w:name="_Toc85789259"/>
      <w:bookmarkStart w:id="233" w:name="_Ref85793989"/>
      <w:r w:rsidRPr="00327690">
        <w:lastRenderedPageBreak/>
        <w:t xml:space="preserve">Table </w:t>
      </w:r>
      <w:fldSimple w:instr=" SEQ Table \* ARABIC ">
        <w:r w:rsidR="00962446" w:rsidRPr="00327690">
          <w:rPr>
            <w:noProof/>
          </w:rPr>
          <w:t>13</w:t>
        </w:r>
      </w:fldSimple>
      <w:bookmarkEnd w:id="231"/>
      <w:r w:rsidR="00962446" w:rsidRPr="00327690">
        <w:t>.</w:t>
      </w:r>
      <w:r w:rsidRPr="00327690">
        <w:t xml:space="preserve"> </w:t>
      </w:r>
      <w:r w:rsidR="00E2369C" w:rsidRPr="00327690">
        <w:t>CODI-APQ</w:t>
      </w:r>
      <w:r w:rsidRPr="00327690">
        <w:t xml:space="preserve"> </w:t>
      </w:r>
      <w:r w:rsidR="2E7CE05F" w:rsidRPr="00327690">
        <w:t xml:space="preserve">Diabetes Prevalence </w:t>
      </w:r>
      <w:r w:rsidRPr="00327690">
        <w:t>Results Data Dictionary</w:t>
      </w:r>
      <w:bookmarkEnd w:id="232"/>
      <w:bookmarkEnd w:id="233"/>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2960"/>
        <w:gridCol w:w="2341"/>
        <w:gridCol w:w="4039"/>
      </w:tblGrid>
      <w:tr w:rsidR="00A803FA" w:rsidRPr="00327690" w14:paraId="718AAA36" w14:textId="77777777" w:rsidTr="00962446">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0010000000" w:firstRow="0" w:lastRow="0" w:firstColumn="0" w:lastColumn="0" w:oddVBand="1" w:evenVBand="0" w:oddHBand="0" w:evenHBand="0" w:firstRowFirstColumn="0" w:firstRowLastColumn="0" w:lastRowFirstColumn="0" w:lastRowLastColumn="0"/>
            <w:tcW w:w="1585" w:type="pct"/>
            <w:shd w:val="clear" w:color="auto" w:fill="1F497D"/>
          </w:tcPr>
          <w:p w14:paraId="492DBB8D" w14:textId="446817CA" w:rsidR="00643431" w:rsidRPr="00327690" w:rsidRDefault="2E7CE05F" w:rsidP="00812685">
            <w:pPr>
              <w:spacing w:before="0" w:after="0"/>
              <w:jc w:val="left"/>
              <w:rPr>
                <w:sz w:val="20"/>
                <w:szCs w:val="20"/>
              </w:rPr>
            </w:pPr>
            <w:r w:rsidRPr="00327690">
              <w:rPr>
                <w:sz w:val="20"/>
                <w:szCs w:val="20"/>
              </w:rPr>
              <w:t>Worksheet</w:t>
            </w:r>
            <w:r w:rsidR="23BC2BC7" w:rsidRPr="00327690">
              <w:rPr>
                <w:sz w:val="20"/>
                <w:szCs w:val="20"/>
              </w:rPr>
              <w:t xml:space="preserve"> Class</w:t>
            </w:r>
          </w:p>
        </w:tc>
        <w:tc>
          <w:tcPr>
            <w:tcW w:w="1253" w:type="pct"/>
            <w:shd w:val="clear" w:color="auto" w:fill="1F497D"/>
          </w:tcPr>
          <w:p w14:paraId="7A5A8DC7" w14:textId="43986A2B" w:rsidR="00643431" w:rsidRPr="00327690" w:rsidRDefault="2989489C" w:rsidP="0081268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olumn</w:t>
            </w:r>
          </w:p>
        </w:tc>
        <w:tc>
          <w:tcPr>
            <w:cnfStyle w:val="000010000000" w:firstRow="0" w:lastRow="0" w:firstColumn="0" w:lastColumn="0" w:oddVBand="1" w:evenVBand="0" w:oddHBand="0" w:evenHBand="0" w:firstRowFirstColumn="0" w:firstRowLastColumn="0" w:lastRowFirstColumn="0" w:lastRowLastColumn="0"/>
            <w:tcW w:w="2162" w:type="pct"/>
            <w:shd w:val="clear" w:color="auto" w:fill="1F497D"/>
          </w:tcPr>
          <w:p w14:paraId="7EFE0174" w14:textId="77777777" w:rsidR="00643431" w:rsidRPr="00327690" w:rsidRDefault="2989489C"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r>
      <w:tr w:rsidR="00A803FA" w:rsidRPr="00327690" w14:paraId="1520A8FA"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0C820A7" w14:textId="467FB037" w:rsidR="00643431" w:rsidRPr="00327690" w:rsidRDefault="2989489C" w:rsidP="00812685">
            <w:pPr>
              <w:spacing w:before="0" w:after="0"/>
              <w:jc w:val="left"/>
              <w:rPr>
                <w:rFonts w:ascii="Times New Roman" w:hAnsi="Times New Roman" w:cs="Times New Roman"/>
                <w:sz w:val="20"/>
                <w:szCs w:val="20"/>
              </w:rPr>
            </w:pPr>
            <w:r w:rsidRPr="00327690">
              <w:rPr>
                <w:sz w:val="20"/>
                <w:szCs w:val="20"/>
              </w:rPr>
              <w:t>Counts</w:t>
            </w:r>
          </w:p>
        </w:tc>
        <w:tc>
          <w:tcPr>
            <w:tcW w:w="1253" w:type="pct"/>
          </w:tcPr>
          <w:p w14:paraId="6FB0C92F" w14:textId="7A80F872" w:rsidR="00643431" w:rsidRPr="00327690" w:rsidRDefault="2989489C"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6C22FBBE" w14:textId="77777777" w:rsidR="00643431" w:rsidRPr="00327690" w:rsidRDefault="2989489C"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Row order</w:t>
            </w:r>
          </w:p>
        </w:tc>
      </w:tr>
      <w:tr w:rsidR="00643431" w:rsidRPr="00327690" w14:paraId="4E92216D"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39E8901" w14:textId="79945CA2" w:rsidR="00643431" w:rsidRPr="00327690" w:rsidRDefault="2989489C" w:rsidP="00643431">
            <w:pPr>
              <w:spacing w:before="0" w:after="0"/>
              <w:jc w:val="left"/>
              <w:rPr>
                <w:rFonts w:ascii="Times New Roman" w:hAnsi="Times New Roman" w:cs="Times New Roman"/>
                <w:sz w:val="20"/>
                <w:szCs w:val="20"/>
              </w:rPr>
            </w:pPr>
            <w:r w:rsidRPr="00327690">
              <w:rPr>
                <w:sz w:val="20"/>
                <w:szCs w:val="20"/>
              </w:rPr>
              <w:t>Counts</w:t>
            </w:r>
          </w:p>
        </w:tc>
        <w:tc>
          <w:tcPr>
            <w:tcW w:w="1253" w:type="pct"/>
          </w:tcPr>
          <w:p w14:paraId="03FAD10C" w14:textId="3AFC2BD9" w:rsidR="00643431" w:rsidRPr="00327690" w:rsidRDefault="32EC58B0" w:rsidP="0064343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sz w:val="20"/>
                <w:szCs w:val="20"/>
              </w:rPr>
              <w:t>Condition</w:t>
            </w:r>
          </w:p>
        </w:tc>
        <w:tc>
          <w:tcPr>
            <w:cnfStyle w:val="000010000000" w:firstRow="0" w:lastRow="0" w:firstColumn="0" w:lastColumn="0" w:oddVBand="1" w:evenVBand="0" w:oddHBand="0" w:evenHBand="0" w:firstRowFirstColumn="0" w:firstRowLastColumn="0" w:lastRowFirstColumn="0" w:lastRowLastColumn="0"/>
            <w:tcW w:w="2162" w:type="pct"/>
          </w:tcPr>
          <w:p w14:paraId="48325921" w14:textId="3BB51FE2" w:rsidR="00643431" w:rsidRPr="00327690" w:rsidRDefault="32EC58B0" w:rsidP="00643431">
            <w:pPr>
              <w:spacing w:before="0" w:after="0"/>
              <w:jc w:val="left"/>
              <w:rPr>
                <w:rFonts w:ascii="Times New Roman" w:hAnsi="Times New Roman" w:cs="Times New Roman"/>
                <w:sz w:val="20"/>
                <w:szCs w:val="20"/>
              </w:rPr>
            </w:pPr>
            <w:r w:rsidRPr="00327690">
              <w:rPr>
                <w:sz w:val="20"/>
                <w:szCs w:val="20"/>
              </w:rPr>
              <w:t>Co-Occurring Condition based on the Diabetes Spectrum</w:t>
            </w:r>
            <w:r w:rsidR="2E7CE05F" w:rsidRPr="00327690">
              <w:rPr>
                <w:sz w:val="20"/>
                <w:szCs w:val="20"/>
              </w:rPr>
              <w:t xml:space="preserve"> (no evidence of diabetes, pre-diabetes, diabetes).</w:t>
            </w:r>
          </w:p>
        </w:tc>
      </w:tr>
      <w:tr w:rsidR="00A803FA" w:rsidRPr="00327690" w14:paraId="324D60A7"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6003497" w14:textId="4BB2A86A" w:rsidR="00643431" w:rsidRPr="00327690" w:rsidRDefault="2989489C" w:rsidP="00643431">
            <w:pPr>
              <w:spacing w:before="0" w:after="0"/>
              <w:jc w:val="left"/>
              <w:rPr>
                <w:rFonts w:ascii="Times New Roman" w:hAnsi="Times New Roman" w:cs="Times New Roman"/>
                <w:sz w:val="20"/>
                <w:szCs w:val="20"/>
              </w:rPr>
            </w:pPr>
            <w:r w:rsidRPr="00327690">
              <w:rPr>
                <w:sz w:val="20"/>
                <w:szCs w:val="20"/>
              </w:rPr>
              <w:t>Counts</w:t>
            </w:r>
          </w:p>
        </w:tc>
        <w:tc>
          <w:tcPr>
            <w:tcW w:w="1253" w:type="pct"/>
          </w:tcPr>
          <w:p w14:paraId="20FF4987" w14:textId="58998E98" w:rsidR="00643431" w:rsidRPr="00327690" w:rsidRDefault="2989489C" w:rsidP="0064343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 Category</w:t>
            </w:r>
          </w:p>
        </w:tc>
        <w:tc>
          <w:tcPr>
            <w:cnfStyle w:val="000010000000" w:firstRow="0" w:lastRow="0" w:firstColumn="0" w:lastColumn="0" w:oddVBand="1" w:evenVBand="0" w:oddHBand="0" w:evenHBand="0" w:firstRowFirstColumn="0" w:firstRowLastColumn="0" w:lastRowFirstColumn="0" w:lastRowLastColumn="0"/>
            <w:tcW w:w="2162" w:type="pct"/>
          </w:tcPr>
          <w:p w14:paraId="7CB47730" w14:textId="2B512513" w:rsidR="00643431" w:rsidRPr="00327690" w:rsidRDefault="2989489C" w:rsidP="0064343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weight category based on BMI.</w:t>
            </w:r>
          </w:p>
        </w:tc>
      </w:tr>
      <w:tr w:rsidR="00A803FA" w:rsidRPr="00327690" w14:paraId="6850C440"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CC33442" w14:textId="1FF3C433" w:rsidR="00643431" w:rsidRPr="00327690" w:rsidRDefault="2989489C" w:rsidP="00643431">
            <w:pPr>
              <w:spacing w:before="0" w:after="0"/>
              <w:jc w:val="left"/>
              <w:rPr>
                <w:rFonts w:ascii="Times New Roman" w:hAnsi="Times New Roman" w:cs="Times New Roman"/>
                <w:sz w:val="20"/>
                <w:szCs w:val="20"/>
              </w:rPr>
            </w:pPr>
            <w:r w:rsidRPr="00327690">
              <w:rPr>
                <w:sz w:val="20"/>
                <w:szCs w:val="20"/>
              </w:rPr>
              <w:t>Counts</w:t>
            </w:r>
          </w:p>
        </w:tc>
        <w:tc>
          <w:tcPr>
            <w:tcW w:w="1253" w:type="pct"/>
          </w:tcPr>
          <w:p w14:paraId="5D81B604" w14:textId="20EE3064" w:rsidR="00643431" w:rsidRPr="00327690" w:rsidRDefault="2989489C" w:rsidP="0064343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54309F01" w14:textId="68B32D82" w:rsidR="00643431" w:rsidRPr="00327690" w:rsidRDefault="2989489C" w:rsidP="0064343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w:t>
            </w:r>
            <w:r w:rsidR="2E7CE05F" w:rsidRPr="00327690">
              <w:rPr>
                <w:rFonts w:ascii="Times New Roman" w:hAnsi="Times New Roman" w:cs="Times New Roman"/>
                <w:sz w:val="20"/>
                <w:szCs w:val="20"/>
              </w:rPr>
              <w:t>also known as</w:t>
            </w:r>
            <w:r w:rsidRPr="00327690">
              <w:rPr>
                <w:rFonts w:ascii="Times New Roman" w:hAnsi="Times New Roman" w:cs="Times New Roman"/>
                <w:sz w:val="20"/>
                <w:szCs w:val="20"/>
              </w:rPr>
              <w:t xml:space="preserve">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A803FA" w:rsidRPr="00327690" w14:paraId="7A4A0E87"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34C87D8" w14:textId="65BA9C43" w:rsidR="00643431" w:rsidRPr="00327690" w:rsidRDefault="2989489C" w:rsidP="00643431">
            <w:pPr>
              <w:spacing w:before="0" w:after="0"/>
              <w:jc w:val="left"/>
              <w:rPr>
                <w:rFonts w:ascii="Times New Roman" w:hAnsi="Times New Roman" w:cs="Times New Roman"/>
                <w:sz w:val="20"/>
                <w:szCs w:val="20"/>
              </w:rPr>
            </w:pPr>
            <w:r w:rsidRPr="00327690">
              <w:rPr>
                <w:sz w:val="20"/>
                <w:szCs w:val="20"/>
              </w:rPr>
              <w:t>Counts</w:t>
            </w:r>
          </w:p>
        </w:tc>
        <w:tc>
          <w:tcPr>
            <w:tcW w:w="1253" w:type="pct"/>
          </w:tcPr>
          <w:p w14:paraId="7D85B1C0" w14:textId="17B8B034" w:rsidR="00643431" w:rsidRPr="00327690" w:rsidRDefault="2989489C" w:rsidP="0064343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0D00FF2D" w14:textId="77777777" w:rsidR="00643431" w:rsidRPr="00327690" w:rsidRDefault="2989489C" w:rsidP="0064343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643431" w:rsidRPr="00327690" w14:paraId="0D3E6CAD"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2EB9195" w14:textId="2EDBDD13" w:rsidR="00643431" w:rsidRPr="00327690" w:rsidRDefault="2989489C" w:rsidP="00643431">
            <w:pPr>
              <w:spacing w:before="0" w:after="0"/>
              <w:jc w:val="left"/>
              <w:rPr>
                <w:rFonts w:ascii="Times New Roman" w:hAnsi="Times New Roman" w:cs="Times New Roman"/>
                <w:sz w:val="20"/>
                <w:szCs w:val="20"/>
              </w:rPr>
            </w:pPr>
            <w:r w:rsidRPr="00327690">
              <w:rPr>
                <w:sz w:val="20"/>
                <w:szCs w:val="20"/>
              </w:rPr>
              <w:t>Counts</w:t>
            </w:r>
          </w:p>
        </w:tc>
        <w:tc>
          <w:tcPr>
            <w:tcW w:w="1253" w:type="pct"/>
          </w:tcPr>
          <w:p w14:paraId="523D04A1" w14:textId="685EC266" w:rsidR="00643431" w:rsidRPr="00327690" w:rsidRDefault="32EC58B0" w:rsidP="0064343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09E765F0" w14:textId="2E94EDAE" w:rsidR="00643431" w:rsidRPr="00327690" w:rsidRDefault="32EC58B0" w:rsidP="00643431">
            <w:pPr>
              <w:spacing w:before="0" w:after="0"/>
              <w:jc w:val="left"/>
              <w:rPr>
                <w:rFonts w:ascii="Times New Roman" w:hAnsi="Times New Roman" w:cs="Times New Roman"/>
                <w:sz w:val="20"/>
                <w:szCs w:val="20"/>
              </w:rPr>
            </w:pPr>
            <w:r w:rsidRPr="00327690">
              <w:rPr>
                <w:sz w:val="20"/>
                <w:szCs w:val="20"/>
              </w:rPr>
              <w:t>The weighted, age-adjusted count of the study population</w:t>
            </w:r>
            <w:r w:rsidR="2E7CE05F" w:rsidRPr="00327690">
              <w:rPr>
                <w:sz w:val="20"/>
                <w:szCs w:val="20"/>
              </w:rPr>
              <w:t xml:space="preserve"> (optional).</w:t>
            </w:r>
          </w:p>
        </w:tc>
      </w:tr>
      <w:tr w:rsidR="00B0753E" w:rsidRPr="00327690" w14:paraId="280CE04F"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BC63A3F" w14:textId="63081042" w:rsidR="00B0753E" w:rsidRPr="00327690" w:rsidRDefault="23BC2BC7" w:rsidP="00B0753E">
            <w:pPr>
              <w:spacing w:before="0" w:after="0"/>
              <w:jc w:val="left"/>
              <w:rPr>
                <w:rFonts w:ascii="Times New Roman" w:hAnsi="Times New Roman" w:cs="Times New Roman"/>
                <w:sz w:val="20"/>
                <w:szCs w:val="20"/>
              </w:rPr>
            </w:pPr>
            <w:r w:rsidRPr="00327690">
              <w:rPr>
                <w:sz w:val="20"/>
                <w:szCs w:val="20"/>
              </w:rPr>
              <w:t>BMI prevalence</w:t>
            </w:r>
          </w:p>
        </w:tc>
        <w:tc>
          <w:tcPr>
            <w:tcW w:w="1253" w:type="pct"/>
          </w:tcPr>
          <w:p w14:paraId="6EB54F89" w14:textId="3CDCF48F"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3CB93401" w14:textId="039EEC64"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Row order</w:t>
            </w:r>
          </w:p>
        </w:tc>
      </w:tr>
      <w:tr w:rsidR="00B0753E" w:rsidRPr="00327690" w14:paraId="5B7DF0B9"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46C00F3" w14:textId="4764A352" w:rsidR="00B0753E" w:rsidRPr="00327690" w:rsidRDefault="23BC2BC7" w:rsidP="2F01C628">
            <w:pPr>
              <w:spacing w:before="0" w:after="0"/>
              <w:jc w:val="left"/>
              <w:rPr>
                <w:rFonts w:ascii="Times New Roman" w:hAnsi="Times New Roman" w:cs="Times New Roman"/>
                <w:sz w:val="20"/>
                <w:szCs w:val="20"/>
              </w:rPr>
            </w:pPr>
            <w:r w:rsidRPr="00327690">
              <w:rPr>
                <w:sz w:val="20"/>
                <w:szCs w:val="20"/>
              </w:rPr>
              <w:t>BMI prevalence</w:t>
            </w:r>
          </w:p>
        </w:tc>
        <w:tc>
          <w:tcPr>
            <w:tcW w:w="1253" w:type="pct"/>
          </w:tcPr>
          <w:p w14:paraId="6E6D64DC" w14:textId="088CDF50"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Weight Category</w:t>
            </w:r>
          </w:p>
        </w:tc>
        <w:tc>
          <w:tcPr>
            <w:cnfStyle w:val="000010000000" w:firstRow="0" w:lastRow="0" w:firstColumn="0" w:lastColumn="0" w:oddVBand="1" w:evenVBand="0" w:oddHBand="0" w:evenHBand="0" w:firstRowFirstColumn="0" w:firstRowLastColumn="0" w:lastRowFirstColumn="0" w:lastRowLastColumn="0"/>
            <w:tcW w:w="2162" w:type="pct"/>
          </w:tcPr>
          <w:p w14:paraId="75C32C0D" w14:textId="7ADA577A"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weight category based on BMI.</w:t>
            </w:r>
          </w:p>
        </w:tc>
      </w:tr>
      <w:tr w:rsidR="00B0753E" w:rsidRPr="00327690" w14:paraId="0EEA65E3"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278E1B7" w14:textId="255AE998"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527807E4" w14:textId="360FDFF4"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61D3A193" w14:textId="57445AF1"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observed (</w:t>
            </w:r>
            <w:r w:rsidR="2E7CE05F" w:rsidRPr="00327690">
              <w:rPr>
                <w:rFonts w:ascii="Times New Roman" w:hAnsi="Times New Roman" w:cs="Times New Roman"/>
                <w:sz w:val="20"/>
                <w:szCs w:val="20"/>
              </w:rPr>
              <w:t xml:space="preserve">also known as </w:t>
            </w:r>
            <w:r w:rsidRPr="00327690">
              <w:rPr>
                <w:rFonts w:ascii="Times New Roman" w:hAnsi="Times New Roman" w:cs="Times New Roman"/>
                <w:sz w:val="20"/>
                <w:szCs w:val="20"/>
              </w:rPr>
              <w:t xml:space="preserve">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B0753E" w:rsidRPr="00327690" w14:paraId="3C0CFFC6"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2A1A2F5" w14:textId="2BC032E1"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2DF5605B" w14:textId="58DA280A"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397E443F" w14:textId="443EFEEB"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The weighted (or adjusted) count of the study population. </w:t>
            </w:r>
          </w:p>
        </w:tc>
      </w:tr>
      <w:tr w:rsidR="00B0753E" w:rsidRPr="00327690" w14:paraId="13CECFB1"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D34612D" w14:textId="076CA03B"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0D80DFFB" w14:textId="3FC65DCE"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241D5190" w14:textId="226EF81E"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weighted, age-adjusted count of the study population</w:t>
            </w:r>
            <w:r w:rsidR="2E7CE05F" w:rsidRPr="00327690">
              <w:rPr>
                <w:rFonts w:ascii="Times New Roman" w:hAnsi="Times New Roman" w:cs="Times New Roman"/>
                <w:sz w:val="20"/>
                <w:szCs w:val="20"/>
              </w:rPr>
              <w:t xml:space="preserve"> (optional).</w:t>
            </w:r>
          </w:p>
        </w:tc>
      </w:tr>
      <w:tr w:rsidR="00A803FA" w:rsidRPr="00327690" w14:paraId="12C8EA6F"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DF93D82" w14:textId="6D4BBDA4"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061C3F31" w14:textId="4A0431D9"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rude Prevalence</w:t>
            </w:r>
          </w:p>
        </w:tc>
        <w:tc>
          <w:tcPr>
            <w:cnfStyle w:val="000010000000" w:firstRow="0" w:lastRow="0" w:firstColumn="0" w:lastColumn="0" w:oddVBand="1" w:evenVBand="0" w:oddHBand="0" w:evenHBand="0" w:firstRowFirstColumn="0" w:firstRowLastColumn="0" w:lastRowFirstColumn="0" w:lastRowLastColumn="0"/>
            <w:tcW w:w="2162" w:type="pct"/>
          </w:tcPr>
          <w:p w14:paraId="04B0EEE1" w14:textId="77777777"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A803FA" w:rsidRPr="00327690" w14:paraId="6E0C229D"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A8044E6" w14:textId="0DB71DFD"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40D65CBF" w14:textId="7DB95860"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rude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7AB0DC9B" w14:textId="77777777"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A803FA" w:rsidRPr="00327690" w14:paraId="1F425361"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E5E43CF" w14:textId="45062B7B"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6298C80F" w14:textId="35E0064B"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1A3FDE5D" w14:textId="65D3C326"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Prevalence based on weighted counts. A sample weight is assigned to each sampled patient.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patient. See implementation guide, Appendix A. Sample Weights for more information.</w:t>
            </w:r>
          </w:p>
        </w:tc>
      </w:tr>
      <w:tr w:rsidR="00A803FA" w:rsidRPr="00327690" w14:paraId="7F2C4D47"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D970115" w14:textId="18BEECD8"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4E856F8D" w14:textId="315C50DD"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701560B7" w14:textId="77777777"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Standard error based on weighted counts. See implementation guide, Appendix A. Variance for more information.</w:t>
            </w:r>
          </w:p>
        </w:tc>
      </w:tr>
      <w:tr w:rsidR="00A803FA" w:rsidRPr="00327690" w14:paraId="5EDC3E66"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46EAC46" w14:textId="6F90E82B" w:rsidR="00B0753E"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619DA649" w14:textId="65115174"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Age-adjus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78012458" w14:textId="7F14605D" w:rsidR="00B0753E" w:rsidRPr="00327690" w:rsidRDefault="32EC58B0" w:rsidP="00B0753E">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See implementation guide, Appendix A. Age Adjustment for more information.</w:t>
            </w:r>
          </w:p>
        </w:tc>
      </w:tr>
      <w:tr w:rsidR="00A803FA" w:rsidRPr="00327690" w14:paraId="473010B6" w14:textId="77777777" w:rsidTr="2F01C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6DBB7B2" w14:textId="2527A153" w:rsidR="00A803FA" w:rsidRPr="00327690" w:rsidRDefault="004F4322" w:rsidP="2F01C628">
            <w:pPr>
              <w:spacing w:before="0" w:after="0"/>
              <w:jc w:val="left"/>
              <w:rPr>
                <w:rFonts w:ascii="Times New Roman" w:hAnsi="Times New Roman" w:cs="Times New Roman"/>
                <w:sz w:val="20"/>
                <w:szCs w:val="20"/>
              </w:rPr>
            </w:pPr>
            <w:r w:rsidRPr="00327690">
              <w:rPr>
                <w:sz w:val="20"/>
                <w:szCs w:val="20"/>
              </w:rPr>
              <w:t xml:space="preserve">BMI prevalence </w:t>
            </w:r>
          </w:p>
        </w:tc>
        <w:tc>
          <w:tcPr>
            <w:tcW w:w="1253" w:type="pct"/>
          </w:tcPr>
          <w:p w14:paraId="7622F4D6" w14:textId="70783F13" w:rsidR="00A803FA" w:rsidRPr="00327690" w:rsidRDefault="0AAEAA00" w:rsidP="00B0753E">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sz w:val="20"/>
                <w:szCs w:val="20"/>
              </w:rPr>
              <w:t>Age-Adjus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3617B964" w14:textId="4BC1C366" w:rsidR="00A803FA" w:rsidRPr="00327690" w:rsidRDefault="0AAEAA00" w:rsidP="00B0753E">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Standard error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xml:space="preserve">. See implementation guide, </w:t>
            </w:r>
            <w:r w:rsidRPr="00327690">
              <w:rPr>
                <w:sz w:val="20"/>
                <w:szCs w:val="20"/>
              </w:rPr>
              <w:t>See implementation guide, Appendix A. Age Adjustment for more information.</w:t>
            </w:r>
          </w:p>
        </w:tc>
      </w:tr>
      <w:tr w:rsidR="00B0753E" w:rsidRPr="00327690" w14:paraId="0E80BD91"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2CBB135" w14:textId="7C64AF9C" w:rsidR="00A803FA" w:rsidRPr="00327690" w:rsidRDefault="23BC2BC7" w:rsidP="00B0753E">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w:t>
            </w:r>
          </w:p>
          <w:p w14:paraId="2D4D461D" w14:textId="49BFF368" w:rsidR="00B0753E" w:rsidRPr="00327690" w:rsidRDefault="00B0753E" w:rsidP="2F01C628">
            <w:pPr>
              <w:spacing w:before="0" w:after="0"/>
              <w:jc w:val="left"/>
              <w:rPr>
                <w:rFonts w:ascii="Times New Roman" w:hAnsi="Times New Roman" w:cs="Times New Roman"/>
              </w:rPr>
            </w:pPr>
          </w:p>
        </w:tc>
        <w:tc>
          <w:tcPr>
            <w:tcW w:w="1253" w:type="pct"/>
          </w:tcPr>
          <w:p w14:paraId="0887882D" w14:textId="220BF176"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527FDE51" w14:textId="3F3AF27E"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Row order</w:t>
            </w:r>
          </w:p>
        </w:tc>
      </w:tr>
      <w:tr w:rsidR="00B0753E" w:rsidRPr="00327690" w14:paraId="71BE0F78"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669343E" w14:textId="3DB1F84C"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07FF368B" w14:textId="1C7BA345" w:rsidR="00B0753E" w:rsidRPr="00327690" w:rsidRDefault="00B0753E" w:rsidP="2F01C628">
            <w:pPr>
              <w:spacing w:before="0" w:after="0"/>
              <w:jc w:val="left"/>
              <w:rPr>
                <w:rFonts w:ascii="Times New Roman" w:hAnsi="Times New Roman" w:cs="Times New Roman"/>
              </w:rPr>
            </w:pPr>
          </w:p>
        </w:tc>
        <w:tc>
          <w:tcPr>
            <w:tcW w:w="1253" w:type="pct"/>
          </w:tcPr>
          <w:p w14:paraId="64DC2538" w14:textId="26CA4949"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Condition</w:t>
            </w:r>
          </w:p>
        </w:tc>
        <w:tc>
          <w:tcPr>
            <w:cnfStyle w:val="000010000000" w:firstRow="0" w:lastRow="0" w:firstColumn="0" w:lastColumn="0" w:oddVBand="1" w:evenVBand="0" w:oddHBand="0" w:evenHBand="0" w:firstRowFirstColumn="0" w:firstRowLastColumn="0" w:lastRowFirstColumn="0" w:lastRowLastColumn="0"/>
            <w:tcW w:w="2162" w:type="pct"/>
          </w:tcPr>
          <w:p w14:paraId="6C8CD46B" w14:textId="16314A74"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Co-Occurring Condition based on the Diabetes Spectrum</w:t>
            </w:r>
            <w:r w:rsidR="2E7CE05F" w:rsidRPr="00327690">
              <w:rPr>
                <w:rFonts w:ascii="Times New Roman" w:hAnsi="Times New Roman" w:cs="Times New Roman"/>
                <w:sz w:val="20"/>
                <w:szCs w:val="20"/>
              </w:rPr>
              <w:t>.</w:t>
            </w:r>
          </w:p>
        </w:tc>
      </w:tr>
      <w:tr w:rsidR="00B0753E" w:rsidRPr="00327690" w14:paraId="729AA5E0"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CDFB37C" w14:textId="6F8F4290"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6CD6145C" w14:textId="3F22401F" w:rsidR="00B0753E" w:rsidRPr="00327690" w:rsidRDefault="00B0753E" w:rsidP="2F01C628">
            <w:pPr>
              <w:spacing w:before="0" w:after="0"/>
              <w:jc w:val="left"/>
              <w:rPr>
                <w:rFonts w:ascii="Times New Roman" w:hAnsi="Times New Roman" w:cs="Times New Roman"/>
              </w:rPr>
            </w:pPr>
          </w:p>
        </w:tc>
        <w:tc>
          <w:tcPr>
            <w:tcW w:w="1253" w:type="pct"/>
          </w:tcPr>
          <w:p w14:paraId="6BD803BB" w14:textId="1547238C"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591415F1" w14:textId="7A239593"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The observed (or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B0753E" w:rsidRPr="00327690" w14:paraId="3495E6AA"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D8656AD" w14:textId="65F98F0A"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lastRenderedPageBreak/>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2F2AE31F" w14:textId="70D74679" w:rsidR="00B0753E" w:rsidRPr="00327690" w:rsidRDefault="00B0753E" w:rsidP="2F01C628">
            <w:pPr>
              <w:spacing w:before="0" w:after="0"/>
              <w:jc w:val="left"/>
              <w:rPr>
                <w:rFonts w:ascii="Times New Roman" w:hAnsi="Times New Roman" w:cs="Times New Roman"/>
              </w:rPr>
            </w:pPr>
          </w:p>
        </w:tc>
        <w:tc>
          <w:tcPr>
            <w:tcW w:w="1253" w:type="pct"/>
          </w:tcPr>
          <w:p w14:paraId="1B57F7E7" w14:textId="48E33E47"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18CE1204" w14:textId="50D8FE9C"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The weighted (or adjusted) count of the study population. </w:t>
            </w:r>
          </w:p>
        </w:tc>
      </w:tr>
      <w:tr w:rsidR="00B0753E" w:rsidRPr="00327690" w14:paraId="61D2E1DA"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41A9226" w14:textId="31F14EDF"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202CBF64" w14:textId="2BD71B25" w:rsidR="00B0753E" w:rsidRPr="00327690" w:rsidRDefault="00B0753E" w:rsidP="2F01C628">
            <w:pPr>
              <w:spacing w:before="0" w:after="0"/>
              <w:jc w:val="left"/>
              <w:rPr>
                <w:rFonts w:ascii="Times New Roman" w:hAnsi="Times New Roman" w:cs="Times New Roman"/>
              </w:rPr>
            </w:pPr>
          </w:p>
        </w:tc>
        <w:tc>
          <w:tcPr>
            <w:tcW w:w="1253" w:type="pct"/>
          </w:tcPr>
          <w:p w14:paraId="6FB73438" w14:textId="0B574A66"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625B40D4" w14:textId="041DBA6D"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weighted, age-adjusted count of the study population</w:t>
            </w:r>
            <w:r w:rsidR="2E7CE05F" w:rsidRPr="00327690">
              <w:rPr>
                <w:rFonts w:ascii="Times New Roman" w:hAnsi="Times New Roman" w:cs="Times New Roman"/>
                <w:sz w:val="20"/>
                <w:szCs w:val="20"/>
              </w:rPr>
              <w:t xml:space="preserve"> (optional).</w:t>
            </w:r>
          </w:p>
        </w:tc>
      </w:tr>
      <w:tr w:rsidR="00B0753E" w:rsidRPr="00327690" w14:paraId="66E4D83F"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E29227D" w14:textId="116B8B7E"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71407A84" w14:textId="56730F44" w:rsidR="00B0753E" w:rsidRPr="00327690" w:rsidRDefault="00B0753E" w:rsidP="2F01C628">
            <w:pPr>
              <w:spacing w:before="0" w:after="0"/>
              <w:jc w:val="left"/>
              <w:rPr>
                <w:rFonts w:ascii="Times New Roman" w:hAnsi="Times New Roman" w:cs="Times New Roman"/>
              </w:rPr>
            </w:pPr>
          </w:p>
        </w:tc>
        <w:tc>
          <w:tcPr>
            <w:tcW w:w="1253" w:type="pct"/>
          </w:tcPr>
          <w:p w14:paraId="51A90C4B" w14:textId="3C47C740"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Crude Prevalence</w:t>
            </w:r>
          </w:p>
        </w:tc>
        <w:tc>
          <w:tcPr>
            <w:cnfStyle w:val="000010000000" w:firstRow="0" w:lastRow="0" w:firstColumn="0" w:lastColumn="0" w:oddVBand="1" w:evenVBand="0" w:oddHBand="0" w:evenHBand="0" w:firstRowFirstColumn="0" w:firstRowLastColumn="0" w:lastRowFirstColumn="0" w:lastRowLastColumn="0"/>
            <w:tcW w:w="2162" w:type="pct"/>
          </w:tcPr>
          <w:p w14:paraId="5D497A47" w14:textId="28B3B8B8"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observed (or unadjusted, or crude) prevalence in the study population.</w:t>
            </w:r>
          </w:p>
        </w:tc>
      </w:tr>
      <w:tr w:rsidR="00B0753E" w:rsidRPr="00327690" w14:paraId="0C87D533"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D6F2E15" w14:textId="65D32961"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47D5F71F" w14:textId="7D35EA3E" w:rsidR="00B0753E" w:rsidRPr="00327690" w:rsidRDefault="00B0753E" w:rsidP="2F01C628">
            <w:pPr>
              <w:spacing w:before="0" w:after="0"/>
              <w:jc w:val="left"/>
              <w:rPr>
                <w:rFonts w:ascii="Times New Roman" w:hAnsi="Times New Roman" w:cs="Times New Roman"/>
              </w:rPr>
            </w:pPr>
          </w:p>
        </w:tc>
        <w:tc>
          <w:tcPr>
            <w:tcW w:w="1253" w:type="pct"/>
          </w:tcPr>
          <w:p w14:paraId="76764111" w14:textId="629898DA"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Crude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31AB1D17" w14:textId="132CC6EE"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The observed (or unadjusted, or crude) standard error in the study population.</w:t>
            </w:r>
          </w:p>
        </w:tc>
      </w:tr>
      <w:tr w:rsidR="00B0753E" w:rsidRPr="00327690" w14:paraId="50FE14DF"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2227257" w14:textId="70E74873"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77134F57" w14:textId="19749C28" w:rsidR="00B0753E" w:rsidRPr="00327690" w:rsidRDefault="00B0753E" w:rsidP="2F01C628">
            <w:pPr>
              <w:spacing w:before="0" w:after="0"/>
              <w:jc w:val="left"/>
              <w:rPr>
                <w:rFonts w:ascii="Times New Roman" w:hAnsi="Times New Roman" w:cs="Times New Roman"/>
              </w:rPr>
            </w:pPr>
          </w:p>
        </w:tc>
        <w:tc>
          <w:tcPr>
            <w:tcW w:w="1253" w:type="pct"/>
          </w:tcPr>
          <w:p w14:paraId="3AD7B158" w14:textId="7E8A3781"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Weigh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7FBB56CE" w14:textId="7DEFEA0A"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 xml:space="preserve">Prevalence based on weighted counts. A sample weight is assigned to each sampled patient.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patient. See implementation guide, Appendix A. Sample Weights for more information.</w:t>
            </w:r>
          </w:p>
        </w:tc>
      </w:tr>
      <w:tr w:rsidR="00B0753E" w:rsidRPr="00327690" w14:paraId="60614B35" w14:textId="77777777" w:rsidTr="00251CA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045C443" w14:textId="73D3584A"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1D83FAD4" w14:textId="62ADAFBF" w:rsidR="00B0753E" w:rsidRPr="00327690" w:rsidRDefault="00B0753E" w:rsidP="2F01C628">
            <w:pPr>
              <w:spacing w:before="0" w:after="0"/>
              <w:jc w:val="left"/>
              <w:rPr>
                <w:rFonts w:ascii="Times New Roman" w:hAnsi="Times New Roman" w:cs="Times New Roman"/>
              </w:rPr>
            </w:pPr>
          </w:p>
        </w:tc>
        <w:tc>
          <w:tcPr>
            <w:tcW w:w="1253" w:type="pct"/>
          </w:tcPr>
          <w:p w14:paraId="6B3A4F0F" w14:textId="127211FD" w:rsidR="00B0753E" w:rsidRPr="00327690" w:rsidRDefault="32EC58B0" w:rsidP="00B0753E">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Weigh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36F7ED8F" w14:textId="3D28E283"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Standard error based on weighted counts. See implementation guide, Appendix A. Variance for more information.</w:t>
            </w:r>
          </w:p>
        </w:tc>
      </w:tr>
      <w:tr w:rsidR="00B0753E" w:rsidRPr="00327690" w14:paraId="7372AA22" w14:textId="77777777" w:rsidTr="00251CA8">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C1718B3" w14:textId="23FDB4F4"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26D57EA1" w14:textId="6637EE70" w:rsidR="00B0753E" w:rsidRPr="00327690" w:rsidRDefault="00B0753E" w:rsidP="2F01C628">
            <w:pPr>
              <w:spacing w:before="0" w:after="0"/>
              <w:jc w:val="left"/>
              <w:rPr>
                <w:rFonts w:ascii="Times New Roman" w:hAnsi="Times New Roman" w:cs="Times New Roman"/>
              </w:rPr>
            </w:pPr>
          </w:p>
        </w:tc>
        <w:tc>
          <w:tcPr>
            <w:tcW w:w="1253" w:type="pct"/>
          </w:tcPr>
          <w:p w14:paraId="6767B5D6" w14:textId="1BB4BC66" w:rsidR="00B0753E" w:rsidRPr="00327690" w:rsidRDefault="32EC58B0" w:rsidP="00B0753E">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Age-adjus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10B7BA4C" w14:textId="541CE176" w:rsidR="00B0753E" w:rsidRPr="00327690" w:rsidRDefault="32EC58B0" w:rsidP="00B0753E">
            <w:pPr>
              <w:spacing w:before="0" w:after="0"/>
              <w:jc w:val="left"/>
              <w:rPr>
                <w:sz w:val="20"/>
                <w:szCs w:val="20"/>
              </w:rPr>
            </w:pPr>
            <w:r w:rsidRPr="00327690">
              <w:rPr>
                <w:rFonts w:ascii="Times New Roman" w:hAnsi="Times New Roman" w:cs="Times New Roman"/>
                <w:sz w:val="20"/>
                <w:szCs w:val="20"/>
              </w:rPr>
              <w:t>Prevalence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See implementation guide, Appendix A. Age Adjustment for more information.</w:t>
            </w:r>
          </w:p>
        </w:tc>
      </w:tr>
      <w:tr w:rsidR="00A803FA" w:rsidRPr="00327690" w14:paraId="0654AE7F" w14:textId="77777777" w:rsidTr="2F01C628">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BCAAB10" w14:textId="5713B1A2" w:rsidR="001B3D71" w:rsidRPr="00327690" w:rsidRDefault="23BC2BC7" w:rsidP="00A803FA">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3FBD6B82" w14:textId="67F75056" w:rsidR="00A803FA" w:rsidRPr="00327690" w:rsidRDefault="00A803FA" w:rsidP="2F01C628">
            <w:pPr>
              <w:spacing w:before="0" w:after="0"/>
              <w:jc w:val="left"/>
              <w:rPr>
                <w:rFonts w:ascii="Times New Roman" w:hAnsi="Times New Roman" w:cs="Times New Roman"/>
              </w:rPr>
            </w:pPr>
          </w:p>
        </w:tc>
        <w:tc>
          <w:tcPr>
            <w:tcW w:w="1253" w:type="pct"/>
          </w:tcPr>
          <w:p w14:paraId="60D21EA2" w14:textId="6A6BDD61" w:rsidR="00A803FA" w:rsidRPr="00327690" w:rsidRDefault="0AAEAA00" w:rsidP="00A803FA">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Age-Adjus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77EE26D5" w14:textId="73023D50" w:rsidR="00A803FA" w:rsidRPr="00327690" w:rsidRDefault="0AAEAA00" w:rsidP="00A803FA">
            <w:pPr>
              <w:spacing w:before="0" w:after="0"/>
              <w:jc w:val="left"/>
              <w:rPr>
                <w:sz w:val="20"/>
                <w:szCs w:val="20"/>
              </w:rPr>
            </w:pPr>
            <w:r w:rsidRPr="00327690">
              <w:rPr>
                <w:rFonts w:ascii="Times New Roman" w:hAnsi="Times New Roman" w:cs="Times New Roman"/>
                <w:sz w:val="20"/>
                <w:szCs w:val="20"/>
              </w:rPr>
              <w:t>Standard error based on weighted, age-adjusted counts</w:t>
            </w:r>
            <w:r w:rsidR="2E7CE05F" w:rsidRPr="00327690">
              <w:rPr>
                <w:rFonts w:ascii="Times New Roman" w:hAnsi="Times New Roman" w:cs="Times New Roman"/>
                <w:sz w:val="20"/>
                <w:szCs w:val="20"/>
              </w:rPr>
              <w:t xml:space="preserve"> (optional)</w:t>
            </w:r>
            <w:r w:rsidRPr="00327690">
              <w:rPr>
                <w:rFonts w:ascii="Times New Roman" w:hAnsi="Times New Roman" w:cs="Times New Roman"/>
                <w:sz w:val="20"/>
                <w:szCs w:val="20"/>
              </w:rPr>
              <w:t>. See implementation guide, See implementation guide, Appendix A. Age Adjustment for more information.</w:t>
            </w:r>
          </w:p>
        </w:tc>
      </w:tr>
    </w:tbl>
    <w:p w14:paraId="7541E7F6" w14:textId="77777777" w:rsidR="00C7728C" w:rsidRPr="00327690" w:rsidRDefault="00C7728C" w:rsidP="00961754">
      <w:pPr>
        <w:jc w:val="left"/>
      </w:pPr>
    </w:p>
    <w:p w14:paraId="2E804FED" w14:textId="69123474" w:rsidR="001725BA" w:rsidRPr="00327690" w:rsidRDefault="61598EBF" w:rsidP="00746687">
      <w:pPr>
        <w:pStyle w:val="Heading2"/>
      </w:pPr>
      <w:bookmarkStart w:id="234" w:name="_Toc86246327"/>
      <w:r w:rsidRPr="00327690">
        <w:t>Additional Details for Users</w:t>
      </w:r>
      <w:bookmarkEnd w:id="234"/>
    </w:p>
    <w:p w14:paraId="5AC8C72D" w14:textId="790CEC71" w:rsidR="001B533A" w:rsidRPr="00327690" w:rsidRDefault="707D9F51" w:rsidP="2F01C628">
      <w:pPr>
        <w:ind w:left="216"/>
        <w:jc w:val="left"/>
      </w:pPr>
      <w:r w:rsidRPr="00327690">
        <w:t xml:space="preserve">Further detail on file layouts for input and </w:t>
      </w:r>
      <w:r w:rsidR="31BEBBDF" w:rsidRPr="00327690">
        <w:t>results</w:t>
      </w:r>
      <w:r w:rsidRPr="00327690">
        <w:t xml:space="preserve"> is provided in the following a</w:t>
      </w:r>
      <w:r w:rsidR="6A013552" w:rsidRPr="00327690">
        <w:t>ppendices:</w:t>
      </w:r>
    </w:p>
    <w:p w14:paraId="638DF0F9" w14:textId="7FD17555" w:rsidR="001B533A" w:rsidRPr="00327690" w:rsidRDefault="001B533A" w:rsidP="00961754">
      <w:pPr>
        <w:pStyle w:val="ListParagraph"/>
        <w:numPr>
          <w:ilvl w:val="0"/>
          <w:numId w:val="43"/>
        </w:numPr>
      </w:pPr>
      <w:r w:rsidRPr="00327690">
        <w:t xml:space="preserve">Appendix </w:t>
      </w:r>
      <w:r w:rsidR="00404E12" w:rsidRPr="00327690">
        <w:t>B</w:t>
      </w:r>
      <w:r w:rsidRPr="00327690">
        <w:t xml:space="preserve"> – ACS </w:t>
      </w:r>
      <w:r w:rsidR="000A3FAA" w:rsidRPr="00327690">
        <w:t>F</w:t>
      </w:r>
      <w:r w:rsidRPr="00327690">
        <w:t xml:space="preserve">ile </w:t>
      </w:r>
      <w:r w:rsidR="000A3FAA" w:rsidRPr="00327690">
        <w:t>L</w:t>
      </w:r>
      <w:r w:rsidRPr="00327690">
        <w:t>ayout</w:t>
      </w:r>
      <w:r w:rsidR="000A3FAA" w:rsidRPr="00327690">
        <w:t>s</w:t>
      </w:r>
    </w:p>
    <w:p w14:paraId="57626250" w14:textId="0D4DD466" w:rsidR="001B533A" w:rsidRPr="00327690" w:rsidRDefault="6A013552" w:rsidP="00961754">
      <w:pPr>
        <w:pStyle w:val="ListParagraph"/>
        <w:numPr>
          <w:ilvl w:val="0"/>
          <w:numId w:val="43"/>
        </w:numPr>
      </w:pPr>
      <w:r w:rsidRPr="00327690">
        <w:t xml:space="preserve">Appendix </w:t>
      </w:r>
      <w:r w:rsidR="00404E12" w:rsidRPr="00327690">
        <w:t>C</w:t>
      </w:r>
      <w:r w:rsidRPr="00327690">
        <w:t xml:space="preserve"> – EHR</w:t>
      </w:r>
      <w:r w:rsidR="7EFBD214" w:rsidRPr="00327690">
        <w:t>s</w:t>
      </w:r>
      <w:r w:rsidRPr="00327690">
        <w:t xml:space="preserve"> </w:t>
      </w:r>
      <w:r w:rsidR="6E8114E6" w:rsidRPr="00327690">
        <w:t>F</w:t>
      </w:r>
      <w:r w:rsidRPr="00327690">
        <w:t xml:space="preserve">ile </w:t>
      </w:r>
      <w:r w:rsidR="6E8114E6" w:rsidRPr="00327690">
        <w:t>L</w:t>
      </w:r>
      <w:r w:rsidRPr="00327690">
        <w:t>ayout</w:t>
      </w:r>
      <w:r w:rsidR="6E8114E6" w:rsidRPr="00327690">
        <w:t>s</w:t>
      </w:r>
    </w:p>
    <w:p w14:paraId="3F2DE4C8" w14:textId="6FB706EA" w:rsidR="001B533A" w:rsidRPr="00327690" w:rsidRDefault="001B533A" w:rsidP="00961754">
      <w:pPr>
        <w:pStyle w:val="ListParagraph"/>
        <w:numPr>
          <w:ilvl w:val="0"/>
          <w:numId w:val="43"/>
        </w:numPr>
      </w:pPr>
      <w:r w:rsidRPr="00327690">
        <w:t xml:space="preserve">Appendix </w:t>
      </w:r>
      <w:r w:rsidR="00404E12" w:rsidRPr="00327690">
        <w:t xml:space="preserve">D </w:t>
      </w:r>
      <w:r w:rsidRPr="00327690">
        <w:t xml:space="preserve">– </w:t>
      </w:r>
      <w:r w:rsidR="00E2369C" w:rsidRPr="00327690">
        <w:t>CODI-APQ</w:t>
      </w:r>
      <w:r w:rsidR="00075681" w:rsidRPr="00327690">
        <w:t>-</w:t>
      </w:r>
      <w:r w:rsidR="00404E12" w:rsidRPr="00327690">
        <w:t xml:space="preserve">GEO4 </w:t>
      </w:r>
      <w:r w:rsidRPr="00327690">
        <w:t xml:space="preserve">Example </w:t>
      </w:r>
      <w:r w:rsidR="00075681" w:rsidRPr="00327690">
        <w:t>SAS Programs</w:t>
      </w:r>
    </w:p>
    <w:p w14:paraId="6C1F5FD1" w14:textId="6BA649A5" w:rsidR="001B533A" w:rsidRPr="00327690" w:rsidRDefault="6A013552" w:rsidP="00961754">
      <w:pPr>
        <w:pStyle w:val="ListParagraph"/>
        <w:numPr>
          <w:ilvl w:val="0"/>
          <w:numId w:val="43"/>
        </w:numPr>
      </w:pPr>
      <w:r w:rsidRPr="00327690">
        <w:t xml:space="preserve">Appendix </w:t>
      </w:r>
      <w:r w:rsidR="00404E12" w:rsidRPr="00327690">
        <w:t>E</w:t>
      </w:r>
      <w:r w:rsidRPr="00327690">
        <w:t xml:space="preserve"> – </w:t>
      </w:r>
      <w:r w:rsidR="00E2369C" w:rsidRPr="00327690">
        <w:t>CODI-APQ</w:t>
      </w:r>
      <w:r w:rsidR="31458520" w:rsidRPr="00327690">
        <w:t xml:space="preserve"> </w:t>
      </w:r>
      <w:r w:rsidR="31BEBBDF" w:rsidRPr="00327690">
        <w:t xml:space="preserve">Results </w:t>
      </w:r>
      <w:r w:rsidRPr="00327690">
        <w:t>Example</w:t>
      </w:r>
    </w:p>
    <w:p w14:paraId="7FBE60B1" w14:textId="77777777" w:rsidR="00404E12" w:rsidRPr="00327690" w:rsidRDefault="001B533A" w:rsidP="00404E12">
      <w:pPr>
        <w:pStyle w:val="ListParagraph"/>
        <w:numPr>
          <w:ilvl w:val="0"/>
          <w:numId w:val="43"/>
        </w:numPr>
      </w:pPr>
      <w:r w:rsidRPr="00327690">
        <w:t xml:space="preserve">Appendix </w:t>
      </w:r>
      <w:r w:rsidR="00404E12" w:rsidRPr="00327690">
        <w:t xml:space="preserve">F </w:t>
      </w:r>
      <w:r w:rsidRPr="00327690">
        <w:t>– State FIPS Codes</w:t>
      </w:r>
      <w:bookmarkStart w:id="235" w:name="_Toc526800916"/>
      <w:bookmarkStart w:id="236" w:name="_Toc526801412"/>
      <w:bookmarkStart w:id="237" w:name="_Toc526801908"/>
      <w:bookmarkStart w:id="238" w:name="_Toc526802405"/>
      <w:bookmarkStart w:id="239" w:name="_Toc526802900"/>
      <w:bookmarkStart w:id="240" w:name="_Toc526803395"/>
      <w:bookmarkStart w:id="241" w:name="_Toc526803890"/>
      <w:bookmarkStart w:id="242" w:name="_Toc526804384"/>
      <w:bookmarkStart w:id="243" w:name="_Toc526804879"/>
      <w:bookmarkStart w:id="244" w:name="_Toc526805374"/>
      <w:bookmarkStart w:id="245" w:name="_Toc526805869"/>
      <w:bookmarkStart w:id="246" w:name="_Toc526838648"/>
      <w:bookmarkStart w:id="247" w:name="_Toc526800917"/>
      <w:bookmarkStart w:id="248" w:name="_Toc526801413"/>
      <w:bookmarkStart w:id="249" w:name="_Toc526801909"/>
      <w:bookmarkStart w:id="250" w:name="_Toc526802406"/>
      <w:bookmarkStart w:id="251" w:name="_Toc526802901"/>
      <w:bookmarkStart w:id="252" w:name="_Toc526803396"/>
      <w:bookmarkStart w:id="253" w:name="_Toc526803891"/>
      <w:bookmarkStart w:id="254" w:name="_Toc526804385"/>
      <w:bookmarkStart w:id="255" w:name="_Toc526804880"/>
      <w:bookmarkStart w:id="256" w:name="_Toc526805375"/>
      <w:bookmarkStart w:id="257" w:name="_Toc526805870"/>
      <w:bookmarkStart w:id="258" w:name="_Toc526838649"/>
      <w:bookmarkStart w:id="259" w:name="_Toc526800925"/>
      <w:bookmarkStart w:id="260" w:name="_Toc526801421"/>
      <w:bookmarkStart w:id="261" w:name="_Toc526801917"/>
      <w:bookmarkStart w:id="262" w:name="_Toc526802414"/>
      <w:bookmarkStart w:id="263" w:name="_Toc526802909"/>
      <w:bookmarkStart w:id="264" w:name="_Toc526803404"/>
      <w:bookmarkStart w:id="265" w:name="_Toc526803899"/>
      <w:bookmarkStart w:id="266" w:name="_Toc526804393"/>
      <w:bookmarkStart w:id="267" w:name="_Toc526804888"/>
      <w:bookmarkStart w:id="268" w:name="_Toc526805383"/>
      <w:bookmarkStart w:id="269" w:name="_Toc526805878"/>
      <w:bookmarkStart w:id="270" w:name="_Toc526838657"/>
      <w:bookmarkStart w:id="271" w:name="_Toc526800926"/>
      <w:bookmarkStart w:id="272" w:name="_Toc526801422"/>
      <w:bookmarkStart w:id="273" w:name="_Toc526801918"/>
      <w:bookmarkStart w:id="274" w:name="_Toc526802415"/>
      <w:bookmarkStart w:id="275" w:name="_Toc526802910"/>
      <w:bookmarkStart w:id="276" w:name="_Toc526803405"/>
      <w:bookmarkStart w:id="277" w:name="_Toc526803900"/>
      <w:bookmarkStart w:id="278" w:name="_Toc526804394"/>
      <w:bookmarkStart w:id="279" w:name="_Toc526804889"/>
      <w:bookmarkStart w:id="280" w:name="_Toc526805384"/>
      <w:bookmarkStart w:id="281" w:name="_Toc526805879"/>
      <w:bookmarkStart w:id="282" w:name="_Toc526838658"/>
      <w:bookmarkStart w:id="283" w:name="_Toc526800927"/>
      <w:bookmarkStart w:id="284" w:name="_Toc526801423"/>
      <w:bookmarkStart w:id="285" w:name="_Toc526801919"/>
      <w:bookmarkStart w:id="286" w:name="_Toc526802416"/>
      <w:bookmarkStart w:id="287" w:name="_Toc526802911"/>
      <w:bookmarkStart w:id="288" w:name="_Toc526803406"/>
      <w:bookmarkStart w:id="289" w:name="_Toc526803901"/>
      <w:bookmarkStart w:id="290" w:name="_Toc526804395"/>
      <w:bookmarkStart w:id="291" w:name="_Toc526804890"/>
      <w:bookmarkStart w:id="292" w:name="_Toc526805385"/>
      <w:bookmarkStart w:id="293" w:name="_Toc526805880"/>
      <w:bookmarkStart w:id="294" w:name="_Toc526838659"/>
      <w:bookmarkStart w:id="295" w:name="_Toc526800928"/>
      <w:bookmarkStart w:id="296" w:name="_Toc526801424"/>
      <w:bookmarkStart w:id="297" w:name="_Toc526801920"/>
      <w:bookmarkStart w:id="298" w:name="_Toc526802417"/>
      <w:bookmarkStart w:id="299" w:name="_Toc526802912"/>
      <w:bookmarkStart w:id="300" w:name="_Toc526803407"/>
      <w:bookmarkStart w:id="301" w:name="_Toc526803902"/>
      <w:bookmarkStart w:id="302" w:name="_Toc526804396"/>
      <w:bookmarkStart w:id="303" w:name="_Toc526804891"/>
      <w:bookmarkStart w:id="304" w:name="_Toc526805386"/>
      <w:bookmarkStart w:id="305" w:name="_Toc526805881"/>
      <w:bookmarkStart w:id="306" w:name="_Toc526838660"/>
      <w:bookmarkStart w:id="307" w:name="_Toc526800929"/>
      <w:bookmarkStart w:id="308" w:name="_Toc526801425"/>
      <w:bookmarkStart w:id="309" w:name="_Toc526801921"/>
      <w:bookmarkStart w:id="310" w:name="_Toc526802418"/>
      <w:bookmarkStart w:id="311" w:name="_Toc526802913"/>
      <w:bookmarkStart w:id="312" w:name="_Toc526803408"/>
      <w:bookmarkStart w:id="313" w:name="_Toc526803903"/>
      <w:bookmarkStart w:id="314" w:name="_Toc526804397"/>
      <w:bookmarkStart w:id="315" w:name="_Toc526804892"/>
      <w:bookmarkStart w:id="316" w:name="_Toc526805387"/>
      <w:bookmarkStart w:id="317" w:name="_Toc526805882"/>
      <w:bookmarkStart w:id="318" w:name="_Toc526838661"/>
      <w:bookmarkStart w:id="319" w:name="_Toc526800930"/>
      <w:bookmarkStart w:id="320" w:name="_Toc526801426"/>
      <w:bookmarkStart w:id="321" w:name="_Toc526801922"/>
      <w:bookmarkStart w:id="322" w:name="_Toc526802419"/>
      <w:bookmarkStart w:id="323" w:name="_Toc526802914"/>
      <w:bookmarkStart w:id="324" w:name="_Toc526803409"/>
      <w:bookmarkStart w:id="325" w:name="_Toc526803904"/>
      <w:bookmarkStart w:id="326" w:name="_Toc526804398"/>
      <w:bookmarkStart w:id="327" w:name="_Toc526804893"/>
      <w:bookmarkStart w:id="328" w:name="_Toc526805388"/>
      <w:bookmarkStart w:id="329" w:name="_Toc526805883"/>
      <w:bookmarkStart w:id="330" w:name="_Toc526838662"/>
      <w:bookmarkStart w:id="331" w:name="_Toc526800931"/>
      <w:bookmarkStart w:id="332" w:name="_Toc526801427"/>
      <w:bookmarkStart w:id="333" w:name="_Toc526801923"/>
      <w:bookmarkStart w:id="334" w:name="_Toc526802420"/>
      <w:bookmarkStart w:id="335" w:name="_Toc526802915"/>
      <w:bookmarkStart w:id="336" w:name="_Toc526803410"/>
      <w:bookmarkStart w:id="337" w:name="_Toc526803905"/>
      <w:bookmarkStart w:id="338" w:name="_Toc526804399"/>
      <w:bookmarkStart w:id="339" w:name="_Toc526804894"/>
      <w:bookmarkStart w:id="340" w:name="_Toc526805389"/>
      <w:bookmarkStart w:id="341" w:name="_Toc526805884"/>
      <w:bookmarkStart w:id="342" w:name="_Toc526838663"/>
      <w:bookmarkStart w:id="343" w:name="_Toc526800932"/>
      <w:bookmarkStart w:id="344" w:name="_Toc526801428"/>
      <w:bookmarkStart w:id="345" w:name="_Toc526801924"/>
      <w:bookmarkStart w:id="346" w:name="_Toc526802421"/>
      <w:bookmarkStart w:id="347" w:name="_Toc526802916"/>
      <w:bookmarkStart w:id="348" w:name="_Toc526803411"/>
      <w:bookmarkStart w:id="349" w:name="_Toc526803906"/>
      <w:bookmarkStart w:id="350" w:name="_Toc526804400"/>
      <w:bookmarkStart w:id="351" w:name="_Toc526804895"/>
      <w:bookmarkStart w:id="352" w:name="_Toc526805390"/>
      <w:bookmarkStart w:id="353" w:name="_Toc526805885"/>
      <w:bookmarkStart w:id="354" w:name="_Toc526838664"/>
      <w:bookmarkStart w:id="355" w:name="_Toc526800933"/>
      <w:bookmarkStart w:id="356" w:name="_Toc526801429"/>
      <w:bookmarkStart w:id="357" w:name="_Toc526801925"/>
      <w:bookmarkStart w:id="358" w:name="_Toc526802422"/>
      <w:bookmarkStart w:id="359" w:name="_Toc526802917"/>
      <w:bookmarkStart w:id="360" w:name="_Toc526803412"/>
      <w:bookmarkStart w:id="361" w:name="_Toc526803907"/>
      <w:bookmarkStart w:id="362" w:name="_Toc526804401"/>
      <w:bookmarkStart w:id="363" w:name="_Toc526804896"/>
      <w:bookmarkStart w:id="364" w:name="_Toc526805391"/>
      <w:bookmarkStart w:id="365" w:name="_Toc526805886"/>
      <w:bookmarkStart w:id="366" w:name="_Toc526838665"/>
      <w:bookmarkStart w:id="367" w:name="_Toc526800934"/>
      <w:bookmarkStart w:id="368" w:name="_Toc526801430"/>
      <w:bookmarkStart w:id="369" w:name="_Toc526801926"/>
      <w:bookmarkStart w:id="370" w:name="_Toc526802423"/>
      <w:bookmarkStart w:id="371" w:name="_Toc526802918"/>
      <w:bookmarkStart w:id="372" w:name="_Toc526803413"/>
      <w:bookmarkStart w:id="373" w:name="_Toc526803908"/>
      <w:bookmarkStart w:id="374" w:name="_Toc526804402"/>
      <w:bookmarkStart w:id="375" w:name="_Toc526804897"/>
      <w:bookmarkStart w:id="376" w:name="_Toc526805392"/>
      <w:bookmarkStart w:id="377" w:name="_Toc526805887"/>
      <w:bookmarkStart w:id="378" w:name="_Toc526838666"/>
      <w:bookmarkStart w:id="379" w:name="_Toc526800935"/>
      <w:bookmarkStart w:id="380" w:name="_Toc526801431"/>
      <w:bookmarkStart w:id="381" w:name="_Toc526801927"/>
      <w:bookmarkStart w:id="382" w:name="_Toc526802424"/>
      <w:bookmarkStart w:id="383" w:name="_Toc526802919"/>
      <w:bookmarkStart w:id="384" w:name="_Toc526803414"/>
      <w:bookmarkStart w:id="385" w:name="_Toc526803909"/>
      <w:bookmarkStart w:id="386" w:name="_Toc526804403"/>
      <w:bookmarkStart w:id="387" w:name="_Toc526804898"/>
      <w:bookmarkStart w:id="388" w:name="_Toc526805393"/>
      <w:bookmarkStart w:id="389" w:name="_Toc526805888"/>
      <w:bookmarkStart w:id="390" w:name="_Toc526838667"/>
      <w:bookmarkStart w:id="391" w:name="_Toc526800936"/>
      <w:bookmarkStart w:id="392" w:name="_Toc526801432"/>
      <w:bookmarkStart w:id="393" w:name="_Toc526801928"/>
      <w:bookmarkStart w:id="394" w:name="_Toc526802425"/>
      <w:bookmarkStart w:id="395" w:name="_Toc526802920"/>
      <w:bookmarkStart w:id="396" w:name="_Toc526803415"/>
      <w:bookmarkStart w:id="397" w:name="_Toc526803910"/>
      <w:bookmarkStart w:id="398" w:name="_Toc526804404"/>
      <w:bookmarkStart w:id="399" w:name="_Toc526804899"/>
      <w:bookmarkStart w:id="400" w:name="_Toc526805394"/>
      <w:bookmarkStart w:id="401" w:name="_Toc526805889"/>
      <w:bookmarkStart w:id="402" w:name="_Toc526838668"/>
      <w:bookmarkStart w:id="403" w:name="_Toc526800937"/>
      <w:bookmarkStart w:id="404" w:name="_Toc526801433"/>
      <w:bookmarkStart w:id="405" w:name="_Toc526801929"/>
      <w:bookmarkStart w:id="406" w:name="_Toc526802426"/>
      <w:bookmarkStart w:id="407" w:name="_Toc526802921"/>
      <w:bookmarkStart w:id="408" w:name="_Toc526803416"/>
      <w:bookmarkStart w:id="409" w:name="_Toc526803911"/>
      <w:bookmarkStart w:id="410" w:name="_Toc526804405"/>
      <w:bookmarkStart w:id="411" w:name="_Toc526804900"/>
      <w:bookmarkStart w:id="412" w:name="_Toc526805395"/>
      <w:bookmarkStart w:id="413" w:name="_Toc526805890"/>
      <w:bookmarkStart w:id="414" w:name="_Toc526838669"/>
      <w:bookmarkStart w:id="415" w:name="_Toc526800938"/>
      <w:bookmarkStart w:id="416" w:name="_Toc526801434"/>
      <w:bookmarkStart w:id="417" w:name="_Toc526801930"/>
      <w:bookmarkStart w:id="418" w:name="_Toc526802427"/>
      <w:bookmarkStart w:id="419" w:name="_Toc526802922"/>
      <w:bookmarkStart w:id="420" w:name="_Toc526803417"/>
      <w:bookmarkStart w:id="421" w:name="_Toc526803912"/>
      <w:bookmarkStart w:id="422" w:name="_Toc526804406"/>
      <w:bookmarkStart w:id="423" w:name="_Toc526804901"/>
      <w:bookmarkStart w:id="424" w:name="_Toc526805396"/>
      <w:bookmarkStart w:id="425" w:name="_Toc526805891"/>
      <w:bookmarkStart w:id="426" w:name="_Toc526838670"/>
      <w:bookmarkStart w:id="427" w:name="_Toc104255539"/>
      <w:bookmarkStart w:id="428" w:name="_Toc104255636"/>
      <w:bookmarkStart w:id="429" w:name="_Toc104255552"/>
      <w:bookmarkStart w:id="430" w:name="_Toc104255649"/>
      <w:bookmarkStart w:id="431" w:name="_Toc100638971"/>
      <w:bookmarkStart w:id="432" w:name="_Toc100639889"/>
      <w:bookmarkStart w:id="433" w:name="_Toc100640029"/>
      <w:bookmarkStart w:id="434" w:name="_Toc100640113"/>
      <w:bookmarkStart w:id="435" w:name="_Toc95023611"/>
      <w:bookmarkStart w:id="436" w:name="_Toc95033007"/>
      <w:bookmarkStart w:id="437" w:name="_Toc95033138"/>
      <w:bookmarkStart w:id="438" w:name="_Toc94000113"/>
      <w:bookmarkStart w:id="439" w:name="_Toc94000451"/>
      <w:bookmarkStart w:id="440" w:name="_Toc94000536"/>
      <w:bookmarkStart w:id="441" w:name="_Toc94000784"/>
      <w:bookmarkStart w:id="442" w:name="_Toc94000896"/>
      <w:bookmarkStart w:id="443" w:name="_Toc94000116"/>
      <w:bookmarkStart w:id="444" w:name="_Toc94000454"/>
      <w:bookmarkStart w:id="445" w:name="_Toc94000539"/>
      <w:bookmarkStart w:id="446" w:name="_Toc94000787"/>
      <w:bookmarkStart w:id="447" w:name="_Toc94000899"/>
      <w:bookmarkStart w:id="448" w:name="_Toc94002206"/>
      <w:bookmarkStart w:id="449" w:name="_Toc94002296"/>
      <w:bookmarkStart w:id="450" w:name="_Toc94002417"/>
      <w:bookmarkStart w:id="451" w:name="_Toc94065455"/>
      <w:bookmarkStart w:id="452" w:name="_Toc94683331"/>
      <w:bookmarkStart w:id="453" w:name="_Toc95023613"/>
      <w:bookmarkStart w:id="454" w:name="_Toc95033009"/>
      <w:bookmarkStart w:id="455" w:name="_Toc95033140"/>
      <w:bookmarkStart w:id="456" w:name="_Toc95023621"/>
      <w:bookmarkStart w:id="457" w:name="_Toc95033014"/>
      <w:bookmarkStart w:id="458" w:name="_Toc95033145"/>
      <w:bookmarkStart w:id="459" w:name="_Toc95023622"/>
      <w:bookmarkStart w:id="460" w:name="_Toc95033015"/>
      <w:bookmarkStart w:id="461" w:name="_Toc95033146"/>
      <w:bookmarkStart w:id="462" w:name="_Toc94683343"/>
      <w:bookmarkStart w:id="463" w:name="_Toc94683346"/>
      <w:bookmarkStart w:id="464" w:name="_Toc94683347"/>
      <w:bookmarkStart w:id="465" w:name="_Toc94683348"/>
      <w:bookmarkStart w:id="466" w:name="_Toc94683349"/>
      <w:bookmarkStart w:id="467" w:name="_Toc94683356"/>
      <w:bookmarkStart w:id="468" w:name="_Toc94683360"/>
      <w:bookmarkStart w:id="469" w:name="_Toc94683362"/>
      <w:bookmarkStart w:id="470" w:name="_Toc94683363"/>
      <w:bookmarkStart w:id="471" w:name="_Toc94683370"/>
      <w:bookmarkStart w:id="472" w:name="_Toc94002308"/>
      <w:bookmarkStart w:id="473" w:name="_Toc94002429"/>
      <w:bookmarkStart w:id="474" w:name="_Toc94065467"/>
      <w:bookmarkStart w:id="475" w:name="_Toc95023631"/>
      <w:bookmarkStart w:id="476" w:name="_Toc95033024"/>
      <w:bookmarkStart w:id="477" w:name="_Toc95033155"/>
      <w:bookmarkStart w:id="478" w:name="_Toc95023638"/>
      <w:bookmarkStart w:id="479" w:name="_Toc95033031"/>
      <w:bookmarkStart w:id="480" w:name="_Toc95033162"/>
      <w:bookmarkStart w:id="481" w:name="_Toc95023644"/>
      <w:bookmarkStart w:id="482" w:name="_Toc95033037"/>
      <w:bookmarkStart w:id="483" w:name="_Toc95033168"/>
      <w:bookmarkStart w:id="484" w:name="_Toc95023677"/>
      <w:bookmarkStart w:id="485" w:name="_Toc95033070"/>
      <w:bookmarkStart w:id="486" w:name="_Toc95033201"/>
      <w:bookmarkStart w:id="487" w:name="_Toc526800943"/>
      <w:bookmarkStart w:id="488" w:name="_Toc526801439"/>
      <w:bookmarkStart w:id="489" w:name="_Toc526801935"/>
      <w:bookmarkStart w:id="490" w:name="_Toc526802432"/>
      <w:bookmarkStart w:id="491" w:name="_Toc526802927"/>
      <w:bookmarkStart w:id="492" w:name="_Toc526803422"/>
      <w:bookmarkStart w:id="493" w:name="_Toc526803917"/>
      <w:bookmarkStart w:id="494" w:name="_Toc526804411"/>
      <w:bookmarkStart w:id="495" w:name="_Toc526804906"/>
      <w:bookmarkStart w:id="496" w:name="_Toc526805401"/>
      <w:bookmarkStart w:id="497" w:name="_Toc526805896"/>
      <w:bookmarkStart w:id="498" w:name="_Toc526838675"/>
      <w:bookmarkStart w:id="499" w:name="_Toc526800944"/>
      <w:bookmarkStart w:id="500" w:name="_Toc526801440"/>
      <w:bookmarkStart w:id="501" w:name="_Toc526801936"/>
      <w:bookmarkStart w:id="502" w:name="_Toc526802433"/>
      <w:bookmarkStart w:id="503" w:name="_Toc526802928"/>
      <w:bookmarkStart w:id="504" w:name="_Toc526803423"/>
      <w:bookmarkStart w:id="505" w:name="_Toc526803918"/>
      <w:bookmarkStart w:id="506" w:name="_Toc526804412"/>
      <w:bookmarkStart w:id="507" w:name="_Toc526804907"/>
      <w:bookmarkStart w:id="508" w:name="_Toc526805402"/>
      <w:bookmarkStart w:id="509" w:name="_Toc526805897"/>
      <w:bookmarkStart w:id="510" w:name="_Toc526838676"/>
      <w:bookmarkStart w:id="511" w:name="_Toc526800945"/>
      <w:bookmarkStart w:id="512" w:name="_Toc526801441"/>
      <w:bookmarkStart w:id="513" w:name="_Toc526801937"/>
      <w:bookmarkStart w:id="514" w:name="_Toc526802434"/>
      <w:bookmarkStart w:id="515" w:name="_Toc526802929"/>
      <w:bookmarkStart w:id="516" w:name="_Toc526803424"/>
      <w:bookmarkStart w:id="517" w:name="_Toc526803919"/>
      <w:bookmarkStart w:id="518" w:name="_Toc526804413"/>
      <w:bookmarkStart w:id="519" w:name="_Toc526804908"/>
      <w:bookmarkStart w:id="520" w:name="_Toc526805403"/>
      <w:bookmarkStart w:id="521" w:name="_Toc526805898"/>
      <w:bookmarkStart w:id="522" w:name="_Toc526838677"/>
      <w:bookmarkStart w:id="523" w:name="_Toc526800948"/>
      <w:bookmarkStart w:id="524" w:name="_Toc526801444"/>
      <w:bookmarkStart w:id="525" w:name="_Toc526801940"/>
      <w:bookmarkStart w:id="526" w:name="_Toc526802437"/>
      <w:bookmarkStart w:id="527" w:name="_Toc526802932"/>
      <w:bookmarkStart w:id="528" w:name="_Toc526803427"/>
      <w:bookmarkStart w:id="529" w:name="_Toc526803922"/>
      <w:bookmarkStart w:id="530" w:name="_Toc526804416"/>
      <w:bookmarkStart w:id="531" w:name="_Toc526804911"/>
      <w:bookmarkStart w:id="532" w:name="_Toc526805406"/>
      <w:bookmarkStart w:id="533" w:name="_Toc526805901"/>
      <w:bookmarkStart w:id="534" w:name="_Toc526838680"/>
      <w:bookmarkStart w:id="535" w:name="_Toc526800949"/>
      <w:bookmarkStart w:id="536" w:name="_Toc526801445"/>
      <w:bookmarkStart w:id="537" w:name="_Toc526801941"/>
      <w:bookmarkStart w:id="538" w:name="_Toc526802438"/>
      <w:bookmarkStart w:id="539" w:name="_Toc526802933"/>
      <w:bookmarkStart w:id="540" w:name="_Toc526803428"/>
      <w:bookmarkStart w:id="541" w:name="_Toc526803923"/>
      <w:bookmarkStart w:id="542" w:name="_Toc526804417"/>
      <w:bookmarkStart w:id="543" w:name="_Toc526804912"/>
      <w:bookmarkStart w:id="544" w:name="_Toc526805407"/>
      <w:bookmarkStart w:id="545" w:name="_Toc526805902"/>
      <w:bookmarkStart w:id="546" w:name="_Toc526838681"/>
      <w:bookmarkStart w:id="547" w:name="_Toc526800950"/>
      <w:bookmarkStart w:id="548" w:name="_Toc526801446"/>
      <w:bookmarkStart w:id="549" w:name="_Toc526801942"/>
      <w:bookmarkStart w:id="550" w:name="_Toc526802439"/>
      <w:bookmarkStart w:id="551" w:name="_Toc526802934"/>
      <w:bookmarkStart w:id="552" w:name="_Toc526803429"/>
      <w:bookmarkStart w:id="553" w:name="_Toc526803924"/>
      <w:bookmarkStart w:id="554" w:name="_Toc526804418"/>
      <w:bookmarkStart w:id="555" w:name="_Toc526804913"/>
      <w:bookmarkStart w:id="556" w:name="_Toc526805408"/>
      <w:bookmarkStart w:id="557" w:name="_Toc526805903"/>
      <w:bookmarkStart w:id="558" w:name="_Toc526838682"/>
      <w:bookmarkStart w:id="559" w:name="_Toc104351547"/>
      <w:bookmarkStart w:id="560" w:name="_Toc104351552"/>
      <w:bookmarkStart w:id="561" w:name="_Toc104351553"/>
      <w:bookmarkStart w:id="562" w:name="_Toc104351554"/>
      <w:bookmarkStart w:id="563" w:name="_Toc104351584"/>
      <w:bookmarkStart w:id="564" w:name="_Toc104351624"/>
      <w:bookmarkStart w:id="565" w:name="_Toc104351625"/>
      <w:bookmarkStart w:id="566" w:name="_Toc104351636"/>
      <w:bookmarkStart w:id="567" w:name="_Toc104351660"/>
      <w:bookmarkStart w:id="568" w:name="_Toc104351663"/>
      <w:bookmarkStart w:id="569" w:name="_Toc104351665"/>
      <w:bookmarkStart w:id="570" w:name="_Toc104351690"/>
      <w:bookmarkStart w:id="571" w:name="_Toc104351702"/>
      <w:bookmarkStart w:id="572" w:name="_Toc104351703"/>
      <w:bookmarkStart w:id="573" w:name="_Toc104351748"/>
      <w:bookmarkStart w:id="574" w:name="_Toc104351750"/>
      <w:bookmarkStart w:id="575" w:name="_Toc104351761"/>
      <w:bookmarkStart w:id="576" w:name="_Toc104351763"/>
      <w:bookmarkStart w:id="577" w:name="_Toc104351787"/>
      <w:bookmarkStart w:id="578" w:name="_Toc104351788"/>
      <w:bookmarkStart w:id="579" w:name="_Toc104351810"/>
      <w:bookmarkStart w:id="580" w:name="_Toc104351812"/>
      <w:bookmarkStart w:id="581" w:name="_Toc104351813"/>
      <w:bookmarkStart w:id="582" w:name="_Toc104351814"/>
      <w:bookmarkStart w:id="583" w:name="_Toc526800971"/>
      <w:bookmarkStart w:id="584" w:name="_Toc526801467"/>
      <w:bookmarkStart w:id="585" w:name="_Toc526801963"/>
      <w:bookmarkStart w:id="586" w:name="_Toc526802460"/>
      <w:bookmarkStart w:id="587" w:name="_Toc526802955"/>
      <w:bookmarkStart w:id="588" w:name="_Toc526803450"/>
      <w:bookmarkStart w:id="589" w:name="_Toc526803945"/>
      <w:bookmarkStart w:id="590" w:name="_Toc526804439"/>
      <w:bookmarkStart w:id="591" w:name="_Toc526804934"/>
      <w:bookmarkStart w:id="592" w:name="_Toc526805429"/>
      <w:bookmarkStart w:id="593" w:name="_Toc526805924"/>
      <w:bookmarkStart w:id="594" w:name="_Toc526838703"/>
      <w:bookmarkStart w:id="595" w:name="_Toc526800992"/>
      <w:bookmarkStart w:id="596" w:name="_Toc526801488"/>
      <w:bookmarkStart w:id="597" w:name="_Toc526801984"/>
      <w:bookmarkStart w:id="598" w:name="_Toc526802481"/>
      <w:bookmarkStart w:id="599" w:name="_Toc526802976"/>
      <w:bookmarkStart w:id="600" w:name="_Toc526803471"/>
      <w:bookmarkStart w:id="601" w:name="_Toc526803966"/>
      <w:bookmarkStart w:id="602" w:name="_Toc526804460"/>
      <w:bookmarkStart w:id="603" w:name="_Toc526804955"/>
      <w:bookmarkStart w:id="604" w:name="_Toc526805450"/>
      <w:bookmarkStart w:id="605" w:name="_Toc526805945"/>
      <w:bookmarkStart w:id="606" w:name="_Toc526838724"/>
      <w:bookmarkStart w:id="607" w:name="_Toc526801013"/>
      <w:bookmarkStart w:id="608" w:name="_Toc526801509"/>
      <w:bookmarkStart w:id="609" w:name="_Toc526802005"/>
      <w:bookmarkStart w:id="610" w:name="_Toc526802502"/>
      <w:bookmarkStart w:id="611" w:name="_Toc526802997"/>
      <w:bookmarkStart w:id="612" w:name="_Toc526803492"/>
      <w:bookmarkStart w:id="613" w:name="_Toc526803987"/>
      <w:bookmarkStart w:id="614" w:name="_Toc526804481"/>
      <w:bookmarkStart w:id="615" w:name="_Toc526804976"/>
      <w:bookmarkStart w:id="616" w:name="_Toc526805471"/>
      <w:bookmarkStart w:id="617" w:name="_Toc526805966"/>
      <w:bookmarkStart w:id="618" w:name="_Toc526838745"/>
      <w:bookmarkStart w:id="619" w:name="_Toc526801014"/>
      <w:bookmarkStart w:id="620" w:name="_Toc526801510"/>
      <w:bookmarkStart w:id="621" w:name="_Toc526802006"/>
      <w:bookmarkStart w:id="622" w:name="_Toc526802503"/>
      <w:bookmarkStart w:id="623" w:name="_Toc526802998"/>
      <w:bookmarkStart w:id="624" w:name="_Toc526803493"/>
      <w:bookmarkStart w:id="625" w:name="_Toc526803988"/>
      <w:bookmarkStart w:id="626" w:name="_Toc526804482"/>
      <w:bookmarkStart w:id="627" w:name="_Toc526804977"/>
      <w:bookmarkStart w:id="628" w:name="_Toc526805472"/>
      <w:bookmarkStart w:id="629" w:name="_Toc526805967"/>
      <w:bookmarkStart w:id="630" w:name="_Toc526838746"/>
      <w:bookmarkStart w:id="631" w:name="_Toc526801015"/>
      <w:bookmarkStart w:id="632" w:name="_Toc526801511"/>
      <w:bookmarkStart w:id="633" w:name="_Toc526802007"/>
      <w:bookmarkStart w:id="634" w:name="_Toc526802504"/>
      <w:bookmarkStart w:id="635" w:name="_Toc526802999"/>
      <w:bookmarkStart w:id="636" w:name="_Toc526803494"/>
      <w:bookmarkStart w:id="637" w:name="_Toc526803989"/>
      <w:bookmarkStart w:id="638" w:name="_Toc526804483"/>
      <w:bookmarkStart w:id="639" w:name="_Toc526804978"/>
      <w:bookmarkStart w:id="640" w:name="_Toc526805473"/>
      <w:bookmarkStart w:id="641" w:name="_Toc526805968"/>
      <w:bookmarkStart w:id="642" w:name="_Toc526838747"/>
      <w:bookmarkStart w:id="643" w:name="_Toc526801016"/>
      <w:bookmarkStart w:id="644" w:name="_Toc526801512"/>
      <w:bookmarkStart w:id="645" w:name="_Toc526802008"/>
      <w:bookmarkStart w:id="646" w:name="_Toc526802505"/>
      <w:bookmarkStart w:id="647" w:name="_Toc526803000"/>
      <w:bookmarkStart w:id="648" w:name="_Toc526803495"/>
      <w:bookmarkStart w:id="649" w:name="_Toc526803990"/>
      <w:bookmarkStart w:id="650" w:name="_Toc526804484"/>
      <w:bookmarkStart w:id="651" w:name="_Toc526804979"/>
      <w:bookmarkStart w:id="652" w:name="_Toc526805474"/>
      <w:bookmarkStart w:id="653" w:name="_Toc526805969"/>
      <w:bookmarkStart w:id="654" w:name="_Toc526838748"/>
      <w:bookmarkStart w:id="655" w:name="_Toc526801017"/>
      <w:bookmarkStart w:id="656" w:name="_Toc526801513"/>
      <w:bookmarkStart w:id="657" w:name="_Toc526802009"/>
      <w:bookmarkStart w:id="658" w:name="_Toc526802506"/>
      <w:bookmarkStart w:id="659" w:name="_Toc526803001"/>
      <w:bookmarkStart w:id="660" w:name="_Toc526803496"/>
      <w:bookmarkStart w:id="661" w:name="_Toc526803991"/>
      <w:bookmarkStart w:id="662" w:name="_Toc526804485"/>
      <w:bookmarkStart w:id="663" w:name="_Toc526804980"/>
      <w:bookmarkStart w:id="664" w:name="_Toc526805475"/>
      <w:bookmarkStart w:id="665" w:name="_Toc526805970"/>
      <w:bookmarkStart w:id="666" w:name="_Toc526838749"/>
      <w:bookmarkStart w:id="667" w:name="_Toc526838588"/>
      <w:bookmarkStart w:id="668" w:name="_Toc526851380"/>
      <w:bookmarkStart w:id="669" w:name="_Toc106079533"/>
      <w:bookmarkStart w:id="670" w:name="_Toc107027580"/>
      <w:bookmarkStart w:id="671" w:name="_Toc107027790"/>
      <w:bookmarkStart w:id="672" w:name="_Toc339974676"/>
      <w:bookmarkEnd w:id="1"/>
      <w:bookmarkEnd w:id="12"/>
      <w:bookmarkEnd w:id="13"/>
      <w:bookmarkEnd w:id="1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p>
    <w:p w14:paraId="7C7E44C2" w14:textId="77777777" w:rsidR="00404E12" w:rsidRPr="00327690" w:rsidRDefault="00404E12" w:rsidP="00404E12">
      <w:pPr>
        <w:pStyle w:val="ListParagraph"/>
        <w:numPr>
          <w:ilvl w:val="0"/>
          <w:numId w:val="43"/>
        </w:numPr>
      </w:pPr>
      <w:r w:rsidRPr="00327690">
        <w:t>Appendix G – Glossary</w:t>
      </w:r>
    </w:p>
    <w:p w14:paraId="2175F6A2" w14:textId="77777777" w:rsidR="00404E12" w:rsidRPr="00327690" w:rsidRDefault="00404E12" w:rsidP="00404E12">
      <w:pPr>
        <w:pStyle w:val="ListParagraph"/>
        <w:numPr>
          <w:ilvl w:val="0"/>
          <w:numId w:val="43"/>
        </w:numPr>
      </w:pPr>
      <w:r w:rsidRPr="00327690">
        <w:t>Appendix H – Abbreviations and Acronyms</w:t>
      </w:r>
    </w:p>
    <w:p w14:paraId="788199C1" w14:textId="264338C9" w:rsidR="00DD6BEF" w:rsidRPr="00327690" w:rsidRDefault="00404E12" w:rsidP="00404E12">
      <w:pPr>
        <w:pStyle w:val="ListParagraph"/>
        <w:numPr>
          <w:ilvl w:val="0"/>
          <w:numId w:val="43"/>
        </w:numPr>
        <w:spacing w:before="0" w:after="0"/>
        <w:jc w:val="left"/>
        <w:rPr>
          <w:rFonts w:eastAsia="Arial Unicode MS"/>
          <w:b/>
          <w:bCs/>
          <w:caps/>
          <w:kern w:val="36"/>
          <w:sz w:val="28"/>
          <w:szCs w:val="48"/>
        </w:rPr>
      </w:pPr>
      <w:r w:rsidRPr="00327690">
        <w:t>Appendix I – Bibliography</w:t>
      </w:r>
      <w:r w:rsidR="00DD6BEF" w:rsidRPr="00327690">
        <w:br w:type="page"/>
      </w:r>
    </w:p>
    <w:p w14:paraId="264B2401" w14:textId="6885B2A2" w:rsidR="005D560B" w:rsidRPr="00327690" w:rsidRDefault="580D5748" w:rsidP="00961754">
      <w:pPr>
        <w:pStyle w:val="Heading6"/>
      </w:pPr>
      <w:bookmarkStart w:id="673" w:name="_Toc86246328"/>
      <w:bookmarkEnd w:id="667"/>
      <w:bookmarkEnd w:id="668"/>
      <w:bookmarkEnd w:id="669"/>
      <w:bookmarkEnd w:id="670"/>
      <w:bookmarkEnd w:id="671"/>
      <w:bookmarkEnd w:id="672"/>
      <w:r w:rsidRPr="00327690">
        <w:lastRenderedPageBreak/>
        <w:t xml:space="preserve">Analysis </w:t>
      </w:r>
      <w:r w:rsidR="4DA7BC9F" w:rsidRPr="00327690">
        <w:t>D</w:t>
      </w:r>
      <w:r w:rsidR="51FD1B7C" w:rsidRPr="00327690">
        <w:t>etails</w:t>
      </w:r>
      <w:bookmarkStart w:id="674" w:name="_Toc79586719"/>
      <w:bookmarkEnd w:id="673"/>
    </w:p>
    <w:p w14:paraId="2BB0F88E" w14:textId="3579FC9E" w:rsidR="005D560B" w:rsidRPr="00327690" w:rsidRDefault="51FD1B7C" w:rsidP="00961754">
      <w:pPr>
        <w:pStyle w:val="Heading7"/>
      </w:pPr>
      <w:bookmarkStart w:id="675" w:name="_Toc79586728"/>
      <w:r w:rsidRPr="00327690">
        <w:t xml:space="preserve">Age </w:t>
      </w:r>
      <w:r w:rsidR="49CF3A79" w:rsidRPr="00327690">
        <w:t>A</w:t>
      </w:r>
      <w:r w:rsidRPr="00327690">
        <w:t>djustment</w:t>
      </w:r>
      <w:bookmarkEnd w:id="675"/>
    </w:p>
    <w:p w14:paraId="3F3C3049" w14:textId="3726B1C5" w:rsidR="005D560B" w:rsidRPr="00327690" w:rsidRDefault="51FD1B7C" w:rsidP="001B78F8">
      <w:pPr>
        <w:spacing w:before="120" w:after="120"/>
        <w:jc w:val="left"/>
      </w:pPr>
      <w:r w:rsidRPr="00327690">
        <w:t xml:space="preserve">Data </w:t>
      </w:r>
      <w:r w:rsidR="02F01BC5" w:rsidRPr="00327690">
        <w:t xml:space="preserve">are </w:t>
      </w:r>
      <w:r w:rsidRPr="00327690">
        <w:t xml:space="preserve">age-adjusted </w:t>
      </w:r>
      <w:r w:rsidR="22BD45AE" w:rsidRPr="00327690">
        <w:t>to</w:t>
      </w:r>
      <w:r w:rsidRPr="00327690">
        <w:t xml:space="preserve"> eliminate differences in observed </w:t>
      </w:r>
      <w:r w:rsidR="6E1D7B92" w:rsidRPr="00327690">
        <w:t xml:space="preserve">results </w:t>
      </w:r>
      <w:r w:rsidRPr="00327690">
        <w:t>that result from differences in the age distribution of the population among geographies. The projected 2000 U.S. population was used as the standard population.</w:t>
      </w:r>
      <w:r w:rsidR="009060AD" w:rsidRPr="00327690">
        <w:rPr>
          <w:rStyle w:val="FootnoteReference"/>
        </w:rPr>
        <w:footnoteReference w:id="11"/>
      </w:r>
      <w:r w:rsidRPr="00327690">
        <w:t xml:space="preserve"> The specific age groups used for age adjustment are 2</w:t>
      </w:r>
      <w:r w:rsidR="006A1DE4" w:rsidRPr="00327690">
        <w:t>0</w:t>
      </w:r>
      <w:r w:rsidRPr="00327690">
        <w:t xml:space="preserve"> to </w:t>
      </w:r>
      <w:r w:rsidR="006A1DE4" w:rsidRPr="00327690">
        <w:t>2</w:t>
      </w:r>
      <w:r w:rsidRPr="00327690">
        <w:t xml:space="preserve">4 years, </w:t>
      </w:r>
      <w:r w:rsidR="006A1DE4" w:rsidRPr="00327690">
        <w:t>25</w:t>
      </w:r>
      <w:r w:rsidRPr="00327690">
        <w:t xml:space="preserve"> to </w:t>
      </w:r>
      <w:r w:rsidR="006C348A" w:rsidRPr="00327690">
        <w:t>34</w:t>
      </w:r>
      <w:r w:rsidRPr="00327690">
        <w:t xml:space="preserve"> years, </w:t>
      </w:r>
      <w:r w:rsidR="006A1DE4" w:rsidRPr="00327690">
        <w:t>3</w:t>
      </w:r>
      <w:r w:rsidR="006C348A" w:rsidRPr="00327690">
        <w:t>5</w:t>
      </w:r>
      <w:r w:rsidRPr="00327690">
        <w:t xml:space="preserve"> to </w:t>
      </w:r>
      <w:r w:rsidR="006C348A" w:rsidRPr="00327690">
        <w:t>4</w:t>
      </w:r>
      <w:r w:rsidR="006A1DE4" w:rsidRPr="00327690">
        <w:t>4</w:t>
      </w:r>
      <w:r w:rsidRPr="00327690">
        <w:t xml:space="preserve"> years</w:t>
      </w:r>
      <w:r w:rsidR="006A1DE4" w:rsidRPr="00327690">
        <w:t xml:space="preserve">, </w:t>
      </w:r>
      <w:r w:rsidR="006C348A" w:rsidRPr="00327690">
        <w:t>45 to 54 years, and 55 to 64 years</w:t>
      </w:r>
      <w:r w:rsidRPr="00327690">
        <w:t>. Age</w:t>
      </w:r>
      <w:r w:rsidR="43FBACAC" w:rsidRPr="00327690">
        <w:t>-</w:t>
      </w:r>
      <w:r w:rsidRPr="00327690">
        <w:t xml:space="preserve">adjusted values may </w:t>
      </w:r>
      <w:r w:rsidR="39F0E937" w:rsidRPr="00327690">
        <w:t xml:space="preserve">differ from </w:t>
      </w:r>
      <w:r w:rsidRPr="00327690">
        <w:t xml:space="preserve">weighted values </w:t>
      </w:r>
      <w:r w:rsidR="39F0E937" w:rsidRPr="00327690">
        <w:t xml:space="preserve">even though </w:t>
      </w:r>
      <w:r w:rsidRPr="00327690">
        <w:t xml:space="preserve">age is used within the weighting </w:t>
      </w:r>
      <w:r w:rsidR="0CCD782E" w:rsidRPr="00327690">
        <w:t>program</w:t>
      </w:r>
      <w:r w:rsidR="39F0E937" w:rsidRPr="00327690">
        <w:t xml:space="preserve"> since the age distribution within a geography (</w:t>
      </w:r>
      <w:r w:rsidR="7FC1F406" w:rsidRPr="00327690">
        <w:t>GEO3</w:t>
      </w:r>
      <w:r w:rsidR="39F0E937" w:rsidRPr="00327690">
        <w:t>) may differ from the nation</w:t>
      </w:r>
      <w:r w:rsidRPr="00327690">
        <w:t>.</w:t>
      </w:r>
    </w:p>
    <w:p w14:paraId="03152C0D" w14:textId="2B27DBFF" w:rsidR="005D560B" w:rsidRPr="00327690" w:rsidRDefault="005D560B" w:rsidP="001B78F8">
      <w:pPr>
        <w:spacing w:before="120" w:after="120"/>
        <w:jc w:val="left"/>
      </w:pPr>
      <w:r w:rsidRPr="00327690">
        <w:t xml:space="preserve">Age adjustment, using the direct method, is the application of age-specific </w:t>
      </w:r>
      <w:r w:rsidR="00184BE2" w:rsidRPr="00327690">
        <w:t xml:space="preserve">results </w:t>
      </w:r>
      <w:r w:rsidRPr="00327690">
        <w:t xml:space="preserve">in a population of interest to a standardized age distribution </w:t>
      </w:r>
      <w:r w:rsidR="002E1A2F" w:rsidRPr="00327690">
        <w:t>to</w:t>
      </w:r>
      <w:r w:rsidRPr="00327690">
        <w:t xml:space="preserve"> eliminate differences in observed </w:t>
      </w:r>
      <w:r w:rsidR="00184BE2" w:rsidRPr="00327690">
        <w:t xml:space="preserve">results </w:t>
      </w:r>
      <w:r w:rsidRPr="00327690">
        <w:t>that result from age differences in population composition. This adjustment is usually done when comparing two or more populations at one point in time or one population at two or more points in time.</w:t>
      </w:r>
    </w:p>
    <w:p w14:paraId="5E47A5CB" w14:textId="77777777" w:rsidR="005D560B" w:rsidRPr="00327690" w:rsidRDefault="005D560B" w:rsidP="001B78F8">
      <w:pPr>
        <w:spacing w:before="120" w:after="120"/>
        <w:jc w:val="left"/>
      </w:pPr>
      <w:r w:rsidRPr="00327690">
        <w:t>Age-adjusted proportions are calculated by the direct method as follows:</w:t>
      </w:r>
    </w:p>
    <w:p w14:paraId="7DB049FE" w14:textId="77777777" w:rsidR="005D560B" w:rsidRPr="00327690" w:rsidRDefault="00357F2D" w:rsidP="001B78F8">
      <w:pPr>
        <w:spacing w:before="120" w:after="120"/>
        <w:jc w:val="left"/>
      </w:pPr>
      <m:oMathPara>
        <m:oMath>
          <m:nary>
            <m:naryPr>
              <m:chr m:val="∑"/>
              <m:limLoc m:val="undOvr"/>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xml:space="preserve"> × </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P</m:t>
                      </m:r>
                    </m:den>
                  </m:f>
                </m:e>
              </m:d>
            </m:e>
          </m:nary>
        </m:oMath>
      </m:oMathPara>
    </w:p>
    <w:p w14:paraId="6F137FAB" w14:textId="332F8B52" w:rsidR="00956820" w:rsidRPr="00327690" w:rsidRDefault="005D560B" w:rsidP="00956820">
      <w:pPr>
        <w:spacing w:before="120" w:after="120"/>
        <w:jc w:val="left"/>
      </w:pPr>
      <w:r w:rsidRPr="00327690">
        <w:t>where m</w:t>
      </w:r>
      <w:r w:rsidRPr="00327690">
        <w:rPr>
          <w:vertAlign w:val="subscript"/>
        </w:rPr>
        <w:t>i</w:t>
      </w:r>
      <w:r w:rsidRPr="00327690">
        <w:t xml:space="preserve"> = measure of the proportion in age group </w:t>
      </w:r>
      <w:proofErr w:type="spellStart"/>
      <w:r w:rsidRPr="00327690">
        <w:rPr>
          <w:i/>
        </w:rPr>
        <w:t>i</w:t>
      </w:r>
      <w:proofErr w:type="spellEnd"/>
      <w:r w:rsidRPr="00327690">
        <w:t xml:space="preserve"> in the population of interest, p</w:t>
      </w:r>
      <w:r w:rsidRPr="00327690">
        <w:rPr>
          <w:vertAlign w:val="subscript"/>
        </w:rPr>
        <w:t xml:space="preserve">i </w:t>
      </w:r>
      <w:r w:rsidRPr="00327690">
        <w:t xml:space="preserve">= standard population in age group </w:t>
      </w:r>
      <w:proofErr w:type="spellStart"/>
      <w:r w:rsidRPr="00327690">
        <w:rPr>
          <w:i/>
        </w:rPr>
        <w:t>i</w:t>
      </w:r>
      <w:proofErr w:type="spellEnd"/>
      <w:r w:rsidRPr="00327690">
        <w:rPr>
          <w:iCs/>
        </w:rPr>
        <w:t>, and</w:t>
      </w:r>
      <w:r w:rsidR="00956820" w:rsidRPr="00327690">
        <w:rPr>
          <w:iCs/>
        </w:rPr>
        <w:t xml:space="preserve"> </w:t>
      </w:r>
      <w:r w:rsidR="00956820" w:rsidRPr="00327690">
        <w:t xml:space="preserve">n = total number of age groups over the age range of the age-adjusted </w:t>
      </w:r>
      <w:r w:rsidR="00184BE2" w:rsidRPr="00327690">
        <w:t>prevalence</w:t>
      </w:r>
      <w:r w:rsidR="00956820" w:rsidRPr="00327690">
        <w:t>.</w:t>
      </w:r>
    </w:p>
    <w:p w14:paraId="5A15C0A0" w14:textId="77777777" w:rsidR="005D560B" w:rsidRPr="00327690" w:rsidRDefault="005D560B" w:rsidP="001B78F8">
      <w:pPr>
        <w:spacing w:before="120" w:after="120"/>
        <w:jc w:val="left"/>
        <w:rPr>
          <w:iCs/>
        </w:rPr>
      </w:pPr>
    </w:p>
    <w:p w14:paraId="0F8B9D8F" w14:textId="77777777" w:rsidR="005D560B" w:rsidRPr="00327690" w:rsidRDefault="005D560B" w:rsidP="001B78F8">
      <w:pPr>
        <w:spacing w:before="120" w:after="120"/>
        <w:jc w:val="left"/>
        <w:rPr>
          <w:i/>
        </w:rPr>
      </w:pPr>
      <m:oMathPara>
        <m:oMath>
          <m:r>
            <m:rPr>
              <m:sty m:val="p"/>
            </m:rPr>
            <w:rPr>
              <w:rFonts w:ascii="Cambria Math" w:hAnsi="Cambria Math"/>
              <w:szCs w:val="28"/>
            </w:rPr>
            <m:t>P</m:t>
          </m:r>
          <m:r>
            <w:rPr>
              <w:rFonts w:ascii="Cambria Math" w:eastAsia="Cambria Math" w:hAnsi="Cambria Math" w:cs="Cambria Math"/>
              <w:szCs w:val="28"/>
            </w:rPr>
            <m:t>=</m:t>
          </m:r>
          <m:nary>
            <m:naryPr>
              <m:chr m:val="∑"/>
              <m:grow m:val="1"/>
              <m:ctrlPr>
                <w:rPr>
                  <w:rFonts w:ascii="Cambria Math" w:hAnsi="Cambria Math"/>
                  <w:szCs w:val="28"/>
                </w:rPr>
              </m:ctrlPr>
            </m:naryPr>
            <m:sub>
              <m:r>
                <w:rPr>
                  <w:rFonts w:ascii="Cambria Math" w:eastAsia="Cambria Math" w:hAnsi="Cambria Math" w:cs="Cambria Math"/>
                  <w:szCs w:val="28"/>
                </w:rPr>
                <m:t>i=1</m:t>
              </m:r>
            </m:sub>
            <m:sup>
              <m:r>
                <w:rPr>
                  <w:rFonts w:ascii="Cambria Math" w:eastAsia="Cambria Math" w:hAnsi="Cambria Math" w:cs="Cambria Math"/>
                  <w:szCs w:val="28"/>
                </w:rPr>
                <m:t>n</m:t>
              </m:r>
            </m:sup>
            <m:e>
              <m:sSub>
                <m:sSubPr>
                  <m:ctrlPr>
                    <w:rPr>
                      <w:rFonts w:ascii="Cambria Math" w:hAnsi="Cambria Math"/>
                      <w:szCs w:val="28"/>
                    </w:rPr>
                  </m:ctrlPr>
                </m:sSubPr>
                <m:e>
                  <m:r>
                    <w:rPr>
                      <w:rFonts w:ascii="Cambria Math" w:hAnsi="Cambria Math"/>
                      <w:szCs w:val="28"/>
                    </w:rPr>
                    <m:t>p</m:t>
                  </m:r>
                </m:e>
                <m:sub>
                  <m:r>
                    <w:rPr>
                      <w:rFonts w:ascii="Cambria Math" w:hAnsi="Cambria Math"/>
                      <w:szCs w:val="28"/>
                    </w:rPr>
                    <m:t>i</m:t>
                  </m:r>
                </m:sub>
              </m:sSub>
            </m:e>
          </m:nary>
        </m:oMath>
      </m:oMathPara>
    </w:p>
    <w:p w14:paraId="7A282BD8" w14:textId="77777777" w:rsidR="005D560B" w:rsidRPr="00327690" w:rsidRDefault="005D560B" w:rsidP="001B78F8">
      <w:pPr>
        <w:spacing w:before="120" w:after="120"/>
        <w:jc w:val="left"/>
      </w:pPr>
      <w:r w:rsidRPr="00327690">
        <w:t xml:space="preserve">Age adjustment by the direct method requires use of a standard age distribution. The standard for age adjusting proportions for data occurring after year 2000 is the year 2000 projected U.S. resident population. </w:t>
      </w:r>
    </w:p>
    <w:p w14:paraId="6AC53C45" w14:textId="0507E31F" w:rsidR="005D560B" w:rsidRPr="00327690" w:rsidRDefault="005D560B" w:rsidP="005D560B">
      <w:pPr>
        <w:spacing w:before="240" w:after="120"/>
        <w:jc w:val="left"/>
      </w:pPr>
      <w:r w:rsidRPr="00327690">
        <w:t xml:space="preserve">Age-adjusted prevalence </w:t>
      </w:r>
      <w:r w:rsidR="00882367" w:rsidRPr="00327690">
        <w:t xml:space="preserve">results </w:t>
      </w:r>
      <w:r w:rsidRPr="00327690">
        <w:t xml:space="preserve">and standard errors will typically be similar or identical to the weighted prevalence and standard errors. Age-adjusted </w:t>
      </w:r>
      <w:r w:rsidR="00882367" w:rsidRPr="00327690">
        <w:t xml:space="preserve">results </w:t>
      </w:r>
      <w:r w:rsidRPr="00327690">
        <w:t xml:space="preserve">may differ from weighted </w:t>
      </w:r>
      <w:r w:rsidR="00882367" w:rsidRPr="00327690">
        <w:t xml:space="preserve">results </w:t>
      </w:r>
      <w:r w:rsidRPr="00327690">
        <w:t xml:space="preserve">if one or more age group weighting cell was </w:t>
      </w:r>
      <w:r w:rsidR="00191555" w:rsidRPr="00327690">
        <w:t>aggregat</w:t>
      </w:r>
      <w:r w:rsidRPr="00327690">
        <w:t xml:space="preserve">ed. </w:t>
      </w:r>
    </w:p>
    <w:p w14:paraId="2BA61303" w14:textId="77777777" w:rsidR="005D560B" w:rsidRPr="00327690" w:rsidRDefault="51FD1B7C" w:rsidP="00961754">
      <w:pPr>
        <w:pStyle w:val="Heading7"/>
      </w:pPr>
      <w:r w:rsidRPr="00327690">
        <w:t>Body Mass Index</w:t>
      </w:r>
    </w:p>
    <w:p w14:paraId="1D341BF4" w14:textId="1A4D1D96" w:rsidR="005D560B" w:rsidRPr="00327690" w:rsidRDefault="006156A0" w:rsidP="001B78F8">
      <w:pPr>
        <w:spacing w:before="120" w:after="120"/>
        <w:jc w:val="left"/>
      </w:pPr>
      <w:r w:rsidRPr="00327690">
        <w:t>Body mass index (</w:t>
      </w:r>
      <w:r w:rsidR="005D560B" w:rsidRPr="00327690">
        <w:t>BMI</w:t>
      </w:r>
      <w:r w:rsidRPr="00327690">
        <w:t>)</w:t>
      </w:r>
      <w:r w:rsidR="005D560B" w:rsidRPr="00327690">
        <w:t xml:space="preserve"> is a </w:t>
      </w:r>
      <w:r w:rsidR="007C146F" w:rsidRPr="00327690">
        <w:t>patient</w:t>
      </w:r>
      <w:r w:rsidR="005D560B" w:rsidRPr="00327690">
        <w:t>’s weight in kilograms divided by the square of height in meters. A high BMI can be an indicator of high body fatness. BMI can be used to screen for weight categories that may lead to health problems, but it is not diagnos</w:t>
      </w:r>
      <w:r w:rsidR="00134F8D" w:rsidRPr="00327690">
        <w:t>is</w:t>
      </w:r>
      <w:r w:rsidR="005D560B" w:rsidRPr="00327690">
        <w:t xml:space="preserve"> of a </w:t>
      </w:r>
      <w:r w:rsidR="008C688B" w:rsidRPr="00327690">
        <w:t>patient</w:t>
      </w:r>
      <w:r w:rsidR="005D560B" w:rsidRPr="00327690">
        <w:t xml:space="preserve">’s body fatness or health. </w:t>
      </w:r>
    </w:p>
    <w:p w14:paraId="73212C84" w14:textId="7B784728" w:rsidR="005D560B" w:rsidRPr="00327690" w:rsidRDefault="005D560B" w:rsidP="001B78F8">
      <w:pPr>
        <w:spacing w:before="120" w:after="120"/>
        <w:jc w:val="left"/>
      </w:pPr>
      <w:r w:rsidRPr="00327690">
        <w:lastRenderedPageBreak/>
        <w:t xml:space="preserve">For </w:t>
      </w:r>
      <w:r w:rsidR="00E2369C" w:rsidRPr="00327690">
        <w:t>adults</w:t>
      </w:r>
      <w:r w:rsidR="006C348A" w:rsidRPr="00327690">
        <w:t xml:space="preserve"> </w:t>
      </w:r>
      <w:proofErr w:type="gramStart"/>
      <w:r w:rsidR="006C348A" w:rsidRPr="00327690">
        <w:t>age</w:t>
      </w:r>
      <w:proofErr w:type="gramEnd"/>
      <w:r w:rsidR="006C348A" w:rsidRPr="00327690">
        <w:t xml:space="preserve"> 20 through 64</w:t>
      </w:r>
      <w:r w:rsidRPr="00327690">
        <w:t>, BMI is</w:t>
      </w:r>
      <w:r w:rsidR="006C348A" w:rsidRPr="00327690">
        <w:t xml:space="preserve"> a person’s weight in kilograms divided by the square of height in meters</w:t>
      </w:r>
      <w:r w:rsidRPr="00327690">
        <w:t xml:space="preserve">. </w:t>
      </w:r>
      <w:r w:rsidR="006C348A" w:rsidRPr="00327690">
        <w:t>A</w:t>
      </w:r>
      <w:r w:rsidRPr="00327690">
        <w:t xml:space="preserve"> high amount of body fat can lead to weight-related diseases and other health issues. Being underweight can also put </w:t>
      </w:r>
      <w:r w:rsidR="008C688B" w:rsidRPr="00327690">
        <w:t>patient</w:t>
      </w:r>
      <w:r w:rsidRPr="00327690">
        <w:t>s at risk for health issues.</w:t>
      </w:r>
    </w:p>
    <w:p w14:paraId="3D1DAB4E" w14:textId="77777777" w:rsidR="00760F07" w:rsidRPr="00327690" w:rsidRDefault="005D560B" w:rsidP="001B78F8">
      <w:pPr>
        <w:spacing w:before="120" w:after="120"/>
        <w:jc w:val="left"/>
      </w:pPr>
      <w:r w:rsidRPr="00327690">
        <w:t xml:space="preserve">For more information, see </w:t>
      </w:r>
    </w:p>
    <w:p w14:paraId="4AAFBC09" w14:textId="069D8D61" w:rsidR="00760F07" w:rsidRPr="00327690" w:rsidRDefault="00357F2D" w:rsidP="001B78F8">
      <w:pPr>
        <w:spacing w:before="120" w:after="120"/>
        <w:jc w:val="left"/>
      </w:pPr>
      <w:hyperlink r:id="rId32" w:history="1">
        <w:r w:rsidR="00760F07" w:rsidRPr="00327690">
          <w:rPr>
            <w:rStyle w:val="Hyperlink"/>
          </w:rPr>
          <w:t>https://www.cdc.gov/healthyweight/assessing/bmi/adult_bmi/index.html</w:t>
        </w:r>
      </w:hyperlink>
      <w:r w:rsidR="00760F07" w:rsidRPr="00327690">
        <w:t xml:space="preserve">. </w:t>
      </w:r>
    </w:p>
    <w:p w14:paraId="7AD86CAA" w14:textId="4BA4B18D" w:rsidR="002360D5" w:rsidRPr="00327690" w:rsidRDefault="3672FF8B" w:rsidP="00251CA8">
      <w:pPr>
        <w:pStyle w:val="Heading7"/>
      </w:pPr>
      <w:r w:rsidRPr="00327690">
        <w:t>Data Sources (Inputs)</w:t>
      </w:r>
    </w:p>
    <w:p w14:paraId="5BCDC120" w14:textId="3A4B3895" w:rsidR="002360D5" w:rsidRPr="00327690" w:rsidRDefault="002360D5" w:rsidP="002360D5">
      <w:pPr>
        <w:spacing w:before="120" w:after="120"/>
        <w:jc w:val="left"/>
      </w:pPr>
      <w:r w:rsidRPr="00327690">
        <w:t xml:space="preserve">This document provides </w:t>
      </w:r>
      <w:r w:rsidR="009E751E" w:rsidRPr="00327690">
        <w:t xml:space="preserve">an </w:t>
      </w:r>
      <w:r w:rsidRPr="00327690">
        <w:t>implementation guid</w:t>
      </w:r>
      <w:r w:rsidR="009E751E" w:rsidRPr="00327690">
        <w:t>e</w:t>
      </w:r>
      <w:r w:rsidRPr="00327690">
        <w:t xml:space="preserve"> for </w:t>
      </w:r>
      <w:r w:rsidR="00E2369C" w:rsidRPr="00327690">
        <w:t>CODI-APQ</w:t>
      </w:r>
      <w:r w:rsidRPr="00327690">
        <w:t xml:space="preserve">s on </w:t>
      </w:r>
      <w:r w:rsidR="00E2369C" w:rsidRPr="00327690">
        <w:t>adult</w:t>
      </w:r>
      <w:r w:rsidRPr="00327690">
        <w:t xml:space="preserve"> data. Required input </w:t>
      </w:r>
      <w:r w:rsidR="008633E7" w:rsidRPr="00327690">
        <w:t>files</w:t>
      </w:r>
      <w:r w:rsidRPr="00327690">
        <w:t xml:space="preserve"> are the following:</w:t>
      </w:r>
    </w:p>
    <w:p w14:paraId="7F76BCC4" w14:textId="77777777" w:rsidR="002360D5" w:rsidRPr="00327690" w:rsidRDefault="002360D5" w:rsidP="002360D5">
      <w:pPr>
        <w:pStyle w:val="ListParagraph"/>
        <w:numPr>
          <w:ilvl w:val="0"/>
          <w:numId w:val="41"/>
        </w:numPr>
        <w:ind w:left="1350"/>
        <w:jc w:val="left"/>
        <w:rPr>
          <w:rFonts w:eastAsia="Arial Unicode MS"/>
        </w:rPr>
      </w:pPr>
      <w:r w:rsidRPr="00327690">
        <w:rPr>
          <w:rFonts w:eastAsia="Arial Unicode MS"/>
        </w:rPr>
        <w:t xml:space="preserve">EHRs (data in csv format, provided by user) provided by the user, and </w:t>
      </w:r>
    </w:p>
    <w:p w14:paraId="0934AABC" w14:textId="77777777" w:rsidR="002360D5" w:rsidRPr="00327690" w:rsidRDefault="3672FF8B" w:rsidP="002360D5">
      <w:pPr>
        <w:pStyle w:val="ListParagraph"/>
        <w:numPr>
          <w:ilvl w:val="0"/>
          <w:numId w:val="41"/>
        </w:numPr>
        <w:ind w:left="1350"/>
        <w:jc w:val="left"/>
      </w:pPr>
      <w:r w:rsidRPr="00327690">
        <w:rPr>
          <w:rFonts w:eastAsia="Arial Unicode MS"/>
        </w:rPr>
        <w:t>American Community Survey (ACS) data file (provided by the Health FFRDC</w:t>
      </w:r>
      <w:r w:rsidR="002360D5" w:rsidRPr="00327690">
        <w:rPr>
          <w:rStyle w:val="FootnoteReference"/>
          <w:rFonts w:eastAsia="Arial Unicode MS"/>
        </w:rPr>
        <w:footnoteReference w:id="12"/>
      </w:r>
      <w:r w:rsidRPr="00327690">
        <w:rPr>
          <w:rFonts w:eastAsia="Arial Unicode MS"/>
        </w:rPr>
        <w:t>).</w:t>
      </w:r>
    </w:p>
    <w:p w14:paraId="4486A7C4" w14:textId="2B9B2126" w:rsidR="002360D5" w:rsidRPr="00327690" w:rsidRDefault="00E2369C" w:rsidP="002360D5">
      <w:pPr>
        <w:spacing w:before="120" w:after="120"/>
        <w:jc w:val="left"/>
      </w:pPr>
      <w:r w:rsidRPr="00327690">
        <w:t>CODI-APQ</w:t>
      </w:r>
      <w:r w:rsidR="3672FF8B" w:rsidRPr="00327690">
        <w:t xml:space="preserve"> are intended for use with all available EHRs for a geography or subpopulation. The </w:t>
      </w:r>
      <w:r w:rsidR="0CCD782E" w:rsidRPr="00327690">
        <w:t>program</w:t>
      </w:r>
      <w:r w:rsidR="3672FF8B" w:rsidRPr="00327690">
        <w:t>s were created and tested with the Ambulatory Electronic Medical Record (AEMR)</w:t>
      </w:r>
      <w:r w:rsidR="002360D5" w:rsidRPr="00327690">
        <w:rPr>
          <w:rStyle w:val="FootnoteReference"/>
        </w:rPr>
        <w:footnoteReference w:id="13"/>
      </w:r>
      <w:r w:rsidR="3672FF8B" w:rsidRPr="00327690">
        <w:t xml:space="preserve"> data and synthetic data generated for CODI using </w:t>
      </w:r>
      <w:proofErr w:type="spellStart"/>
      <w:r w:rsidR="3672FF8B" w:rsidRPr="00327690">
        <w:t>Synthea</w:t>
      </w:r>
      <w:proofErr w:type="spellEnd"/>
      <w:r w:rsidR="3672FF8B" w:rsidRPr="00327690">
        <w:t>.</w:t>
      </w:r>
      <w:r w:rsidR="002360D5" w:rsidRPr="00327690">
        <w:rPr>
          <w:rStyle w:val="FootnoteReference"/>
        </w:rPr>
        <w:footnoteReference w:id="14"/>
      </w:r>
      <w:r w:rsidR="3672FF8B" w:rsidRPr="00327690">
        <w:t xml:space="preserve"> The guid</w:t>
      </w:r>
      <w:r w:rsidR="105D2BC1" w:rsidRPr="00327690">
        <w:t>e</w:t>
      </w:r>
      <w:r w:rsidR="3672FF8B" w:rsidRPr="00327690">
        <w:t xml:space="preserve"> provided in this document is implemented through open</w:t>
      </w:r>
      <w:r w:rsidR="105D2BC1" w:rsidRPr="00327690">
        <w:t>-</w:t>
      </w:r>
      <w:r w:rsidR="3672FF8B" w:rsidRPr="00327690">
        <w:t>access programs.</w:t>
      </w:r>
    </w:p>
    <w:p w14:paraId="7CDEF041" w14:textId="2653708E" w:rsidR="002360D5" w:rsidRPr="00327690" w:rsidRDefault="3672FF8B" w:rsidP="002360D5">
      <w:pPr>
        <w:spacing w:before="120" w:after="120"/>
        <w:jc w:val="left"/>
      </w:pPr>
      <w:r w:rsidRPr="00327690">
        <w:t xml:space="preserve">The </w:t>
      </w:r>
      <w:r w:rsidR="0CCD782E" w:rsidRPr="00327690">
        <w:t>program</w:t>
      </w:r>
      <w:r w:rsidRPr="00327690">
        <w:t xml:space="preserve">s were tested using EHRs and AEMRs. Both provide a non-probability sample of longitudinally linked patients’ </w:t>
      </w:r>
      <w:r w:rsidR="33399351" w:rsidRPr="00327690">
        <w:t>medical</w:t>
      </w:r>
      <w:r w:rsidRPr="00327690">
        <w:t xml:space="preserve"> records from within the United States. </w:t>
      </w:r>
      <w:r w:rsidR="00E2369C" w:rsidRPr="00327690">
        <w:t>CODI-APQ</w:t>
      </w:r>
      <w:r w:rsidRPr="00327690">
        <w:t xml:space="preserve"> subsets the file to </w:t>
      </w:r>
      <w:r w:rsidR="00E2369C" w:rsidRPr="00327690">
        <w:t>adults</w:t>
      </w:r>
      <w:r w:rsidRPr="00327690">
        <w:t xml:space="preserve"> age</w:t>
      </w:r>
      <w:r w:rsidR="51291CD6" w:rsidRPr="00327690">
        <w:t>d</w:t>
      </w:r>
      <w:r w:rsidRPr="00327690">
        <w:t xml:space="preserve"> 2</w:t>
      </w:r>
      <w:r w:rsidR="00E2369C" w:rsidRPr="00327690">
        <w:t>0</w:t>
      </w:r>
      <w:r w:rsidRPr="00327690">
        <w:t xml:space="preserve"> to </w:t>
      </w:r>
      <w:r w:rsidR="00E2369C" w:rsidRPr="00327690">
        <w:t>64</w:t>
      </w:r>
      <w:r w:rsidRPr="00327690">
        <w:t xml:space="preserve"> years of age. The </w:t>
      </w:r>
      <w:r w:rsidR="0CCD782E" w:rsidRPr="00327690">
        <w:t>program</w:t>
      </w:r>
      <w:r w:rsidRPr="00327690">
        <w:t>s assume a maximum of one record per year per patient. Data should include patient identifiers that link medical encounters to demographic and geographic characteristics including year of birth, race</w:t>
      </w:r>
      <w:r w:rsidR="43835D1E" w:rsidRPr="00327690">
        <w:t xml:space="preserve">, </w:t>
      </w:r>
      <w:r w:rsidRPr="00327690">
        <w:t>ethnicity</w:t>
      </w:r>
      <w:r w:rsidR="43835D1E" w:rsidRPr="00327690">
        <w:t xml:space="preserve"> (when race is not available)</w:t>
      </w:r>
      <w:r w:rsidRPr="00327690">
        <w:t>, sex, state, and either county or the first three digits of the ZIP Code Tabulation Area (ZCTA-3)</w:t>
      </w:r>
      <w:r w:rsidR="002360D5" w:rsidRPr="00327690">
        <w:rPr>
          <w:rStyle w:val="FootnoteReference"/>
        </w:rPr>
        <w:footnoteReference w:id="15"/>
      </w:r>
      <w:r w:rsidRPr="00327690">
        <w:t xml:space="preserve"> associated with the patient’s address. </w:t>
      </w:r>
      <w:r w:rsidR="5A54F2CE" w:rsidRPr="00327690">
        <w:t>Patient</w:t>
      </w:r>
      <w:r w:rsidRPr="00327690">
        <w:t xml:space="preserve">s are excluded from the analysis if their state and county or ZCTA-3 does not exist or if the </w:t>
      </w:r>
      <w:r w:rsidR="6E1D7B92" w:rsidRPr="00327690">
        <w:t xml:space="preserve">ACS </w:t>
      </w:r>
      <w:r w:rsidRPr="00327690">
        <w:t>estimated population count within their county or ZCTA-3 equals 0.</w:t>
      </w:r>
    </w:p>
    <w:p w14:paraId="0FB3D697" w14:textId="6EBFA0E2" w:rsidR="002360D5" w:rsidRPr="00327690" w:rsidRDefault="002360D5" w:rsidP="002360D5">
      <w:pPr>
        <w:spacing w:before="120" w:after="120"/>
        <w:jc w:val="left"/>
      </w:pPr>
      <w:r w:rsidRPr="00327690">
        <w:t xml:space="preserve">Testing of </w:t>
      </w:r>
      <w:r w:rsidR="00E2369C" w:rsidRPr="00327690">
        <w:t>CODI-APQ</w:t>
      </w:r>
      <w:r w:rsidRPr="00327690">
        <w:t xml:space="preserve"> included EHRs pre-processed using ‘growthcleanr.’ The ‘growthcleanr’ package is a publicly available </w:t>
      </w:r>
      <w:r w:rsidR="00D55B6C" w:rsidRPr="00327690">
        <w:t>program</w:t>
      </w:r>
      <w:r w:rsidRPr="00327690">
        <w:t xml:space="preserve"> for identifying biological implausible height and weight measurements in longitudinal </w:t>
      </w:r>
      <w:r w:rsidR="008633E7" w:rsidRPr="00327690">
        <w:t>files</w:t>
      </w:r>
      <w:r w:rsidRPr="00327690">
        <w:t xml:space="preserve"> at </w:t>
      </w:r>
      <w:hyperlink r:id="rId33" w:history="1">
        <w:r w:rsidRPr="00327690">
          <w:rPr>
            <w:rStyle w:val="Hyperlink"/>
          </w:rPr>
          <w:t>https://github.com/mitre/growthcleanr-web</w:t>
        </w:r>
      </w:hyperlink>
      <w:r w:rsidRPr="00327690">
        <w:t xml:space="preserve">. The </w:t>
      </w:r>
      <w:r w:rsidR="00EF6A6C" w:rsidRPr="00327690">
        <w:t>program</w:t>
      </w:r>
      <w:r w:rsidRPr="00327690">
        <w:t xml:space="preserve"> evaluates data against published growth trajectory charts for youth, teens and adults and flags measurements for plausibility </w:t>
      </w:r>
      <w:r w:rsidRPr="00327690">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rsidRPr="00327690">
        <w:instrText xml:space="preserve"> ADDIN EN.CITE </w:instrText>
      </w:r>
      <w:r w:rsidRPr="00327690">
        <w:fldChar w:fldCharType="begin">
          <w:fldData xml:space="preserve">PEVuZE5vdGU+PENpdGU+PEF1dGhvcj5EYXltb250PC9BdXRob3I+PFllYXI+MjAxNzwvWWVhcj48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</w:fldData>
        </w:fldChar>
      </w:r>
      <w:r w:rsidRPr="00327690">
        <w:instrText xml:space="preserve"> ADDIN EN.CITE.DATA </w:instrText>
      </w:r>
      <w:r w:rsidRPr="00327690">
        <w:fldChar w:fldCharType="end"/>
      </w:r>
      <w:r w:rsidRPr="00327690">
        <w:fldChar w:fldCharType="separate"/>
      </w:r>
      <w:r w:rsidRPr="00327690">
        <w:rPr>
          <w:noProof/>
        </w:rPr>
        <w:t>(</w:t>
      </w:r>
      <w:hyperlink w:anchor="_ENREF_9" w:tooltip="Daymont, 2017 #87" w:history="1">
        <w:r w:rsidR="00EF6A6C" w:rsidRPr="00327690">
          <w:rPr>
            <w:noProof/>
          </w:rPr>
          <w:t>Daymont et al., 2017</w:t>
        </w:r>
      </w:hyperlink>
      <w:r w:rsidRPr="00327690">
        <w:rPr>
          <w:noProof/>
        </w:rPr>
        <w:t>)</w:t>
      </w:r>
      <w:r w:rsidRPr="00327690">
        <w:fldChar w:fldCharType="end"/>
      </w:r>
      <w:r w:rsidRPr="00327690">
        <w:t xml:space="preserve">. </w:t>
      </w:r>
    </w:p>
    <w:p w14:paraId="2B80BA96" w14:textId="490C81A5" w:rsidR="00FC10B0" w:rsidRPr="00327690" w:rsidRDefault="3672FF8B" w:rsidP="00251CA8">
      <w:pPr>
        <w:pStyle w:val="BodyText"/>
        <w:jc w:val="left"/>
      </w:pPr>
      <w:r w:rsidRPr="00327690">
        <w:t>To statistically weight EHRs to the general population, the 2015-2019 American Community Survey (ACS) 5-year, population estimates by age, race, sex, and community educational attainment are used. Population counts are available by state and county or state and ZCTA-3.</w:t>
      </w:r>
    </w:p>
    <w:p w14:paraId="2EAB8F9B" w14:textId="77777777" w:rsidR="00FC10B0" w:rsidRPr="00327690" w:rsidRDefault="2A16F3EF" w:rsidP="00FC10B0">
      <w:pPr>
        <w:pStyle w:val="Heading7"/>
      </w:pPr>
      <w:bookmarkStart w:id="676" w:name="_Toc79586730"/>
      <w:r w:rsidRPr="00327690">
        <w:lastRenderedPageBreak/>
        <w:t xml:space="preserve"> Diabetes Spectrum</w:t>
      </w:r>
    </w:p>
    <w:p w14:paraId="06B0FCE3" w14:textId="428789DD" w:rsidR="00FC10B0" w:rsidRPr="00327690" w:rsidRDefault="00FC10B0" w:rsidP="00FC10B0">
      <w:pPr>
        <w:spacing w:before="120" w:after="120"/>
        <w:jc w:val="left"/>
      </w:pPr>
      <w:r w:rsidRPr="00327690">
        <w:t xml:space="preserve">Prevalence </w:t>
      </w:r>
      <w:r w:rsidR="008070BB" w:rsidRPr="00327690">
        <w:t>is</w:t>
      </w:r>
      <w:r w:rsidRPr="00327690">
        <w:t xml:space="preserve"> calculated from an optional indicator for diabetes spectrum. Diabetes indicators are based on phenotype and each patient can have must one diabetes assigned within a calendar year. Each </w:t>
      </w:r>
      <w:r w:rsidR="00E2369C" w:rsidRPr="00327690">
        <w:t>adult</w:t>
      </w:r>
      <w:r w:rsidRPr="00327690">
        <w:t xml:space="preserve"> may be classified as one of the following categories:</w:t>
      </w:r>
    </w:p>
    <w:p w14:paraId="4EE24032" w14:textId="14F2C6C4" w:rsidR="00FC10B0" w:rsidRPr="00327690" w:rsidRDefault="00FC10B0" w:rsidP="00FC10B0">
      <w:pPr>
        <w:numPr>
          <w:ilvl w:val="0"/>
          <w:numId w:val="89"/>
        </w:numPr>
        <w:spacing w:before="0" w:after="0"/>
        <w:jc w:val="left"/>
      </w:pPr>
      <w:r w:rsidRPr="00327690">
        <w:rPr>
          <w:b/>
          <w:bCs/>
        </w:rPr>
        <w:t>Diabetes</w:t>
      </w:r>
      <w:r w:rsidRPr="00327690">
        <w:t>: evidence of Type I or Type II diabetes</w:t>
      </w:r>
      <w:r w:rsidR="00DF59E5" w:rsidRPr="00327690">
        <w:t>,</w:t>
      </w:r>
    </w:p>
    <w:p w14:paraId="58C58CB0" w14:textId="40C00028" w:rsidR="00FC10B0" w:rsidRPr="00327690" w:rsidRDefault="00FC10B0" w:rsidP="00FC10B0">
      <w:pPr>
        <w:numPr>
          <w:ilvl w:val="0"/>
          <w:numId w:val="89"/>
        </w:numPr>
        <w:spacing w:before="0" w:after="0"/>
        <w:jc w:val="left"/>
      </w:pPr>
      <w:r w:rsidRPr="00327690">
        <w:rPr>
          <w:b/>
          <w:bCs/>
        </w:rPr>
        <w:t>Pre</w:t>
      </w:r>
      <w:r w:rsidR="009E751E" w:rsidRPr="00327690">
        <w:rPr>
          <w:b/>
          <w:bCs/>
        </w:rPr>
        <w:t>d</w:t>
      </w:r>
      <w:r w:rsidRPr="00327690">
        <w:rPr>
          <w:b/>
          <w:bCs/>
        </w:rPr>
        <w:t>iabetes</w:t>
      </w:r>
      <w:r w:rsidRPr="00327690">
        <w:t>: evidence of prediabetes</w:t>
      </w:r>
      <w:r w:rsidR="00DF59E5" w:rsidRPr="00327690">
        <w:t>,</w:t>
      </w:r>
    </w:p>
    <w:p w14:paraId="2DB32391" w14:textId="204DF1E0" w:rsidR="00FC10B0" w:rsidRPr="00327690" w:rsidRDefault="2A16F3EF" w:rsidP="00FC10B0">
      <w:pPr>
        <w:numPr>
          <w:ilvl w:val="0"/>
          <w:numId w:val="89"/>
        </w:numPr>
        <w:spacing w:before="0" w:after="0"/>
        <w:jc w:val="left"/>
      </w:pPr>
      <w:r w:rsidRPr="00327690">
        <w:rPr>
          <w:b/>
          <w:bCs/>
        </w:rPr>
        <w:t>No Evidence</w:t>
      </w:r>
      <w:r w:rsidRPr="00327690">
        <w:t>: no evidence of prediabetes or diabetes</w:t>
      </w:r>
      <w:r w:rsidRPr="00327690">
        <w:rPr>
          <w:rFonts w:cs="Arial"/>
        </w:rPr>
        <w:t xml:space="preserve">. </w:t>
      </w:r>
    </w:p>
    <w:p w14:paraId="0FD158C5" w14:textId="7121AF0A" w:rsidR="2BDE1E22" w:rsidRPr="00327690" w:rsidRDefault="00E2369C" w:rsidP="2F01C628">
      <w:pPr>
        <w:jc w:val="left"/>
      </w:pPr>
      <w:r w:rsidRPr="00327690">
        <w:t>CODI-APQ</w:t>
      </w:r>
      <w:r w:rsidR="2BDE1E22" w:rsidRPr="00327690">
        <w:t xml:space="preserve"> includes algorithms for prevalence of diabetes but can be modified by the end-user for other conditions. The algorithm was developed using a categorical variable for the diabetes spectrum where 1=</w:t>
      </w:r>
      <w:r w:rsidR="00AB1DE1" w:rsidRPr="00327690">
        <w:t>no evidence of diabetes</w:t>
      </w:r>
      <w:r w:rsidR="2BDE1E22" w:rsidRPr="00327690">
        <w:t>, 2=</w:t>
      </w:r>
      <w:r w:rsidR="00AB1DE1" w:rsidRPr="00327690">
        <w:t>pre-</w:t>
      </w:r>
      <w:r w:rsidR="2BDE1E22" w:rsidRPr="00327690">
        <w:t xml:space="preserve">diabetes, and 3=diabetes. Laboratory values, medications, and diagnosis codes in the AEMR data were used to define the variable for </w:t>
      </w:r>
      <w:proofErr w:type="gramStart"/>
      <w:r w:rsidR="2BDE1E22" w:rsidRPr="00327690">
        <w:t>each individual</w:t>
      </w:r>
      <w:proofErr w:type="gramEnd"/>
      <w:r w:rsidR="2BDE1E22" w:rsidRPr="00327690">
        <w:t xml:space="preserve">. A reference (or complete description) of the diabetes spectrum phenotype used for testing </w:t>
      </w:r>
      <w:r w:rsidRPr="00327690">
        <w:t>CODI-APQ</w:t>
      </w:r>
      <w:r w:rsidR="2BDE1E22" w:rsidRPr="00327690">
        <w:t xml:space="preserve"> will be provided in future releases of this user’s guide. Note, definitions of diabetes or other chronic conditions may vary by organization.</w:t>
      </w:r>
    </w:p>
    <w:p w14:paraId="23A6AFD3" w14:textId="31CFCA19" w:rsidR="005D560B" w:rsidRPr="00327690" w:rsidRDefault="51FD1B7C" w:rsidP="00961754">
      <w:pPr>
        <w:pStyle w:val="Heading8"/>
      </w:pPr>
      <w:r w:rsidRPr="00327690">
        <w:t>Prevalence</w:t>
      </w:r>
      <w:bookmarkEnd w:id="676"/>
      <w:r w:rsidR="4E54E6E4" w:rsidRPr="00327690">
        <w:t xml:space="preserve"> </w:t>
      </w:r>
    </w:p>
    <w:p w14:paraId="4CB3F623" w14:textId="0B88ED4A" w:rsidR="005D560B" w:rsidRPr="00327690" w:rsidRDefault="005D560B" w:rsidP="005D560B">
      <w:pPr>
        <w:spacing w:before="120" w:after="120"/>
        <w:jc w:val="left"/>
      </w:pPr>
      <w:r w:rsidRPr="00327690">
        <w:t>A prevalence is either:</w:t>
      </w:r>
    </w:p>
    <w:p w14:paraId="2EF6774E" w14:textId="44C77311" w:rsidR="005D560B" w:rsidRPr="00327690" w:rsidRDefault="005D560B" w:rsidP="00162D40">
      <w:pPr>
        <w:pStyle w:val="ListParagraph"/>
        <w:numPr>
          <w:ilvl w:val="0"/>
          <w:numId w:val="27"/>
        </w:numPr>
        <w:spacing w:before="80" w:after="80"/>
        <w:jc w:val="left"/>
        <w:rPr>
          <w:szCs w:val="20"/>
        </w:rPr>
      </w:pPr>
      <w:r w:rsidRPr="00327690">
        <w:rPr>
          <w:b/>
          <w:bCs/>
          <w:szCs w:val="20"/>
        </w:rPr>
        <w:t>Crude</w:t>
      </w:r>
      <w:r w:rsidRPr="00327690">
        <w:rPr>
          <w:szCs w:val="20"/>
        </w:rPr>
        <w:t>: the proportion of the sample that has a health condition</w:t>
      </w:r>
      <w:r w:rsidR="00324A77" w:rsidRPr="00327690">
        <w:rPr>
          <w:szCs w:val="20"/>
        </w:rPr>
        <w:t xml:space="preserve"> (</w:t>
      </w:r>
      <w:r w:rsidR="004F4322" w:rsidRPr="00327690">
        <w:rPr>
          <w:szCs w:val="20"/>
        </w:rPr>
        <w:t>BMI</w:t>
      </w:r>
      <w:r w:rsidR="00324A77" w:rsidRPr="00327690">
        <w:rPr>
          <w:szCs w:val="20"/>
        </w:rPr>
        <w:t xml:space="preserve"> or diabetes)</w:t>
      </w:r>
      <w:r w:rsidRPr="00327690">
        <w:rPr>
          <w:szCs w:val="20"/>
        </w:rPr>
        <w:t xml:space="preserve"> at a point in time. </w:t>
      </w:r>
    </w:p>
    <w:p w14:paraId="404BB5F7" w14:textId="1F03D8F2" w:rsidR="005D560B" w:rsidRPr="00327690" w:rsidRDefault="005D560B" w:rsidP="00162D40">
      <w:pPr>
        <w:pStyle w:val="ListParagraph"/>
        <w:numPr>
          <w:ilvl w:val="0"/>
          <w:numId w:val="27"/>
        </w:numPr>
        <w:spacing w:before="80" w:after="80"/>
        <w:jc w:val="left"/>
        <w:rPr>
          <w:szCs w:val="20"/>
        </w:rPr>
      </w:pPr>
      <w:r w:rsidRPr="00327690">
        <w:rPr>
          <w:b/>
          <w:bCs/>
          <w:szCs w:val="20"/>
        </w:rPr>
        <w:t>Weighted</w:t>
      </w:r>
      <w:r w:rsidRPr="00327690">
        <w:rPr>
          <w:szCs w:val="20"/>
        </w:rPr>
        <w:t xml:space="preserve">: the proportion of the population that has a health condition at a point in time. </w:t>
      </w:r>
      <w:r w:rsidR="00D12338" w:rsidRPr="00327690">
        <w:rPr>
          <w:szCs w:val="20"/>
        </w:rPr>
        <w:t>See the Appendix A section “</w:t>
      </w:r>
      <w:r w:rsidRPr="00327690">
        <w:rPr>
          <w:szCs w:val="20"/>
        </w:rPr>
        <w:t>Statistical Weights</w:t>
      </w:r>
      <w:r w:rsidR="00D12338" w:rsidRPr="00327690">
        <w:rPr>
          <w:szCs w:val="20"/>
        </w:rPr>
        <w:t>”</w:t>
      </w:r>
      <w:r w:rsidRPr="00327690">
        <w:rPr>
          <w:szCs w:val="20"/>
        </w:rPr>
        <w:t xml:space="preserve"> for more information. </w:t>
      </w:r>
    </w:p>
    <w:p w14:paraId="33909B46" w14:textId="232BC043" w:rsidR="005D560B" w:rsidRPr="00327690" w:rsidRDefault="005D560B" w:rsidP="00162D40">
      <w:pPr>
        <w:pStyle w:val="ListParagraph"/>
        <w:numPr>
          <w:ilvl w:val="0"/>
          <w:numId w:val="27"/>
        </w:numPr>
        <w:spacing w:before="80" w:after="80"/>
        <w:jc w:val="left"/>
        <w:rPr>
          <w:szCs w:val="20"/>
        </w:rPr>
      </w:pPr>
      <w:r w:rsidRPr="00327690">
        <w:rPr>
          <w:b/>
          <w:bCs/>
          <w:szCs w:val="20"/>
        </w:rPr>
        <w:t>Age-adjusted</w:t>
      </w:r>
      <w:r w:rsidRPr="00327690">
        <w:rPr>
          <w:szCs w:val="20"/>
        </w:rPr>
        <w:t xml:space="preserve">: the proportion of the population (adjusted by </w:t>
      </w:r>
      <w:r w:rsidR="00324A77" w:rsidRPr="00327690">
        <w:rPr>
          <w:szCs w:val="20"/>
        </w:rPr>
        <w:t xml:space="preserve">national distribution of </w:t>
      </w:r>
      <w:r w:rsidRPr="00327690">
        <w:rPr>
          <w:szCs w:val="20"/>
        </w:rPr>
        <w:t>age) that has a health condition at a point in time. See Appendix A</w:t>
      </w:r>
      <w:r w:rsidR="00D12338" w:rsidRPr="00327690">
        <w:rPr>
          <w:szCs w:val="20"/>
        </w:rPr>
        <w:t xml:space="preserve"> section</w:t>
      </w:r>
      <w:r w:rsidRPr="00327690">
        <w:rPr>
          <w:szCs w:val="20"/>
        </w:rPr>
        <w:t xml:space="preserve"> </w:t>
      </w:r>
      <w:r w:rsidR="00D12338" w:rsidRPr="00327690">
        <w:rPr>
          <w:szCs w:val="20"/>
        </w:rPr>
        <w:t>“</w:t>
      </w:r>
      <w:r w:rsidRPr="00327690">
        <w:rPr>
          <w:szCs w:val="20"/>
        </w:rPr>
        <w:t>Age</w:t>
      </w:r>
      <w:r w:rsidR="00324A77" w:rsidRPr="00327690">
        <w:rPr>
          <w:szCs w:val="20"/>
        </w:rPr>
        <w:t xml:space="preserve"> </w:t>
      </w:r>
      <w:r w:rsidRPr="00327690">
        <w:rPr>
          <w:szCs w:val="20"/>
        </w:rPr>
        <w:t>Adjustment</w:t>
      </w:r>
      <w:r w:rsidR="00D12338" w:rsidRPr="00327690">
        <w:rPr>
          <w:szCs w:val="20"/>
        </w:rPr>
        <w:t>”</w:t>
      </w:r>
      <w:r w:rsidRPr="00327690">
        <w:rPr>
          <w:szCs w:val="20"/>
        </w:rPr>
        <w:t xml:space="preserve"> for more information. </w:t>
      </w:r>
    </w:p>
    <w:p w14:paraId="4DA19E67" w14:textId="607B80F6" w:rsidR="005958F8" w:rsidRPr="00327690" w:rsidRDefault="55C1EB0A" w:rsidP="00961754">
      <w:pPr>
        <w:pStyle w:val="Heading7"/>
      </w:pPr>
      <w:r w:rsidRPr="00327690">
        <w:t xml:space="preserve">Race </w:t>
      </w:r>
    </w:p>
    <w:p w14:paraId="78899C76" w14:textId="1A2E0004" w:rsidR="00826565" w:rsidRPr="00327690" w:rsidRDefault="00826565" w:rsidP="00826565">
      <w:pPr>
        <w:pStyle w:val="BodyText"/>
        <w:rPr>
          <w:lang w:val="en-US" w:eastAsia="en-US"/>
        </w:rPr>
      </w:pPr>
      <w:r w:rsidRPr="00327690">
        <w:rPr>
          <w:lang w:val="en-US" w:eastAsia="en-US"/>
        </w:rPr>
        <w:t xml:space="preserve">Race </w:t>
      </w:r>
      <w:r w:rsidR="00300C38" w:rsidRPr="00327690">
        <w:rPr>
          <w:lang w:val="en-US" w:eastAsia="en-US"/>
        </w:rPr>
        <w:t xml:space="preserve">is </w:t>
      </w:r>
      <w:r w:rsidRPr="00327690">
        <w:rPr>
          <w:lang w:val="en-US" w:eastAsia="en-US"/>
        </w:rPr>
        <w:t xml:space="preserve">defined </w:t>
      </w:r>
      <w:r w:rsidR="00300C38" w:rsidRPr="00327690">
        <w:rPr>
          <w:lang w:val="en-US" w:eastAsia="en-US"/>
        </w:rPr>
        <w:t xml:space="preserve">by one of the </w:t>
      </w:r>
      <w:r w:rsidRPr="00327690">
        <w:rPr>
          <w:lang w:val="en-US" w:eastAsia="en-US"/>
        </w:rPr>
        <w:t>following categories:</w:t>
      </w:r>
      <w:r w:rsidR="00300C38" w:rsidRPr="00327690">
        <w:rPr>
          <w:lang w:val="en-US" w:eastAsia="en-US"/>
        </w:rPr>
        <w:t xml:space="preserve"> </w:t>
      </w:r>
      <w:r w:rsidRPr="00327690">
        <w:rPr>
          <w:lang w:val="en-US" w:eastAsia="en-US"/>
        </w:rPr>
        <w:t>White, Black, Asian (including Native Hawaiian and other Pacific Islanders), and</w:t>
      </w:r>
      <w:r w:rsidR="00324A77" w:rsidRPr="00327690">
        <w:rPr>
          <w:lang w:val="en-US" w:eastAsia="en-US"/>
        </w:rPr>
        <w:t xml:space="preserve"> </w:t>
      </w:r>
      <w:r w:rsidRPr="00327690">
        <w:rPr>
          <w:lang w:val="en-US" w:eastAsia="en-US"/>
        </w:rPr>
        <w:t>Other (including American Indian and Alaskan Native, some other race, two or more race)</w:t>
      </w:r>
      <w:r w:rsidR="00300C38" w:rsidRPr="00327690">
        <w:rPr>
          <w:lang w:val="en-US" w:eastAsia="en-US"/>
        </w:rPr>
        <w:t>.</w:t>
      </w:r>
    </w:p>
    <w:p w14:paraId="7AEAC779" w14:textId="6C2470F8" w:rsidR="00826565" w:rsidRPr="00327690" w:rsidRDefault="00826565" w:rsidP="00251CA8">
      <w:pPr>
        <w:pStyle w:val="BodyText"/>
      </w:pPr>
      <w:r w:rsidRPr="00327690">
        <w:rPr>
          <w:lang w:val="en-US" w:eastAsia="en-US"/>
        </w:rPr>
        <w:t>These racial categories conform to previous work using a</w:t>
      </w:r>
      <w:r w:rsidR="00300C38" w:rsidRPr="00327690">
        <w:rPr>
          <w:lang w:val="en-US" w:eastAsia="en-US"/>
        </w:rPr>
        <w:t xml:space="preserve"> sample EHRs file</w:t>
      </w:r>
      <w:r w:rsidRPr="00327690">
        <w:rPr>
          <w:lang w:val="en-US" w:eastAsia="en-US"/>
        </w:rPr>
        <w:t xml:space="preserve">. </w:t>
      </w:r>
      <w:r w:rsidR="00300C38" w:rsidRPr="00327690">
        <w:rPr>
          <w:lang w:val="en-US" w:eastAsia="en-US"/>
        </w:rPr>
        <w:t>T</w:t>
      </w:r>
      <w:r w:rsidRPr="00327690">
        <w:rPr>
          <w:lang w:val="en-US" w:eastAsia="en-US"/>
        </w:rPr>
        <w:t xml:space="preserve">hese categories </w:t>
      </w:r>
      <w:r w:rsidR="00300C38" w:rsidRPr="00327690">
        <w:rPr>
          <w:lang w:val="en-US" w:eastAsia="en-US"/>
        </w:rPr>
        <w:t xml:space="preserve">are used </w:t>
      </w:r>
      <w:r w:rsidRPr="00327690">
        <w:rPr>
          <w:lang w:val="en-US" w:eastAsia="en-US"/>
        </w:rPr>
        <w:t xml:space="preserve">because they are the race breakdowns available </w:t>
      </w:r>
      <w:r w:rsidR="00300C38" w:rsidRPr="00327690">
        <w:rPr>
          <w:lang w:val="en-US" w:eastAsia="en-US"/>
        </w:rPr>
        <w:t xml:space="preserve">when </w:t>
      </w:r>
      <w:r w:rsidR="00E2369C" w:rsidRPr="00327690">
        <w:rPr>
          <w:lang w:val="en-US" w:eastAsia="en-US"/>
        </w:rPr>
        <w:t>CODI-APQ</w:t>
      </w:r>
      <w:r w:rsidR="00300C38" w:rsidRPr="00327690">
        <w:rPr>
          <w:lang w:val="en-US" w:eastAsia="en-US"/>
        </w:rPr>
        <w:t xml:space="preserve"> was created</w:t>
      </w:r>
      <w:r w:rsidRPr="00327690">
        <w:rPr>
          <w:lang w:val="en-US" w:eastAsia="en-US"/>
        </w:rPr>
        <w:t xml:space="preserve">, though we recognize that these categories may not accurately reflect the way that </w:t>
      </w:r>
      <w:r w:rsidR="008C688B" w:rsidRPr="00327690">
        <w:rPr>
          <w:lang w:val="en-US" w:eastAsia="en-US"/>
        </w:rPr>
        <w:t>patients</w:t>
      </w:r>
      <w:r w:rsidRPr="00327690">
        <w:rPr>
          <w:lang w:val="en-US" w:eastAsia="en-US"/>
        </w:rPr>
        <w:t xml:space="preserve"> would self-identify and may conceal important differences within groups.</w:t>
      </w:r>
    </w:p>
    <w:p w14:paraId="4C46A451" w14:textId="70797D2C" w:rsidR="005D560B" w:rsidRPr="00327690" w:rsidRDefault="51FD1B7C" w:rsidP="00961754">
      <w:pPr>
        <w:pStyle w:val="Heading8"/>
      </w:pPr>
      <w:r w:rsidRPr="00327690">
        <w:t xml:space="preserve">Race </w:t>
      </w:r>
      <w:r w:rsidR="7939ACC0" w:rsidRPr="00327690">
        <w:t>E</w:t>
      </w:r>
      <w:r w:rsidRPr="00327690">
        <w:t>xclusion</w:t>
      </w:r>
    </w:p>
    <w:p w14:paraId="4D1A9B88" w14:textId="10882E91" w:rsidR="005D560B" w:rsidRPr="00327690" w:rsidRDefault="00E2369C" w:rsidP="005D560B">
      <w:pPr>
        <w:spacing w:before="120" w:after="120"/>
        <w:jc w:val="left"/>
      </w:pPr>
      <w:r w:rsidRPr="00327690">
        <w:t>Adults</w:t>
      </w:r>
      <w:r w:rsidR="00324A77" w:rsidRPr="00327690">
        <w:t xml:space="preserve"> from o</w:t>
      </w:r>
      <w:r w:rsidR="005D560B" w:rsidRPr="00327690">
        <w:t xml:space="preserve">ne or more races may be excluded from prevalence </w:t>
      </w:r>
      <w:r w:rsidR="008070BB" w:rsidRPr="00327690">
        <w:t>results</w:t>
      </w:r>
      <w:r w:rsidR="005D560B" w:rsidRPr="00327690">
        <w:t>.</w:t>
      </w:r>
      <w:r w:rsidR="001429FC" w:rsidRPr="00327690">
        <w:t xml:space="preserve"> Statistical weighting </w:t>
      </w:r>
      <w:r w:rsidR="00EF6A6C" w:rsidRPr="00327690">
        <w:t>program</w:t>
      </w:r>
      <w:r w:rsidR="001429FC" w:rsidRPr="00327690">
        <w:t>s require a large sample size (20 or more) in each strat</w:t>
      </w:r>
      <w:r w:rsidR="006C0027" w:rsidRPr="00327690">
        <w:t>um</w:t>
      </w:r>
      <w:r w:rsidR="001429FC" w:rsidRPr="00327690">
        <w:t xml:space="preserve">. </w:t>
      </w:r>
      <w:r w:rsidR="00300C38" w:rsidRPr="00327690">
        <w:t>If</w:t>
      </w:r>
      <w:r w:rsidR="001429FC" w:rsidRPr="00327690">
        <w:t xml:space="preserve"> one or more racial groups has an insufficient sample size, </w:t>
      </w:r>
      <w:r w:rsidR="00324A77" w:rsidRPr="00327690">
        <w:t xml:space="preserve">the </w:t>
      </w:r>
      <w:r w:rsidR="008C688B" w:rsidRPr="00327690">
        <w:t>patient</w:t>
      </w:r>
      <w:r w:rsidR="00324A77" w:rsidRPr="00327690">
        <w:t xml:space="preserve">s in the </w:t>
      </w:r>
      <w:r w:rsidR="001429FC" w:rsidRPr="00327690">
        <w:t>racial group impacted will automatically</w:t>
      </w:r>
      <w:r w:rsidR="00B11163" w:rsidRPr="00327690">
        <w:t xml:space="preserve"> be</w:t>
      </w:r>
      <w:r w:rsidR="001429FC" w:rsidRPr="00327690">
        <w:t xml:space="preserve"> </w:t>
      </w:r>
      <w:r w:rsidR="005D560B" w:rsidRPr="00327690">
        <w:t xml:space="preserve">excluded by the </w:t>
      </w:r>
      <w:r w:rsidR="00EF6A6C" w:rsidRPr="00327690">
        <w:t>program</w:t>
      </w:r>
      <w:r w:rsidR="005D560B" w:rsidRPr="00327690">
        <w:t xml:space="preserve">. </w:t>
      </w:r>
    </w:p>
    <w:p w14:paraId="4E0E4708" w14:textId="77777777" w:rsidR="00564FC9" w:rsidRPr="00327690" w:rsidRDefault="7E042D9A" w:rsidP="00564FC9">
      <w:pPr>
        <w:pStyle w:val="Heading8"/>
      </w:pPr>
      <w:r w:rsidRPr="00327690">
        <w:lastRenderedPageBreak/>
        <w:t>Sickle Cell Disease</w:t>
      </w:r>
    </w:p>
    <w:p w14:paraId="14C7D3DA" w14:textId="79D632AD" w:rsidR="00564FC9" w:rsidRPr="00327690" w:rsidRDefault="00564FC9" w:rsidP="00564FC9">
      <w:pPr>
        <w:spacing w:before="120" w:after="120"/>
        <w:jc w:val="left"/>
      </w:pPr>
      <w:r w:rsidRPr="00327690">
        <w:t xml:space="preserve">The race imputation uses presence of sickle cell disease </w:t>
      </w:r>
      <w:r w:rsidR="00324A77" w:rsidRPr="00327690">
        <w:t xml:space="preserve">(optional) </w:t>
      </w:r>
      <w:r w:rsidRPr="00327690">
        <w:t xml:space="preserve">to aid in </w:t>
      </w:r>
      <w:r w:rsidR="00882367" w:rsidRPr="00327690">
        <w:t>imputing</w:t>
      </w:r>
      <w:r w:rsidRPr="00327690">
        <w:t xml:space="preserve"> a </w:t>
      </w:r>
      <w:r w:rsidR="00A26390" w:rsidRPr="00327690">
        <w:t>patient</w:t>
      </w:r>
      <w:r w:rsidRPr="00327690">
        <w:t xml:space="preserve">’s race due to its strong correlation with race. The sickle cell disease phenotype used in the development phase includes the following: </w:t>
      </w:r>
    </w:p>
    <w:p w14:paraId="511712C8" w14:textId="77777777" w:rsidR="00564FC9" w:rsidRPr="00327690" w:rsidRDefault="00564FC9" w:rsidP="00564FC9">
      <w:pPr>
        <w:spacing w:before="120" w:after="120"/>
        <w:ind w:left="540" w:right="1350"/>
      </w:pPr>
      <w:r w:rsidRPr="00327690">
        <w:rPr>
          <w:b/>
          <w:bCs/>
        </w:rPr>
        <w:t>ICD-10 Codes</w:t>
      </w:r>
      <w:r w:rsidRPr="00327690">
        <w:t>: D57, D57.0, D57.00, D57.01, D57.02, D57.1, D57.2, D57.20, D57.21, D57.211, D57.212, D57.219, D57.3 (sickle cell trait), D57.4* (</w:t>
      </w:r>
      <w:proofErr w:type="spellStart"/>
      <w:r w:rsidRPr="00327690">
        <w:t>thalassemias</w:t>
      </w:r>
      <w:proofErr w:type="spellEnd"/>
      <w:r w:rsidRPr="00327690">
        <w:t>), D57.40, D57.41, D57.411, D57.412, D57.419, D57.8, D57.80, D57.81, D57.811, D57.812, D57.819</w:t>
      </w:r>
      <w:r w:rsidRPr="00327690">
        <w:tab/>
      </w:r>
      <w:r w:rsidRPr="00327690">
        <w:tab/>
      </w:r>
      <w:r w:rsidRPr="00327690">
        <w:tab/>
      </w:r>
      <w:r w:rsidRPr="00327690">
        <w:tab/>
      </w:r>
    </w:p>
    <w:p w14:paraId="7D387285" w14:textId="77777777" w:rsidR="00564FC9" w:rsidRPr="00327690" w:rsidRDefault="00564FC9" w:rsidP="00564FC9">
      <w:pPr>
        <w:spacing w:before="120" w:after="120"/>
        <w:ind w:left="540" w:right="1350"/>
      </w:pPr>
      <w:r w:rsidRPr="00327690">
        <w:rPr>
          <w:b/>
          <w:bCs/>
        </w:rPr>
        <w:t>ICD-9 Codes</w:t>
      </w:r>
      <w:r w:rsidRPr="00327690">
        <w:t>: 282.6, 282.60, 282.61, 282.62, 282.63, 282.64, 282.68, 282.69, 282.4* (</w:t>
      </w:r>
      <w:proofErr w:type="spellStart"/>
      <w:r w:rsidRPr="00327690">
        <w:t>thalassemias</w:t>
      </w:r>
      <w:proofErr w:type="spellEnd"/>
      <w:r w:rsidRPr="00327690">
        <w:t>), 282.40, 282.41, 282.42, 282.43, 282.44, 282.45, 282.46, 282.47, 282.49, 282.5 (sickle cell trait)</w:t>
      </w:r>
      <w:r w:rsidRPr="00327690">
        <w:tab/>
      </w:r>
      <w:r w:rsidRPr="00327690">
        <w:tab/>
      </w:r>
      <w:r w:rsidRPr="00327690">
        <w:tab/>
      </w:r>
      <w:r w:rsidRPr="00327690">
        <w:tab/>
      </w:r>
      <w:r w:rsidRPr="00327690">
        <w:tab/>
      </w:r>
      <w:r w:rsidRPr="00327690">
        <w:tab/>
      </w:r>
      <w:r w:rsidRPr="00327690">
        <w:tab/>
      </w:r>
      <w:r w:rsidRPr="00327690">
        <w:tab/>
      </w:r>
      <w:r w:rsidRPr="00327690">
        <w:tab/>
      </w:r>
    </w:p>
    <w:p w14:paraId="798E5FC9" w14:textId="77777777" w:rsidR="00564FC9" w:rsidRPr="00327690" w:rsidRDefault="00564FC9" w:rsidP="00564FC9">
      <w:pPr>
        <w:spacing w:before="120" w:after="120"/>
        <w:ind w:left="540" w:right="1350"/>
      </w:pPr>
      <w:r w:rsidRPr="00327690">
        <w:rPr>
          <w:b/>
          <w:bCs/>
        </w:rPr>
        <w:t>SNOMED</w:t>
      </w:r>
      <w:r w:rsidRPr="00327690">
        <w:t>: Concept ID 22281 (CC 127040003), Concept ID 26942 (CC 417425009), Concept ID 40485018 (CC 444108000), Concept ID 4213628 (CC 417357006), Concept ID 4216915 (CC 417279003), Concept ID 30683 (CC 416180004), Concept ID 315523 (CC 36472007), Concept ID 443738 (CC 416826005), Concept ID 321263 (CC 417048006), Concept ID 25518 (CC- 16402000 sickle cell trait), Concept ID 24006 (CC 35434009), Concept ID 443721 (CC 417517009), Concept ID 443726 (CC 417683006)</w:t>
      </w:r>
      <w:r w:rsidRPr="00327690">
        <w:tab/>
      </w:r>
      <w:r w:rsidRPr="00327690">
        <w:tab/>
      </w:r>
    </w:p>
    <w:p w14:paraId="65FD8B71" w14:textId="29632224" w:rsidR="00564FC9" w:rsidRPr="00327690" w:rsidRDefault="00564FC9" w:rsidP="00564FC9">
      <w:pPr>
        <w:spacing w:before="120" w:after="120"/>
        <w:jc w:val="left"/>
      </w:pPr>
      <w:r w:rsidRPr="00327690">
        <w:t xml:space="preserve">The probability of each race, given presence of sickle cell disease was calculated from a combination of published incidence rates as well as verified with AEMR where race and sickle cell disease were </w:t>
      </w:r>
      <w:r w:rsidR="00827901" w:rsidRPr="00327690">
        <w:t>available</w:t>
      </w:r>
      <w:r w:rsidRPr="00327690">
        <w:t xml:space="preserve">. </w:t>
      </w:r>
    </w:p>
    <w:p w14:paraId="4ADB5DC5" w14:textId="2BABC911" w:rsidR="00564FC9" w:rsidRPr="00327690" w:rsidRDefault="00564FC9" w:rsidP="007D5286">
      <w:pPr>
        <w:pStyle w:val="Caption"/>
      </w:pPr>
      <w:bookmarkStart w:id="677" w:name="_Toc85789263"/>
      <w:r w:rsidRPr="00327690">
        <w:t xml:space="preserve">Table </w:t>
      </w:r>
      <w:fldSimple w:instr=" SEQ Table \* ARABIC ">
        <w:r w:rsidR="001229CC" w:rsidRPr="00327690">
          <w:rPr>
            <w:noProof/>
          </w:rPr>
          <w:t>17</w:t>
        </w:r>
      </w:fldSimple>
      <w:r w:rsidR="001229CC" w:rsidRPr="00327690">
        <w:t>.</w:t>
      </w:r>
      <w:r w:rsidRPr="00327690">
        <w:t xml:space="preserve"> Proportions of Sickle Cell Disease Used to Impute Race</w:t>
      </w:r>
      <w:bookmarkEnd w:id="677"/>
    </w:p>
    <w:tbl>
      <w:tblPr>
        <w:tblStyle w:val="TableGrid"/>
        <w:tblW w:w="0" w:type="auto"/>
        <w:jc w:val="center"/>
        <w:tblLook w:val="04A0" w:firstRow="1" w:lastRow="0" w:firstColumn="1" w:lastColumn="0" w:noHBand="0" w:noVBand="1"/>
      </w:tblPr>
      <w:tblGrid>
        <w:gridCol w:w="2065"/>
        <w:gridCol w:w="2430"/>
      </w:tblGrid>
      <w:tr w:rsidR="00564FC9" w:rsidRPr="00327690" w14:paraId="50973E43" w14:textId="77777777" w:rsidTr="00251CA8">
        <w:trPr>
          <w:jc w:val="center"/>
        </w:trPr>
        <w:tc>
          <w:tcPr>
            <w:tcW w:w="2065" w:type="dxa"/>
            <w:shd w:val="clear" w:color="auto" w:fill="1F497D"/>
          </w:tcPr>
          <w:p w14:paraId="5CA921BC" w14:textId="77777777" w:rsidR="00564FC9" w:rsidRPr="00327690" w:rsidRDefault="00564FC9" w:rsidP="00251CA8">
            <w:pPr>
              <w:pStyle w:val="TableColumnHeading"/>
              <w:ind w:left="0"/>
              <w:jc w:val="center"/>
              <w:rPr>
                <w:b/>
                <w:bCs/>
                <w:color w:val="FFFFFF" w:themeColor="background1"/>
                <w:sz w:val="20"/>
                <w:szCs w:val="20"/>
              </w:rPr>
            </w:pPr>
            <w:r w:rsidRPr="00327690">
              <w:rPr>
                <w:b/>
                <w:bCs/>
                <w:color w:val="FFFFFF" w:themeColor="background1"/>
                <w:sz w:val="20"/>
                <w:szCs w:val="20"/>
              </w:rPr>
              <w:t>Race</w:t>
            </w:r>
          </w:p>
        </w:tc>
        <w:tc>
          <w:tcPr>
            <w:tcW w:w="2430" w:type="dxa"/>
            <w:shd w:val="clear" w:color="auto" w:fill="1F497D"/>
          </w:tcPr>
          <w:p w14:paraId="5F801AF6" w14:textId="77777777" w:rsidR="00564FC9" w:rsidRPr="00327690" w:rsidRDefault="00564FC9" w:rsidP="00251CA8">
            <w:pPr>
              <w:pStyle w:val="TableColumnHeading"/>
              <w:ind w:left="0"/>
              <w:jc w:val="center"/>
              <w:rPr>
                <w:b/>
                <w:bCs/>
                <w:color w:val="FFFFFF" w:themeColor="background1"/>
                <w:sz w:val="20"/>
                <w:szCs w:val="20"/>
              </w:rPr>
            </w:pPr>
            <w:r w:rsidRPr="00327690">
              <w:rPr>
                <w:b/>
                <w:bCs/>
                <w:color w:val="FFFFFF" w:themeColor="background1"/>
                <w:sz w:val="20"/>
                <w:szCs w:val="20"/>
              </w:rPr>
              <w:t>Sickle Cell Proportion</w:t>
            </w:r>
          </w:p>
        </w:tc>
      </w:tr>
      <w:tr w:rsidR="00564FC9" w:rsidRPr="00327690" w14:paraId="12C57A9E" w14:textId="77777777" w:rsidTr="00251CA8">
        <w:trPr>
          <w:jc w:val="center"/>
        </w:trPr>
        <w:tc>
          <w:tcPr>
            <w:tcW w:w="2065" w:type="dxa"/>
          </w:tcPr>
          <w:p w14:paraId="553C6396" w14:textId="77777777" w:rsidR="00564FC9" w:rsidRPr="00327690" w:rsidRDefault="00564FC9" w:rsidP="00251CA8">
            <w:pPr>
              <w:pStyle w:val="TableText1"/>
              <w:ind w:left="0"/>
            </w:pPr>
            <w:r w:rsidRPr="00327690">
              <w:t>African American</w:t>
            </w:r>
          </w:p>
        </w:tc>
        <w:tc>
          <w:tcPr>
            <w:tcW w:w="2430" w:type="dxa"/>
          </w:tcPr>
          <w:p w14:paraId="08C543C4" w14:textId="77777777" w:rsidR="00564FC9" w:rsidRPr="00327690" w:rsidRDefault="00564FC9" w:rsidP="00251CA8">
            <w:pPr>
              <w:pStyle w:val="TableText1"/>
              <w:ind w:left="0"/>
            </w:pPr>
            <w:r w:rsidRPr="00327690">
              <w:t>94.49%</w:t>
            </w:r>
          </w:p>
        </w:tc>
      </w:tr>
      <w:tr w:rsidR="00564FC9" w:rsidRPr="00327690" w14:paraId="1A6109D4" w14:textId="77777777" w:rsidTr="00251CA8">
        <w:trPr>
          <w:jc w:val="center"/>
        </w:trPr>
        <w:tc>
          <w:tcPr>
            <w:tcW w:w="2065" w:type="dxa"/>
          </w:tcPr>
          <w:p w14:paraId="3CFDACA8" w14:textId="77777777" w:rsidR="00564FC9" w:rsidRPr="00327690" w:rsidRDefault="00564FC9" w:rsidP="00251CA8">
            <w:pPr>
              <w:pStyle w:val="TableText1"/>
              <w:ind w:left="0"/>
            </w:pPr>
            <w:r w:rsidRPr="00327690">
              <w:t>White</w:t>
            </w:r>
          </w:p>
        </w:tc>
        <w:tc>
          <w:tcPr>
            <w:tcW w:w="2430" w:type="dxa"/>
          </w:tcPr>
          <w:p w14:paraId="6AD577C7" w14:textId="77777777" w:rsidR="00564FC9" w:rsidRPr="00327690" w:rsidRDefault="00564FC9" w:rsidP="00251CA8">
            <w:pPr>
              <w:pStyle w:val="TableText1"/>
              <w:ind w:left="0"/>
            </w:pPr>
            <w:r w:rsidRPr="00327690">
              <w:t>3.94%</w:t>
            </w:r>
          </w:p>
        </w:tc>
      </w:tr>
      <w:tr w:rsidR="00564FC9" w:rsidRPr="00327690" w14:paraId="7B3C30EC" w14:textId="77777777" w:rsidTr="00251CA8">
        <w:trPr>
          <w:jc w:val="center"/>
        </w:trPr>
        <w:tc>
          <w:tcPr>
            <w:tcW w:w="2065" w:type="dxa"/>
          </w:tcPr>
          <w:p w14:paraId="17C2B94C" w14:textId="77777777" w:rsidR="00564FC9" w:rsidRPr="00327690" w:rsidRDefault="00564FC9" w:rsidP="00251CA8">
            <w:pPr>
              <w:pStyle w:val="TableText1"/>
              <w:ind w:left="0"/>
            </w:pPr>
            <w:r w:rsidRPr="00327690">
              <w:t>Other</w:t>
            </w:r>
          </w:p>
        </w:tc>
        <w:tc>
          <w:tcPr>
            <w:tcW w:w="2430" w:type="dxa"/>
          </w:tcPr>
          <w:p w14:paraId="244B63B1" w14:textId="77777777" w:rsidR="00564FC9" w:rsidRPr="00327690" w:rsidRDefault="00564FC9" w:rsidP="00251CA8">
            <w:pPr>
              <w:pStyle w:val="TableText1"/>
              <w:ind w:left="0"/>
            </w:pPr>
            <w:r w:rsidRPr="00327690">
              <w:t>1.14%</w:t>
            </w:r>
          </w:p>
        </w:tc>
      </w:tr>
      <w:tr w:rsidR="00564FC9" w:rsidRPr="00327690" w14:paraId="531347E4" w14:textId="77777777" w:rsidTr="00251CA8">
        <w:trPr>
          <w:jc w:val="center"/>
        </w:trPr>
        <w:tc>
          <w:tcPr>
            <w:tcW w:w="2065" w:type="dxa"/>
          </w:tcPr>
          <w:p w14:paraId="4F2DD3B5" w14:textId="77777777" w:rsidR="00564FC9" w:rsidRPr="00327690" w:rsidRDefault="00564FC9" w:rsidP="00251CA8">
            <w:pPr>
              <w:pStyle w:val="TableText1"/>
              <w:ind w:left="0"/>
            </w:pPr>
            <w:r w:rsidRPr="00327690">
              <w:t>Asian</w:t>
            </w:r>
          </w:p>
        </w:tc>
        <w:tc>
          <w:tcPr>
            <w:tcW w:w="2430" w:type="dxa"/>
          </w:tcPr>
          <w:p w14:paraId="2C1F97E7" w14:textId="77777777" w:rsidR="00564FC9" w:rsidRPr="00327690" w:rsidRDefault="00564FC9" w:rsidP="00251CA8">
            <w:pPr>
              <w:pStyle w:val="TableText1"/>
              <w:ind w:left="0"/>
            </w:pPr>
            <w:r w:rsidRPr="00327690">
              <w:t>0.42%</w:t>
            </w:r>
          </w:p>
        </w:tc>
      </w:tr>
    </w:tbl>
    <w:p w14:paraId="10CD7DA9" w14:textId="3CF42B06" w:rsidR="005D560B" w:rsidRPr="00327690" w:rsidRDefault="51FD1B7C" w:rsidP="00961754">
      <w:pPr>
        <w:pStyle w:val="Heading8"/>
      </w:pPr>
      <w:r w:rsidRPr="00327690">
        <w:t xml:space="preserve">Race </w:t>
      </w:r>
      <w:r w:rsidR="7939ACC0" w:rsidRPr="00327690">
        <w:t>I</w:t>
      </w:r>
      <w:r w:rsidRPr="00327690">
        <w:t>mputation</w:t>
      </w:r>
    </w:p>
    <w:p w14:paraId="365A7A49" w14:textId="7666F576" w:rsidR="005D560B" w:rsidRPr="00327690" w:rsidRDefault="005D560B" w:rsidP="005D560B">
      <w:pPr>
        <w:spacing w:before="120" w:after="120"/>
        <w:jc w:val="left"/>
      </w:pPr>
      <w:r w:rsidRPr="00327690">
        <w:t xml:space="preserve">Race is a required input for </w:t>
      </w:r>
      <w:r w:rsidR="00E2369C" w:rsidRPr="00327690">
        <w:t>CODI-APQ</w:t>
      </w:r>
      <w:r w:rsidRPr="00327690">
        <w:t xml:space="preserve">. The </w:t>
      </w:r>
      <w:r w:rsidR="008B4418" w:rsidRPr="00327690">
        <w:t>data inputs and link population data (</w:t>
      </w:r>
      <w:r w:rsidRPr="00327690">
        <w:t>pre-processing</w:t>
      </w:r>
      <w:r w:rsidR="008B4418" w:rsidRPr="00327690">
        <w:t>)</w:t>
      </w:r>
      <w:r w:rsidRPr="00327690">
        <w:t xml:space="preserve"> </w:t>
      </w:r>
      <w:r w:rsidR="00EF6A6C" w:rsidRPr="00327690">
        <w:t>program</w:t>
      </w:r>
      <w:r w:rsidRPr="00327690">
        <w:t xml:space="preserve"> i</w:t>
      </w:r>
      <w:r w:rsidR="00C25FC0" w:rsidRPr="00327690">
        <w:t>n</w:t>
      </w:r>
      <w:r w:rsidRPr="00327690">
        <w:t xml:space="preserve">puts race for each </w:t>
      </w:r>
      <w:r w:rsidR="00E2369C" w:rsidRPr="00327690">
        <w:t>adult</w:t>
      </w:r>
      <w:r w:rsidRPr="00327690">
        <w:t xml:space="preserve"> missing race information. The </w:t>
      </w:r>
      <w:r w:rsidR="00EF6A6C" w:rsidRPr="00327690">
        <w:t>program</w:t>
      </w:r>
      <w:r w:rsidRPr="00327690">
        <w:t xml:space="preserve"> operates sequentially in three phases, imputing race for </w:t>
      </w:r>
      <w:r w:rsidR="00E2369C" w:rsidRPr="00327690">
        <w:t>adults</w:t>
      </w:r>
      <w:r w:rsidRPr="00327690">
        <w:t xml:space="preserve"> </w:t>
      </w:r>
      <w:r w:rsidR="002B75EC" w:rsidRPr="00327690">
        <w:t>in one of the following three phases, those who</w:t>
      </w:r>
      <w:r w:rsidRPr="00327690">
        <w:t xml:space="preserve">: </w:t>
      </w:r>
    </w:p>
    <w:p w14:paraId="48121DB5" w14:textId="508A9975" w:rsidR="005D560B" w:rsidRPr="00327690" w:rsidRDefault="005D560B" w:rsidP="00162D40">
      <w:pPr>
        <w:pStyle w:val="ListParagraph"/>
        <w:numPr>
          <w:ilvl w:val="0"/>
          <w:numId w:val="28"/>
        </w:numPr>
        <w:spacing w:before="80" w:after="80"/>
        <w:jc w:val="left"/>
        <w:rPr>
          <w:szCs w:val="20"/>
        </w:rPr>
      </w:pPr>
      <w:r w:rsidRPr="00327690">
        <w:rPr>
          <w:szCs w:val="20"/>
        </w:rPr>
        <w:t xml:space="preserve">Have </w:t>
      </w:r>
      <w:r w:rsidR="007F6B85" w:rsidRPr="00327690">
        <w:rPr>
          <w:szCs w:val="20"/>
        </w:rPr>
        <w:t>sickle cell disease</w:t>
      </w:r>
      <w:r w:rsidRPr="00327690">
        <w:rPr>
          <w:szCs w:val="20"/>
        </w:rPr>
        <w:t xml:space="preserve">, </w:t>
      </w:r>
    </w:p>
    <w:p w14:paraId="7A0A84C3" w14:textId="319018F3" w:rsidR="005D560B" w:rsidRPr="00327690" w:rsidRDefault="005D560B" w:rsidP="00162D40">
      <w:pPr>
        <w:pStyle w:val="ListParagraph"/>
        <w:numPr>
          <w:ilvl w:val="0"/>
          <w:numId w:val="28"/>
        </w:numPr>
        <w:spacing w:before="80" w:after="80"/>
        <w:jc w:val="left"/>
        <w:rPr>
          <w:szCs w:val="20"/>
        </w:rPr>
      </w:pPr>
      <w:r w:rsidRPr="00327690">
        <w:rPr>
          <w:szCs w:val="20"/>
        </w:rPr>
        <w:t xml:space="preserve">Are identified as Hispanic and do not have </w:t>
      </w:r>
      <w:r w:rsidR="007F6B85" w:rsidRPr="00327690">
        <w:rPr>
          <w:szCs w:val="20"/>
        </w:rPr>
        <w:t>sickle cell disease</w:t>
      </w:r>
      <w:r w:rsidRPr="00327690">
        <w:rPr>
          <w:szCs w:val="20"/>
        </w:rPr>
        <w:t>, or</w:t>
      </w:r>
    </w:p>
    <w:p w14:paraId="00942F25" w14:textId="7C240805" w:rsidR="005D560B" w:rsidRPr="00327690" w:rsidRDefault="005D560B" w:rsidP="00162D40">
      <w:pPr>
        <w:pStyle w:val="ListParagraph"/>
        <w:numPr>
          <w:ilvl w:val="0"/>
          <w:numId w:val="28"/>
        </w:numPr>
        <w:spacing w:before="80" w:after="80"/>
        <w:jc w:val="left"/>
        <w:rPr>
          <w:szCs w:val="20"/>
        </w:rPr>
      </w:pPr>
      <w:r w:rsidRPr="00327690">
        <w:rPr>
          <w:szCs w:val="20"/>
        </w:rPr>
        <w:t xml:space="preserve">Neither have </w:t>
      </w:r>
      <w:r w:rsidR="007F6B85" w:rsidRPr="00327690">
        <w:rPr>
          <w:szCs w:val="20"/>
        </w:rPr>
        <w:t>sickle cell disease</w:t>
      </w:r>
      <w:r w:rsidRPr="00327690">
        <w:rPr>
          <w:szCs w:val="20"/>
        </w:rPr>
        <w:t xml:space="preserve"> nor are identified as Hispanic</w:t>
      </w:r>
      <w:r w:rsidR="00BC1772" w:rsidRPr="00327690">
        <w:rPr>
          <w:szCs w:val="20"/>
        </w:rPr>
        <w:t>.</w:t>
      </w:r>
    </w:p>
    <w:p w14:paraId="4FE14D1F" w14:textId="043761C6" w:rsidR="005D560B" w:rsidRPr="00327690" w:rsidRDefault="005D560B" w:rsidP="005D560B">
      <w:pPr>
        <w:spacing w:before="120" w:after="240"/>
        <w:jc w:val="left"/>
      </w:pPr>
      <w:r w:rsidRPr="00327690">
        <w:t>The</w:t>
      </w:r>
      <w:r w:rsidR="00CA22A1" w:rsidRPr="00327690">
        <w:t xml:space="preserve"> race imputation</w:t>
      </w:r>
      <w:r w:rsidRPr="00327690">
        <w:t xml:space="preserve"> </w:t>
      </w:r>
      <w:r w:rsidR="00BC1772" w:rsidRPr="00327690">
        <w:t xml:space="preserve">relies on </w:t>
      </w:r>
      <w:r w:rsidRPr="00327690">
        <w:t xml:space="preserve">a combination of </w:t>
      </w:r>
      <w:r w:rsidR="00C63AD3" w:rsidRPr="00327690">
        <w:t xml:space="preserve">medical </w:t>
      </w:r>
      <w:r w:rsidRPr="00327690">
        <w:t>and ACS dat</w:t>
      </w:r>
      <w:r w:rsidR="001234D2" w:rsidRPr="00327690">
        <w:t>a</w:t>
      </w:r>
      <w:r w:rsidR="00CA22A1" w:rsidRPr="00327690">
        <w:t>.</w:t>
      </w:r>
    </w:p>
    <w:p w14:paraId="11587E53" w14:textId="43B92465" w:rsidR="005D560B" w:rsidRPr="00327690" w:rsidRDefault="005D560B" w:rsidP="005D560B">
      <w:pPr>
        <w:spacing w:before="120" w:after="240"/>
        <w:jc w:val="left"/>
      </w:pPr>
      <w:r w:rsidRPr="00327690">
        <w:t xml:space="preserve">Once complete, the </w:t>
      </w:r>
      <w:r w:rsidR="000F20AD" w:rsidRPr="00327690">
        <w:t xml:space="preserve">results </w:t>
      </w:r>
      <w:r w:rsidRPr="00327690">
        <w:t xml:space="preserve">from each phase </w:t>
      </w:r>
      <w:r w:rsidR="00AA0F7E" w:rsidRPr="00327690">
        <w:t xml:space="preserve">are </w:t>
      </w:r>
      <w:r w:rsidR="00191555" w:rsidRPr="00327690">
        <w:t xml:space="preserve">aggregated </w:t>
      </w:r>
      <w:r w:rsidRPr="00327690">
        <w:t xml:space="preserve">with each </w:t>
      </w:r>
      <w:r w:rsidR="00E2369C" w:rsidRPr="00327690">
        <w:t>adult</w:t>
      </w:r>
      <w:r w:rsidRPr="00327690">
        <w:t xml:space="preserve"> with an EHR-provided race, an imputed race, or categorized as “unknown.” </w:t>
      </w:r>
    </w:p>
    <w:p w14:paraId="0AF2EFDA" w14:textId="7AB5DB2C" w:rsidR="005D560B" w:rsidRPr="00327690" w:rsidRDefault="005D560B" w:rsidP="005D560B">
      <w:pPr>
        <w:spacing w:before="120" w:after="120"/>
        <w:jc w:val="left"/>
      </w:pPr>
      <w:r w:rsidRPr="00327690">
        <w:lastRenderedPageBreak/>
        <w:t xml:space="preserve">A </w:t>
      </w:r>
      <w:r w:rsidR="00A26390" w:rsidRPr="00327690">
        <w:t xml:space="preserve">patient’s </w:t>
      </w:r>
      <w:r w:rsidRPr="00327690">
        <w:t xml:space="preserve">race may be missing after race imputation for one of four reasons: </w:t>
      </w:r>
    </w:p>
    <w:p w14:paraId="24E82C6E" w14:textId="588541D7" w:rsidR="005D560B" w:rsidRPr="00327690" w:rsidRDefault="005D560B" w:rsidP="00162D40">
      <w:pPr>
        <w:pStyle w:val="ListParagraph"/>
        <w:numPr>
          <w:ilvl w:val="0"/>
          <w:numId w:val="25"/>
        </w:numPr>
        <w:spacing w:before="80" w:after="80"/>
        <w:jc w:val="left"/>
        <w:rPr>
          <w:szCs w:val="20"/>
        </w:rPr>
      </w:pPr>
      <w:r w:rsidRPr="00327690">
        <w:rPr>
          <w:szCs w:val="20"/>
        </w:rPr>
        <w:t xml:space="preserve">The </w:t>
      </w:r>
      <w:r w:rsidR="00A26390" w:rsidRPr="00327690">
        <w:rPr>
          <w:szCs w:val="20"/>
        </w:rPr>
        <w:t xml:space="preserve">patient’s </w:t>
      </w:r>
      <w:r w:rsidRPr="00327690">
        <w:rPr>
          <w:szCs w:val="20"/>
        </w:rPr>
        <w:t>geography is either invalid or did not have a population count in the 201</w:t>
      </w:r>
      <w:r w:rsidR="009642D9" w:rsidRPr="00327690">
        <w:rPr>
          <w:szCs w:val="20"/>
        </w:rPr>
        <w:t>9</w:t>
      </w:r>
      <w:r w:rsidRPr="00327690">
        <w:rPr>
          <w:szCs w:val="20"/>
        </w:rPr>
        <w:t xml:space="preserve"> ACS.</w:t>
      </w:r>
    </w:p>
    <w:p w14:paraId="79FD2E35" w14:textId="490444B3" w:rsidR="005D560B" w:rsidRPr="00327690" w:rsidRDefault="005D560B" w:rsidP="00162D40">
      <w:pPr>
        <w:pStyle w:val="ListParagraph"/>
        <w:numPr>
          <w:ilvl w:val="0"/>
          <w:numId w:val="25"/>
        </w:numPr>
        <w:spacing w:before="80" w:after="80"/>
        <w:jc w:val="left"/>
        <w:rPr>
          <w:szCs w:val="20"/>
        </w:rPr>
      </w:pPr>
      <w:r w:rsidRPr="00327690">
        <w:rPr>
          <w:szCs w:val="20"/>
        </w:rPr>
        <w:t xml:space="preserve">The </w:t>
      </w:r>
      <w:r w:rsidR="00A26390" w:rsidRPr="00327690">
        <w:rPr>
          <w:szCs w:val="20"/>
        </w:rPr>
        <w:t xml:space="preserve">patient’s </w:t>
      </w:r>
      <w:r w:rsidRPr="00327690">
        <w:rPr>
          <w:szCs w:val="20"/>
        </w:rPr>
        <w:t xml:space="preserve">age is outside of the scope of the </w:t>
      </w:r>
      <w:r w:rsidR="00EF6A6C" w:rsidRPr="00327690">
        <w:rPr>
          <w:szCs w:val="20"/>
        </w:rPr>
        <w:t>program</w:t>
      </w:r>
      <w:r w:rsidRPr="00327690">
        <w:rPr>
          <w:szCs w:val="20"/>
        </w:rPr>
        <w:t xml:space="preserve"> or is unknown. Only persons </w:t>
      </w:r>
      <w:proofErr w:type="gramStart"/>
      <w:r w:rsidRPr="00327690">
        <w:rPr>
          <w:szCs w:val="20"/>
        </w:rPr>
        <w:t>age</w:t>
      </w:r>
      <w:proofErr w:type="gramEnd"/>
      <w:r w:rsidRPr="00327690">
        <w:rPr>
          <w:szCs w:val="20"/>
        </w:rPr>
        <w:t xml:space="preserve"> 2</w:t>
      </w:r>
      <w:r w:rsidR="00F91A86" w:rsidRPr="00327690">
        <w:rPr>
          <w:szCs w:val="20"/>
        </w:rPr>
        <w:t>0</w:t>
      </w:r>
      <w:r w:rsidRPr="00327690">
        <w:rPr>
          <w:szCs w:val="20"/>
        </w:rPr>
        <w:t xml:space="preserve"> to </w:t>
      </w:r>
      <w:r w:rsidR="00F91A86" w:rsidRPr="00327690">
        <w:rPr>
          <w:szCs w:val="20"/>
        </w:rPr>
        <w:t>64</w:t>
      </w:r>
      <w:r w:rsidRPr="00327690">
        <w:rPr>
          <w:szCs w:val="20"/>
        </w:rPr>
        <w:t xml:space="preserve"> are in scope.</w:t>
      </w:r>
    </w:p>
    <w:p w14:paraId="0F6AA5D8" w14:textId="508B0D00" w:rsidR="005D560B" w:rsidRPr="00327690" w:rsidRDefault="005D560B" w:rsidP="0069763A">
      <w:pPr>
        <w:pStyle w:val="ListParagraph"/>
        <w:numPr>
          <w:ilvl w:val="0"/>
          <w:numId w:val="25"/>
        </w:numPr>
        <w:spacing w:before="80" w:after="80"/>
        <w:jc w:val="left"/>
      </w:pPr>
      <w:r w:rsidRPr="00327690">
        <w:rPr>
          <w:szCs w:val="20"/>
        </w:rPr>
        <w:t xml:space="preserve">The sex of the </w:t>
      </w:r>
      <w:r w:rsidR="00A26390" w:rsidRPr="00327690">
        <w:rPr>
          <w:szCs w:val="20"/>
        </w:rPr>
        <w:t xml:space="preserve">patient </w:t>
      </w:r>
      <w:r w:rsidRPr="00327690">
        <w:rPr>
          <w:szCs w:val="20"/>
        </w:rPr>
        <w:t xml:space="preserve">is unknown. </w:t>
      </w:r>
    </w:p>
    <w:p w14:paraId="09690C2A" w14:textId="3D66A39A" w:rsidR="005D560B" w:rsidRPr="00327690" w:rsidRDefault="00E2369C" w:rsidP="005D560B">
      <w:pPr>
        <w:spacing w:before="120" w:after="120"/>
        <w:jc w:val="left"/>
      </w:pPr>
      <w:r w:rsidRPr="00327690">
        <w:t>CODI-APQ</w:t>
      </w:r>
      <w:r w:rsidR="005D560B" w:rsidRPr="00327690">
        <w:t xml:space="preserve"> assigns a value for race </w:t>
      </w:r>
      <w:r w:rsidR="00CA22A1" w:rsidRPr="00327690">
        <w:t>if</w:t>
      </w:r>
      <w:r w:rsidR="005D560B" w:rsidRPr="00327690">
        <w:t xml:space="preserve"> a </w:t>
      </w:r>
      <w:r w:rsidR="00A26390" w:rsidRPr="00327690">
        <w:t xml:space="preserve">patient </w:t>
      </w:r>
      <w:r w:rsidR="005D560B" w:rsidRPr="00327690">
        <w:t>does not have a known racial value through statistical imputation. In testing, approximately 27% of the records were missing race</w:t>
      </w:r>
      <w:r w:rsidR="00A54B6E" w:rsidRPr="00327690">
        <w:t xml:space="preserve"> (values of </w:t>
      </w:r>
      <w:r w:rsidR="00205D44" w:rsidRPr="00327690">
        <w:t>“unknown”)</w:t>
      </w:r>
      <w:r w:rsidR="00F25780" w:rsidRPr="00327690">
        <w:t>,</w:t>
      </w:r>
      <w:r w:rsidR="005D560B" w:rsidRPr="00327690">
        <w:t xml:space="preserve"> yet biases by race were found when compared to the national distribution. Specifically, from a national file, white was </w:t>
      </w:r>
      <w:r w:rsidR="003D4B84" w:rsidRPr="00327690">
        <w:t>overrepresented,</w:t>
      </w:r>
      <w:r w:rsidR="005D560B" w:rsidRPr="00327690">
        <w:t xml:space="preserve"> and all non-white races were underrepresented. In addition, some electronic records do not store both race and ethnicity separately, thus </w:t>
      </w:r>
      <w:r w:rsidRPr="00327690">
        <w:t>CODI-APQ</w:t>
      </w:r>
      <w:r w:rsidR="005D560B" w:rsidRPr="00327690">
        <w:t xml:space="preserve"> reassigns all records that are assigned a “race” of Hispanic (note: Hispanic is an ethnicity, not a race).</w:t>
      </w:r>
    </w:p>
    <w:p w14:paraId="1E046B2F" w14:textId="43CC5C72" w:rsidR="005D560B" w:rsidRPr="00327690" w:rsidRDefault="005D560B" w:rsidP="005D560B">
      <w:pPr>
        <w:spacing w:before="0" w:after="0"/>
        <w:jc w:val="left"/>
        <w:rPr>
          <w:rFonts w:eastAsia="Verdana"/>
        </w:rPr>
      </w:pPr>
      <w:r w:rsidRPr="00327690">
        <w:rPr>
          <w:rFonts w:eastAsia="Verdana"/>
        </w:rPr>
        <w:t>As of 2019, racial</w:t>
      </w:r>
      <w:r w:rsidR="00E9593C" w:rsidRPr="00327690">
        <w:rPr>
          <w:rFonts w:eastAsia="Verdana"/>
        </w:rPr>
        <w:t xml:space="preserve"> and </w:t>
      </w:r>
      <w:r w:rsidRPr="00327690">
        <w:rPr>
          <w:rFonts w:eastAsia="Verdana"/>
        </w:rPr>
        <w:t xml:space="preserve">ethnic disparities </w:t>
      </w:r>
      <w:r w:rsidR="00E9593C" w:rsidRPr="00327690">
        <w:rPr>
          <w:rFonts w:eastAsia="Verdana"/>
        </w:rPr>
        <w:t xml:space="preserve">exist </w:t>
      </w:r>
      <w:r w:rsidRPr="00327690">
        <w:rPr>
          <w:rFonts w:eastAsia="Verdana"/>
        </w:rPr>
        <w:t xml:space="preserve">in </w:t>
      </w:r>
      <w:r w:rsidR="00E2369C" w:rsidRPr="00327690">
        <w:rPr>
          <w:rFonts w:eastAsia="Verdana"/>
        </w:rPr>
        <w:t>adult</w:t>
      </w:r>
      <w:r w:rsidRPr="00327690">
        <w:rPr>
          <w:rFonts w:eastAsia="Verdana"/>
        </w:rPr>
        <w:t xml:space="preserve"> </w:t>
      </w:r>
      <w:r w:rsidR="004F4322" w:rsidRPr="00327690">
        <w:rPr>
          <w:rFonts w:eastAsia="Verdana"/>
        </w:rPr>
        <w:t>BMI</w:t>
      </w:r>
      <w:r w:rsidRPr="00327690">
        <w:rPr>
          <w:rFonts w:eastAsia="Verdana"/>
        </w:rPr>
        <w:t xml:space="preserve"> </w:t>
      </w:r>
      <w:r w:rsidR="00E9593C" w:rsidRPr="00327690">
        <w:rPr>
          <w:rFonts w:eastAsia="Verdana"/>
        </w:rPr>
        <w:t xml:space="preserve">and diabetes prevalence </w:t>
      </w:r>
      <w:r w:rsidRPr="00327690">
        <w:rPr>
          <w:rFonts w:eastAsia="Verdana"/>
        </w:rPr>
        <w:t>in the US. To reduce these disparities, high-quality data on race</w:t>
      </w:r>
      <w:r w:rsidR="00E9593C" w:rsidRPr="00327690">
        <w:rPr>
          <w:rFonts w:eastAsia="Verdana"/>
        </w:rPr>
        <w:t xml:space="preserve"> </w:t>
      </w:r>
      <w:r w:rsidRPr="00327690">
        <w:rPr>
          <w:rFonts w:eastAsia="Verdana"/>
        </w:rPr>
        <w:t>are needed.</w:t>
      </w:r>
      <w:r w:rsidR="0067749E" w:rsidRPr="00327690">
        <w:rPr>
          <w:rFonts w:eastAsia="Verdana"/>
        </w:rPr>
        <w:t xml:space="preserve"> </w:t>
      </w:r>
      <w:r w:rsidRPr="00327690">
        <w:rPr>
          <w:rFonts w:eastAsia="Verdana"/>
        </w:rPr>
        <w:t xml:space="preserve">However, these data are often missing in some portion of </w:t>
      </w:r>
      <w:r w:rsidR="008A6A30" w:rsidRPr="00327690">
        <w:rPr>
          <w:rFonts w:eastAsia="Verdana"/>
        </w:rPr>
        <w:t>EHRs</w:t>
      </w:r>
      <w:r w:rsidRPr="00327690">
        <w:rPr>
          <w:rFonts w:eastAsia="Verdana"/>
        </w:rPr>
        <w:t xml:space="preserve">. </w:t>
      </w:r>
      <w:r w:rsidR="00E2369C" w:rsidRPr="00327690">
        <w:rPr>
          <w:rFonts w:eastAsia="Verdana"/>
        </w:rPr>
        <w:t>CODI-APQ</w:t>
      </w:r>
      <w:r w:rsidRPr="00327690">
        <w:rPr>
          <w:rFonts w:eastAsia="Verdana"/>
        </w:rPr>
        <w:t xml:space="preserve"> imputes race for those with unknown race using </w:t>
      </w:r>
      <w:r w:rsidR="00EF6A6C" w:rsidRPr="00327690">
        <w:rPr>
          <w:rFonts w:eastAsia="Verdana"/>
        </w:rPr>
        <w:t>program</w:t>
      </w:r>
      <w:r w:rsidRPr="00327690">
        <w:rPr>
          <w:rFonts w:eastAsia="Verdana"/>
        </w:rPr>
        <w:t xml:space="preserve">s based on race and ethnicity of surrounding the community, ethnicity of the </w:t>
      </w:r>
      <w:r w:rsidR="009642D9" w:rsidRPr="00327690">
        <w:rPr>
          <w:rFonts w:eastAsia="Verdana"/>
        </w:rPr>
        <w:t xml:space="preserve">patient </w:t>
      </w:r>
      <w:r w:rsidRPr="00327690">
        <w:rPr>
          <w:rFonts w:eastAsia="Verdana"/>
        </w:rPr>
        <w:t>(where available</w:t>
      </w:r>
      <w:r w:rsidR="005C273E" w:rsidRPr="00327690">
        <w:rPr>
          <w:rFonts w:eastAsia="Verdana"/>
        </w:rPr>
        <w:t xml:space="preserve"> if race is unavailable</w:t>
      </w:r>
      <w:r w:rsidRPr="00327690">
        <w:rPr>
          <w:rFonts w:eastAsia="Verdana"/>
        </w:rPr>
        <w:t xml:space="preserve">), </w:t>
      </w:r>
      <w:r w:rsidR="00BC1772" w:rsidRPr="00327690">
        <w:rPr>
          <w:rFonts w:eastAsia="Verdana"/>
        </w:rPr>
        <w:t>sickle cell disease</w:t>
      </w:r>
      <w:r w:rsidRPr="00327690">
        <w:rPr>
          <w:rFonts w:eastAsia="Verdana"/>
        </w:rPr>
        <w:t xml:space="preserve">, age, and height. Statistical weights are calculated (based on each </w:t>
      </w:r>
      <w:r w:rsidR="00A26390" w:rsidRPr="00327690">
        <w:rPr>
          <w:rFonts w:eastAsia="Verdana"/>
        </w:rPr>
        <w:t xml:space="preserve">patient’s </w:t>
      </w:r>
      <w:r w:rsidRPr="00327690">
        <w:rPr>
          <w:rFonts w:eastAsia="Verdana"/>
        </w:rPr>
        <w:t xml:space="preserve">age, sex, race, geography, and community characteristics) and used to </w:t>
      </w:r>
      <w:r w:rsidRPr="00327690">
        <w:rPr>
          <w:rFonts w:eastAsia="Verdana"/>
          <w:bCs/>
        </w:rPr>
        <w:t>adjust the EHR</w:t>
      </w:r>
      <w:r w:rsidR="00826565" w:rsidRPr="00327690">
        <w:rPr>
          <w:rFonts w:eastAsia="Verdana"/>
          <w:bCs/>
        </w:rPr>
        <w:t>s</w:t>
      </w:r>
      <w:r w:rsidRPr="00327690">
        <w:rPr>
          <w:rFonts w:eastAsia="Verdana"/>
          <w:bCs/>
        </w:rPr>
        <w:t xml:space="preserve"> non-probability sample to the population of interest.</w:t>
      </w:r>
      <w:r w:rsidRPr="00327690">
        <w:rPr>
          <w:rFonts w:eastAsia="Verdana"/>
        </w:rPr>
        <w:t xml:space="preserve"> Weights are derived from individual-level demographic and social determinant of health (SDOH) data available in the EHR, as well as population-level SDOH proxies derived from the </w:t>
      </w:r>
      <w:r w:rsidR="00972F71" w:rsidRPr="00327690">
        <w:rPr>
          <w:rFonts w:eastAsia="Verdana"/>
        </w:rPr>
        <w:t>ACS</w:t>
      </w:r>
      <w:r w:rsidRPr="00327690">
        <w:rPr>
          <w:rFonts w:eastAsia="Verdana"/>
        </w:rPr>
        <w:t xml:space="preserve"> data. Calculated </w:t>
      </w:r>
      <w:r w:rsidR="008070BB" w:rsidRPr="00327690">
        <w:rPr>
          <w:rFonts w:eastAsia="Verdana"/>
        </w:rPr>
        <w:t xml:space="preserve">prevalence is </w:t>
      </w:r>
      <w:r w:rsidR="00827901" w:rsidRPr="00327690">
        <w:rPr>
          <w:rFonts w:eastAsia="Verdana"/>
        </w:rPr>
        <w:t xml:space="preserve">included </w:t>
      </w:r>
      <w:r w:rsidRPr="00327690">
        <w:rPr>
          <w:rFonts w:eastAsia="Verdana"/>
        </w:rPr>
        <w:t xml:space="preserve">as crude, weighted, and age-adjusted weighted </w:t>
      </w:r>
      <w:r w:rsidR="008070BB" w:rsidRPr="00327690">
        <w:rPr>
          <w:rFonts w:eastAsia="Verdana"/>
        </w:rPr>
        <w:t>results</w:t>
      </w:r>
      <w:r w:rsidRPr="00327690">
        <w:rPr>
          <w:rFonts w:eastAsia="Verdana"/>
        </w:rPr>
        <w:t>.</w:t>
      </w:r>
      <w:r w:rsidR="0067749E" w:rsidRPr="00327690">
        <w:rPr>
          <w:rFonts w:eastAsia="Verdana"/>
        </w:rPr>
        <w:t xml:space="preserve"> </w:t>
      </w:r>
    </w:p>
    <w:p w14:paraId="2A90A395" w14:textId="6FEBF847" w:rsidR="005D560B" w:rsidRPr="00327690" w:rsidRDefault="005D560B" w:rsidP="005D560B">
      <w:pPr>
        <w:spacing w:before="120" w:after="120"/>
        <w:jc w:val="left"/>
      </w:pPr>
      <w:r w:rsidRPr="00327690">
        <w:t xml:space="preserve">For records lacking race information, automated race imputation is employed in </w:t>
      </w:r>
      <w:r w:rsidR="00E2369C" w:rsidRPr="00327690">
        <w:t>CODI-APQ</w:t>
      </w:r>
      <w:r w:rsidRPr="00327690">
        <w:t xml:space="preserve"> </w:t>
      </w:r>
      <w:r w:rsidR="008B4418" w:rsidRPr="00327690">
        <w:t xml:space="preserve">data inputs and </w:t>
      </w:r>
      <w:r w:rsidR="002B75EC" w:rsidRPr="00327690">
        <w:t>link</w:t>
      </w:r>
      <w:r w:rsidR="00F472AD" w:rsidRPr="00327690">
        <w:t>ed</w:t>
      </w:r>
      <w:r w:rsidR="002B75EC" w:rsidRPr="00327690">
        <w:t xml:space="preserve"> population data (</w:t>
      </w:r>
      <w:r w:rsidRPr="00327690">
        <w:t>pre-processing</w:t>
      </w:r>
      <w:r w:rsidR="002B75EC" w:rsidRPr="00327690">
        <w:t>)</w:t>
      </w:r>
      <w:r w:rsidRPr="00327690">
        <w:t xml:space="preserve">. Within the final </w:t>
      </w:r>
      <w:r w:rsidR="004539F9" w:rsidRPr="00327690">
        <w:t xml:space="preserve">program </w:t>
      </w:r>
      <w:r w:rsidRPr="00327690">
        <w:t xml:space="preserve">to </w:t>
      </w:r>
      <w:r w:rsidR="00CD7C94" w:rsidRPr="00327690">
        <w:t xml:space="preserve">calculate </w:t>
      </w:r>
      <w:r w:rsidRPr="00327690">
        <w:t xml:space="preserve">prevalence, the user specifies whether </w:t>
      </w:r>
      <w:r w:rsidR="00A26390" w:rsidRPr="00327690">
        <w:t xml:space="preserve">patients </w:t>
      </w:r>
      <w:r w:rsidRPr="00327690">
        <w:t xml:space="preserve">with imputed race should be included in the </w:t>
      </w:r>
      <w:r w:rsidR="008070BB" w:rsidRPr="00327690">
        <w:t>results</w:t>
      </w:r>
      <w:r w:rsidRPr="00327690">
        <w:t xml:space="preserve">. </w:t>
      </w:r>
      <w:r w:rsidR="00136E8D" w:rsidRPr="00327690">
        <w:t xml:space="preserve">Records with </w:t>
      </w:r>
      <w:r w:rsidR="00581A21" w:rsidRPr="00327690">
        <w:t xml:space="preserve">a race value are included in the prevalence independent of whether imputed race is assigned as “yes” or “no”. </w:t>
      </w:r>
    </w:p>
    <w:p w14:paraId="09E0617D" w14:textId="31189147" w:rsidR="005D560B" w:rsidRPr="00327690" w:rsidRDefault="005D560B" w:rsidP="005D560B">
      <w:pPr>
        <w:spacing w:before="120" w:after="120"/>
        <w:jc w:val="left"/>
      </w:pPr>
      <w:r w:rsidRPr="00327690">
        <w:t xml:space="preserve">Race imputation occurs for each </w:t>
      </w:r>
      <w:r w:rsidR="00A26390" w:rsidRPr="00327690">
        <w:t xml:space="preserve">patient </w:t>
      </w:r>
      <w:r w:rsidRPr="00327690">
        <w:t xml:space="preserve">with an unknown race in three phases: </w:t>
      </w:r>
    </w:p>
    <w:p w14:paraId="0008A5C9" w14:textId="6F647D37" w:rsidR="005D560B" w:rsidRPr="00327690" w:rsidRDefault="00A26390" w:rsidP="00961754">
      <w:pPr>
        <w:pStyle w:val="NumberedList"/>
        <w:numPr>
          <w:ilvl w:val="0"/>
          <w:numId w:val="67"/>
        </w:numPr>
      </w:pPr>
      <w:r w:rsidRPr="00327690">
        <w:t xml:space="preserve">Patients </w:t>
      </w:r>
      <w:r w:rsidR="005D560B" w:rsidRPr="00327690">
        <w:t xml:space="preserve">with </w:t>
      </w:r>
      <w:r w:rsidR="007F6B85" w:rsidRPr="00327690">
        <w:t>sickle cell disease</w:t>
      </w:r>
      <w:r w:rsidR="005D560B" w:rsidRPr="00327690">
        <w:t xml:space="preserve"> </w:t>
      </w:r>
    </w:p>
    <w:p w14:paraId="66CCAFAD" w14:textId="42D60851" w:rsidR="005D560B" w:rsidRPr="00327690" w:rsidRDefault="00A26390" w:rsidP="00162D40">
      <w:pPr>
        <w:pStyle w:val="ListParagraph"/>
        <w:numPr>
          <w:ilvl w:val="0"/>
          <w:numId w:val="26"/>
        </w:numPr>
        <w:jc w:val="left"/>
      </w:pPr>
      <w:r w:rsidRPr="00327690">
        <w:t xml:space="preserve">Patients </w:t>
      </w:r>
      <w:r w:rsidR="005D560B" w:rsidRPr="00327690">
        <w:t xml:space="preserve">identified as Hispanic but not identified with </w:t>
      </w:r>
      <w:r w:rsidR="007F6B85" w:rsidRPr="00327690">
        <w:t>sickle cell disease</w:t>
      </w:r>
      <w:r w:rsidR="005D560B" w:rsidRPr="00327690">
        <w:t xml:space="preserve"> </w:t>
      </w:r>
    </w:p>
    <w:p w14:paraId="557C6304" w14:textId="3A9837A3" w:rsidR="00E145F3" w:rsidRPr="00327690" w:rsidRDefault="004A5BCF" w:rsidP="00162D40">
      <w:pPr>
        <w:pStyle w:val="ListParagraph"/>
        <w:numPr>
          <w:ilvl w:val="0"/>
          <w:numId w:val="26"/>
        </w:numPr>
        <w:jc w:val="left"/>
        <w:rPr>
          <w:rFonts w:eastAsia="Calibri"/>
          <w:szCs w:val="22"/>
        </w:rPr>
      </w:pPr>
      <w:r w:rsidRPr="00327690">
        <w:t>A</w:t>
      </w:r>
      <w:r w:rsidR="005D560B" w:rsidRPr="00327690">
        <w:t xml:space="preserve">ll other </w:t>
      </w:r>
      <w:r w:rsidR="00A26390" w:rsidRPr="00327690">
        <w:t xml:space="preserve">patients </w:t>
      </w:r>
      <w:r w:rsidR="002B75EC" w:rsidRPr="00327690">
        <w:t>(</w:t>
      </w:r>
      <w:r w:rsidR="00972F71" w:rsidRPr="00327690">
        <w:rPr>
          <w:szCs w:val="20"/>
        </w:rPr>
        <w:t>n</w:t>
      </w:r>
      <w:r w:rsidR="002B75EC" w:rsidRPr="00327690">
        <w:rPr>
          <w:szCs w:val="20"/>
        </w:rPr>
        <w:t xml:space="preserve">either have </w:t>
      </w:r>
      <w:r w:rsidR="007F6B85" w:rsidRPr="00327690">
        <w:rPr>
          <w:szCs w:val="20"/>
        </w:rPr>
        <w:t>sickle cell disease</w:t>
      </w:r>
      <w:r w:rsidR="002B75EC" w:rsidRPr="00327690">
        <w:rPr>
          <w:szCs w:val="20"/>
        </w:rPr>
        <w:t xml:space="preserve"> nor are identified as Hispanic)</w:t>
      </w:r>
      <w:r w:rsidR="005D560B" w:rsidRPr="00327690">
        <w:t xml:space="preserve"> </w:t>
      </w:r>
      <w:r w:rsidR="00E145F3" w:rsidRPr="00327690">
        <w:br/>
      </w:r>
    </w:p>
    <w:p w14:paraId="1FEF742F" w14:textId="2A56255F" w:rsidR="005D560B" w:rsidRPr="00327690" w:rsidRDefault="00277BEA" w:rsidP="007D5286">
      <w:pPr>
        <w:pStyle w:val="Caption"/>
        <w:rPr>
          <w:rFonts w:eastAsia="Calibri"/>
          <w:szCs w:val="22"/>
        </w:rPr>
      </w:pPr>
      <w:bookmarkStart w:id="678" w:name="_Toc85789264"/>
      <w:r w:rsidRPr="00327690">
        <w:t xml:space="preserve">Table </w:t>
      </w:r>
      <w:fldSimple w:instr=" SEQ Table \* ARABIC ">
        <w:r w:rsidR="001229CC" w:rsidRPr="00327690">
          <w:rPr>
            <w:noProof/>
          </w:rPr>
          <w:t>18</w:t>
        </w:r>
      </w:fldSimple>
      <w:r w:rsidR="001229CC" w:rsidRPr="00327690">
        <w:t>.</w:t>
      </w:r>
      <w:r w:rsidR="0062026A" w:rsidRPr="00327690">
        <w:t xml:space="preserve"> Percentage of </w:t>
      </w:r>
      <w:r w:rsidR="008C688B" w:rsidRPr="00327690">
        <w:t>Patient</w:t>
      </w:r>
      <w:r w:rsidR="00972F71" w:rsidRPr="00327690">
        <w:t xml:space="preserve">s Imputed </w:t>
      </w:r>
      <w:r w:rsidR="0062026A" w:rsidRPr="00327690">
        <w:t xml:space="preserve">for </w:t>
      </w:r>
      <w:r w:rsidR="00972F71" w:rsidRPr="00327690">
        <w:t xml:space="preserve">Each Phase </w:t>
      </w:r>
      <w:r w:rsidR="0062026A" w:rsidRPr="00327690">
        <w:t xml:space="preserve">in the </w:t>
      </w:r>
      <w:r w:rsidR="00972F71" w:rsidRPr="00327690">
        <w:t xml:space="preserve">Race Imputation Using </w:t>
      </w:r>
      <w:r w:rsidR="002B75EC" w:rsidRPr="00327690">
        <w:t>A</w:t>
      </w:r>
      <w:r w:rsidR="00E145F3" w:rsidRPr="00327690">
        <w:t xml:space="preserve">EMR </w:t>
      </w:r>
      <w:r w:rsidR="009B2B1A" w:rsidRPr="00327690">
        <w:t>D</w:t>
      </w:r>
      <w:r w:rsidR="00E145F3" w:rsidRPr="00327690">
        <w:t>ata</w:t>
      </w:r>
      <w:bookmarkEnd w:id="678"/>
    </w:p>
    <w:tbl>
      <w:tblPr>
        <w:tblStyle w:val="TableGrid"/>
        <w:tblW w:w="0" w:type="auto"/>
        <w:tblInd w:w="1008" w:type="dxa"/>
        <w:tblLook w:val="04A0" w:firstRow="1" w:lastRow="0" w:firstColumn="1" w:lastColumn="0" w:noHBand="0" w:noVBand="1"/>
      </w:tblPr>
      <w:tblGrid>
        <w:gridCol w:w="5197"/>
        <w:gridCol w:w="1980"/>
      </w:tblGrid>
      <w:tr w:rsidR="00277BEA" w:rsidRPr="00327690" w14:paraId="540F41D4" w14:textId="77777777" w:rsidTr="00961754">
        <w:tc>
          <w:tcPr>
            <w:tcW w:w="5197" w:type="dxa"/>
            <w:shd w:val="clear" w:color="auto" w:fill="1F497D"/>
          </w:tcPr>
          <w:p w14:paraId="4048FFD9" w14:textId="77777777" w:rsidR="00D21667" w:rsidRPr="00327690" w:rsidRDefault="00D21667" w:rsidP="00961754">
            <w:pPr>
              <w:pStyle w:val="TableColumnHeading"/>
              <w:keepNext/>
              <w:rPr>
                <w:bCs/>
                <w:color w:val="FFFFFF" w:themeColor="background1"/>
                <w:sz w:val="20"/>
              </w:rPr>
            </w:pPr>
            <w:bookmarkStart w:id="679" w:name="_Toc79586733"/>
            <w:r w:rsidRPr="00327690">
              <w:rPr>
                <w:b/>
                <w:bCs/>
                <w:color w:val="FFFFFF" w:themeColor="background1"/>
                <w:sz w:val="20"/>
                <w:szCs w:val="20"/>
              </w:rPr>
              <w:t>Phase</w:t>
            </w:r>
          </w:p>
        </w:tc>
        <w:tc>
          <w:tcPr>
            <w:tcW w:w="1980" w:type="dxa"/>
            <w:shd w:val="clear" w:color="auto" w:fill="1F497D"/>
          </w:tcPr>
          <w:p w14:paraId="4B8BFA54" w14:textId="77777777" w:rsidR="00D21667" w:rsidRPr="00327690" w:rsidRDefault="00D21667" w:rsidP="00961754">
            <w:pPr>
              <w:pStyle w:val="TableColumnHeading"/>
              <w:keepNext/>
              <w:rPr>
                <w:bCs/>
                <w:color w:val="FFFFFF" w:themeColor="background1"/>
                <w:sz w:val="20"/>
              </w:rPr>
            </w:pPr>
            <w:r w:rsidRPr="00327690">
              <w:rPr>
                <w:b/>
                <w:bCs/>
                <w:color w:val="FFFFFF" w:themeColor="background1"/>
                <w:sz w:val="20"/>
                <w:szCs w:val="20"/>
              </w:rPr>
              <w:t xml:space="preserve">Percent </w:t>
            </w:r>
            <w:r w:rsidR="002B75EC" w:rsidRPr="00327690">
              <w:rPr>
                <w:b/>
                <w:bCs/>
                <w:color w:val="FFFFFF" w:themeColor="background1"/>
                <w:sz w:val="20"/>
                <w:szCs w:val="20"/>
              </w:rPr>
              <w:t xml:space="preserve">of those </w:t>
            </w:r>
            <w:r w:rsidRPr="00327690">
              <w:rPr>
                <w:b/>
                <w:bCs/>
                <w:color w:val="FFFFFF" w:themeColor="background1"/>
                <w:sz w:val="20"/>
                <w:szCs w:val="20"/>
              </w:rPr>
              <w:t>Imputed</w:t>
            </w:r>
          </w:p>
        </w:tc>
      </w:tr>
      <w:tr w:rsidR="00D21667" w:rsidRPr="00327690" w14:paraId="443B6DF5" w14:textId="77777777" w:rsidTr="00961754">
        <w:tc>
          <w:tcPr>
            <w:tcW w:w="5197" w:type="dxa"/>
          </w:tcPr>
          <w:p w14:paraId="685D4FA2" w14:textId="77777777" w:rsidR="00D21667" w:rsidRPr="00327690" w:rsidRDefault="00D21667" w:rsidP="00961754">
            <w:pPr>
              <w:pStyle w:val="TableText1"/>
              <w:jc w:val="left"/>
            </w:pPr>
            <w:r w:rsidRPr="00327690">
              <w:t xml:space="preserve">Phase 1: </w:t>
            </w:r>
            <w:r w:rsidR="00625A20" w:rsidRPr="00327690">
              <w:t>Imputed based on known chronic condition</w:t>
            </w:r>
          </w:p>
        </w:tc>
        <w:tc>
          <w:tcPr>
            <w:tcW w:w="1980" w:type="dxa"/>
          </w:tcPr>
          <w:p w14:paraId="5EC4F016" w14:textId="77777777" w:rsidR="00D21667" w:rsidRPr="00327690" w:rsidRDefault="00625A20" w:rsidP="00961754">
            <w:pPr>
              <w:pStyle w:val="TableText1"/>
            </w:pPr>
            <w:r w:rsidRPr="00327690">
              <w:t>6.8%</w:t>
            </w:r>
          </w:p>
        </w:tc>
      </w:tr>
      <w:tr w:rsidR="00D21667" w:rsidRPr="00327690" w14:paraId="66F0320D" w14:textId="77777777" w:rsidTr="00961754">
        <w:tc>
          <w:tcPr>
            <w:tcW w:w="5197" w:type="dxa"/>
          </w:tcPr>
          <w:p w14:paraId="36F63469" w14:textId="77777777" w:rsidR="00D21667" w:rsidRPr="00327690" w:rsidRDefault="00625A20" w:rsidP="00961754">
            <w:pPr>
              <w:pStyle w:val="TableText1"/>
              <w:jc w:val="left"/>
            </w:pPr>
            <w:r w:rsidRPr="00327690">
              <w:t>Phase 2: Imputed based on ethnicity</w:t>
            </w:r>
          </w:p>
        </w:tc>
        <w:tc>
          <w:tcPr>
            <w:tcW w:w="1980" w:type="dxa"/>
          </w:tcPr>
          <w:p w14:paraId="1E4562E8" w14:textId="77777777" w:rsidR="00D21667" w:rsidRPr="00327690" w:rsidRDefault="00625A20" w:rsidP="00961754">
            <w:pPr>
              <w:pStyle w:val="TableText1"/>
            </w:pPr>
            <w:r w:rsidRPr="00327690">
              <w:t>7.0%</w:t>
            </w:r>
          </w:p>
        </w:tc>
      </w:tr>
      <w:tr w:rsidR="00D21667" w:rsidRPr="00327690" w14:paraId="2F1E2BC8" w14:textId="77777777" w:rsidTr="00961754">
        <w:trPr>
          <w:trHeight w:val="60"/>
        </w:trPr>
        <w:tc>
          <w:tcPr>
            <w:tcW w:w="5197" w:type="dxa"/>
          </w:tcPr>
          <w:p w14:paraId="27BCF969" w14:textId="69DB4553" w:rsidR="00D21667" w:rsidRPr="00327690" w:rsidRDefault="00625A20" w:rsidP="00961754">
            <w:pPr>
              <w:pStyle w:val="TableText1"/>
              <w:jc w:val="left"/>
            </w:pPr>
            <w:r w:rsidRPr="00327690">
              <w:t xml:space="preserve">Phase 3: </w:t>
            </w:r>
            <w:r w:rsidR="00252EE5" w:rsidRPr="00327690">
              <w:t xml:space="preserve">All other </w:t>
            </w:r>
            <w:r w:rsidR="00A26390" w:rsidRPr="00327690">
              <w:t xml:space="preserve">patients </w:t>
            </w:r>
            <w:r w:rsidR="00252EE5" w:rsidRPr="00327690">
              <w:t>with unknown race</w:t>
            </w:r>
          </w:p>
        </w:tc>
        <w:tc>
          <w:tcPr>
            <w:tcW w:w="1980" w:type="dxa"/>
          </w:tcPr>
          <w:p w14:paraId="17B8FF13" w14:textId="77777777" w:rsidR="00D21667" w:rsidRPr="00327690" w:rsidRDefault="00252EE5" w:rsidP="00961754">
            <w:pPr>
              <w:pStyle w:val="TableText1"/>
            </w:pPr>
            <w:r w:rsidRPr="00327690">
              <w:t>86.3%</w:t>
            </w:r>
          </w:p>
        </w:tc>
      </w:tr>
    </w:tbl>
    <w:p w14:paraId="7CCC7580" w14:textId="35136A2C" w:rsidR="005D560B" w:rsidRPr="00327690" w:rsidRDefault="51FD1B7C" w:rsidP="00961754">
      <w:pPr>
        <w:pStyle w:val="Heading7"/>
      </w:pPr>
      <w:r w:rsidRPr="00327690">
        <w:lastRenderedPageBreak/>
        <w:t xml:space="preserve">Statistical </w:t>
      </w:r>
      <w:r w:rsidR="39F44F6C" w:rsidRPr="00327690">
        <w:t>W</w:t>
      </w:r>
      <w:r w:rsidRPr="00327690">
        <w:t>eights</w:t>
      </w:r>
      <w:bookmarkEnd w:id="679"/>
    </w:p>
    <w:p w14:paraId="4AC4B2B3" w14:textId="2539644A" w:rsidR="005D560B" w:rsidRPr="00327690" w:rsidRDefault="51FD1B7C" w:rsidP="003B0AD0">
      <w:pPr>
        <w:spacing w:before="120" w:after="120"/>
        <w:jc w:val="left"/>
      </w:pPr>
      <w:r w:rsidRPr="00327690">
        <w:t xml:space="preserve">CODI and National AEMR data </w:t>
      </w:r>
      <w:r w:rsidR="5CCB9A07" w:rsidRPr="00327690">
        <w:t>are</w:t>
      </w:r>
      <w:r w:rsidRPr="00327690">
        <w:t xml:space="preserve"> derived from EHRs. As described in </w:t>
      </w:r>
      <w:r w:rsidR="277E2426" w:rsidRPr="00327690">
        <w:t>Appendix A</w:t>
      </w:r>
      <w:r w:rsidRPr="00327690">
        <w:t xml:space="preserve">, applying statistical weights is </w:t>
      </w:r>
      <w:r w:rsidR="76D0FE5F" w:rsidRPr="00327690">
        <w:t xml:space="preserve">often used </w:t>
      </w:r>
      <w:r w:rsidRPr="00327690">
        <w:t xml:space="preserve">to </w:t>
      </w:r>
      <w:r w:rsidR="76D0FE5F" w:rsidRPr="00327690">
        <w:t xml:space="preserve">reduce </w:t>
      </w:r>
      <w:r w:rsidRPr="00327690">
        <w:t>potential biases introduced by the EHR</w:t>
      </w:r>
      <w:r w:rsidR="7EFBD214" w:rsidRPr="00327690">
        <w:t>s</w:t>
      </w:r>
      <w:r w:rsidRPr="00327690">
        <w:t xml:space="preserve"> sampling methodology. Ratio adjustments are applied to all sampled </w:t>
      </w:r>
      <w:r w:rsidR="00E2369C" w:rsidRPr="00327690">
        <w:t>adults</w:t>
      </w:r>
      <w:r w:rsidRPr="00327690">
        <w:t xml:space="preserve">. Ratio adjustment is a statistical weighting technique aimed to improve the accuracy of survey </w:t>
      </w:r>
      <w:r w:rsidR="73F3D13B" w:rsidRPr="00327690">
        <w:t xml:space="preserve">results </w:t>
      </w:r>
      <w:r w:rsidRPr="00327690">
        <w:t>by both reducing bias and increasing precision.</w:t>
      </w:r>
      <w:r w:rsidR="00B87399" w:rsidRPr="00327690">
        <w:rPr>
          <w:rStyle w:val="FootnoteReference"/>
        </w:rPr>
        <w:footnoteReference w:id="16"/>
      </w:r>
      <w:r w:rsidRPr="00327690">
        <w:t xml:space="preserve"> One </w:t>
      </w:r>
      <w:r w:rsidR="7FC4F7FB" w:rsidRPr="00327690">
        <w:t>way to</w:t>
      </w:r>
      <w:r w:rsidRPr="00327690">
        <w:t xml:space="preserve"> accomplish this goal is known as iterative proportional fitting or raking. Raking adjusts the data so that groups that are underrepresented in the sample can be accurately represented in the final data set. Raking accurately matches sample distributions to known demographic characteristics of populations. The use of raking reduces nonresponse bias and has been shown to reduce error within </w:t>
      </w:r>
      <w:r w:rsidR="73F3D13B" w:rsidRPr="00327690">
        <w:t>sample results</w:t>
      </w:r>
      <w:r w:rsidRPr="00327690">
        <w:t xml:space="preserve">. </w:t>
      </w:r>
    </w:p>
    <w:p w14:paraId="770858F6" w14:textId="13EE70A9" w:rsidR="005D560B" w:rsidRPr="00327690" w:rsidRDefault="005D560B" w:rsidP="003B0AD0">
      <w:pPr>
        <w:spacing w:before="120" w:after="120"/>
        <w:jc w:val="left"/>
      </w:pPr>
      <w:r w:rsidRPr="00327690">
        <w:t xml:space="preserve">Implementing raking </w:t>
      </w:r>
      <w:r w:rsidR="0008326A" w:rsidRPr="00327690">
        <w:t xml:space="preserve">programs </w:t>
      </w:r>
      <w:r w:rsidRPr="00327690">
        <w:t xml:space="preserve">require the specification of appropriate weighting classes or cells. Data used to form classes for adjustments must be available for both sample and the population. </w:t>
      </w:r>
      <w:r w:rsidR="00E2369C" w:rsidRPr="00327690">
        <w:t>CODI-APQ</w:t>
      </w:r>
      <w:r w:rsidRPr="00327690">
        <w:t xml:space="preserve"> raking includes social determinant of health categories – age, sex, race, and education </w:t>
      </w:r>
      <w:r w:rsidR="001515DE" w:rsidRPr="00327690">
        <w:t xml:space="preserve">categories </w:t>
      </w:r>
      <w:r w:rsidRPr="00327690">
        <w:t xml:space="preserve">in the surrounding area (based on percentage of adults in the community with a bachelor’s degree or higher). Once formed, the weighting classes are assessed, and cells with small sample counts are </w:t>
      </w:r>
      <w:r w:rsidR="00191555" w:rsidRPr="00327690">
        <w:t xml:space="preserve">aggregated </w:t>
      </w:r>
      <w:r w:rsidRPr="00327690">
        <w:t xml:space="preserve">with their nearest neighbor to reduce </w:t>
      </w:r>
      <w:r w:rsidR="008070BB" w:rsidRPr="00327690">
        <w:t xml:space="preserve">prevalence </w:t>
      </w:r>
      <w:r w:rsidRPr="00327690">
        <w:t>variability. The collapsing follows these guide points:</w:t>
      </w:r>
    </w:p>
    <w:p w14:paraId="1649D0B4" w14:textId="77777777" w:rsidR="005D560B" w:rsidRPr="00327690" w:rsidRDefault="005D560B" w:rsidP="005D560B">
      <w:pPr>
        <w:spacing w:before="80" w:after="80"/>
        <w:ind w:left="720" w:hanging="360"/>
        <w:jc w:val="left"/>
        <w:rPr>
          <w:szCs w:val="20"/>
        </w:rPr>
      </w:pPr>
      <w:r w:rsidRPr="00327690">
        <w:rPr>
          <w:b/>
          <w:bCs/>
          <w:szCs w:val="20"/>
        </w:rPr>
        <w:t>Age</w:t>
      </w:r>
      <w:r w:rsidRPr="00327690">
        <w:rPr>
          <w:szCs w:val="20"/>
        </w:rPr>
        <w:t xml:space="preserve"> = age category less than or greater than current </w:t>
      </w:r>
    </w:p>
    <w:p w14:paraId="28D83C45" w14:textId="44633DF6" w:rsidR="005D560B" w:rsidRPr="00327690" w:rsidRDefault="005D560B" w:rsidP="005D560B">
      <w:pPr>
        <w:spacing w:before="80" w:after="80"/>
        <w:ind w:left="720" w:hanging="360"/>
        <w:jc w:val="left"/>
        <w:rPr>
          <w:szCs w:val="20"/>
        </w:rPr>
      </w:pPr>
      <w:r w:rsidRPr="00327690">
        <w:rPr>
          <w:b/>
          <w:bCs/>
          <w:szCs w:val="20"/>
        </w:rPr>
        <w:t>Sex</w:t>
      </w:r>
      <w:r w:rsidRPr="00327690">
        <w:rPr>
          <w:szCs w:val="20"/>
        </w:rPr>
        <w:t xml:space="preserve"> = do not </w:t>
      </w:r>
      <w:r w:rsidR="00191555" w:rsidRPr="00327690">
        <w:rPr>
          <w:szCs w:val="20"/>
        </w:rPr>
        <w:t xml:space="preserve">aggregate </w:t>
      </w:r>
    </w:p>
    <w:p w14:paraId="0A8CE35C" w14:textId="57FCCF02" w:rsidR="005D560B" w:rsidRPr="00327690" w:rsidRDefault="005D560B" w:rsidP="005D560B">
      <w:pPr>
        <w:spacing w:before="80" w:after="80"/>
        <w:ind w:left="720" w:hanging="360"/>
        <w:jc w:val="left"/>
        <w:rPr>
          <w:szCs w:val="20"/>
        </w:rPr>
      </w:pPr>
      <w:r w:rsidRPr="00327690">
        <w:rPr>
          <w:b/>
          <w:bCs/>
          <w:szCs w:val="20"/>
        </w:rPr>
        <w:t>Race</w:t>
      </w:r>
      <w:r w:rsidRPr="00327690">
        <w:rPr>
          <w:szCs w:val="20"/>
        </w:rPr>
        <w:t xml:space="preserve"> = do not </w:t>
      </w:r>
      <w:r w:rsidR="00191555" w:rsidRPr="00327690">
        <w:rPr>
          <w:szCs w:val="20"/>
        </w:rPr>
        <w:t>aggregate</w:t>
      </w:r>
      <w:r w:rsidRPr="00327690">
        <w:rPr>
          <w:szCs w:val="20"/>
        </w:rPr>
        <w:t xml:space="preserve">, instead exclude small cell categories from prevalence </w:t>
      </w:r>
      <w:r w:rsidR="008070BB" w:rsidRPr="00327690">
        <w:rPr>
          <w:szCs w:val="20"/>
        </w:rPr>
        <w:t>results</w:t>
      </w:r>
    </w:p>
    <w:p w14:paraId="59FAEE0D" w14:textId="189E6AA7" w:rsidR="005D560B" w:rsidRPr="00327690" w:rsidRDefault="005D560B" w:rsidP="005D560B">
      <w:pPr>
        <w:spacing w:before="80" w:after="80"/>
        <w:ind w:left="720" w:hanging="360"/>
        <w:jc w:val="left"/>
        <w:rPr>
          <w:szCs w:val="20"/>
        </w:rPr>
      </w:pPr>
      <w:r w:rsidRPr="00327690">
        <w:rPr>
          <w:b/>
          <w:szCs w:val="20"/>
        </w:rPr>
        <w:t>Education</w:t>
      </w:r>
      <w:r w:rsidRPr="00327690">
        <w:rPr>
          <w:szCs w:val="20"/>
        </w:rPr>
        <w:t xml:space="preserve">= community with a similar education </w:t>
      </w:r>
      <w:r w:rsidR="001515DE" w:rsidRPr="00327690">
        <w:rPr>
          <w:szCs w:val="20"/>
        </w:rPr>
        <w:t>category</w:t>
      </w:r>
    </w:p>
    <w:p w14:paraId="0A8B5A51" w14:textId="1E5CF2EA" w:rsidR="005D560B" w:rsidRPr="00327690" w:rsidRDefault="005D560B" w:rsidP="0031714C">
      <w:pPr>
        <w:spacing w:before="120" w:after="120"/>
        <w:jc w:val="left"/>
      </w:pPr>
      <w:r w:rsidRPr="00327690">
        <w:t xml:space="preserve">Raking is completed by adjusting for one demographic variable (or dimension) at a time. For example, when weighting by age and sex, weights would first be adjusted for age groups, then those </w:t>
      </w:r>
      <w:r w:rsidR="008070BB" w:rsidRPr="00327690">
        <w:t xml:space="preserve">results </w:t>
      </w:r>
      <w:r w:rsidRPr="00327690">
        <w:t>would be adjusted by sex groups. Th</w:t>
      </w:r>
      <w:r w:rsidR="0008326A" w:rsidRPr="00327690">
        <w:t xml:space="preserve">e calculations </w:t>
      </w:r>
      <w:r w:rsidRPr="00327690">
        <w:t xml:space="preserve">continue in an iterative process until all group proportions in the sample approach those of the population, or after a set number of iterations. Once raked, weight trimming is used to reduce errors in the outcome caused by unusually high or low weights in some categories. </w:t>
      </w:r>
    </w:p>
    <w:p w14:paraId="1F1496FE" w14:textId="5F23D403" w:rsidR="005D560B" w:rsidRPr="00327690" w:rsidRDefault="005D560B" w:rsidP="0031714C">
      <w:pPr>
        <w:spacing w:before="120" w:after="120"/>
        <w:jc w:val="left"/>
      </w:pPr>
      <w:r w:rsidRPr="00327690">
        <w:t xml:space="preserve">The fundamental objective of </w:t>
      </w:r>
      <w:r w:rsidR="00E2369C" w:rsidRPr="00327690">
        <w:t>CODI-APQ</w:t>
      </w:r>
      <w:r w:rsidRPr="00327690">
        <w:t xml:space="preserve"> is to </w:t>
      </w:r>
      <w:r w:rsidR="00CA526C" w:rsidRPr="00327690">
        <w:t xml:space="preserve">generate </w:t>
      </w:r>
      <w:r w:rsidRPr="00327690">
        <w:t>statistics that reduce bias and are sufficiently precise to satisfy the goals of the expected analyses of the data. In general, the goal is to keep the mean square</w:t>
      </w:r>
      <w:r w:rsidR="003A31E4" w:rsidRPr="00327690">
        <w:t>d</w:t>
      </w:r>
      <w:r w:rsidRPr="00327690">
        <w:t xml:space="preserve"> error (MSE) of the primary statistics of interest as low as possible. The MSE of a survey </w:t>
      </w:r>
      <w:r w:rsidR="006A4333" w:rsidRPr="00327690">
        <w:t xml:space="preserve">result </w:t>
      </w:r>
      <w:r w:rsidRPr="00327690">
        <w:t xml:space="preserve">is </w:t>
      </w:r>
    </w:p>
    <w:p w14:paraId="73F13F46" w14:textId="77777777" w:rsidR="005D560B" w:rsidRPr="00327690" w:rsidRDefault="005D560B" w:rsidP="0031714C">
      <w:pPr>
        <w:spacing w:before="120" w:after="120"/>
        <w:jc w:val="center"/>
      </w:pPr>
      <w:r w:rsidRPr="00327690">
        <w:t>MSE = Variance + (Bias)</w:t>
      </w:r>
      <w:r w:rsidRPr="00327690">
        <w:rPr>
          <w:vertAlign w:val="superscript"/>
        </w:rPr>
        <w:t>2</w:t>
      </w:r>
    </w:p>
    <w:p w14:paraId="091558B1" w14:textId="6A591A85" w:rsidR="005D560B" w:rsidRPr="00327690" w:rsidRDefault="005D560B" w:rsidP="0031714C">
      <w:pPr>
        <w:spacing w:before="120" w:after="120"/>
        <w:jc w:val="left"/>
      </w:pPr>
      <w:r w:rsidRPr="00327690">
        <w:t xml:space="preserve">The purpose of weighting adjustments is to reduce bias. Thus, the application of weighting adjustments usually results in lower bias in the associated survey statistics, but at the same time adjustments may result in some increases in variances of the survey </w:t>
      </w:r>
      <w:r w:rsidR="006A4333" w:rsidRPr="00327690">
        <w:t xml:space="preserve">results </w:t>
      </w:r>
      <w:r w:rsidRPr="00327690">
        <w:t xml:space="preserve">when compared with crude variances. </w:t>
      </w:r>
    </w:p>
    <w:p w14:paraId="12F8464F" w14:textId="775B44DE" w:rsidR="005D560B" w:rsidRPr="00327690" w:rsidRDefault="005D560B" w:rsidP="0031714C">
      <w:pPr>
        <w:spacing w:before="120" w:after="120"/>
        <w:jc w:val="left"/>
      </w:pPr>
      <w:r w:rsidRPr="00327690">
        <w:t xml:space="preserve">The increases in variance result from the added variability in the sampling weights due to the adjustments. Thus, the </w:t>
      </w:r>
      <w:r w:rsidR="009E751E" w:rsidRPr="00327690">
        <w:t xml:space="preserve">user </w:t>
      </w:r>
      <w:r w:rsidRPr="00327690">
        <w:t xml:space="preserve">who uses the weights should review the variability in the sampling weights caused by these adjustments. A trade-off is made between variance and bias to keep the </w:t>
      </w:r>
      <w:r w:rsidRPr="00327690">
        <w:lastRenderedPageBreak/>
        <w:t xml:space="preserve">MSE as low as possible. There is no exact rule for this trade-off because the amount of bias is unknown. </w:t>
      </w:r>
    </w:p>
    <w:p w14:paraId="59AE0D87" w14:textId="3FF1B295" w:rsidR="005D560B" w:rsidRPr="00327690" w:rsidRDefault="005D560B" w:rsidP="0031714C">
      <w:pPr>
        <w:spacing w:before="120" w:after="120"/>
        <w:jc w:val="left"/>
      </w:pPr>
      <w:r w:rsidRPr="00327690">
        <w:t xml:space="preserve">The </w:t>
      </w:r>
      <w:r w:rsidR="00E01782" w:rsidRPr="00327690">
        <w:t>five</w:t>
      </w:r>
      <w:r w:rsidRPr="00327690">
        <w:t xml:space="preserve">-year estimates of ACS do not include an age group of 2 to 4 years. Thus, </w:t>
      </w:r>
      <w:r w:rsidR="00E2369C" w:rsidRPr="00327690">
        <w:t>CODI-APQ</w:t>
      </w:r>
      <w:r w:rsidRPr="00327690">
        <w:t xml:space="preserve"> </w:t>
      </w:r>
      <w:r w:rsidR="00882367" w:rsidRPr="00327690">
        <w:t xml:space="preserve">calculates </w:t>
      </w:r>
      <w:r w:rsidRPr="00327690">
        <w:t xml:space="preserve">the population of this age group by multiplying the count of persons </w:t>
      </w:r>
      <w:r w:rsidR="005807BC" w:rsidRPr="00327690">
        <w:t>aged</w:t>
      </w:r>
      <w:r w:rsidRPr="00327690">
        <w:t xml:space="preserve"> 5 and under within each geography by the percentage of the national population that is</w:t>
      </w:r>
      <w:r w:rsidR="007D6B58" w:rsidRPr="00327690">
        <w:t xml:space="preserve"> aged 2</w:t>
      </w:r>
      <w:r w:rsidRPr="00327690">
        <w:t xml:space="preserve"> to 4, given that they are under the age of </w:t>
      </w:r>
      <w:r w:rsidR="00F32D84" w:rsidRPr="00327690">
        <w:t>5</w:t>
      </w:r>
      <w:r w:rsidRPr="00327690">
        <w:t xml:space="preserve">, based on Annual Estimates of the Resident Population by Single Year of Age and Sex for the United States, July 1, 2018, U.S. Census Bureau. Population counts by race for those age less than </w:t>
      </w:r>
      <w:r w:rsidR="00F32D84" w:rsidRPr="00327690">
        <w:t xml:space="preserve">5 </w:t>
      </w:r>
      <w:r w:rsidRPr="00327690">
        <w:t xml:space="preserve">are also adjusted from Annual Estimates of the Resident Population using the same </w:t>
      </w:r>
      <w:r w:rsidR="005E6919" w:rsidRPr="00327690">
        <w:t>adjustment</w:t>
      </w:r>
      <w:r w:rsidRPr="00327690">
        <w:t>.</w:t>
      </w:r>
      <w:r w:rsidR="0067749E" w:rsidRPr="00327690">
        <w:t xml:space="preserve"> </w:t>
      </w:r>
    </w:p>
    <w:p w14:paraId="55B37011" w14:textId="06480A18" w:rsidR="002360D5" w:rsidRPr="00327690" w:rsidRDefault="002360D5" w:rsidP="002360D5">
      <w:pPr>
        <w:spacing w:before="120" w:after="120"/>
        <w:jc w:val="left"/>
      </w:pPr>
      <w:r w:rsidRPr="00327690">
        <w:t>Similarly, for diabetes prevalence the ACS population aged 12 to 14 years is calculated by multiplying the count of persons aged 10 to 14 within each state</w:t>
      </w:r>
      <w:r w:rsidR="00E134F2" w:rsidRPr="00327690">
        <w:t xml:space="preserve"> and </w:t>
      </w:r>
      <w:r w:rsidR="0035050E" w:rsidRPr="00327690">
        <w:t>GEO3</w:t>
      </w:r>
      <w:r w:rsidRPr="00327690">
        <w:t xml:space="preserve"> by the percentage of the national population that is age</w:t>
      </w:r>
      <w:r w:rsidR="0035050E" w:rsidRPr="00327690">
        <w:t>d</w:t>
      </w:r>
      <w:r w:rsidRPr="00327690">
        <w:t xml:space="preserve"> 12 to 14, given that they are aged 10 to 14, based on Annual Estimates of the Resident Population by Single Year of Age and Sex for the United States, July 1, 2018, U.S. Census Bureau. Population counts by race and sex for those aged 10 to 14 are also adjusted from Annual Estimates of the Resident Population using the same </w:t>
      </w:r>
      <w:r w:rsidR="005E6919" w:rsidRPr="00327690">
        <w:t>adjustment</w:t>
      </w:r>
      <w:r w:rsidRPr="00327690">
        <w:t>.</w:t>
      </w:r>
    </w:p>
    <w:p w14:paraId="0549E32A" w14:textId="3425FC29" w:rsidR="005D560B" w:rsidRPr="00327690" w:rsidRDefault="005D560B" w:rsidP="0031714C">
      <w:pPr>
        <w:spacing w:before="120" w:after="120"/>
        <w:jc w:val="left"/>
      </w:pPr>
      <w:r w:rsidRPr="00327690">
        <w:t>ACS race is categorized to match the EHR</w:t>
      </w:r>
      <w:r w:rsidR="00826565" w:rsidRPr="00327690">
        <w:t>s</w:t>
      </w:r>
      <w:r w:rsidRPr="00327690">
        <w:t xml:space="preserve"> file and grouped as White, African American, Asian (including Native Hawaiian and other Pacific Islanders), and other (including American Indian and Alaskan Native, some other race, two or more race</w:t>
      </w:r>
      <w:r w:rsidR="00F32D84" w:rsidRPr="00327690">
        <w:t>s</w:t>
      </w:r>
      <w:r w:rsidRPr="00327690">
        <w:t xml:space="preserve">). </w:t>
      </w:r>
    </w:p>
    <w:p w14:paraId="7E9C840B" w14:textId="54659A6A" w:rsidR="005D560B" w:rsidRPr="00327690" w:rsidRDefault="005D560B" w:rsidP="0031714C">
      <w:pPr>
        <w:spacing w:before="120" w:after="120"/>
        <w:jc w:val="left"/>
      </w:pPr>
      <w:r w:rsidRPr="00327690">
        <w:t xml:space="preserve">ACS educational attainment (Bachelor’s degree or more) is linked by geography </w:t>
      </w:r>
      <w:r w:rsidR="002360D5" w:rsidRPr="00327690">
        <w:t xml:space="preserve">(state and </w:t>
      </w:r>
      <w:r w:rsidR="0035050E" w:rsidRPr="00327690">
        <w:t>GEO3</w:t>
      </w:r>
      <w:r w:rsidR="002360D5" w:rsidRPr="00327690">
        <w:t xml:space="preserve">) </w:t>
      </w:r>
      <w:r w:rsidRPr="00327690">
        <w:t xml:space="preserve">based on the </w:t>
      </w:r>
      <w:r w:rsidR="00A26390" w:rsidRPr="00327690">
        <w:t xml:space="preserve">patient’s </w:t>
      </w:r>
      <w:r w:rsidRPr="00327690">
        <w:t>residential address. Once linked, education is calculated as the percent of the population</w:t>
      </w:r>
      <w:r w:rsidR="007D6B58" w:rsidRPr="00327690">
        <w:t xml:space="preserve"> aged 2</w:t>
      </w:r>
      <w:r w:rsidRPr="00327690">
        <w:t xml:space="preserve">5 to 64 who have earned a </w:t>
      </w:r>
      <w:r w:rsidR="00AA0F7E" w:rsidRPr="00327690">
        <w:t xml:space="preserve">bachelor’s </w:t>
      </w:r>
      <w:r w:rsidR="004175D9" w:rsidRPr="00327690">
        <w:t>d</w:t>
      </w:r>
      <w:r w:rsidRPr="00327690">
        <w:t>egree or more</w:t>
      </w:r>
      <w:r w:rsidR="002360D5" w:rsidRPr="00327690">
        <w:t xml:space="preserve"> within the </w:t>
      </w:r>
      <w:r w:rsidR="00E2369C" w:rsidRPr="00327690">
        <w:t>adult</w:t>
      </w:r>
      <w:r w:rsidR="002360D5" w:rsidRPr="00327690">
        <w:t>’s geography</w:t>
      </w:r>
      <w:r w:rsidRPr="00327690">
        <w:t xml:space="preserve">. Educational attainment is then dichotomized based on the value: 20% of the population with a </w:t>
      </w:r>
      <w:r w:rsidR="00AA0F7E" w:rsidRPr="00327690">
        <w:t xml:space="preserve">bachelor’s </w:t>
      </w:r>
      <w:r w:rsidRPr="00327690">
        <w:t xml:space="preserve">degree or more. Approximately 52% of counties in the </w:t>
      </w:r>
      <w:r w:rsidR="004175D9" w:rsidRPr="00327690">
        <w:t>United States</w:t>
      </w:r>
      <w:r w:rsidRPr="00327690">
        <w:t xml:space="preserve"> fall above 20%</w:t>
      </w:r>
      <w:r w:rsidR="004175D9" w:rsidRPr="00327690">
        <w:t>,</w:t>
      </w:r>
      <w:r w:rsidRPr="00327690">
        <w:t xml:space="preserve"> and 48% fall below.</w:t>
      </w:r>
      <w:r w:rsidR="0067749E" w:rsidRPr="00327690">
        <w:t xml:space="preserve"> </w:t>
      </w:r>
    </w:p>
    <w:p w14:paraId="0EF9AD65" w14:textId="46EF46DB" w:rsidR="00FC52BB" w:rsidRPr="00327690" w:rsidRDefault="776C50A2" w:rsidP="00251CA8">
      <w:pPr>
        <w:pStyle w:val="Heading7"/>
      </w:pPr>
      <w:r w:rsidRPr="00327690">
        <w:t>Prevalence Calculations</w:t>
      </w:r>
    </w:p>
    <w:p w14:paraId="4890DE42" w14:textId="12035DF4" w:rsidR="00FC52BB" w:rsidRPr="00327690" w:rsidRDefault="00FC52BB" w:rsidP="002360D5">
      <w:pPr>
        <w:spacing w:before="120" w:after="120"/>
        <w:jc w:val="left"/>
      </w:pPr>
      <w:r w:rsidRPr="00327690">
        <w:t xml:space="preserve">Crude prevalence is calculated as the count of the sample within each </w:t>
      </w:r>
      <w:r w:rsidR="004F4322" w:rsidRPr="00327690">
        <w:t>BMI</w:t>
      </w:r>
      <w:r w:rsidRPr="00327690">
        <w:t xml:space="preserve"> or diabetes category</w:t>
      </w:r>
    </w:p>
    <w:p w14:paraId="1FB27DA5" w14:textId="513C13F9" w:rsidR="002360D5" w:rsidRPr="00327690" w:rsidRDefault="3672FF8B" w:rsidP="002360D5">
      <w:pPr>
        <w:spacing w:before="120" w:after="120"/>
        <w:jc w:val="left"/>
      </w:pPr>
      <w:r w:rsidRPr="00327690">
        <w:t xml:space="preserve">To </w:t>
      </w:r>
      <w:r w:rsidR="6ED99346" w:rsidRPr="00327690">
        <w:t>calculate</w:t>
      </w:r>
      <w:r w:rsidRPr="00327690">
        <w:t xml:space="preserve"> the weighted prevalence of the population the sum of statistical weights within each </w:t>
      </w:r>
      <w:r w:rsidR="004F4322" w:rsidRPr="00327690">
        <w:t>BMI</w:t>
      </w:r>
      <w:r w:rsidR="776C50A2" w:rsidRPr="00327690">
        <w:t xml:space="preserve"> </w:t>
      </w:r>
      <w:r w:rsidRPr="00327690">
        <w:t xml:space="preserve">(or diabetes category) is divided by the sum of statistical weights within the EHR. To control extreme weights which may increase the variance, extreme weights are trimmed. To </w:t>
      </w:r>
      <w:r w:rsidR="6ED99346" w:rsidRPr="00327690">
        <w:t>calculate</w:t>
      </w:r>
      <w:r w:rsidRPr="00327690">
        <w:t xml:space="preserve"> the variance of </w:t>
      </w:r>
      <w:r w:rsidR="004F4322" w:rsidRPr="00327690">
        <w:t>BMI</w:t>
      </w:r>
      <w:r w:rsidRPr="00327690">
        <w:t>, a Taylor-series approximation is used.</w:t>
      </w:r>
      <w:r w:rsidR="002360D5" w:rsidRPr="00327690">
        <w:rPr>
          <w:rStyle w:val="FootnoteReference"/>
        </w:rPr>
        <w:footnoteReference w:id="17"/>
      </w:r>
    </w:p>
    <w:p w14:paraId="1D8AD6F2" w14:textId="4A68418E" w:rsidR="002360D5" w:rsidRPr="00327690" w:rsidRDefault="009E751E" w:rsidP="002360D5">
      <w:pPr>
        <w:jc w:val="left"/>
      </w:pPr>
      <w:r w:rsidRPr="00327690">
        <w:t>Users</w:t>
      </w:r>
      <w:r w:rsidR="002360D5" w:rsidRPr="00327690">
        <w:t xml:space="preserve"> are provided crude (unweighted) </w:t>
      </w:r>
      <w:r w:rsidR="006A4333" w:rsidRPr="00327690">
        <w:t xml:space="preserve">population, </w:t>
      </w:r>
      <w:r w:rsidR="002360D5" w:rsidRPr="00327690">
        <w:t>prevalence,</w:t>
      </w:r>
      <w:r w:rsidR="006A4333" w:rsidRPr="00327690">
        <w:t xml:space="preserve"> and standard error,</w:t>
      </w:r>
      <w:r w:rsidR="002360D5" w:rsidRPr="00327690">
        <w:t xml:space="preserve"> weighted </w:t>
      </w:r>
      <w:r w:rsidR="006A4333" w:rsidRPr="00327690">
        <w:t>population, prevalence</w:t>
      </w:r>
      <w:r w:rsidR="002360D5" w:rsidRPr="00327690">
        <w:t>,</w:t>
      </w:r>
      <w:r w:rsidR="006A4333" w:rsidRPr="00327690">
        <w:t xml:space="preserve"> and standard error,</w:t>
      </w:r>
      <w:r w:rsidR="002360D5" w:rsidRPr="00327690">
        <w:t xml:space="preserve"> and an optional age-adjusted </w:t>
      </w:r>
      <w:r w:rsidR="006A4333" w:rsidRPr="00327690">
        <w:t>prevalence and standard error</w:t>
      </w:r>
      <w:r w:rsidR="002360D5" w:rsidRPr="00327690">
        <w:t>. Age-adjust</w:t>
      </w:r>
      <w:r w:rsidR="006A4333" w:rsidRPr="00327690">
        <w:t xml:space="preserve">ing </w:t>
      </w:r>
      <w:r w:rsidR="002360D5" w:rsidRPr="00327690">
        <w:t xml:space="preserve">aims to eliminate differences in </w:t>
      </w:r>
      <w:r w:rsidR="003740D8" w:rsidRPr="00327690">
        <w:t>results</w:t>
      </w:r>
      <w:r w:rsidR="002360D5" w:rsidRPr="00327690">
        <w:t xml:space="preserve"> that result from differences in the age distribution of the population among geographies. The projected 2000 U.S. population was used as the standard population per current guide.</w:t>
      </w:r>
    </w:p>
    <w:p w14:paraId="14941F51" w14:textId="77777777" w:rsidR="002360D5" w:rsidRPr="00327690" w:rsidRDefault="002360D5" w:rsidP="0031714C">
      <w:pPr>
        <w:spacing w:before="120" w:after="120"/>
        <w:jc w:val="left"/>
      </w:pPr>
    </w:p>
    <w:p w14:paraId="55828644" w14:textId="2F8CC50A" w:rsidR="005D560B" w:rsidRPr="00327690" w:rsidRDefault="51FD1B7C" w:rsidP="00961754">
      <w:pPr>
        <w:pStyle w:val="Heading7"/>
      </w:pPr>
      <w:bookmarkStart w:id="680" w:name="_Toc79586735"/>
      <w:r w:rsidRPr="00327690">
        <w:lastRenderedPageBreak/>
        <w:t>Standard Error</w:t>
      </w:r>
      <w:bookmarkEnd w:id="680"/>
      <w:r w:rsidRPr="00327690">
        <w:t xml:space="preserve"> </w:t>
      </w:r>
    </w:p>
    <w:p w14:paraId="0B65CAAE" w14:textId="4176A541" w:rsidR="005D560B" w:rsidRPr="00327690" w:rsidRDefault="005D560B" w:rsidP="005D560B">
      <w:pPr>
        <w:spacing w:before="120" w:after="120"/>
        <w:jc w:val="left"/>
      </w:pPr>
      <w:r w:rsidRPr="00327690">
        <w:t xml:space="preserve">The precision of a sample can be measured using a variety of </w:t>
      </w:r>
      <w:r w:rsidR="005E6919" w:rsidRPr="00327690">
        <w:t>calculations</w:t>
      </w:r>
      <w:r w:rsidRPr="00327690">
        <w:t xml:space="preserve">, including the standard error, confidence interval, and the margin of error. The standard error is the </w:t>
      </w:r>
      <w:proofErr w:type="gramStart"/>
      <w:r w:rsidRPr="00327690">
        <w:t>most commonly used</w:t>
      </w:r>
      <w:proofErr w:type="gramEnd"/>
      <w:r w:rsidRPr="00327690">
        <w:t xml:space="preserve"> measure of the precision of </w:t>
      </w:r>
      <w:r w:rsidR="003740D8" w:rsidRPr="00327690">
        <w:t>a value</w:t>
      </w:r>
      <w:r w:rsidR="00673441" w:rsidRPr="00327690">
        <w:t xml:space="preserve"> and</w:t>
      </w:r>
      <w:r w:rsidRPr="00327690">
        <w:t xml:space="preserve"> provides a gauge of how close a </w:t>
      </w:r>
      <w:r w:rsidR="003740D8" w:rsidRPr="00327690">
        <w:t xml:space="preserve">value </w:t>
      </w:r>
      <w:r w:rsidRPr="00327690">
        <w:t xml:space="preserve">is likely to be to the </w:t>
      </w:r>
      <w:r w:rsidR="003740D8" w:rsidRPr="00327690">
        <w:t xml:space="preserve">true </w:t>
      </w:r>
      <w:r w:rsidRPr="00327690">
        <w:t xml:space="preserve">population value in the absence of any bias. See Appendix A.11 Variance for more information. </w:t>
      </w:r>
    </w:p>
    <w:p w14:paraId="5B1D1EDF" w14:textId="30770960" w:rsidR="005D560B" w:rsidRPr="00327690" w:rsidRDefault="33CC82AD" w:rsidP="00961754">
      <w:pPr>
        <w:pStyle w:val="Heading7"/>
      </w:pPr>
      <w:bookmarkStart w:id="681" w:name="_Toc79586736"/>
      <w:r w:rsidRPr="00327690">
        <w:t xml:space="preserve"> </w:t>
      </w:r>
      <w:r w:rsidR="51FD1B7C" w:rsidRPr="00327690">
        <w:t>Suppression</w:t>
      </w:r>
      <w:bookmarkEnd w:id="681"/>
      <w:r w:rsidR="6EAA23AE" w:rsidRPr="00327690">
        <w:t xml:space="preserve"> Criteria</w:t>
      </w:r>
    </w:p>
    <w:p w14:paraId="07362A8E" w14:textId="23EA0A5A" w:rsidR="005D560B" w:rsidRPr="00327690" w:rsidRDefault="51FD1B7C" w:rsidP="004048B7">
      <w:pPr>
        <w:spacing w:before="120" w:after="120"/>
        <w:jc w:val="left"/>
      </w:pPr>
      <w:r w:rsidRPr="00327690">
        <w:t xml:space="preserve">Prevalence may be suppressed. </w:t>
      </w:r>
      <w:r w:rsidR="00E2369C" w:rsidRPr="00327690">
        <w:t>CODI-APQ</w:t>
      </w:r>
      <w:r w:rsidRPr="00327690">
        <w:t xml:space="preserve"> data suppression is </w:t>
      </w:r>
      <w:r w:rsidR="3672FF8B" w:rsidRPr="00327690">
        <w:t xml:space="preserve">adapted from </w:t>
      </w:r>
      <w:r w:rsidRPr="00327690">
        <w:t>the NCHS data presentation standards for reporting proportions in NCHS reports and data products</w:t>
      </w:r>
      <w:r w:rsidR="7FC4F7FB" w:rsidRPr="00327690">
        <w:t>,</w:t>
      </w:r>
      <w:r w:rsidR="00C030B3" w:rsidRPr="00327690">
        <w:rPr>
          <w:rStyle w:val="FootnoteReference"/>
        </w:rPr>
        <w:footnoteReference w:id="18"/>
      </w:r>
      <w:r w:rsidRPr="00327690">
        <w:t xml:space="preserve"> developed by the Data Suppression Workgroup at NCHS.</w:t>
      </w:r>
    </w:p>
    <w:p w14:paraId="440B3F62" w14:textId="5F3B9024" w:rsidR="005D560B" w:rsidRPr="00327690" w:rsidRDefault="005D560B" w:rsidP="004048B7">
      <w:pPr>
        <w:spacing w:before="120" w:after="120"/>
        <w:jc w:val="left"/>
      </w:pPr>
      <w:r w:rsidRPr="00327690">
        <w:t xml:space="preserve">The multistep NCHS Data Presentation Standards for Proportions are based on a minimum denominator sample size and on the absolute and relative widths of a confidence interval calculated using the Clopper-Pearson method. The </w:t>
      </w:r>
      <w:r w:rsidR="00051E68" w:rsidRPr="00327690">
        <w:t>National Center for Health Statistics (</w:t>
      </w:r>
      <w:r w:rsidRPr="00327690">
        <w:t>NCHS</w:t>
      </w:r>
      <w:r w:rsidR="00051E68" w:rsidRPr="00327690">
        <w:t>)</w:t>
      </w:r>
      <w:r w:rsidRPr="00327690">
        <w:t xml:space="preserve"> Data Presentation Standards for Proportions are applied to all </w:t>
      </w:r>
      <w:r w:rsidR="00E2369C" w:rsidRPr="00327690">
        <w:t>CODI-APQ</w:t>
      </w:r>
      <w:r w:rsidRPr="00327690">
        <w:t xml:space="preserve"> </w:t>
      </w:r>
      <w:r w:rsidR="0086479F" w:rsidRPr="00327690">
        <w:t>results</w:t>
      </w:r>
      <w:r w:rsidRPr="00327690">
        <w:t xml:space="preserve">. </w:t>
      </w:r>
      <w:r w:rsidR="00083CAD" w:rsidRPr="00327690">
        <w:t xml:space="preserve">The Presentation Standards also provide guidance for </w:t>
      </w:r>
      <w:r w:rsidRPr="00327690">
        <w:t>identify</w:t>
      </w:r>
      <w:r w:rsidR="00083CAD" w:rsidRPr="00327690">
        <w:t>ing</w:t>
      </w:r>
      <w:r w:rsidRPr="00327690">
        <w:t xml:space="preserve"> </w:t>
      </w:r>
      <w:r w:rsidR="003740D8" w:rsidRPr="00327690">
        <w:t xml:space="preserve">results </w:t>
      </w:r>
      <w:r w:rsidR="00083CAD" w:rsidRPr="00327690">
        <w:t xml:space="preserve">for statistical review, </w:t>
      </w:r>
      <w:r w:rsidR="00E2369C" w:rsidRPr="00327690">
        <w:t>CODI-APQ</w:t>
      </w:r>
      <w:r w:rsidR="00083CAD" w:rsidRPr="00327690">
        <w:t xml:space="preserve"> does not identify records for statistical review and leave this step for the user</w:t>
      </w:r>
      <w:r w:rsidRPr="00327690">
        <w:t xml:space="preserve">. </w:t>
      </w:r>
      <w:r w:rsidR="009E6566" w:rsidRPr="00327690">
        <w:t xml:space="preserve">The data presentation standards are described in </w:t>
      </w:r>
      <w:r w:rsidR="00BB0E3B" w:rsidRPr="00327690">
        <w:fldChar w:fldCharType="begin"/>
      </w:r>
      <w:r w:rsidR="00BB0E3B" w:rsidRPr="00327690">
        <w:instrText xml:space="preserve"> REF _Ref85803848 \h </w:instrText>
      </w:r>
      <w:r w:rsidR="004A4D16" w:rsidRPr="00327690">
        <w:instrText xml:space="preserve"> \* MERGEFORMAT </w:instrText>
      </w:r>
      <w:r w:rsidR="00BB0E3B" w:rsidRPr="00327690">
        <w:fldChar w:fldCharType="separate"/>
      </w:r>
      <w:r w:rsidR="00BB0E3B" w:rsidRPr="00327690">
        <w:t xml:space="preserve">Table </w:t>
      </w:r>
      <w:r w:rsidR="00BB0E3B" w:rsidRPr="00327690">
        <w:rPr>
          <w:noProof/>
        </w:rPr>
        <w:t>19</w:t>
      </w:r>
      <w:r w:rsidR="00BB0E3B" w:rsidRPr="00327690">
        <w:fldChar w:fldCharType="end"/>
      </w:r>
      <w:r w:rsidR="000663B3" w:rsidRPr="00327690">
        <w:t xml:space="preserve"> </w:t>
      </w:r>
      <w:r w:rsidRPr="00327690">
        <w:t xml:space="preserve">and </w:t>
      </w:r>
      <w:r w:rsidR="00BB0E3B" w:rsidRPr="00327690">
        <w:fldChar w:fldCharType="begin"/>
      </w:r>
      <w:r w:rsidR="00BB0E3B" w:rsidRPr="00327690">
        <w:instrText xml:space="preserve"> REF _Ref85803804 \h </w:instrText>
      </w:r>
      <w:r w:rsidR="004A4D16" w:rsidRPr="00327690">
        <w:instrText xml:space="preserve"> \* MERGEFORMAT </w:instrText>
      </w:r>
      <w:r w:rsidR="00BB0E3B" w:rsidRPr="00327690">
        <w:fldChar w:fldCharType="separate"/>
      </w:r>
      <w:r w:rsidR="00BB0E3B" w:rsidRPr="00327690">
        <w:t xml:space="preserve">Figure </w:t>
      </w:r>
      <w:r w:rsidR="00BB0E3B" w:rsidRPr="00327690">
        <w:rPr>
          <w:noProof/>
        </w:rPr>
        <w:t>6</w:t>
      </w:r>
      <w:r w:rsidR="00BB0E3B" w:rsidRPr="00327690">
        <w:fldChar w:fldCharType="end"/>
      </w:r>
      <w:r w:rsidRPr="00327690">
        <w:t>.</w:t>
      </w:r>
    </w:p>
    <w:p w14:paraId="7E8B7C79" w14:textId="3AAE5446" w:rsidR="005D560B" w:rsidRPr="00327690" w:rsidRDefault="005D560B" w:rsidP="00961754">
      <w:pPr>
        <w:pStyle w:val="TableColumnHeading"/>
      </w:pPr>
      <w:r w:rsidRPr="00327690">
        <w:t xml:space="preserve">If one or more rows </w:t>
      </w:r>
      <w:r w:rsidR="00C367DF" w:rsidRPr="00327690">
        <w:t xml:space="preserve">are </w:t>
      </w:r>
      <w:r w:rsidRPr="00327690">
        <w:t xml:space="preserve">suppressed, the user may </w:t>
      </w:r>
      <w:r w:rsidR="00C63AD3" w:rsidRPr="00327690">
        <w:t xml:space="preserve">select </w:t>
      </w:r>
      <w:r w:rsidRPr="00327690">
        <w:t>to increase their research criteria by including additional years of data, increasing the geography, or including more age, race, or sex categories.</w:t>
      </w:r>
      <w:r w:rsidR="00083CAD" w:rsidRPr="00327690">
        <w:t xml:space="preserve"> The suppression thresholds may also be altered by the user in the </w:t>
      </w:r>
      <w:proofErr w:type="spellStart"/>
      <w:r w:rsidR="00083CAD" w:rsidRPr="00327690">
        <w:t>Quickstart</w:t>
      </w:r>
      <w:proofErr w:type="spellEnd"/>
      <w:r w:rsidR="00083CAD" w:rsidRPr="00327690">
        <w:t xml:space="preserve"> program.</w:t>
      </w:r>
    </w:p>
    <w:p w14:paraId="4833210C" w14:textId="67D807C4" w:rsidR="005D560B" w:rsidRPr="00327690" w:rsidRDefault="0020676B" w:rsidP="007D5286">
      <w:pPr>
        <w:pStyle w:val="Caption"/>
      </w:pPr>
      <w:bookmarkStart w:id="682" w:name="_Ref85803848"/>
      <w:bookmarkStart w:id="683" w:name="_Toc85789265"/>
      <w:r w:rsidRPr="00327690">
        <w:t>Table</w:t>
      </w:r>
      <w:r w:rsidR="008C4909" w:rsidRPr="00327690">
        <w:t xml:space="preserve"> </w:t>
      </w:r>
      <w:fldSimple w:instr=" SEQ Table \* ARABIC ">
        <w:r w:rsidR="001229CC" w:rsidRPr="00327690">
          <w:rPr>
            <w:noProof/>
          </w:rPr>
          <w:t>19</w:t>
        </w:r>
      </w:fldSimple>
      <w:bookmarkEnd w:id="682"/>
      <w:r w:rsidR="001229CC" w:rsidRPr="00327690">
        <w:t>.</w:t>
      </w:r>
      <w:r w:rsidR="005D560B" w:rsidRPr="00327690">
        <w:t xml:space="preserve"> NCHS Data Presentation Standards for Proportions</w:t>
      </w:r>
      <w:bookmarkEnd w:id="6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Caption w:val="NCHS Data Presentation Standards for Proportions"/>
        <w:tblDescription w:val="A table with two columns reading from left to right: statistic, standard"/>
      </w:tblPr>
      <w:tblGrid>
        <w:gridCol w:w="1791"/>
        <w:gridCol w:w="7559"/>
      </w:tblGrid>
      <w:tr w:rsidR="0020676B" w:rsidRPr="00327690" w14:paraId="71DD5710" w14:textId="77777777" w:rsidTr="2F01C628">
        <w:trPr>
          <w:trHeight w:val="290"/>
          <w:tblHeader/>
        </w:trPr>
        <w:tc>
          <w:tcPr>
            <w:tcW w:w="1791" w:type="dxa"/>
            <w:shd w:val="clear" w:color="auto" w:fill="1F497D"/>
          </w:tcPr>
          <w:p w14:paraId="6C87A332" w14:textId="77777777" w:rsidR="004048B7" w:rsidRPr="00327690" w:rsidRDefault="004048B7" w:rsidP="00961754">
            <w:pPr>
              <w:pStyle w:val="TableColumnHeading"/>
              <w:rPr>
                <w:rFonts w:eastAsia="Calibri"/>
                <w:b/>
                <w:bCs/>
                <w:color w:val="FFFFFF" w:themeColor="background1"/>
              </w:rPr>
            </w:pPr>
            <w:r w:rsidRPr="00327690">
              <w:rPr>
                <w:rFonts w:eastAsia="Calibri"/>
                <w:b/>
                <w:bCs/>
                <w:color w:val="FFFFFF" w:themeColor="background1"/>
              </w:rPr>
              <w:t>Statistic</w:t>
            </w:r>
          </w:p>
        </w:tc>
        <w:tc>
          <w:tcPr>
            <w:tcW w:w="7559" w:type="dxa"/>
            <w:shd w:val="clear" w:color="auto" w:fill="1F497D"/>
          </w:tcPr>
          <w:p w14:paraId="2A8CAD33" w14:textId="77777777" w:rsidR="004048B7" w:rsidRPr="00327690" w:rsidRDefault="004048B7" w:rsidP="00961754">
            <w:pPr>
              <w:pStyle w:val="TableColumnHeading"/>
              <w:rPr>
                <w:rFonts w:eastAsia="Calibri"/>
                <w:b/>
                <w:bCs/>
                <w:color w:val="FFFFFF" w:themeColor="background1"/>
              </w:rPr>
            </w:pPr>
            <w:r w:rsidRPr="00327690">
              <w:rPr>
                <w:rFonts w:eastAsia="Calibri"/>
                <w:b/>
                <w:bCs/>
                <w:color w:val="FFFFFF" w:themeColor="background1"/>
              </w:rPr>
              <w:t>Standard</w:t>
            </w:r>
          </w:p>
        </w:tc>
      </w:tr>
      <w:tr w:rsidR="00266D18" w:rsidRPr="00327690" w14:paraId="590FDF5D" w14:textId="77777777" w:rsidTr="2F01C628">
        <w:trPr>
          <w:trHeight w:val="1383"/>
        </w:trPr>
        <w:tc>
          <w:tcPr>
            <w:tcW w:w="1791" w:type="dxa"/>
          </w:tcPr>
          <w:p w14:paraId="53620356" w14:textId="4DB9BEAE" w:rsidR="004048B7" w:rsidRPr="00327690" w:rsidRDefault="004048B7" w:rsidP="00961754">
            <w:pPr>
              <w:pStyle w:val="TableText1"/>
              <w:rPr>
                <w:b/>
                <w:bCs/>
              </w:rPr>
            </w:pPr>
            <w:r w:rsidRPr="00327690">
              <w:rPr>
                <w:b/>
                <w:bCs/>
              </w:rPr>
              <w:t xml:space="preserve">Sample </w:t>
            </w:r>
            <w:r w:rsidR="00ED0890" w:rsidRPr="00327690">
              <w:rPr>
                <w:b/>
                <w:bCs/>
              </w:rPr>
              <w:t>s</w:t>
            </w:r>
            <w:r w:rsidRPr="00327690">
              <w:rPr>
                <w:b/>
                <w:bCs/>
              </w:rPr>
              <w:t>ize</w:t>
            </w:r>
          </w:p>
        </w:tc>
        <w:tc>
          <w:tcPr>
            <w:tcW w:w="7559" w:type="dxa"/>
          </w:tcPr>
          <w:p w14:paraId="7226E443" w14:textId="2383F85E" w:rsidR="004048B7" w:rsidRPr="00327690" w:rsidRDefault="6E1D7B92" w:rsidP="00961754">
            <w:pPr>
              <w:pStyle w:val="TableText1"/>
              <w:jc w:val="left"/>
            </w:pPr>
            <w:r w:rsidRPr="00327690">
              <w:t>P</w:t>
            </w:r>
            <w:r w:rsidR="31541575" w:rsidRPr="00327690">
              <w:t xml:space="preserve">roportions should be based on a minimum denominator sample size and effective denominator sample size (when applicable) of 30. </w:t>
            </w:r>
            <w:r w:rsidRPr="00327690">
              <w:t xml:space="preserve">Results </w:t>
            </w:r>
            <w:r w:rsidR="31541575" w:rsidRPr="00327690">
              <w:t xml:space="preserve">with either a denominator sample size or an effective denominator sample size (when applicable) less than 30 should be suppressed. If the number of </w:t>
            </w:r>
            <w:r w:rsidR="211032D4" w:rsidRPr="00327690">
              <w:t xml:space="preserve">encounters </w:t>
            </w:r>
            <w:r w:rsidR="31541575" w:rsidRPr="00327690">
              <w:t>is 0 (or its complement</w:t>
            </w:r>
            <w:r w:rsidR="004048B7" w:rsidRPr="00327690">
              <w:rPr>
                <w:vertAlign w:val="superscript"/>
              </w:rPr>
              <w:footnoteReference w:id="19"/>
            </w:r>
            <w:r w:rsidR="31541575" w:rsidRPr="00327690">
              <w:t>), then the denominator sample size should be used to obtain confidence intervals. If all other criteria are met for presentation, a</w:t>
            </w:r>
            <w:r w:rsidRPr="00327690">
              <w:t xml:space="preserve"> result </w:t>
            </w:r>
            <w:r w:rsidR="31541575" w:rsidRPr="00327690">
              <w:t xml:space="preserve">based on 0 </w:t>
            </w:r>
            <w:r w:rsidR="211032D4" w:rsidRPr="00327690">
              <w:t xml:space="preserve">encounters </w:t>
            </w:r>
            <w:r w:rsidR="31541575" w:rsidRPr="00327690">
              <w:t xml:space="preserve">(or its complement) should be flagged for statistical review by the clearance official. The review could result in either the presentation or the suppression of the proportion. </w:t>
            </w:r>
          </w:p>
        </w:tc>
      </w:tr>
      <w:tr w:rsidR="00266D18" w:rsidRPr="00327690" w14:paraId="6ABE7253" w14:textId="77777777" w:rsidTr="2F01C628">
        <w:trPr>
          <w:trHeight w:val="440"/>
        </w:trPr>
        <w:tc>
          <w:tcPr>
            <w:tcW w:w="1791" w:type="dxa"/>
          </w:tcPr>
          <w:p w14:paraId="50F8EAE5" w14:textId="77777777" w:rsidR="004048B7" w:rsidRPr="00327690" w:rsidRDefault="004048B7" w:rsidP="00961754">
            <w:pPr>
              <w:pStyle w:val="TableText1"/>
              <w:rPr>
                <w:b/>
                <w:bCs/>
              </w:rPr>
            </w:pPr>
            <w:r w:rsidRPr="00327690">
              <w:rPr>
                <w:b/>
                <w:bCs/>
              </w:rPr>
              <w:t>Confidence interval</w:t>
            </w:r>
          </w:p>
        </w:tc>
        <w:tc>
          <w:tcPr>
            <w:tcW w:w="7559" w:type="dxa"/>
          </w:tcPr>
          <w:p w14:paraId="7858338C" w14:textId="77777777" w:rsidR="004048B7" w:rsidRPr="00327690" w:rsidRDefault="004048B7" w:rsidP="00961754">
            <w:pPr>
              <w:pStyle w:val="TableText1"/>
              <w:jc w:val="left"/>
            </w:pPr>
            <w:r w:rsidRPr="00327690">
              <w:t>If the sample size criterion is met, calculate a 95% two-sided confidence interval using the Clopper-Pearson method, or the Korn-</w:t>
            </w:r>
            <w:proofErr w:type="spellStart"/>
            <w:r w:rsidRPr="00327690">
              <w:t>Graubard</w:t>
            </w:r>
            <w:proofErr w:type="spellEnd"/>
            <w:r w:rsidRPr="00327690">
              <w:t xml:space="preserve"> method for complex surveys, and obtain its width.</w:t>
            </w:r>
          </w:p>
        </w:tc>
      </w:tr>
      <w:tr w:rsidR="00266D18" w:rsidRPr="00327690" w14:paraId="6E5EE538" w14:textId="77777777" w:rsidTr="2F01C628">
        <w:trPr>
          <w:trHeight w:val="1061"/>
        </w:trPr>
        <w:tc>
          <w:tcPr>
            <w:tcW w:w="1791" w:type="dxa"/>
          </w:tcPr>
          <w:p w14:paraId="2734CCB8" w14:textId="77777777" w:rsidR="004048B7" w:rsidRPr="00327690" w:rsidRDefault="004048B7" w:rsidP="00961754">
            <w:pPr>
              <w:pStyle w:val="TableText1"/>
              <w:rPr>
                <w:b/>
                <w:bCs/>
              </w:rPr>
            </w:pPr>
            <w:r w:rsidRPr="00327690">
              <w:rPr>
                <w:b/>
                <w:bCs/>
              </w:rPr>
              <w:t>Small absolute confidence interval width</w:t>
            </w:r>
          </w:p>
        </w:tc>
        <w:tc>
          <w:tcPr>
            <w:tcW w:w="7559" w:type="dxa"/>
          </w:tcPr>
          <w:p w14:paraId="2F9E7E45" w14:textId="3D5DA15F" w:rsidR="004048B7" w:rsidRPr="00327690" w:rsidRDefault="004048B7" w:rsidP="00961754">
            <w:pPr>
              <w:pStyle w:val="TableText1"/>
              <w:jc w:val="left"/>
            </w:pPr>
            <w:r w:rsidRPr="00327690">
              <w:t xml:space="preserve">If the absolute confidence interval width is greater than 0.00 and less than or equal to 0.05, then the proportion can be presented if the number of </w:t>
            </w:r>
            <w:r w:rsidR="00874537" w:rsidRPr="00327690">
              <w:t xml:space="preserve">encounters </w:t>
            </w:r>
            <w:r w:rsidRPr="00327690">
              <w:t xml:space="preserve">is greater than 0 and the degrees of freedom criterion (below) is met. If the number of </w:t>
            </w:r>
            <w:r w:rsidR="00874537" w:rsidRPr="00327690">
              <w:t xml:space="preserve">encounters </w:t>
            </w:r>
            <w:r w:rsidRPr="00327690">
              <w:t xml:space="preserve">is 0 (or its complement) or the degrees of freedom criterion is not met, then the </w:t>
            </w:r>
            <w:r w:rsidR="002D0311" w:rsidRPr="00327690">
              <w:t xml:space="preserve">result </w:t>
            </w:r>
            <w:r w:rsidRPr="00327690">
              <w:t xml:space="preserve">should be flagged for statistical review by the clearance official. The review could result in either the presentation or the suppression of the proportion. </w:t>
            </w:r>
          </w:p>
        </w:tc>
      </w:tr>
      <w:tr w:rsidR="00266D18" w:rsidRPr="00327690" w14:paraId="05D11E06" w14:textId="77777777" w:rsidTr="2F01C628">
        <w:trPr>
          <w:trHeight w:val="581"/>
        </w:trPr>
        <w:tc>
          <w:tcPr>
            <w:tcW w:w="1791" w:type="dxa"/>
          </w:tcPr>
          <w:p w14:paraId="498C9279" w14:textId="77777777" w:rsidR="004048B7" w:rsidRPr="00327690" w:rsidRDefault="004048B7" w:rsidP="00961754">
            <w:pPr>
              <w:pStyle w:val="TableText1"/>
              <w:rPr>
                <w:b/>
                <w:bCs/>
              </w:rPr>
            </w:pPr>
            <w:r w:rsidRPr="00327690">
              <w:rPr>
                <w:b/>
                <w:bCs/>
              </w:rPr>
              <w:lastRenderedPageBreak/>
              <w:t>Large absolute confidence interval width</w:t>
            </w:r>
          </w:p>
        </w:tc>
        <w:tc>
          <w:tcPr>
            <w:tcW w:w="7559" w:type="dxa"/>
          </w:tcPr>
          <w:p w14:paraId="30DC12FC" w14:textId="77777777" w:rsidR="004048B7" w:rsidRPr="00327690" w:rsidRDefault="004048B7" w:rsidP="00961754">
            <w:pPr>
              <w:pStyle w:val="TableText1"/>
              <w:jc w:val="left"/>
            </w:pPr>
            <w:r w:rsidRPr="00327690">
              <w:t xml:space="preserve">If the absolute confidence interval width is greater than or equal to 0.30, then the proportion should be suppressed. </w:t>
            </w:r>
          </w:p>
        </w:tc>
      </w:tr>
      <w:tr w:rsidR="00266D18" w:rsidRPr="00327690" w14:paraId="585E2F30" w14:textId="77777777" w:rsidTr="2F01C628">
        <w:trPr>
          <w:trHeight w:val="611"/>
        </w:trPr>
        <w:tc>
          <w:tcPr>
            <w:tcW w:w="1791" w:type="dxa"/>
          </w:tcPr>
          <w:p w14:paraId="427982CD" w14:textId="77777777" w:rsidR="004048B7" w:rsidRPr="00327690" w:rsidRDefault="004048B7" w:rsidP="00961754">
            <w:pPr>
              <w:pStyle w:val="TableText1"/>
              <w:rPr>
                <w:b/>
                <w:bCs/>
              </w:rPr>
            </w:pPr>
            <w:r w:rsidRPr="00327690">
              <w:rPr>
                <w:b/>
                <w:bCs/>
              </w:rPr>
              <w:t>Relative confidence interval width</w:t>
            </w:r>
          </w:p>
        </w:tc>
        <w:tc>
          <w:tcPr>
            <w:tcW w:w="7559" w:type="dxa"/>
          </w:tcPr>
          <w:p w14:paraId="4A9BDC45" w14:textId="77777777" w:rsidR="004048B7" w:rsidRPr="00327690" w:rsidRDefault="004048B7" w:rsidP="00961754">
            <w:pPr>
              <w:pStyle w:val="TableText1"/>
              <w:jc w:val="left"/>
            </w:pPr>
            <w:r w:rsidRPr="00327690">
              <w:t xml:space="preserve">If the absolute confidence interval width is between 0.05 and 0.30 and the relative confidence interval width is more than 130%, then the proportion should be suppressed. </w:t>
            </w:r>
          </w:p>
        </w:tc>
      </w:tr>
      <w:tr w:rsidR="00266D18" w:rsidRPr="00327690" w14:paraId="6E8D7D9B" w14:textId="77777777" w:rsidTr="2F01C628">
        <w:trPr>
          <w:trHeight w:val="953"/>
        </w:trPr>
        <w:tc>
          <w:tcPr>
            <w:tcW w:w="1791" w:type="dxa"/>
          </w:tcPr>
          <w:p w14:paraId="30452266" w14:textId="77777777" w:rsidR="004048B7" w:rsidRPr="00327690" w:rsidRDefault="004048B7" w:rsidP="00961754">
            <w:pPr>
              <w:pStyle w:val="TableText1"/>
              <w:rPr>
                <w:b/>
                <w:bCs/>
              </w:rPr>
            </w:pPr>
            <w:r w:rsidRPr="00327690">
              <w:rPr>
                <w:b/>
                <w:bCs/>
              </w:rPr>
              <w:t>Relative confidence interval width</w:t>
            </w:r>
          </w:p>
        </w:tc>
        <w:tc>
          <w:tcPr>
            <w:tcW w:w="7559" w:type="dxa"/>
          </w:tcPr>
          <w:p w14:paraId="6745745A" w14:textId="4C049E24" w:rsidR="004048B7" w:rsidRPr="00327690" w:rsidRDefault="004048B7" w:rsidP="00961754">
            <w:pPr>
              <w:pStyle w:val="TableText1"/>
              <w:jc w:val="left"/>
            </w:pPr>
            <w:r w:rsidRPr="00327690">
              <w:t xml:space="preserve">If the absolute confidence interval width is between 0.05 and 0.30 and the relative confidence interval width is less than or equal to 130%, then the proportion can be presented if the degrees of freedom criterion below is met. If the degrees of freedom criterion </w:t>
            </w:r>
            <w:proofErr w:type="gramStart"/>
            <w:r w:rsidRPr="00327690">
              <w:t>is</w:t>
            </w:r>
            <w:proofErr w:type="gramEnd"/>
            <w:r w:rsidRPr="00327690">
              <w:t xml:space="preserve"> not met, then the </w:t>
            </w:r>
            <w:r w:rsidR="002D0311" w:rsidRPr="00327690">
              <w:t xml:space="preserve">result </w:t>
            </w:r>
            <w:r w:rsidRPr="00327690">
              <w:t xml:space="preserve">should be flagged for statistical review by the clearance official. The review could result in either the presentation or the suppression of the proportion. </w:t>
            </w:r>
          </w:p>
        </w:tc>
      </w:tr>
      <w:tr w:rsidR="00266D18" w:rsidRPr="00327690" w14:paraId="78D26075" w14:textId="77777777" w:rsidTr="2F01C628">
        <w:trPr>
          <w:trHeight w:val="656"/>
        </w:trPr>
        <w:tc>
          <w:tcPr>
            <w:tcW w:w="1791" w:type="dxa"/>
          </w:tcPr>
          <w:p w14:paraId="45188624" w14:textId="77777777" w:rsidR="004048B7" w:rsidRPr="00327690" w:rsidRDefault="004048B7" w:rsidP="00961754">
            <w:pPr>
              <w:pStyle w:val="TableText1"/>
              <w:rPr>
                <w:b/>
                <w:bCs/>
              </w:rPr>
            </w:pPr>
            <w:r w:rsidRPr="00327690">
              <w:rPr>
                <w:b/>
                <w:bCs/>
              </w:rPr>
              <w:t>Degrees of freedom</w:t>
            </w:r>
          </w:p>
        </w:tc>
        <w:tc>
          <w:tcPr>
            <w:tcW w:w="7559" w:type="dxa"/>
          </w:tcPr>
          <w:p w14:paraId="58DEDD08" w14:textId="77777777" w:rsidR="004048B7" w:rsidRPr="00327690" w:rsidRDefault="004048B7" w:rsidP="00961754">
            <w:pPr>
              <w:pStyle w:val="TableText1"/>
              <w:jc w:val="left"/>
            </w:pPr>
            <w:r w:rsidRPr="00327690">
              <w:t xml:space="preserve">When applicable for complex surveys, if the sample size and confidence interval criteria are met for presentation and the degrees of freedom are fewer than 8, then the proportion should be flagged for statistical review. This review may result in either the presentation or the suppression of the proportion. </w:t>
            </w:r>
          </w:p>
        </w:tc>
      </w:tr>
      <w:tr w:rsidR="00266D18" w:rsidRPr="00327690" w14:paraId="7D56CD32" w14:textId="77777777" w:rsidTr="2F01C628">
        <w:trPr>
          <w:trHeight w:val="629"/>
        </w:trPr>
        <w:tc>
          <w:tcPr>
            <w:tcW w:w="1791" w:type="dxa"/>
          </w:tcPr>
          <w:p w14:paraId="39CB5F91" w14:textId="77777777" w:rsidR="004048B7" w:rsidRPr="00327690" w:rsidRDefault="004048B7" w:rsidP="00961754">
            <w:pPr>
              <w:pStyle w:val="TableText1"/>
              <w:rPr>
                <w:b/>
                <w:bCs/>
              </w:rPr>
            </w:pPr>
            <w:r w:rsidRPr="00327690">
              <w:rPr>
                <w:b/>
                <w:bCs/>
              </w:rPr>
              <w:t>Complementary proportions</w:t>
            </w:r>
          </w:p>
        </w:tc>
        <w:tc>
          <w:tcPr>
            <w:tcW w:w="7559" w:type="dxa"/>
          </w:tcPr>
          <w:p w14:paraId="4A1E0947" w14:textId="77777777" w:rsidR="004048B7" w:rsidRPr="00327690" w:rsidRDefault="004048B7" w:rsidP="00961754">
            <w:pPr>
              <w:pStyle w:val="TableText1"/>
              <w:jc w:val="left"/>
            </w:pPr>
            <w:r w:rsidRPr="00327690">
              <w:t>If all criteria are met for presenting the proportion but not for its complement, then the proportion should be shown. A footnote indicating that the complement of the proportion may be unreliable should be provided.</w:t>
            </w:r>
          </w:p>
        </w:tc>
      </w:tr>
    </w:tbl>
    <w:p w14:paraId="060AE04B" w14:textId="77777777" w:rsidR="005D560B" w:rsidRPr="00327690" w:rsidRDefault="005D560B" w:rsidP="005D560B">
      <w:pPr>
        <w:spacing w:before="0" w:after="0"/>
        <w:jc w:val="left"/>
        <w:rPr>
          <w:sz w:val="20"/>
        </w:rPr>
      </w:pPr>
    </w:p>
    <w:p w14:paraId="389E93B7" w14:textId="39C627F0" w:rsidR="00BD2F3C" w:rsidRPr="00327690" w:rsidRDefault="51FD1B7C" w:rsidP="00BD2F3C">
      <w:pPr>
        <w:keepNext/>
        <w:spacing w:before="120" w:after="120"/>
        <w:jc w:val="left"/>
      </w:pPr>
      <w:r w:rsidRPr="00327690">
        <w:rPr>
          <w:noProof/>
        </w:rPr>
        <w:lastRenderedPageBreak/>
        <w:drawing>
          <wp:inline distT="0" distB="0" distL="0" distR="0" wp14:anchorId="4D31EC81" wp14:editId="211CEFF0">
            <wp:extent cx="7247896" cy="5583043"/>
            <wp:effectExtent l="0" t="5715" r="4445" b="4445"/>
            <wp:docPr id="82" name="Picture 82" descr="Flowchart of the NCHS suppression standards for proportions, source: NCHS documentation." title="NCHS Suppression 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pic:nvPicPr>
                  <pic:blipFill>
                    <a:blip r:embed="rId34">
                      <a:extLst>
                        <a:ext uri="{28A0092B-C50C-407E-A947-70E740481C1C}">
                          <a14:useLocalDpi xmlns:a14="http://schemas.microsoft.com/office/drawing/2010/main" val="0"/>
                        </a:ext>
                      </a:extLst>
                    </a:blip>
                    <a:stretch>
                      <a:fillRect/>
                    </a:stretch>
                  </pic:blipFill>
                  <pic:spPr>
                    <a:xfrm rot="16200000">
                      <a:off x="0" y="0"/>
                      <a:ext cx="7247896" cy="5583043"/>
                    </a:xfrm>
                    <a:prstGeom prst="rect">
                      <a:avLst/>
                    </a:prstGeom>
                  </pic:spPr>
                </pic:pic>
              </a:graphicData>
            </a:graphic>
          </wp:inline>
        </w:drawing>
      </w:r>
    </w:p>
    <w:p w14:paraId="01F6E840" w14:textId="2F59BE89" w:rsidR="00B36F22" w:rsidRPr="00327690" w:rsidRDefault="00367B05" w:rsidP="007D5286">
      <w:pPr>
        <w:pStyle w:val="Caption"/>
      </w:pPr>
      <w:bookmarkStart w:id="684" w:name="_Ref85803804"/>
      <w:bookmarkStart w:id="685" w:name="_Toc85790555"/>
      <w:r w:rsidRPr="00327690">
        <w:t xml:space="preserve">Figure </w:t>
      </w:r>
      <w:fldSimple w:instr=" SEQ Figure \* ARABIC ">
        <w:r w:rsidRPr="00327690">
          <w:rPr>
            <w:noProof/>
          </w:rPr>
          <w:t>6</w:t>
        </w:r>
      </w:fldSimple>
      <w:bookmarkEnd w:id="684"/>
      <w:r w:rsidRPr="00327690">
        <w:t xml:space="preserve">. </w:t>
      </w:r>
      <w:r w:rsidR="002B57DB" w:rsidRPr="00327690">
        <w:t>NCHS Suppression Standards</w:t>
      </w:r>
      <w:bookmarkEnd w:id="685"/>
    </w:p>
    <w:p w14:paraId="46956BE0" w14:textId="77777777" w:rsidR="005D560B" w:rsidRPr="00327690" w:rsidRDefault="005D560B" w:rsidP="005D560B">
      <w:pPr>
        <w:spacing w:before="0" w:after="0"/>
        <w:jc w:val="left"/>
        <w:rPr>
          <w:sz w:val="20"/>
        </w:rPr>
      </w:pPr>
    </w:p>
    <w:p w14:paraId="6D5846FD" w14:textId="6C55CFB9" w:rsidR="005D560B" w:rsidRPr="00327690" w:rsidRDefault="00CD0D53" w:rsidP="00961754">
      <w:pPr>
        <w:pStyle w:val="Heading7"/>
      </w:pPr>
      <w:bookmarkStart w:id="686" w:name="_Toc79586737"/>
      <w:r w:rsidRPr="00327690">
        <w:lastRenderedPageBreak/>
        <w:t xml:space="preserve"> </w:t>
      </w:r>
      <w:r w:rsidR="51FD1B7C" w:rsidRPr="00327690">
        <w:t xml:space="preserve">Variance </w:t>
      </w:r>
      <w:bookmarkEnd w:id="686"/>
    </w:p>
    <w:p w14:paraId="6EA85736" w14:textId="2BFBC728" w:rsidR="005D560B" w:rsidRPr="00327690" w:rsidRDefault="004F4322" w:rsidP="00961754">
      <w:r w:rsidRPr="00327690">
        <w:t>BMI</w:t>
      </w:r>
      <w:r w:rsidR="00E9593C" w:rsidRPr="00327690">
        <w:t xml:space="preserve"> and/or diabetes</w:t>
      </w:r>
      <w:r w:rsidR="005D560B" w:rsidRPr="00327690">
        <w:t xml:space="preserve"> prevalence is derived using the sample weights and data on </w:t>
      </w:r>
      <w:r w:rsidRPr="00327690">
        <w:t>BMI</w:t>
      </w:r>
      <w:r w:rsidR="00E9593C" w:rsidRPr="00327690">
        <w:t xml:space="preserve"> as well as diabetes spectrum status</w:t>
      </w:r>
      <w:r w:rsidR="005D560B" w:rsidRPr="00327690">
        <w:t xml:space="preserve">. </w:t>
      </w:r>
      <w:r w:rsidRPr="00327690">
        <w:t>BMI</w:t>
      </w:r>
      <w:r w:rsidR="005D560B" w:rsidRPr="00327690">
        <w:t xml:space="preserve"> </w:t>
      </w:r>
      <w:r w:rsidR="00E9593C" w:rsidRPr="00327690">
        <w:t>and diabetes prevalence</w:t>
      </w:r>
      <w:r w:rsidR="005D560B" w:rsidRPr="00327690">
        <w:t xml:space="preserve"> </w:t>
      </w:r>
      <w:r w:rsidR="00E9593C" w:rsidRPr="00327690">
        <w:t>are</w:t>
      </w:r>
      <w:r w:rsidR="005D560B" w:rsidRPr="00327690">
        <w:t xml:space="preserve"> ratio</w:t>
      </w:r>
      <w:r w:rsidR="00E9593C" w:rsidRPr="00327690">
        <w:t>s</w:t>
      </w:r>
      <w:r w:rsidR="005D560B" w:rsidRPr="00327690">
        <w:t xml:space="preserve">, and the ratio estimator, </w:t>
      </w:r>
      <m:oMath>
        <m:acc>
          <m:accPr>
            <m:ctrlPr>
              <w:rPr>
                <w:rFonts w:ascii="Cambria Math" w:eastAsia="SimSun" w:hAnsi="Cambria Math"/>
                <w:i/>
              </w:rPr>
            </m:ctrlPr>
          </m:accPr>
          <m:e>
            <m:r>
              <w:rPr>
                <w:rFonts w:ascii="Cambria Math" w:hAnsi="Cambria Math"/>
              </w:rPr>
              <m:t>θ</m:t>
            </m:r>
          </m:e>
        </m:acc>
      </m:oMath>
      <w:r w:rsidR="005D560B" w:rsidRPr="00327690">
        <w:t xml:space="preserve">, corresponds to a population parameter, </w:t>
      </w:r>
      <m:oMath>
        <m:r>
          <w:rPr>
            <w:rFonts w:ascii="Cambria Math" w:hAnsi="Cambria Math"/>
          </w:rPr>
          <m:t>θ</m:t>
        </m:r>
      </m:oMath>
      <w:r w:rsidR="005D560B" w:rsidRPr="00327690">
        <w:t xml:space="preserve">, such as the true but unknown </w:t>
      </w:r>
      <w:r w:rsidRPr="00327690">
        <w:t>BMI</w:t>
      </w:r>
      <w:r w:rsidR="00E9593C" w:rsidRPr="00327690">
        <w:t xml:space="preserve"> or diabetes </w:t>
      </w:r>
      <w:r w:rsidR="00184BE2" w:rsidRPr="00327690">
        <w:t>prevalence</w:t>
      </w:r>
      <w:r w:rsidR="005D560B" w:rsidRPr="00327690">
        <w:t>. To define the population parameter, let</w:t>
      </w:r>
    </w:p>
    <w:p w14:paraId="4B26A3D5" w14:textId="33C6113F" w:rsidR="005D560B" w:rsidRPr="00327690" w:rsidRDefault="00357F2D"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327690">
        <w:t xml:space="preserve"> = the number of </w:t>
      </w:r>
      <w:r w:rsidR="00E2369C" w:rsidRPr="00327690">
        <w:t>adults</w:t>
      </w:r>
      <w:r w:rsidR="005D560B" w:rsidRPr="00327690">
        <w:t xml:space="preserve"> in stratum </w:t>
      </w:r>
      <m:oMath>
        <m:r>
          <w:rPr>
            <w:rFonts w:ascii="Cambria Math" w:hAnsi="Cambria Math"/>
          </w:rPr>
          <m:t>h</m:t>
        </m:r>
      </m:oMath>
      <w:r w:rsidR="005D560B" w:rsidRPr="00327690">
        <w:t xml:space="preserve"> (</w:t>
      </w:r>
      <m:oMath>
        <m:r>
          <w:rPr>
            <w:rFonts w:ascii="Cambria Math" w:hAnsi="Cambria Math"/>
          </w:rPr>
          <m:t xml:space="preserve"> h=</m:t>
        </m:r>
        <m:r>
          <w:rPr>
            <w:rFonts w:ascii="Cambria Math" w:hAnsi="Cambria Math"/>
          </w:rPr>
          <m:t>1,…,L</m:t>
        </m:r>
      </m:oMath>
      <w:r w:rsidR="005D560B" w:rsidRPr="00327690">
        <w:t>), where stratum refers to state-</w:t>
      </w:r>
      <w:r w:rsidR="0035050E" w:rsidRPr="00327690">
        <w:t>GEO3</w:t>
      </w:r>
      <w:r w:rsidR="005D560B" w:rsidRPr="00327690">
        <w:t xml:space="preserve"> </w:t>
      </w:r>
    </w:p>
    <w:p w14:paraId="24680DE7" w14:textId="1CCF5107" w:rsidR="005D560B" w:rsidRPr="00327690" w:rsidRDefault="00357F2D" w:rsidP="005D560B">
      <w:pPr>
        <w:spacing w:before="120" w:after="120"/>
        <w:ind w:left="720" w:hanging="720"/>
      </w:pP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005D560B" w:rsidRPr="00327690">
        <w:t xml:space="preserve"> = the value of </w:t>
      </w:r>
      <m:oMath>
        <m:r>
          <w:rPr>
            <w:rFonts w:ascii="Cambria Math" w:hAnsi="Cambria Math"/>
          </w:rPr>
          <m:t>Y</m:t>
        </m:r>
      </m:oMath>
      <w:r w:rsidR="005D560B" w:rsidRPr="00327690">
        <w:t xml:space="preserve"> for </w:t>
      </w:r>
      <w:r w:rsidR="00E2369C" w:rsidRPr="00327690">
        <w:t>adult</w:t>
      </w:r>
      <w:r w:rsidR="005D560B" w:rsidRPr="00327690">
        <w:t xml:space="preserve"> </w:t>
      </w:r>
      <m:oMath>
        <m:r>
          <w:rPr>
            <w:rFonts w:ascii="Cambria Math" w:hAnsi="Cambria Math"/>
          </w:rPr>
          <m:t>i</m:t>
        </m:r>
      </m:oMath>
      <w:r w:rsidR="005D560B" w:rsidRPr="00327690">
        <w:t xml:space="preserve"> of stratum </w:t>
      </w:r>
      <m:oMath>
        <m:r>
          <w:rPr>
            <w:rFonts w:ascii="Cambria Math" w:hAnsi="Cambria Math"/>
          </w:rPr>
          <m:t>h</m:t>
        </m:r>
      </m:oMath>
      <w:r w:rsidR="005D560B" w:rsidRPr="00327690">
        <w:t xml:space="preserve"> (often the possible values of </w:t>
      </w:r>
      <m:oMath>
        <m:r>
          <w:rPr>
            <w:rFonts w:ascii="Cambria Math" w:hAnsi="Cambria Math"/>
          </w:rPr>
          <m:t>Y</m:t>
        </m:r>
      </m:oMath>
      <w:r w:rsidR="005D560B" w:rsidRPr="00327690">
        <w:t xml:space="preserve"> are 0 and 1, as when </w:t>
      </w:r>
      <m:oMath>
        <m:r>
          <w:rPr>
            <w:rFonts w:ascii="Cambria Math" w:hAnsi="Cambria Math"/>
          </w:rPr>
          <m:t>Y</m:t>
        </m:r>
      </m:oMath>
      <w:r w:rsidR="005D560B" w:rsidRPr="00327690">
        <w:t xml:space="preserve"> indicates whether </w:t>
      </w:r>
      <w:proofErr w:type="gramStart"/>
      <w:r w:rsidR="005D560B" w:rsidRPr="00327690">
        <w:t>a</w:t>
      </w:r>
      <w:proofErr w:type="gramEnd"/>
      <w:r w:rsidR="005D560B" w:rsidRPr="00327690">
        <w:t xml:space="preserve"> </w:t>
      </w:r>
      <w:r w:rsidR="00E2369C" w:rsidRPr="00327690">
        <w:t>adult</w:t>
      </w:r>
      <w:r w:rsidR="0062658B" w:rsidRPr="00327690">
        <w:t xml:space="preserve"> </w:t>
      </w:r>
      <w:r w:rsidR="00E9593C" w:rsidRPr="00327690">
        <w:t xml:space="preserve">has diabetes, has </w:t>
      </w:r>
      <w:r w:rsidR="004F4322" w:rsidRPr="00327690">
        <w:t>BMI</w:t>
      </w:r>
      <w:r w:rsidR="005D560B" w:rsidRPr="00327690">
        <w:t xml:space="preserve"> or in a specified </w:t>
      </w:r>
      <w:r w:rsidR="00B8536B" w:rsidRPr="00327690">
        <w:t xml:space="preserve">diabetes or </w:t>
      </w:r>
      <w:r w:rsidR="004F4322" w:rsidRPr="00327690">
        <w:t>BMI</w:t>
      </w:r>
      <w:r w:rsidR="005D560B" w:rsidRPr="00327690">
        <w:t>)</w:t>
      </w:r>
    </w:p>
    <w:p w14:paraId="46EA237F" w14:textId="3916A248" w:rsidR="005D560B" w:rsidRPr="00327690" w:rsidRDefault="00357F2D" w:rsidP="005D560B">
      <w:pPr>
        <w:spacing w:before="120" w:after="240"/>
        <w:ind w:left="720" w:hanging="720"/>
      </w:pP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005D560B" w:rsidRPr="00327690">
        <w:t xml:space="preserve"> = 0 or 1, indicating whether </w:t>
      </w:r>
      <w:r w:rsidR="00E2369C" w:rsidRPr="00327690">
        <w:t>adult</w:t>
      </w:r>
      <w:r w:rsidR="005D560B" w:rsidRPr="00327690">
        <w:t xml:space="preserve"> </w:t>
      </w:r>
      <m:oMath>
        <m:r>
          <w:rPr>
            <w:rFonts w:ascii="Cambria Math" w:hAnsi="Cambria Math"/>
          </w:rPr>
          <m:t>i</m:t>
        </m:r>
      </m:oMath>
      <w:r w:rsidR="005D560B" w:rsidRPr="00327690">
        <w:t xml:space="preserve"> of stratum </w:t>
      </w:r>
      <m:oMath>
        <m:r>
          <w:rPr>
            <w:rFonts w:ascii="Cambria Math" w:hAnsi="Cambria Math"/>
          </w:rPr>
          <m:t>h</m:t>
        </m:r>
      </m:oMath>
      <w:r w:rsidR="005D560B" w:rsidRPr="00327690">
        <w:t xml:space="preserve"> belongs to a particular domain (such as a specified race)</w:t>
      </w:r>
    </w:p>
    <w:p w14:paraId="1F608B0B" w14:textId="77777777" w:rsidR="005D560B" w:rsidRPr="00327690" w:rsidRDefault="00357F2D" w:rsidP="005D560B">
      <w:pPr>
        <w:spacing w:before="120" w:after="240"/>
        <w:ind w:left="720" w:hanging="720"/>
      </w:pPr>
      <m:oMathPara>
        <m:oMath>
          <m:sSub>
            <m:sSubPr>
              <m:ctrlPr>
                <w:rPr>
                  <w:rFonts w:ascii="Cambria Math" w:hAnsi="Cambria Math"/>
                  <w:i/>
                </w:rPr>
              </m:ctrlPr>
            </m:sSubPr>
            <m:e>
              <m:r>
                <w:rPr>
                  <w:rFonts w:ascii="Cambria Math" w:hAnsi="Cambria Math"/>
                </w:rPr>
                <m:t>Y</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sSub>
                <m:sSubPr>
                  <m:ctrlPr>
                    <w:rPr>
                      <w:rFonts w:ascii="Cambria Math" w:hAnsi="Cambria Math"/>
                      <w:i/>
                    </w:rPr>
                  </m:ctrlPr>
                </m:sSubPr>
                <m:e>
                  <m:r>
                    <w:rPr>
                      <w:rFonts w:ascii="Cambria Math" w:hAnsi="Cambria Math"/>
                    </w:rPr>
                    <m:t>Y</m:t>
                  </m:r>
                </m:e>
                <m:sub>
                  <m:r>
                    <w:rPr>
                      <w:rFonts w:ascii="Cambria Math" w:hAnsi="Cambria Math"/>
                    </w:rPr>
                    <m:t>hi</m:t>
                  </m:r>
                </m:sub>
              </m:sSub>
            </m:e>
          </m:nary>
        </m:oMath>
      </m:oMathPara>
    </w:p>
    <w:p w14:paraId="55C2D88C" w14:textId="77777777" w:rsidR="005D560B" w:rsidRPr="00327690" w:rsidRDefault="00357F2D" w:rsidP="005D560B">
      <w:pPr>
        <w:spacing w:before="120" w:after="240"/>
        <w:ind w:left="720" w:hanging="720"/>
      </w:pPr>
      <m:oMathPara>
        <m:oMath>
          <m:sSub>
            <m:sSubPr>
              <m:ctrlPr>
                <w:rPr>
                  <w:rFonts w:ascii="Cambria Math" w:hAnsi="Cambria Math"/>
                  <w:i/>
                </w:rPr>
              </m:ctrlPr>
            </m:sSubPr>
            <m:e>
              <m:r>
                <w:rPr>
                  <w:rFonts w:ascii="Cambria Math" w:hAnsi="Cambria Math"/>
                </w:rPr>
                <m:t>T</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e>
          </m:nary>
        </m:oMath>
      </m:oMathPara>
    </w:p>
    <w:p w14:paraId="2EFA4B80" w14:textId="77777777" w:rsidR="005D560B" w:rsidRPr="00327690" w:rsidRDefault="005D560B" w:rsidP="005D560B">
      <w:pPr>
        <w:spacing w:before="120" w:after="240"/>
      </w:pPr>
      <w:r w:rsidRPr="00327690">
        <w:t xml:space="preserve">Then, adding the subscript </w:t>
      </w:r>
      <m:oMath>
        <m:r>
          <w:rPr>
            <w:rFonts w:ascii="Cambria Math" w:hAnsi="Cambria Math"/>
          </w:rPr>
          <m:t>d</m:t>
        </m:r>
      </m:oMath>
      <w:r w:rsidRPr="00327690">
        <w:t xml:space="preserve"> to indicate the role of the domain, the ratio</w:t>
      </w:r>
      <w:r w:rsidR="00EC5EDD" w:rsidRPr="00327690">
        <w:t xml:space="preserve"> is the parameter of interest. </w:t>
      </w:r>
    </w:p>
    <w:p w14:paraId="532F42C4" w14:textId="77777777" w:rsidR="005D560B" w:rsidRPr="00327690" w:rsidRDefault="00357F2D" w:rsidP="005D560B">
      <w:pPr>
        <w:spacing w:before="120" w:after="240"/>
      </w:pPr>
      <m:oMathPara>
        <m:oMath>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Y</m:t>
                      </m:r>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r>
                        <w:rPr>
                          <w:rFonts w:ascii="Cambria Math" w:hAnsi="Cambria Math"/>
                        </w:rPr>
                        <m:t>T</m:t>
                      </m:r>
                    </m:e>
                    <m:sub>
                      <m:r>
                        <w:rPr>
                          <w:rFonts w:ascii="Cambria Math" w:hAnsi="Cambria Math"/>
                        </w:rPr>
                        <m:t>dh</m:t>
                      </m:r>
                    </m:sub>
                  </m:sSub>
                </m:e>
              </m:nary>
            </m:den>
          </m:f>
        </m:oMath>
      </m:oMathPara>
    </w:p>
    <w:p w14:paraId="57214E2A" w14:textId="77777777" w:rsidR="005D560B" w:rsidRPr="00327690" w:rsidRDefault="005D560B" w:rsidP="005D560B">
      <w:pPr>
        <w:spacing w:before="120" w:after="120"/>
      </w:pPr>
      <w:r w:rsidRPr="00327690">
        <w:t>In the sample, let</w:t>
      </w:r>
    </w:p>
    <w:p w14:paraId="33C08FDA" w14:textId="4CF29E6C" w:rsidR="005D560B" w:rsidRPr="00327690" w:rsidRDefault="00357F2D" w:rsidP="005D560B">
      <w:pPr>
        <w:spacing w:before="120" w:after="120"/>
        <w:ind w:left="720" w:hanging="720"/>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5D560B" w:rsidRPr="00327690">
        <w:t xml:space="preserve"> = the number of sample </w:t>
      </w:r>
      <w:r w:rsidR="00E2369C" w:rsidRPr="00327690">
        <w:t>adults</w:t>
      </w:r>
      <w:r w:rsidR="005D560B" w:rsidRPr="00327690">
        <w:t xml:space="preserve"> in stratum </w:t>
      </w:r>
      <m:oMath>
        <m:r>
          <w:rPr>
            <w:rFonts w:ascii="Cambria Math" w:hAnsi="Cambria Math"/>
          </w:rPr>
          <m:t>h</m:t>
        </m:r>
      </m:oMath>
    </w:p>
    <w:p w14:paraId="7D5B7BED" w14:textId="2D2D5390" w:rsidR="005D560B" w:rsidRPr="00327690" w:rsidRDefault="00357F2D" w:rsidP="005D560B">
      <w:pPr>
        <w:spacing w:before="120" w:after="120"/>
        <w:ind w:left="720" w:hanging="720"/>
      </w:pPr>
      <m:oMath>
        <m:sSub>
          <m:sSubPr>
            <m:ctrlPr>
              <w:rPr>
                <w:rFonts w:ascii="Cambria Math" w:hAnsi="Cambria Math"/>
                <w:i/>
              </w:rPr>
            </m:ctrlPr>
          </m:sSubPr>
          <m:e>
            <m:r>
              <w:rPr>
                <w:rFonts w:ascii="Cambria Math" w:hAnsi="Cambria Math"/>
              </w:rPr>
              <m:t>W</m:t>
            </m:r>
          </m:e>
          <m:sub>
            <m:r>
              <w:rPr>
                <w:rFonts w:ascii="Cambria Math" w:hAnsi="Cambria Math"/>
              </w:rPr>
              <m:t>hi</m:t>
            </m:r>
          </m:sub>
        </m:sSub>
      </m:oMath>
      <w:r w:rsidR="005D560B" w:rsidRPr="00327690">
        <w:t xml:space="preserve"> = the sampling weight for </w:t>
      </w:r>
      <w:r w:rsidR="00E2369C" w:rsidRPr="00327690">
        <w:t>adults</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p>
    <w:p w14:paraId="39AE3C38" w14:textId="51839DDA" w:rsidR="005D560B" w:rsidRPr="00327690" w:rsidRDefault="00357F2D" w:rsidP="005D560B">
      <w:pPr>
        <w:spacing w:before="120" w:after="120"/>
        <w:ind w:left="720" w:hanging="720"/>
      </w:pP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005D560B" w:rsidRPr="00327690">
        <w:t xml:space="preserve"> = the value of </w:t>
      </w:r>
      <m:oMath>
        <m:r>
          <w:rPr>
            <w:rFonts w:ascii="Cambria Math" w:hAnsi="Cambria Math"/>
          </w:rPr>
          <m:t>Y</m:t>
        </m:r>
      </m:oMath>
      <w:r w:rsidR="005D560B" w:rsidRPr="00327690">
        <w:t xml:space="preserve"> for </w:t>
      </w:r>
      <w:r w:rsidR="00E2369C" w:rsidRPr="00327690">
        <w:t>adult</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r w:rsidR="005D560B" w:rsidRPr="00327690">
        <w:t xml:space="preserve"> </w:t>
      </w:r>
    </w:p>
    <w:p w14:paraId="6C48F367" w14:textId="0B2FF9F6" w:rsidR="005D560B" w:rsidRPr="00327690" w:rsidRDefault="00357F2D" w:rsidP="005D560B">
      <w:pPr>
        <w:spacing w:before="120" w:after="120"/>
        <w:ind w:left="720" w:hanging="720"/>
      </w:pP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005D560B" w:rsidRPr="00327690">
        <w:t xml:space="preserve"> = the value of the domain indicator for </w:t>
      </w:r>
      <w:r w:rsidR="00E2369C" w:rsidRPr="00327690">
        <w:t>adult</w:t>
      </w:r>
      <w:r w:rsidR="005D560B" w:rsidRPr="00327690">
        <w:t xml:space="preserve"> </w:t>
      </w:r>
      <m:oMath>
        <m:r>
          <w:rPr>
            <w:rFonts w:ascii="Cambria Math" w:hAnsi="Cambria Math"/>
          </w:rPr>
          <m:t>i</m:t>
        </m:r>
      </m:oMath>
      <w:r w:rsidR="005D560B" w:rsidRPr="00327690">
        <w:t xml:space="preserve"> in stratum </w:t>
      </w:r>
      <m:oMath>
        <m:r>
          <w:rPr>
            <w:rFonts w:ascii="Cambria Math" w:hAnsi="Cambria Math"/>
          </w:rPr>
          <m:t>h</m:t>
        </m:r>
      </m:oMath>
    </w:p>
    <w:p w14:paraId="45AEA610" w14:textId="77777777" w:rsidR="005D560B" w:rsidRPr="00327690" w:rsidRDefault="00357F2D" w:rsidP="005D560B">
      <w:pPr>
        <w:spacing w:before="120" w:after="24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e>
          </m:nary>
        </m:oMath>
      </m:oMathPara>
    </w:p>
    <w:p w14:paraId="5825802A" w14:textId="6DFA4F7F" w:rsidR="005D560B" w:rsidRPr="00327690" w:rsidRDefault="00357F2D" w:rsidP="009B1C73">
      <w:pPr>
        <w:spacing w:before="120" w:after="120"/>
        <w:jc w:val="left"/>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e>
          </m:nary>
          <m:r>
            <m:rPr>
              <m:sty m:val="p"/>
            </m:rPr>
            <w:rPr>
              <w:rFonts w:ascii="Cambria Math" w:hAnsi="Cambria Math"/>
              <w:position w:val="-10"/>
            </w:rPr>
            <w:br/>
          </m:r>
        </m:oMath>
      </m:oMathPara>
      <w:r w:rsidR="51FD1B7C" w:rsidRPr="00327690">
        <w:t xml:space="preserve">The distinction between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327690">
        <w:t xml:space="preserve"> and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327690">
        <w:t xml:space="preserve"> and between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327690">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327690">
        <w:t xml:space="preserve"> is merely that for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51FD1B7C" w:rsidRPr="00327690">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51FD1B7C" w:rsidRPr="00327690">
        <w:t xml:space="preserve"> the subscript </w:t>
      </w:r>
      <m:oMath>
        <m:r>
          <w:rPr>
            <w:rFonts w:ascii="Cambria Math" w:hAnsi="Cambria Math"/>
          </w:rPr>
          <m:t>i</m:t>
        </m:r>
      </m:oMath>
      <w:r w:rsidR="51FD1B7C" w:rsidRPr="00327690">
        <w:t xml:space="preserve"> refers to sampled </w:t>
      </w:r>
      <w:r w:rsidR="00E2369C" w:rsidRPr="00327690">
        <w:t>adults</w:t>
      </w:r>
      <w:r w:rsidR="51FD1B7C" w:rsidRPr="00327690">
        <w:t xml:space="preserve"> within stratum </w:t>
      </w:r>
      <m:oMath>
        <m:r>
          <w:rPr>
            <w:rFonts w:ascii="Cambria Math" w:hAnsi="Cambria Math"/>
          </w:rPr>
          <m:t>h</m:t>
        </m:r>
      </m:oMath>
      <w:r w:rsidR="51FD1B7C" w:rsidRPr="00327690">
        <w:rPr>
          <w:i/>
          <w:iCs/>
        </w:rPr>
        <w:t>,</w:t>
      </w:r>
      <w:r w:rsidR="51FD1B7C" w:rsidRPr="00327690">
        <w:t xml:space="preserve"> whereas for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51FD1B7C" w:rsidRPr="00327690">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51FD1B7C" w:rsidRPr="00327690">
        <w:t xml:space="preserve"> they refer to </w:t>
      </w:r>
      <w:r w:rsidR="00E2369C" w:rsidRPr="00327690">
        <w:t>adults</w:t>
      </w:r>
      <w:r w:rsidR="51FD1B7C" w:rsidRPr="00327690">
        <w:t xml:space="preserve"> in the population in stratum </w:t>
      </w:r>
      <m:oMath>
        <m:r>
          <w:rPr>
            <w:rFonts w:ascii="Cambria Math" w:hAnsi="Cambria Math"/>
          </w:rPr>
          <m:t>h</m:t>
        </m:r>
      </m:oMath>
      <w:r w:rsidR="51FD1B7C" w:rsidRPr="00327690">
        <w:t xml:space="preserve">. Then, the ratio estimator for </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51FD1B7C" w:rsidRPr="00327690">
        <w:t xml:space="preserve"> is</w:t>
      </w:r>
      <w:r w:rsidR="005D560B" w:rsidRPr="00327690">
        <w:tab/>
      </w:r>
      <w:r w:rsidR="005D560B" w:rsidRPr="00327690">
        <w:br/>
      </w:r>
      <m:oMathPara>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r>
            <m:rPr>
              <m:sty m:val="p"/>
            </m:rPr>
            <w:rPr>
              <w:rFonts w:ascii="Cambria Math" w:hAnsi="Cambria Math"/>
            </w:rPr>
            <w:br/>
          </m:r>
        </m:oMath>
      </m:oMathPara>
      <w:r w:rsidR="51FD1B7C" w:rsidRPr="00327690">
        <w:t xml:space="preserve">To </w:t>
      </w:r>
      <w:r w:rsidR="2A6F3C32" w:rsidRPr="00327690">
        <w:t xml:space="preserve">calculate </w:t>
      </w:r>
      <w:r w:rsidR="51FD1B7C" w:rsidRPr="00327690">
        <w:t>the variance of</w:t>
      </w:r>
      <m:oMath>
        <m:sSub>
          <m:sSubPr>
            <m:ctrlPr>
              <w:rPr>
                <w:rFonts w:ascii="Cambria Math" w:hAnsi="Cambria Math"/>
                <w:i/>
              </w:rPr>
            </m:ctrlPr>
          </m:sSubPr>
          <m:e>
            <m:acc>
              <m:accPr>
                <m:ctrlPr>
                  <w:rPr>
                    <w:rFonts w:ascii="Cambria Math" w:hAnsi="Cambria Math"/>
                    <w:i/>
                  </w:rPr>
                </m:ctrlPr>
              </m:accPr>
              <m:e>
                <m:r>
                  <w:rPr>
                    <w:rFonts w:ascii="Cambria Math" w:hAnsi="Cambria Math"/>
                  </w:rPr>
                  <m:t xml:space="preserve"> θ</m:t>
                </m:r>
              </m:e>
            </m:acc>
          </m:e>
          <m:sub>
            <m:r>
              <w:rPr>
                <w:rFonts w:ascii="Cambria Math" w:hAnsi="Cambria Math"/>
              </w:rPr>
              <m:t>d</m:t>
            </m:r>
          </m:sub>
        </m:sSub>
      </m:oMath>
      <w:r w:rsidR="51FD1B7C" w:rsidRPr="00327690">
        <w:t>, a Taylor-series approximation is used.</w:t>
      </w:r>
      <w:r w:rsidR="007F7B2E" w:rsidRPr="00327690">
        <w:rPr>
          <w:rStyle w:val="FootnoteReference"/>
        </w:rPr>
        <w:footnoteReference w:id="20"/>
      </w:r>
      <w:r w:rsidR="51FD1B7C" w:rsidRPr="00327690">
        <w:t xml:space="preserve"> Within stratum</w:t>
      </w:r>
      <m:oMath>
        <m:r>
          <w:rPr>
            <w:rFonts w:ascii="Cambria Math" w:hAnsi="Cambria Math"/>
          </w:rPr>
          <m:t xml:space="preserve"> h</m:t>
        </m:r>
      </m:oMath>
      <w:r w:rsidR="51FD1B7C" w:rsidRPr="00327690">
        <w:t xml:space="preserve">, linearization yields the new variable. </w:t>
      </w:r>
    </w:p>
    <w:p w14:paraId="31B2A89F" w14:textId="77777777" w:rsidR="005D560B" w:rsidRPr="00327690" w:rsidRDefault="00357F2D" w:rsidP="005D560B">
      <w:pPr>
        <w:spacing w:before="120" w:after="120"/>
      </w:pPr>
      <m:oMathPara>
        <m:oMath>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oMath>
      </m:oMathPara>
    </w:p>
    <w:p w14:paraId="2DFB9BAD" w14:textId="77777777" w:rsidR="005D560B" w:rsidRPr="00327690" w:rsidRDefault="005D560B" w:rsidP="005D560B">
      <w:pPr>
        <w:spacing w:before="120" w:after="120"/>
      </w:pPr>
      <w:r w:rsidRPr="00327690">
        <w:t>Then, letting</w:t>
      </w:r>
    </w:p>
    <w:p w14:paraId="2890135E" w14:textId="77777777" w:rsidR="005D560B" w:rsidRPr="00327690" w:rsidRDefault="00357F2D" w:rsidP="005D560B">
      <w:pPr>
        <w:tabs>
          <w:tab w:val="center" w:pos="4680"/>
          <w:tab w:val="right" w:pos="9360"/>
        </w:tabs>
        <w:spacing w:before="120" w:after="12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th</m:t>
                      </m:r>
                    </m:sub>
                  </m:sSub>
                </m:sup>
                <m:e>
                  <m:sSub>
                    <m:sSubPr>
                      <m:ctrlPr>
                        <w:rPr>
                          <w:rFonts w:ascii="Cambria Math" w:hAnsi="Cambria Math"/>
                          <w:i/>
                        </w:rPr>
                      </m:ctrlPr>
                    </m:sSubPr>
                    <m:e>
                      <m:r>
                        <w:rPr>
                          <w:rFonts w:ascii="Cambria Math" w:hAnsi="Cambria Math"/>
                        </w:rPr>
                        <m:t>Z</m:t>
                      </m:r>
                    </m:e>
                    <m:sub>
                      <m:r>
                        <w:rPr>
                          <w:rFonts w:ascii="Cambria Math" w:hAnsi="Cambria Math"/>
                        </w:rPr>
                        <m:t>hi</m:t>
                      </m:r>
                    </m:sub>
                  </m:sSub>
                </m:e>
              </m:nary>
            </m:num>
            <m:den>
              <m:sSub>
                <m:sSubPr>
                  <m:ctrlPr>
                    <w:rPr>
                      <w:rFonts w:ascii="Cambria Math" w:hAnsi="Cambria Math"/>
                      <w:i/>
                    </w:rPr>
                  </m:ctrlPr>
                </m:sSubPr>
                <m:e>
                  <m:r>
                    <w:rPr>
                      <w:rFonts w:ascii="Cambria Math" w:hAnsi="Cambria Math"/>
                    </w:rPr>
                    <m:t>n</m:t>
                  </m:r>
                </m:e>
                <m:sub>
                  <m:r>
                    <w:rPr>
                      <w:rFonts w:ascii="Cambria Math" w:hAnsi="Cambria Math"/>
                    </w:rPr>
                    <m:t>h</m:t>
                  </m:r>
                </m:sub>
              </m:sSub>
            </m:den>
          </m:f>
          <m:r>
            <m:rPr>
              <m:sty m:val="p"/>
            </m:rPr>
            <w:rPr>
              <w:rFonts w:ascii="Cambria Math" w:hAnsi="Cambria Math"/>
              <w:position w:val="-28"/>
            </w:rPr>
            <w:br/>
          </m:r>
        </m:oMath>
      </m:oMathPara>
      <w:r w:rsidR="005D560B" w:rsidRPr="00327690">
        <w:t xml:space="preserve">the Taylor-series approximation to the variance of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oMath>
      <w:r w:rsidR="005D560B" w:rsidRPr="00327690">
        <w:t xml:space="preserve"> is</w:t>
      </w:r>
    </w:p>
    <w:p w14:paraId="3A43B69E" w14:textId="77777777" w:rsidR="005D560B" w:rsidRPr="00327690" w:rsidRDefault="005D560B" w:rsidP="005D560B">
      <w:pPr>
        <w:spacing w:before="120" w:after="120"/>
        <w:jc w:val="left"/>
        <w:rPr>
          <w:rFonts w:eastAsia="SimSun"/>
        </w:rP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h=</m:t>
              </m:r>
              <m:r>
                <w:rPr>
                  <w:rFonts w:ascii="Cambria Math" w:hAnsi="Cambria Math"/>
                </w:rPr>
                <m:t>1</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h</m:t>
                      </m:r>
                    </m:sub>
                  </m:sSub>
                </m:num>
                <m:den>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1</m:t>
                  </m:r>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nary>
        </m:oMath>
      </m:oMathPara>
    </w:p>
    <w:p w14:paraId="6BC171C0" w14:textId="58643C9A" w:rsidR="005D560B" w:rsidRPr="00327690" w:rsidRDefault="2F5DF52E" w:rsidP="00961754">
      <w:pPr>
        <w:pStyle w:val="Heading7"/>
      </w:pPr>
      <w:bookmarkStart w:id="687" w:name="_Toc44419351"/>
      <w:bookmarkStart w:id="688" w:name="_Toc45020181"/>
      <w:bookmarkStart w:id="689" w:name="_Toc44419352"/>
      <w:bookmarkStart w:id="690" w:name="_Toc45020182"/>
      <w:bookmarkStart w:id="691" w:name="_Toc79586738"/>
      <w:bookmarkEnd w:id="687"/>
      <w:bookmarkEnd w:id="688"/>
      <w:bookmarkEnd w:id="689"/>
      <w:bookmarkEnd w:id="690"/>
      <w:r w:rsidRPr="00327690">
        <w:t xml:space="preserve"> </w:t>
      </w:r>
      <w:bookmarkEnd w:id="691"/>
      <w:r w:rsidR="004F4322" w:rsidRPr="00327690">
        <w:t>BMI</w:t>
      </w:r>
    </w:p>
    <w:p w14:paraId="7735BEF2" w14:textId="1841E264" w:rsidR="005D560B" w:rsidRPr="00327690" w:rsidRDefault="006C348A" w:rsidP="005D560B">
      <w:pPr>
        <w:spacing w:before="120" w:after="120"/>
        <w:jc w:val="left"/>
      </w:pPr>
      <w:r w:rsidRPr="00327690">
        <w:t xml:space="preserve">BMI prevalence </w:t>
      </w:r>
      <w:r w:rsidR="003740D8" w:rsidRPr="00327690">
        <w:t xml:space="preserve">is </w:t>
      </w:r>
      <w:r w:rsidR="005D560B" w:rsidRPr="00327690">
        <w:t xml:space="preserve">calculated from a </w:t>
      </w:r>
      <w:r w:rsidR="00DB61BF" w:rsidRPr="00327690">
        <w:t xml:space="preserve">patient’s </w:t>
      </w:r>
      <w:r w:rsidR="008D5C1E" w:rsidRPr="00327690">
        <w:t>BMI</w:t>
      </w:r>
      <w:r w:rsidR="005D560B" w:rsidRPr="00327690">
        <w:t xml:space="preserve">. </w:t>
      </w:r>
      <w:r w:rsidR="00DB61BF" w:rsidRPr="00327690">
        <w:t xml:space="preserve">EHRs included for analysis should have at most one </w:t>
      </w:r>
      <w:r w:rsidR="004F4322" w:rsidRPr="00327690">
        <w:t>BMI</w:t>
      </w:r>
      <w:r w:rsidR="00DB61BF" w:rsidRPr="00327690">
        <w:t xml:space="preserve"> assigned to each patient within a calendar year. </w:t>
      </w:r>
      <w:r w:rsidR="004F4322" w:rsidRPr="00327690">
        <w:t xml:space="preserve">BMI is a person’s weight in kilograms divided by the square of height in meters. </w:t>
      </w:r>
      <w:r w:rsidR="00DB61BF" w:rsidRPr="00327690">
        <w:t xml:space="preserve">Based on the 2000 CDC Growth Chart, the </w:t>
      </w:r>
      <w:r w:rsidR="00FC52BB" w:rsidRPr="00327690">
        <w:t xml:space="preserve">percentile </w:t>
      </w:r>
      <w:r w:rsidR="00DB61BF" w:rsidRPr="00327690">
        <w:t>for prevalence are as follows:</w:t>
      </w:r>
    </w:p>
    <w:p w14:paraId="1A533AF2" w14:textId="77777777" w:rsidR="004F4322" w:rsidRPr="00327690" w:rsidRDefault="004F4322" w:rsidP="004F4322">
      <w:pPr>
        <w:pStyle w:val="ListParagraph"/>
      </w:pPr>
      <w:r w:rsidRPr="00327690">
        <w:rPr>
          <w:b/>
          <w:bCs/>
        </w:rPr>
        <w:t>Underweight</w:t>
      </w:r>
      <w:r w:rsidRPr="00327690">
        <w:t>: BMI less than 18.5</w:t>
      </w:r>
    </w:p>
    <w:p w14:paraId="06090832" w14:textId="77777777" w:rsidR="004F4322" w:rsidRPr="00327690" w:rsidRDefault="004F4322" w:rsidP="004F4322">
      <w:pPr>
        <w:pStyle w:val="ListParagraph"/>
      </w:pPr>
      <w:r w:rsidRPr="00327690">
        <w:rPr>
          <w:b/>
          <w:bCs/>
        </w:rPr>
        <w:t>Healthy Weight</w:t>
      </w:r>
      <w:r w:rsidRPr="00327690">
        <w:t>: BMI greater than or equal to 18.5 and less than 25</w:t>
      </w:r>
    </w:p>
    <w:p w14:paraId="238C1512" w14:textId="77777777" w:rsidR="004F4322" w:rsidRPr="00327690" w:rsidRDefault="004F4322" w:rsidP="004F4322">
      <w:pPr>
        <w:pStyle w:val="ListParagraph"/>
      </w:pPr>
      <w:r w:rsidRPr="00327690">
        <w:rPr>
          <w:b/>
          <w:bCs/>
        </w:rPr>
        <w:t>Overweight</w:t>
      </w:r>
      <w:r w:rsidRPr="00327690">
        <w:t>: BMI greater than or equal to 25 and less than 30</w:t>
      </w:r>
    </w:p>
    <w:p w14:paraId="50112223" w14:textId="77777777" w:rsidR="004F4322" w:rsidRPr="00327690" w:rsidRDefault="004F4322" w:rsidP="004F4322">
      <w:pPr>
        <w:pStyle w:val="ListParagraph"/>
      </w:pPr>
      <w:r w:rsidRPr="00327690">
        <w:rPr>
          <w:b/>
          <w:bCs/>
        </w:rPr>
        <w:t>Obesity</w:t>
      </w:r>
      <w:r w:rsidRPr="00327690">
        <w:t>: BMI greater than or equal to 30</w:t>
      </w:r>
    </w:p>
    <w:p w14:paraId="3C57874F" w14:textId="77777777" w:rsidR="004F4322" w:rsidRPr="00327690" w:rsidRDefault="004F4322" w:rsidP="004F4322">
      <w:pPr>
        <w:numPr>
          <w:ilvl w:val="1"/>
          <w:numId w:val="16"/>
        </w:numPr>
      </w:pPr>
      <w:r w:rsidRPr="00327690">
        <w:rPr>
          <w:b/>
          <w:bCs/>
        </w:rPr>
        <w:t>Obesity Class 1</w:t>
      </w:r>
      <w:r w:rsidRPr="00327690">
        <w:t xml:space="preserve">: BMI greater than or equal to 30 and less than 35 </w:t>
      </w:r>
    </w:p>
    <w:p w14:paraId="04EEBF70" w14:textId="77777777" w:rsidR="004F4322" w:rsidRPr="00327690" w:rsidRDefault="004F4322" w:rsidP="004F4322">
      <w:pPr>
        <w:numPr>
          <w:ilvl w:val="1"/>
          <w:numId w:val="16"/>
        </w:numPr>
      </w:pPr>
      <w:r w:rsidRPr="00327690">
        <w:rPr>
          <w:b/>
          <w:bCs/>
        </w:rPr>
        <w:t>Obesity Class 2</w:t>
      </w:r>
      <w:r w:rsidRPr="00327690">
        <w:t>: BMI greater than or equal to 35 and less than 40</w:t>
      </w:r>
    </w:p>
    <w:p w14:paraId="5632E814" w14:textId="77777777" w:rsidR="004F4322" w:rsidRPr="00327690" w:rsidRDefault="004F4322" w:rsidP="004F4322">
      <w:pPr>
        <w:numPr>
          <w:ilvl w:val="1"/>
          <w:numId w:val="16"/>
        </w:numPr>
      </w:pPr>
      <w:r w:rsidRPr="00327690">
        <w:rPr>
          <w:b/>
          <w:bCs/>
        </w:rPr>
        <w:t>Obesity Class 3</w:t>
      </w:r>
      <w:r w:rsidRPr="00327690">
        <w:t>: BMI greater than or equal to 40</w:t>
      </w:r>
    </w:p>
    <w:p w14:paraId="1C44E6B4" w14:textId="77777777" w:rsidR="004F4322" w:rsidRPr="00327690" w:rsidRDefault="004F4322" w:rsidP="005D560B">
      <w:pPr>
        <w:spacing w:before="120" w:after="120"/>
        <w:jc w:val="left"/>
      </w:pPr>
    </w:p>
    <w:p w14:paraId="492F32C3" w14:textId="1ED57D27" w:rsidR="00760F07" w:rsidRPr="00327690" w:rsidRDefault="51FD1B7C" w:rsidP="00251CA8">
      <w:pPr>
        <w:pStyle w:val="BodyText"/>
        <w:jc w:val="left"/>
        <w:rPr>
          <w:rFonts w:cs="Arial"/>
          <w:kern w:val="32"/>
        </w:rPr>
      </w:pPr>
      <w:r w:rsidRPr="00327690">
        <w:rPr>
          <w:rFonts w:cs="Arial"/>
          <w:kern w:val="32"/>
        </w:rPr>
        <w:t xml:space="preserve">For more information, visit </w:t>
      </w:r>
    </w:p>
    <w:p w14:paraId="767106F8" w14:textId="7F52BE93" w:rsidR="00DB61BF" w:rsidRPr="00327690" w:rsidRDefault="00357F2D" w:rsidP="00251CA8">
      <w:pPr>
        <w:pStyle w:val="BodyText"/>
        <w:jc w:val="left"/>
        <w:rPr>
          <w:rFonts w:cs="Arial"/>
          <w:kern w:val="32"/>
          <w:lang w:val="en-US"/>
        </w:rPr>
      </w:pPr>
      <w:hyperlink r:id="rId35" w:history="1">
        <w:r w:rsidR="00760F07" w:rsidRPr="00327690">
          <w:rPr>
            <w:rStyle w:val="Hyperlink"/>
            <w:rFonts w:cs="Arial"/>
            <w:kern w:val="32"/>
          </w:rPr>
          <w:t>https://www.cdc.gov/healthyweight/assessing/bmi/adult_bmi/index.html</w:t>
        </w:r>
      </w:hyperlink>
      <w:r w:rsidR="00760F07" w:rsidRPr="00327690">
        <w:rPr>
          <w:rFonts w:cs="Arial"/>
          <w:kern w:val="32"/>
          <w:lang w:val="en-US"/>
        </w:rPr>
        <w:t xml:space="preserve">. </w:t>
      </w:r>
    </w:p>
    <w:p w14:paraId="4A80AFDC" w14:textId="7A1144CE" w:rsidR="005D560B" w:rsidRPr="00327690" w:rsidRDefault="000A4C66" w:rsidP="00961754">
      <w:pPr>
        <w:pStyle w:val="Heading7"/>
      </w:pPr>
      <w:r w:rsidRPr="00327690">
        <w:t xml:space="preserve"> </w:t>
      </w:r>
      <w:bookmarkStart w:id="692" w:name="_Toc79586739"/>
      <w:r w:rsidR="51FD1B7C" w:rsidRPr="00327690">
        <w:t>ZCTA-3</w:t>
      </w:r>
      <w:bookmarkEnd w:id="692"/>
    </w:p>
    <w:p w14:paraId="45E76403" w14:textId="77777777" w:rsidR="005D560B" w:rsidRPr="00327690" w:rsidRDefault="51FD1B7C" w:rsidP="005D560B">
      <w:pPr>
        <w:spacing w:before="120" w:after="240"/>
        <w:jc w:val="left"/>
      </w:pPr>
      <w:r w:rsidRPr="00327690">
        <w:t xml:space="preserve">A ZCTA is a statistical geographic entity that approximates the delivery area for a U.S. Postal Service five-digit (ZCTA) ZIP code. ZCTAs are aggregations of census blocks that have the same predominant ZIP code associated with the residential mailing addresses in the U.S. Census Bureau’s Master Address File. ZCTAs do not precisely depict ZIP code delivery areas, and do not include all ZIP codes used for mail delivery. The U.S. Census Bureau has established ZCTAs </w:t>
      </w:r>
      <w:r w:rsidRPr="00327690">
        <w:lastRenderedPageBreak/>
        <w:t xml:space="preserve">as a new geographic entity </w:t>
      </w:r>
      <w:proofErr w:type="gramStart"/>
      <w:r w:rsidRPr="00327690">
        <w:t>similar to</w:t>
      </w:r>
      <w:proofErr w:type="gramEnd"/>
      <w:r w:rsidRPr="00327690">
        <w:t>, but replacing, data tabulations for ZIP codes undertaken in conjunction with the 1990 and earlier censuses. For more information, refer to census.gov.</w:t>
      </w:r>
      <w:r w:rsidR="005D560B" w:rsidRPr="00327690">
        <w:rPr>
          <w:vertAlign w:val="superscript"/>
        </w:rPr>
        <w:footnoteReference w:id="21"/>
      </w:r>
    </w:p>
    <w:p w14:paraId="0934DC7B" w14:textId="60AA877D" w:rsidR="0061034D" w:rsidRPr="00327690" w:rsidRDefault="005D560B" w:rsidP="004E6363">
      <w:pPr>
        <w:spacing w:before="120" w:after="240"/>
        <w:jc w:val="left"/>
      </w:pPr>
      <w:r w:rsidRPr="00327690">
        <w:t xml:space="preserve">A ZCTA-3 includes the first three digits of a five-digit ZCTA. Three-digit ZCTAs (ZCTA-3), representing the first three digits of a ZIP code, were generated from the AEMR and ACS data. Once ZCTA’s are aggregated as ZCTA-3’s, then the first three digits of a residential ZIP code is equivalent to a ZCTA-3 in over 99% of the population. </w:t>
      </w:r>
    </w:p>
    <w:p w14:paraId="61187B4A" w14:textId="3FC5932C" w:rsidR="0072069B" w:rsidRPr="00327690" w:rsidRDefault="277E2426" w:rsidP="0072069B">
      <w:pPr>
        <w:pStyle w:val="Heading7"/>
      </w:pPr>
      <w:r w:rsidRPr="00327690">
        <w:t xml:space="preserve"> Limitations</w:t>
      </w:r>
    </w:p>
    <w:p w14:paraId="033EA5F2" w14:textId="5014455E" w:rsidR="0072069B" w:rsidRPr="00327690" w:rsidRDefault="00E2369C" w:rsidP="0072069B">
      <w:pPr>
        <w:spacing w:before="120" w:after="120"/>
        <w:jc w:val="left"/>
      </w:pPr>
      <w:r w:rsidRPr="00327690">
        <w:t>CODI-APQ</w:t>
      </w:r>
      <w:r w:rsidR="0072069B" w:rsidRPr="00327690">
        <w:t xml:space="preserve"> users should consider the following limitations related to the program development, the data inputs required, and the results: </w:t>
      </w:r>
    </w:p>
    <w:p w14:paraId="1570E326" w14:textId="3EF470A7" w:rsidR="0072069B" w:rsidRPr="00327690" w:rsidRDefault="0072069B" w:rsidP="0072069B">
      <w:pPr>
        <w:pStyle w:val="ListParagraph"/>
        <w:jc w:val="left"/>
      </w:pPr>
      <w:r w:rsidRPr="00327690">
        <w:t xml:space="preserve">Representativeness of </w:t>
      </w:r>
      <w:r w:rsidR="00E2369C" w:rsidRPr="00327690">
        <w:t>CODI-APQ</w:t>
      </w:r>
      <w:r w:rsidRPr="00327690">
        <w:t xml:space="preserve"> results – </w:t>
      </w:r>
      <w:r w:rsidR="00E2369C" w:rsidRPr="00327690">
        <w:t>CODI-APQ</w:t>
      </w:r>
      <w:r w:rsidRPr="00327690">
        <w:t xml:space="preserve"> results may differ from those based on a probability-based survey that could be more representative of the general population. </w:t>
      </w:r>
    </w:p>
    <w:p w14:paraId="26C6DF0F" w14:textId="77777777" w:rsidR="0072069B" w:rsidRPr="00327690" w:rsidRDefault="0072069B" w:rsidP="0072069B">
      <w:pPr>
        <w:pStyle w:val="ListParagraph"/>
        <w:jc w:val="left"/>
      </w:pPr>
      <w:r w:rsidRPr="00327690">
        <w:t>Inclusion in EHRs – EHRs represent the care-seeking population for all medical providers included within a sample.</w:t>
      </w:r>
    </w:p>
    <w:p w14:paraId="3667FA0C" w14:textId="0B852DE0" w:rsidR="0072069B" w:rsidRPr="00327690" w:rsidRDefault="0072069B" w:rsidP="0072069B">
      <w:pPr>
        <w:pStyle w:val="ListParagraph"/>
        <w:jc w:val="left"/>
      </w:pPr>
      <w:r w:rsidRPr="00327690">
        <w:t xml:space="preserve">Random missingness of plausible height or weight - </w:t>
      </w:r>
      <w:r w:rsidR="00E2369C" w:rsidRPr="00327690">
        <w:t>CODI-APQ</w:t>
      </w:r>
      <w:r w:rsidRPr="00327690">
        <w:t xml:space="preserve"> patient inclusion requires a plausible height and weight value. It is assumed that if patients are missing height and weight from EHRs, it is missing at random. </w:t>
      </w:r>
    </w:p>
    <w:p w14:paraId="4DF06FA8" w14:textId="49EEC517" w:rsidR="0072069B" w:rsidRPr="00327690" w:rsidRDefault="0072069B" w:rsidP="0072069B">
      <w:pPr>
        <w:pStyle w:val="ListParagraph"/>
        <w:jc w:val="left"/>
      </w:pPr>
      <w:r w:rsidRPr="00327690">
        <w:t xml:space="preserve">Random missingness of demographic and geographic characteristics- </w:t>
      </w:r>
      <w:r w:rsidR="00E2369C" w:rsidRPr="00327690">
        <w:t>CODI-APQ</w:t>
      </w:r>
      <w:r w:rsidRPr="00327690">
        <w:t xml:space="preserve"> patient inclusion requires a valid and known age, sex, and geographic location to be reported. The race of each </w:t>
      </w:r>
      <w:r w:rsidR="00A26390" w:rsidRPr="00327690">
        <w:t>patient</w:t>
      </w:r>
      <w:r w:rsidRPr="00327690">
        <w:t xml:space="preserve"> is also needed, although the program imputes race for </w:t>
      </w:r>
      <w:r w:rsidR="00A26390" w:rsidRPr="00327690">
        <w:t>patients</w:t>
      </w:r>
      <w:r w:rsidRPr="00327690">
        <w:t xml:space="preserve"> missing race. It is assumed that if patients are missing age, sex, and/or geographic location from EHRs, it is missing at random. </w:t>
      </w:r>
    </w:p>
    <w:p w14:paraId="1BF85CF2" w14:textId="2C2B8213" w:rsidR="0072069B" w:rsidRPr="00327690" w:rsidRDefault="0072069B" w:rsidP="0072069B">
      <w:pPr>
        <w:pStyle w:val="ListParagraph"/>
        <w:jc w:val="left"/>
      </w:pPr>
      <w:r w:rsidRPr="00327690">
        <w:t xml:space="preserve">Race imputation - Race imputation assigns one value of race per patient. Multiple-imputation of race is not employed in </w:t>
      </w:r>
      <w:r w:rsidR="00E2369C" w:rsidRPr="00327690">
        <w:t>CODI-APQ</w:t>
      </w:r>
      <w:r w:rsidRPr="00327690">
        <w:t xml:space="preserve"> to allow for a) analysis of large EHR files without the need for increasing the length of the original file and b) ease in counting number of respondents in the crude results. Variance for those with imputed race is likely smaller than those with known race. Also, race imputation does not analyze a patient’s first and last name. Other EHR race imputation methodologies have utilized the patient’s first and last name with positive results.</w:t>
      </w:r>
    </w:p>
    <w:p w14:paraId="2FD3A9E4" w14:textId="009B538D" w:rsidR="00327690" w:rsidRDefault="00327690" w:rsidP="0072069B">
      <w:pPr>
        <w:pStyle w:val="ListParagraph"/>
        <w:jc w:val="left"/>
      </w:pPr>
      <w:r>
        <w:t xml:space="preserve">Diabetes spectrum requires the use of a phenotype to estimate the prevalence of prediabetes and diabetes within a population. The population and phenotype require careful consideration of the </w:t>
      </w:r>
      <w:proofErr w:type="gramStart"/>
      <w:r>
        <w:t>pro’s</w:t>
      </w:r>
      <w:proofErr w:type="gramEnd"/>
      <w:r>
        <w:t xml:space="preserve"> and con’s. For example, whether the population be subset to wellness visit</w:t>
      </w:r>
      <w:r w:rsidR="0023331A">
        <w:t xml:space="preserve"> only can greatly impact the denominator and thus prevalence. Similarly, one standard phenotype is not available for diabetes spectrum. Thus, the user may consider different versions of phenotypes used in public health. </w:t>
      </w:r>
    </w:p>
    <w:p w14:paraId="22126C62" w14:textId="70275423" w:rsidR="0072069B" w:rsidRPr="00327690" w:rsidRDefault="277E2426" w:rsidP="0072069B">
      <w:pPr>
        <w:pStyle w:val="ListParagraph"/>
        <w:jc w:val="left"/>
      </w:pPr>
      <w:r w:rsidRPr="00327690">
        <w:t xml:space="preserve">Measurement error - Height and weight measurement protocols may differ between medical providers, even with clear protocols aimed to increase consistency between </w:t>
      </w:r>
      <w:r w:rsidRPr="00327690">
        <w:lastRenderedPageBreak/>
        <w:t>medical professionals,</w:t>
      </w:r>
      <w:r w:rsidR="0072069B" w:rsidRPr="00327690">
        <w:rPr>
          <w:rStyle w:val="FootnoteReference"/>
        </w:rPr>
        <w:footnoteReference w:id="22"/>
      </w:r>
      <w:r w:rsidRPr="00327690">
        <w:t xml:space="preserve"> leading to potential measurement error. Additionally, height and weight values in EHRs are subject to data entry errors or software glitches. All </w:t>
      </w:r>
      <w:r w:rsidR="00E2369C" w:rsidRPr="00327690">
        <w:t>CODI-APQ</w:t>
      </w:r>
      <w:r w:rsidRPr="00327690">
        <w:t xml:space="preserve"> EHR data were cleaned using growthcleanr. Growthcleanr scans all available height and weight values and flags values that are implausible; however, users must decide to exclude the implausible values, recognizing that biologically acceptable values may still have errors. See Methods for more information about growthcleanr.</w:t>
      </w:r>
    </w:p>
    <w:p w14:paraId="37D4B57B" w14:textId="371273D4" w:rsidR="0072069B" w:rsidRPr="00327690" w:rsidRDefault="277E2426" w:rsidP="0072069B">
      <w:pPr>
        <w:pStyle w:val="ListParagraph"/>
        <w:jc w:val="left"/>
      </w:pPr>
      <w:r w:rsidRPr="00327690">
        <w:t xml:space="preserve">Small sample sizes - A small number of patient-level records (encounters) could result in unstable results and reflect poor EHR coverage, a small underlying population, and/or a rare encounter. </w:t>
      </w:r>
      <w:r w:rsidR="00E2369C" w:rsidRPr="00327690">
        <w:t>CODI-APQ</w:t>
      </w:r>
      <w:r w:rsidRPr="00327690">
        <w:t xml:space="preserve"> suppresses results based on published small sample guidelines using the National Center for Health Statistics Data Presentation Standards for Proportions</w:t>
      </w:r>
      <w:r w:rsidR="0072069B" w:rsidRPr="00327690">
        <w:rPr>
          <w:rStyle w:val="FootnoteReference"/>
        </w:rPr>
        <w:footnoteReference w:id="23"/>
      </w:r>
      <w:r w:rsidRPr="00327690">
        <w:t>.</w:t>
      </w:r>
    </w:p>
    <w:p w14:paraId="76430D44" w14:textId="77777777" w:rsidR="0072069B" w:rsidRPr="00327690" w:rsidRDefault="0072069B" w:rsidP="0072069B">
      <w:pPr>
        <w:spacing w:before="0" w:after="0"/>
        <w:jc w:val="left"/>
      </w:pPr>
      <w:r w:rsidRPr="00327690">
        <w:br w:type="page"/>
      </w:r>
    </w:p>
    <w:p w14:paraId="3535C46A" w14:textId="4AA091BA" w:rsidR="00F220B3" w:rsidRPr="00327690" w:rsidRDefault="403BBD0E" w:rsidP="00961754">
      <w:pPr>
        <w:pStyle w:val="Heading6"/>
      </w:pPr>
      <w:bookmarkStart w:id="693" w:name="_APPENDIX"/>
      <w:bookmarkStart w:id="694" w:name="_CODEBOOK"/>
      <w:bookmarkStart w:id="695" w:name="_ACS_File_Layouts"/>
      <w:bookmarkStart w:id="696" w:name="_Toc86246329"/>
      <w:bookmarkStart w:id="697" w:name="_Toc79519475"/>
      <w:bookmarkStart w:id="698" w:name="_Toc79586701"/>
      <w:bookmarkEnd w:id="674"/>
      <w:bookmarkEnd w:id="693"/>
      <w:bookmarkEnd w:id="694"/>
      <w:bookmarkEnd w:id="695"/>
      <w:r w:rsidRPr="00327690">
        <w:lastRenderedPageBreak/>
        <w:t>ACS File Layouts</w:t>
      </w:r>
      <w:bookmarkEnd w:id="696"/>
    </w:p>
    <w:bookmarkEnd w:id="697"/>
    <w:bookmarkEnd w:id="698"/>
    <w:p w14:paraId="6ABCE27C" w14:textId="77777777" w:rsidR="005D560B" w:rsidRPr="00327690" w:rsidRDefault="51FD1B7C" w:rsidP="00961754">
      <w:pPr>
        <w:pStyle w:val="Heading7"/>
      </w:pPr>
      <w:r w:rsidRPr="00327690">
        <w:t xml:space="preserve">ACS </w:t>
      </w:r>
      <w:r w:rsidR="5CF0BAD7" w:rsidRPr="00327690">
        <w:t>I</w:t>
      </w:r>
      <w:r w:rsidRPr="00327690">
        <w:t xml:space="preserve">nput </w:t>
      </w:r>
      <w:r w:rsidR="5CF0BAD7" w:rsidRPr="00327690">
        <w:t>F</w:t>
      </w:r>
      <w:r w:rsidRPr="00327690">
        <w:t xml:space="preserve">ile </w:t>
      </w:r>
      <w:r w:rsidR="5CF0BAD7" w:rsidRPr="00327690">
        <w:t>L</w:t>
      </w:r>
      <w:r w:rsidRPr="00327690">
        <w:t xml:space="preserve">ayout </w:t>
      </w:r>
    </w:p>
    <w:p w14:paraId="475520D8" w14:textId="728BC97F" w:rsidR="002812C7" w:rsidRPr="00327690" w:rsidRDefault="005A23F5" w:rsidP="00251CA8">
      <w:pPr>
        <w:pStyle w:val="BodyText"/>
      </w:pPr>
      <w:r w:rsidRPr="00327690">
        <w:t xml:space="preserve">The following variables are </w:t>
      </w:r>
      <w:r w:rsidR="00827901" w:rsidRPr="00327690">
        <w:rPr>
          <w:lang w:val="en-US"/>
        </w:rPr>
        <w:t>included</w:t>
      </w:r>
      <w:r w:rsidR="00827901" w:rsidRPr="00327690">
        <w:t xml:space="preserve"> </w:t>
      </w:r>
      <w:r w:rsidRPr="00327690">
        <w:t>in both the ZCTA</w:t>
      </w:r>
      <w:r w:rsidR="00B82A06" w:rsidRPr="00327690">
        <w:t>-</w:t>
      </w:r>
      <w:r w:rsidRPr="00327690">
        <w:t xml:space="preserve">3 file as well as the County file. </w:t>
      </w:r>
      <w:r w:rsidR="007711AB" w:rsidRPr="00327690">
        <w:rPr>
          <w:lang w:val="en-US" w:eastAsia="en-US"/>
        </w:rPr>
        <w:t xml:space="preserve">ACS data is imported in the </w:t>
      </w:r>
      <w:r w:rsidR="00E2369C" w:rsidRPr="00327690">
        <w:rPr>
          <w:lang w:val="en-US" w:eastAsia="en-US"/>
        </w:rPr>
        <w:t>CODI-APQ</w:t>
      </w:r>
      <w:r w:rsidR="007711AB" w:rsidRPr="00327690">
        <w:rPr>
          <w:lang w:val="en-US" w:eastAsia="en-US"/>
        </w:rPr>
        <w:t xml:space="preserve"> and require a csv file with the following variable names, possible variable values, and in the order listed below.</w:t>
      </w:r>
      <w:r w:rsidR="004940A9" w:rsidRPr="00327690">
        <w:rPr>
          <w:lang w:val="en-US" w:eastAsia="en-US"/>
        </w:rPr>
        <w:t xml:space="preserve"> </w:t>
      </w:r>
      <w:r w:rsidRPr="00327690">
        <w:t xml:space="preserve">Variable </w:t>
      </w:r>
      <w:r w:rsidR="007711AB" w:rsidRPr="00327690">
        <w:rPr>
          <w:lang w:val="en-US"/>
        </w:rPr>
        <w:t>geoid (option 1)</w:t>
      </w:r>
      <w:r w:rsidRPr="00327690">
        <w:t xml:space="preserve"> is for ZCTA</w:t>
      </w:r>
      <w:r w:rsidR="00B82A06" w:rsidRPr="00327690">
        <w:t>-</w:t>
      </w:r>
      <w:r w:rsidRPr="00327690">
        <w:t xml:space="preserve">3 files only and </w:t>
      </w:r>
      <w:r w:rsidR="007711AB" w:rsidRPr="00327690">
        <w:rPr>
          <w:lang w:val="en-US"/>
        </w:rPr>
        <w:t>geoid (option 2)</w:t>
      </w:r>
      <w:r w:rsidRPr="00327690">
        <w:t xml:space="preserve"> is for the County file only.</w:t>
      </w:r>
    </w:p>
    <w:p w14:paraId="6B498FED" w14:textId="47D7FCD9" w:rsidR="005D560B" w:rsidRPr="00327690" w:rsidRDefault="007A33E8" w:rsidP="007D5286">
      <w:pPr>
        <w:pStyle w:val="Caption"/>
      </w:pPr>
      <w:bookmarkStart w:id="699" w:name="_Toc85789274"/>
      <w:r w:rsidRPr="00327690">
        <w:t xml:space="preserve">Table </w:t>
      </w:r>
      <w:fldSimple w:instr=" SEQ Table \* ARABIC ">
        <w:r w:rsidR="001229CC" w:rsidRPr="00327690">
          <w:rPr>
            <w:noProof/>
          </w:rPr>
          <w:t>28</w:t>
        </w:r>
      </w:fldSimple>
      <w:r w:rsidR="001229CC" w:rsidRPr="00327690">
        <w:t>.</w:t>
      </w:r>
      <w:r w:rsidR="005D560B" w:rsidRPr="00327690">
        <w:t xml:space="preserve"> ACS </w:t>
      </w:r>
      <w:r w:rsidR="00E532B8" w:rsidRPr="00327690">
        <w:t xml:space="preserve">Input </w:t>
      </w:r>
      <w:r w:rsidR="005D560B" w:rsidRPr="00327690">
        <w:t xml:space="preserve">File Layout, </w:t>
      </w:r>
      <w:r w:rsidR="00B82A06" w:rsidRPr="00327690">
        <w:t>CSV F</w:t>
      </w:r>
      <w:r w:rsidR="005D560B" w:rsidRPr="00327690">
        <w:t>ile</w:t>
      </w:r>
      <w:bookmarkEnd w:id="699"/>
    </w:p>
    <w:tbl>
      <w:tblPr>
        <w:tblStyle w:val="LightList-Accent12"/>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5"/>
        <w:gridCol w:w="3768"/>
        <w:gridCol w:w="2235"/>
        <w:gridCol w:w="1010"/>
        <w:gridCol w:w="972"/>
      </w:tblGrid>
      <w:tr w:rsidR="00BF2B03" w:rsidRPr="00327690" w14:paraId="70DACBF7" w14:textId="77777777" w:rsidTr="002812C7">
        <w:trPr>
          <w:cnfStyle w:val="100000000000" w:firstRow="1" w:lastRow="0" w:firstColumn="0" w:lastColumn="0" w:oddVBand="0" w:evenVBand="0" w:oddHBand="0" w:evenHBand="0" w:firstRowFirstColumn="0" w:firstRowLastColumn="0" w:lastRowFirstColumn="0" w:lastRowLastColumn="0"/>
          <w:trHeight w:val="495"/>
          <w:tblHeader/>
        </w:trPr>
        <w:tc>
          <w:tcPr>
            <w:cnfStyle w:val="001000000000" w:firstRow="0" w:lastRow="0" w:firstColumn="1" w:lastColumn="0" w:oddVBand="0" w:evenVBand="0" w:oddHBand="0" w:evenHBand="0" w:firstRowFirstColumn="0" w:firstRowLastColumn="0" w:lastRowFirstColumn="0" w:lastRowLastColumn="0"/>
            <w:tcW w:w="0" w:type="auto"/>
            <w:shd w:val="clear" w:color="auto" w:fill="1F497D"/>
            <w:vAlign w:val="center"/>
            <w:hideMark/>
          </w:tcPr>
          <w:p w14:paraId="687F4FF1" w14:textId="3DCAB64F"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Variable Name</w:t>
            </w:r>
          </w:p>
        </w:tc>
        <w:tc>
          <w:tcPr>
            <w:tcW w:w="0" w:type="auto"/>
            <w:shd w:val="clear" w:color="auto" w:fill="1F497D"/>
            <w:vAlign w:val="center"/>
            <w:hideMark/>
          </w:tcPr>
          <w:p w14:paraId="772ABE9E" w14:textId="77777777" w:rsidR="00BF2B03" w:rsidRPr="00327690" w:rsidRDefault="00BF2B03"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Label</w:t>
            </w:r>
          </w:p>
        </w:tc>
        <w:tc>
          <w:tcPr>
            <w:tcW w:w="0" w:type="auto"/>
            <w:shd w:val="clear" w:color="auto" w:fill="1F497D"/>
            <w:vAlign w:val="center"/>
            <w:hideMark/>
          </w:tcPr>
          <w:p w14:paraId="3DDFAD15" w14:textId="77777777" w:rsidR="00BF2B03" w:rsidRPr="00327690" w:rsidRDefault="00BF2B03"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c>
          <w:tcPr>
            <w:tcW w:w="0" w:type="auto"/>
            <w:shd w:val="clear" w:color="auto" w:fill="1F497D"/>
            <w:vAlign w:val="center"/>
            <w:hideMark/>
          </w:tcPr>
          <w:p w14:paraId="48FFD7DE" w14:textId="77777777" w:rsidR="00BF2B03" w:rsidRPr="00327690" w:rsidRDefault="00BF2B03"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Format</w:t>
            </w:r>
          </w:p>
        </w:tc>
        <w:tc>
          <w:tcPr>
            <w:tcW w:w="0" w:type="auto"/>
            <w:shd w:val="clear" w:color="auto" w:fill="1F497D"/>
            <w:vAlign w:val="center"/>
            <w:hideMark/>
          </w:tcPr>
          <w:p w14:paraId="1A09464E" w14:textId="77777777" w:rsidR="00BF2B03" w:rsidRPr="00327690" w:rsidRDefault="00BF2B03" w:rsidP="00AF7E51">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Example</w:t>
            </w:r>
          </w:p>
        </w:tc>
      </w:tr>
      <w:tr w:rsidR="00BF2B03" w:rsidRPr="00327690" w14:paraId="030DDF9A" w14:textId="77777777" w:rsidTr="00961754">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1C6DDEEB" w14:textId="1C1FEC96" w:rsidR="00BF2B03" w:rsidRPr="00327690" w:rsidRDefault="00BF2B03" w:rsidP="00BF2B03">
            <w:pPr>
              <w:spacing w:before="0" w:after="0"/>
              <w:jc w:val="left"/>
              <w:rPr>
                <w:sz w:val="20"/>
                <w:szCs w:val="20"/>
              </w:rPr>
            </w:pPr>
            <w:r w:rsidRPr="00327690">
              <w:rPr>
                <w:sz w:val="20"/>
                <w:szCs w:val="20"/>
              </w:rPr>
              <w:t>Geoid</w:t>
            </w:r>
          </w:p>
        </w:tc>
        <w:tc>
          <w:tcPr>
            <w:tcW w:w="0" w:type="auto"/>
          </w:tcPr>
          <w:p w14:paraId="32AD8045" w14:textId="77777777" w:rsidR="00BF2B03" w:rsidRPr="00327690"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Geoid (option 1)</w:t>
            </w:r>
          </w:p>
          <w:p w14:paraId="3E0D9F02" w14:textId="77777777" w:rsidR="00BF2B03" w:rsidRPr="00327690"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p>
        </w:tc>
        <w:tc>
          <w:tcPr>
            <w:tcW w:w="0" w:type="auto"/>
          </w:tcPr>
          <w:p w14:paraId="2B99EE10" w14:textId="451EB82C" w:rsidR="00BF2B03" w:rsidRPr="00327690"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3 digits ZIP Code Tabulation Areas (ZCTAs) followed by two-letter State Abbreviations</w:t>
            </w:r>
          </w:p>
        </w:tc>
        <w:tc>
          <w:tcPr>
            <w:tcW w:w="0" w:type="auto"/>
          </w:tcPr>
          <w:p w14:paraId="4B4EA996" w14:textId="468C5969" w:rsidR="00BF2B03" w:rsidRPr="00327690"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Character</w:t>
            </w:r>
          </w:p>
        </w:tc>
        <w:tc>
          <w:tcPr>
            <w:tcW w:w="0" w:type="auto"/>
          </w:tcPr>
          <w:p w14:paraId="23CCCE2A" w14:textId="114EDA6D" w:rsidR="00BF2B03" w:rsidRPr="00327690"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rFonts w:ascii="Times New Roman" w:hAnsi="Times New Roman" w:cs="Times New Roman"/>
                <w:sz w:val="20"/>
                <w:szCs w:val="20"/>
              </w:rPr>
              <w:t xml:space="preserve">221 </w:t>
            </w:r>
          </w:p>
        </w:tc>
      </w:tr>
      <w:tr w:rsidR="00BF2B03" w:rsidRPr="00327690" w14:paraId="4F7BDD09"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4BE55AA2" w14:textId="080FE1C7" w:rsidR="00BF2B03" w:rsidRPr="00327690" w:rsidRDefault="00BF2B03" w:rsidP="00BF2B03">
            <w:pPr>
              <w:spacing w:before="0" w:after="0"/>
              <w:jc w:val="left"/>
              <w:rPr>
                <w:sz w:val="20"/>
                <w:szCs w:val="20"/>
              </w:rPr>
            </w:pPr>
            <w:r w:rsidRPr="00327690">
              <w:rPr>
                <w:sz w:val="20"/>
                <w:szCs w:val="20"/>
              </w:rPr>
              <w:t>Geoid</w:t>
            </w:r>
          </w:p>
        </w:tc>
        <w:tc>
          <w:tcPr>
            <w:tcW w:w="0" w:type="auto"/>
          </w:tcPr>
          <w:p w14:paraId="38D2C7AD" w14:textId="191E53CD" w:rsidR="00BF2B03" w:rsidRPr="00327690" w:rsidRDefault="00BF2B03" w:rsidP="00BF2B03">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Geoid (option 2)</w:t>
            </w:r>
          </w:p>
        </w:tc>
        <w:tc>
          <w:tcPr>
            <w:tcW w:w="0" w:type="auto"/>
          </w:tcPr>
          <w:p w14:paraId="094314FD" w14:textId="3B81AEE6" w:rsidR="00BF2B03" w:rsidRPr="00327690" w:rsidRDefault="00BF2B03" w:rsidP="00BF2B03">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3-digit County FIPS Code</w:t>
            </w:r>
          </w:p>
        </w:tc>
        <w:tc>
          <w:tcPr>
            <w:tcW w:w="0" w:type="auto"/>
          </w:tcPr>
          <w:p w14:paraId="6D88D8EB" w14:textId="791F75B5" w:rsidR="00BF2B03" w:rsidRPr="00327690" w:rsidRDefault="00BF2B03" w:rsidP="00BF2B03">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Character</w:t>
            </w:r>
          </w:p>
        </w:tc>
        <w:tc>
          <w:tcPr>
            <w:tcW w:w="0" w:type="auto"/>
          </w:tcPr>
          <w:p w14:paraId="35F69340" w14:textId="46F39DE2" w:rsidR="00BF2B03" w:rsidRPr="00327690" w:rsidRDefault="00BF2B03" w:rsidP="00BF2B03">
            <w:pPr>
              <w:spacing w:before="0" w:after="0"/>
              <w:jc w:val="left"/>
              <w:cnfStyle w:val="000000000000" w:firstRow="0" w:lastRow="0" w:firstColumn="0" w:lastColumn="0" w:oddVBand="0" w:evenVBand="0" w:oddHBand="0" w:evenHBand="0" w:firstRowFirstColumn="0" w:firstRowLastColumn="0" w:lastRowFirstColumn="0" w:lastRowLastColumn="0"/>
              <w:rPr>
                <w:sz w:val="20"/>
                <w:szCs w:val="20"/>
              </w:rPr>
            </w:pPr>
            <w:r w:rsidRPr="00327690">
              <w:rPr>
                <w:rFonts w:ascii="Times New Roman" w:hAnsi="Times New Roman" w:cs="Times New Roman"/>
                <w:sz w:val="20"/>
                <w:szCs w:val="20"/>
              </w:rPr>
              <w:t>059</w:t>
            </w:r>
          </w:p>
        </w:tc>
      </w:tr>
      <w:tr w:rsidR="00BF2B03" w:rsidRPr="00327690" w14:paraId="2B529538" w14:textId="77777777" w:rsidTr="00961754">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46EA7EB7" w14:textId="68C2A2D3" w:rsidR="00BF2B03" w:rsidRPr="00327690" w:rsidRDefault="00BF2B03" w:rsidP="00BF2B03">
            <w:pPr>
              <w:spacing w:before="0" w:after="0"/>
              <w:jc w:val="left"/>
              <w:rPr>
                <w:sz w:val="20"/>
                <w:szCs w:val="20"/>
              </w:rPr>
            </w:pPr>
            <w:proofErr w:type="spellStart"/>
            <w:r w:rsidRPr="00327690">
              <w:rPr>
                <w:sz w:val="20"/>
                <w:szCs w:val="20"/>
              </w:rPr>
              <w:t>State_code</w:t>
            </w:r>
            <w:proofErr w:type="spellEnd"/>
          </w:p>
        </w:tc>
        <w:tc>
          <w:tcPr>
            <w:tcW w:w="0" w:type="auto"/>
          </w:tcPr>
          <w:p w14:paraId="2D0C196F" w14:textId="0AFCCE22" w:rsidR="00BF2B03" w:rsidRPr="00327690"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sz w:val="20"/>
                <w:szCs w:val="20"/>
              </w:rPr>
              <w:t>State FIPS code</w:t>
            </w:r>
          </w:p>
        </w:tc>
        <w:tc>
          <w:tcPr>
            <w:tcW w:w="0" w:type="auto"/>
          </w:tcPr>
          <w:p w14:paraId="443880D4" w14:textId="1F7C9877" w:rsidR="00BF2B03" w:rsidRPr="00327690"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sz w:val="20"/>
                <w:szCs w:val="20"/>
              </w:rPr>
              <w:t>2-digit State Code</w:t>
            </w:r>
          </w:p>
        </w:tc>
        <w:tc>
          <w:tcPr>
            <w:tcW w:w="0" w:type="auto"/>
          </w:tcPr>
          <w:p w14:paraId="46B3261F" w14:textId="09F1C3DB" w:rsidR="00BF2B03" w:rsidRPr="00327690"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sz w:val="20"/>
                <w:szCs w:val="20"/>
              </w:rPr>
              <w:t>Character</w:t>
            </w:r>
          </w:p>
        </w:tc>
        <w:tc>
          <w:tcPr>
            <w:tcW w:w="0" w:type="auto"/>
          </w:tcPr>
          <w:p w14:paraId="61CA5CAF" w14:textId="1AF36BFF" w:rsidR="00BF2B03" w:rsidRPr="00327690" w:rsidRDefault="00BF2B03" w:rsidP="00BF2B03">
            <w:pPr>
              <w:spacing w:before="0" w:after="0"/>
              <w:jc w:val="left"/>
              <w:cnfStyle w:val="000000100000" w:firstRow="0" w:lastRow="0" w:firstColumn="0" w:lastColumn="0" w:oddVBand="0" w:evenVBand="0" w:oddHBand="1" w:evenHBand="0" w:firstRowFirstColumn="0" w:firstRowLastColumn="0" w:lastRowFirstColumn="0" w:lastRowLastColumn="0"/>
              <w:rPr>
                <w:sz w:val="20"/>
                <w:szCs w:val="20"/>
              </w:rPr>
            </w:pPr>
            <w:r w:rsidRPr="00327690">
              <w:rPr>
                <w:sz w:val="20"/>
                <w:szCs w:val="20"/>
              </w:rPr>
              <w:t>08</w:t>
            </w:r>
          </w:p>
        </w:tc>
      </w:tr>
      <w:tr w:rsidR="00BF2B03" w:rsidRPr="00327690" w14:paraId="451EF806"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tcPr>
          <w:p w14:paraId="098F9DC1" w14:textId="5E7DFAD1"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f_001</w:t>
            </w:r>
          </w:p>
        </w:tc>
        <w:tc>
          <w:tcPr>
            <w:tcW w:w="0" w:type="auto"/>
          </w:tcPr>
          <w:p w14:paraId="65A3A7FD" w14:textId="7117C4DF"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SOME OTHER RACE ALONE); Universe: People who are Some Other Race alone; Total: Total:</w:t>
            </w:r>
          </w:p>
        </w:tc>
        <w:tc>
          <w:tcPr>
            <w:tcW w:w="0" w:type="auto"/>
          </w:tcPr>
          <w:p w14:paraId="52707B90"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tcPr>
          <w:p w14:paraId="4041174F"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tcPr>
          <w:p w14:paraId="1C27FCEE"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199</w:t>
            </w:r>
          </w:p>
        </w:tc>
      </w:tr>
      <w:tr w:rsidR="00BF2B03" w:rsidRPr="00327690" w14:paraId="172D6BA4"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tcPr>
          <w:p w14:paraId="23962DC2" w14:textId="051D657C"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f_003</w:t>
            </w:r>
          </w:p>
        </w:tc>
        <w:tc>
          <w:tcPr>
            <w:tcW w:w="0" w:type="auto"/>
          </w:tcPr>
          <w:p w14:paraId="53663368" w14:textId="27A896EE"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SOME OTHER RACE ALONE); Universe: </w:t>
            </w:r>
            <w:r w:rsidR="008C688B" w:rsidRPr="00327690">
              <w:rPr>
                <w:rFonts w:ascii="Times New Roman" w:hAnsi="Times New Roman" w:cs="Times New Roman"/>
                <w:sz w:val="20"/>
                <w:szCs w:val="20"/>
              </w:rPr>
              <w:t xml:space="preserve">People </w:t>
            </w:r>
            <w:r w:rsidRPr="00327690">
              <w:rPr>
                <w:rFonts w:ascii="Times New Roman" w:hAnsi="Times New Roman" w:cs="Times New Roman"/>
                <w:sz w:val="20"/>
                <w:szCs w:val="20"/>
              </w:rPr>
              <w:t xml:space="preserve">who are Some Other Race alone; Male: Under 5 years </w:t>
            </w:r>
          </w:p>
        </w:tc>
        <w:tc>
          <w:tcPr>
            <w:tcW w:w="0" w:type="auto"/>
          </w:tcPr>
          <w:p w14:paraId="12CF0502"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tcPr>
          <w:p w14:paraId="2AFFEA9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tcPr>
          <w:p w14:paraId="36D7FDB9"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56</w:t>
            </w:r>
          </w:p>
        </w:tc>
      </w:tr>
      <w:tr w:rsidR="00BF2B03" w:rsidRPr="00327690" w14:paraId="058A203C"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FD7383E" w14:textId="48ED00A3"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f_004</w:t>
            </w:r>
          </w:p>
        </w:tc>
        <w:tc>
          <w:tcPr>
            <w:tcW w:w="0" w:type="auto"/>
            <w:hideMark/>
          </w:tcPr>
          <w:p w14:paraId="4E956B6E" w14:textId="324C9285"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SOME OTHER RACE ALONE); Universe: People who are Some Other Race alone; Male: 5 to 9 years </w:t>
            </w:r>
          </w:p>
        </w:tc>
        <w:tc>
          <w:tcPr>
            <w:tcW w:w="0" w:type="auto"/>
            <w:hideMark/>
          </w:tcPr>
          <w:p w14:paraId="55472AAF"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63D5F9B"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B898398"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46</w:t>
            </w:r>
          </w:p>
        </w:tc>
      </w:tr>
      <w:tr w:rsidR="00BF2B03" w:rsidRPr="00327690" w14:paraId="269A9A2B"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D771A6B" w14:textId="02BB258D"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f_005</w:t>
            </w:r>
          </w:p>
        </w:tc>
        <w:tc>
          <w:tcPr>
            <w:tcW w:w="0" w:type="auto"/>
            <w:hideMark/>
          </w:tcPr>
          <w:p w14:paraId="3D3D6B6A" w14:textId="449A5C79"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SOME OTHER RACE ALONE); Universe: People who are Some Other Race alone; Male: 10 to 14 years </w:t>
            </w:r>
          </w:p>
        </w:tc>
        <w:tc>
          <w:tcPr>
            <w:tcW w:w="0" w:type="auto"/>
            <w:hideMark/>
          </w:tcPr>
          <w:p w14:paraId="784E949A"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9A7C2A4"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3E30098"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95</w:t>
            </w:r>
          </w:p>
        </w:tc>
      </w:tr>
      <w:tr w:rsidR="00BF2B03" w:rsidRPr="00327690" w14:paraId="3130DFC9"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20806B6" w14:textId="359AB964"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f_006</w:t>
            </w:r>
          </w:p>
        </w:tc>
        <w:tc>
          <w:tcPr>
            <w:tcW w:w="0" w:type="auto"/>
            <w:hideMark/>
          </w:tcPr>
          <w:p w14:paraId="28F6463E" w14:textId="086A90A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SOME OTHER RACE ALONE); Universe: People who are Some Other Race alone; Male: 15 to 17 years </w:t>
            </w:r>
          </w:p>
        </w:tc>
        <w:tc>
          <w:tcPr>
            <w:tcW w:w="0" w:type="auto"/>
            <w:hideMark/>
          </w:tcPr>
          <w:p w14:paraId="0AF16F00"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6B3C087F"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91EE47F"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97</w:t>
            </w:r>
          </w:p>
        </w:tc>
      </w:tr>
      <w:tr w:rsidR="00BF2B03" w:rsidRPr="00327690" w14:paraId="0CA33C5E"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070AF05" w14:textId="24DE6235"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f_007</w:t>
            </w:r>
          </w:p>
        </w:tc>
        <w:tc>
          <w:tcPr>
            <w:tcW w:w="0" w:type="auto"/>
            <w:hideMark/>
          </w:tcPr>
          <w:p w14:paraId="2DF75485" w14:textId="492481B3"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SOME OTHER RACE ALONE); Universe: People who are Some Other Race alone; Male: 18 and 19 years </w:t>
            </w:r>
          </w:p>
        </w:tc>
        <w:tc>
          <w:tcPr>
            <w:tcW w:w="0" w:type="auto"/>
            <w:hideMark/>
          </w:tcPr>
          <w:p w14:paraId="047235F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C8D927C"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E3970A5"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5</w:t>
            </w:r>
          </w:p>
        </w:tc>
      </w:tr>
      <w:tr w:rsidR="00BF2B03" w:rsidRPr="00327690" w14:paraId="3771442A"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00C79BB" w14:textId="4923F970"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f_018</w:t>
            </w:r>
          </w:p>
        </w:tc>
        <w:tc>
          <w:tcPr>
            <w:tcW w:w="0" w:type="auto"/>
            <w:hideMark/>
          </w:tcPr>
          <w:p w14:paraId="19A6CA96" w14:textId="7CD4D201"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SOME OTHER RACE ALONE); Universe: People who are Some Other Race alone; Female: Under 5 years </w:t>
            </w:r>
          </w:p>
        </w:tc>
        <w:tc>
          <w:tcPr>
            <w:tcW w:w="0" w:type="auto"/>
            <w:hideMark/>
          </w:tcPr>
          <w:p w14:paraId="2EB69331"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D398935"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35177E5"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71</w:t>
            </w:r>
          </w:p>
        </w:tc>
      </w:tr>
      <w:tr w:rsidR="00BF2B03" w:rsidRPr="00327690" w14:paraId="290CB2D2"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9D69A94" w14:textId="68F35EA7"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f_019</w:t>
            </w:r>
          </w:p>
        </w:tc>
        <w:tc>
          <w:tcPr>
            <w:tcW w:w="0" w:type="auto"/>
            <w:hideMark/>
          </w:tcPr>
          <w:p w14:paraId="28F4DE1C" w14:textId="3425EB9C"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SOME OTHER RACE ALONE); Universe: People who are Some Other Race alone; Female: 5 to 9 years </w:t>
            </w:r>
          </w:p>
        </w:tc>
        <w:tc>
          <w:tcPr>
            <w:tcW w:w="0" w:type="auto"/>
            <w:hideMark/>
          </w:tcPr>
          <w:p w14:paraId="54F99071"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052728B4"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A513936"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88</w:t>
            </w:r>
          </w:p>
        </w:tc>
      </w:tr>
      <w:tr w:rsidR="00BF2B03" w:rsidRPr="00327690" w14:paraId="7B3EC004"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554DFB2" w14:textId="72E1EAA0"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f_020</w:t>
            </w:r>
          </w:p>
        </w:tc>
        <w:tc>
          <w:tcPr>
            <w:tcW w:w="0" w:type="auto"/>
            <w:hideMark/>
          </w:tcPr>
          <w:p w14:paraId="54169557" w14:textId="1E57DAAF"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SOME OTHER RACE ALONE); Universe: People who are Some Other Race alone; Female: 10 to 14 years </w:t>
            </w:r>
          </w:p>
        </w:tc>
        <w:tc>
          <w:tcPr>
            <w:tcW w:w="0" w:type="auto"/>
            <w:hideMark/>
          </w:tcPr>
          <w:p w14:paraId="016C172E"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AC1FAC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EBD9D0C"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7</w:t>
            </w:r>
          </w:p>
        </w:tc>
      </w:tr>
      <w:tr w:rsidR="00BF2B03" w:rsidRPr="00327690" w14:paraId="2BD511D0"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C330F61" w14:textId="6E810420"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f_021</w:t>
            </w:r>
          </w:p>
        </w:tc>
        <w:tc>
          <w:tcPr>
            <w:tcW w:w="0" w:type="auto"/>
            <w:hideMark/>
          </w:tcPr>
          <w:p w14:paraId="5DE1E9EF" w14:textId="18607874"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SOME OTHER RACE ALONE); Universe: People who are Some Other Race alone; Female: 15 to 17 years </w:t>
            </w:r>
          </w:p>
        </w:tc>
        <w:tc>
          <w:tcPr>
            <w:tcW w:w="0" w:type="auto"/>
            <w:hideMark/>
          </w:tcPr>
          <w:p w14:paraId="3ED84CA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0B02039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7510FB9"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39</w:t>
            </w:r>
          </w:p>
        </w:tc>
      </w:tr>
      <w:tr w:rsidR="00BF2B03" w:rsidRPr="00327690" w14:paraId="29E46D78"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5B01921" w14:textId="77D663EB"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lastRenderedPageBreak/>
              <w:t>b01001f_022</w:t>
            </w:r>
          </w:p>
        </w:tc>
        <w:tc>
          <w:tcPr>
            <w:tcW w:w="0" w:type="auto"/>
            <w:hideMark/>
          </w:tcPr>
          <w:p w14:paraId="2FC0E9AC" w14:textId="507DB875"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SOME OTHER RACE ALONE); Universe: People who are Some Other Race alone; Female: 18 and 19 years </w:t>
            </w:r>
          </w:p>
        </w:tc>
        <w:tc>
          <w:tcPr>
            <w:tcW w:w="0" w:type="auto"/>
            <w:hideMark/>
          </w:tcPr>
          <w:p w14:paraId="16D1276E"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0E2666C"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88037AB"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34</w:t>
            </w:r>
          </w:p>
        </w:tc>
      </w:tr>
      <w:tr w:rsidR="00BF2B03" w:rsidRPr="00327690" w14:paraId="58A62346"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296A2F4" w14:textId="6649FF32"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e_001</w:t>
            </w:r>
          </w:p>
        </w:tc>
        <w:tc>
          <w:tcPr>
            <w:tcW w:w="0" w:type="auto"/>
            <w:hideMark/>
          </w:tcPr>
          <w:p w14:paraId="47F66021" w14:textId="45061F14"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NATIVE HAWAIIAN AND OTHER PACIFIC ISLANDER ALONE); Universe: People who are Native Hawaiian and Other Pacific Islander alone; Total: Total:</w:t>
            </w:r>
          </w:p>
        </w:tc>
        <w:tc>
          <w:tcPr>
            <w:tcW w:w="0" w:type="auto"/>
            <w:hideMark/>
          </w:tcPr>
          <w:p w14:paraId="51D2A4A2"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1902C21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9DD44D3"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78</w:t>
            </w:r>
          </w:p>
        </w:tc>
      </w:tr>
      <w:tr w:rsidR="00BF2B03" w:rsidRPr="00327690" w14:paraId="51064EF0"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B53A140" w14:textId="03FF7139"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e_003</w:t>
            </w:r>
          </w:p>
        </w:tc>
        <w:tc>
          <w:tcPr>
            <w:tcW w:w="0" w:type="auto"/>
            <w:hideMark/>
          </w:tcPr>
          <w:p w14:paraId="625E0145" w14:textId="21330690"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NATIVE HAWAIIAN AND OTHER PACIFIC ISLANDER ALONE); Universe: People who are Native Hawaiian and Other Pacific Islander alone; Male: Under 5 years </w:t>
            </w:r>
          </w:p>
        </w:tc>
        <w:tc>
          <w:tcPr>
            <w:tcW w:w="0" w:type="auto"/>
            <w:hideMark/>
          </w:tcPr>
          <w:p w14:paraId="4B6398EB"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6EE5BF1"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14A0DF5"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BF2B03" w:rsidRPr="00327690" w14:paraId="6B0B8A22"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3252009" w14:textId="4AF0DE94"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e_004</w:t>
            </w:r>
          </w:p>
        </w:tc>
        <w:tc>
          <w:tcPr>
            <w:tcW w:w="0" w:type="auto"/>
            <w:hideMark/>
          </w:tcPr>
          <w:p w14:paraId="324ABAAF" w14:textId="48412308"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NATIVE HAWAIIAN AND OTHER PACIFIC ISLANDER ALONE); Universe: People who are Native Hawaiian and Other Pacific Islander alone; Male: 5 to 9 years </w:t>
            </w:r>
          </w:p>
        </w:tc>
        <w:tc>
          <w:tcPr>
            <w:tcW w:w="0" w:type="auto"/>
            <w:hideMark/>
          </w:tcPr>
          <w:p w14:paraId="77E89500"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0A92181"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377191E"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8</w:t>
            </w:r>
          </w:p>
        </w:tc>
      </w:tr>
      <w:tr w:rsidR="00BF2B03" w:rsidRPr="00327690" w14:paraId="34D8C5AC"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51403E8" w14:textId="231E581C"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e_005</w:t>
            </w:r>
          </w:p>
        </w:tc>
        <w:tc>
          <w:tcPr>
            <w:tcW w:w="0" w:type="auto"/>
            <w:hideMark/>
          </w:tcPr>
          <w:p w14:paraId="0BE6A504" w14:textId="73B6CBAD"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NATIVE HAWAIIAN AND OTHER PACIFIC ISLANDER ALONE); Universe: People who are Native Hawaiian and Other Pacific Islander alone; Male: 10 to 14 years </w:t>
            </w:r>
          </w:p>
        </w:tc>
        <w:tc>
          <w:tcPr>
            <w:tcW w:w="0" w:type="auto"/>
            <w:hideMark/>
          </w:tcPr>
          <w:p w14:paraId="2A5533BE"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1AEB6B9"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6A4A19C"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8</w:t>
            </w:r>
          </w:p>
        </w:tc>
      </w:tr>
      <w:tr w:rsidR="00BF2B03" w:rsidRPr="00327690" w14:paraId="481F79A7"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7318711" w14:textId="2B347156"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e_006</w:t>
            </w:r>
          </w:p>
        </w:tc>
        <w:tc>
          <w:tcPr>
            <w:tcW w:w="0" w:type="auto"/>
            <w:hideMark/>
          </w:tcPr>
          <w:p w14:paraId="02175FA3" w14:textId="02BF80BB"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NATIVE HAWAIIAN AND OTHER PACIFIC ISLANDER ALONE); Universe: People who are Native Hawaiian and Other Pacific Islander alone; Male: 15 to 17 years </w:t>
            </w:r>
          </w:p>
        </w:tc>
        <w:tc>
          <w:tcPr>
            <w:tcW w:w="0" w:type="auto"/>
            <w:hideMark/>
          </w:tcPr>
          <w:p w14:paraId="55BC9621"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ED84662"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A10F8A5"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BF2B03" w:rsidRPr="00327690" w14:paraId="4E951741"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CBA5C0D" w14:textId="2F4DC430"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e_007</w:t>
            </w:r>
          </w:p>
        </w:tc>
        <w:tc>
          <w:tcPr>
            <w:tcW w:w="0" w:type="auto"/>
            <w:hideMark/>
          </w:tcPr>
          <w:p w14:paraId="546A3EDB" w14:textId="106F8958"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NATIVE HAWAIIAN AND OTHER PACIFIC ISLANDER ALONE); Universe: People who are Native Hawaiian and Other Pacific Islander alone; Male: 18 and 19 years </w:t>
            </w:r>
          </w:p>
        </w:tc>
        <w:tc>
          <w:tcPr>
            <w:tcW w:w="0" w:type="auto"/>
            <w:hideMark/>
          </w:tcPr>
          <w:p w14:paraId="0AFA3320"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B8804C1"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C2B2771"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BF2B03" w:rsidRPr="00327690" w14:paraId="19671EF9"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DC97B27" w14:textId="7CAC27D1"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e_018</w:t>
            </w:r>
          </w:p>
        </w:tc>
        <w:tc>
          <w:tcPr>
            <w:tcW w:w="0" w:type="auto"/>
            <w:hideMark/>
          </w:tcPr>
          <w:p w14:paraId="758668A6" w14:textId="446136EB"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NATIVE HAWAIIAN AND OTHER PACIFIC ISLANDER ALONE); Universe: People who are Native Hawaiian and Other Pacific Islander alone; Female: Under 5 years </w:t>
            </w:r>
          </w:p>
        </w:tc>
        <w:tc>
          <w:tcPr>
            <w:tcW w:w="0" w:type="auto"/>
            <w:hideMark/>
          </w:tcPr>
          <w:p w14:paraId="40698E35"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C81624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AA4A551"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BF2B03" w:rsidRPr="00327690" w14:paraId="49CA8528"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D159111" w14:textId="6A71DF2E"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e_019</w:t>
            </w:r>
          </w:p>
        </w:tc>
        <w:tc>
          <w:tcPr>
            <w:tcW w:w="0" w:type="auto"/>
            <w:hideMark/>
          </w:tcPr>
          <w:p w14:paraId="1F6B109F" w14:textId="5DDF2534"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NATIVE HAWAIIAN AND OTHER PACIFIC ISLANDER ALONE); Universe: People who are Native Hawaiian and Other Pacific Islander alone; Female: 5 to 9 years </w:t>
            </w:r>
          </w:p>
        </w:tc>
        <w:tc>
          <w:tcPr>
            <w:tcW w:w="0" w:type="auto"/>
            <w:hideMark/>
          </w:tcPr>
          <w:p w14:paraId="69695643"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091F3284"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CE1B431"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BF2B03" w:rsidRPr="00327690" w14:paraId="0A309C5A"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B371EB1" w14:textId="290D53F2"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e_020</w:t>
            </w:r>
          </w:p>
        </w:tc>
        <w:tc>
          <w:tcPr>
            <w:tcW w:w="0" w:type="auto"/>
            <w:hideMark/>
          </w:tcPr>
          <w:p w14:paraId="3CA15B45" w14:textId="0FC4B5C3"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NATIVE HAWAIIAN AND OTHER PACIFIC ISLANDER ALONE); Universe: People who are Native Hawaiian and Other Pacific Islander alone; Female: 10 to 14 years </w:t>
            </w:r>
          </w:p>
        </w:tc>
        <w:tc>
          <w:tcPr>
            <w:tcW w:w="0" w:type="auto"/>
            <w:hideMark/>
          </w:tcPr>
          <w:p w14:paraId="1537405C"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03ACB82E"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4227D61"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BF2B03" w:rsidRPr="00327690" w14:paraId="36E9E609"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E86103A" w14:textId="0A8D6372"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e_021</w:t>
            </w:r>
          </w:p>
        </w:tc>
        <w:tc>
          <w:tcPr>
            <w:tcW w:w="0" w:type="auto"/>
            <w:hideMark/>
          </w:tcPr>
          <w:p w14:paraId="182946D5" w14:textId="5C06A4B6"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NATIVE HAWAIIAN AND OTHER PACIFIC ISLANDER ALONE); Universe: People who are Native Hawaiian and Other Pacific Islander alone; Female: 15 to 17 years </w:t>
            </w:r>
          </w:p>
        </w:tc>
        <w:tc>
          <w:tcPr>
            <w:tcW w:w="0" w:type="auto"/>
            <w:hideMark/>
          </w:tcPr>
          <w:p w14:paraId="028F10FB"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58B181E"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42913D1"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BF2B03" w:rsidRPr="00327690" w14:paraId="54AC4098"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D7F0C09" w14:textId="57D5AB63"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lastRenderedPageBreak/>
              <w:t>b01001e_022</w:t>
            </w:r>
          </w:p>
        </w:tc>
        <w:tc>
          <w:tcPr>
            <w:tcW w:w="0" w:type="auto"/>
            <w:hideMark/>
          </w:tcPr>
          <w:p w14:paraId="3DFDB061" w14:textId="75302711"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NATIVE HAWAIIAN AND OTHER PACIFIC ISLANDER ALONE); Universe: People who are Native Hawaiian and Other Pacific Islander alone; Female: 18 and 19 years </w:t>
            </w:r>
          </w:p>
        </w:tc>
        <w:tc>
          <w:tcPr>
            <w:tcW w:w="0" w:type="auto"/>
            <w:hideMark/>
          </w:tcPr>
          <w:p w14:paraId="48643D7F"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8981D2F"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EA46B12"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0</w:t>
            </w:r>
          </w:p>
        </w:tc>
      </w:tr>
      <w:tr w:rsidR="00BF2B03" w:rsidRPr="00327690" w14:paraId="5C02E702"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7CC4978" w14:textId="6306E22D"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d_001</w:t>
            </w:r>
          </w:p>
        </w:tc>
        <w:tc>
          <w:tcPr>
            <w:tcW w:w="0" w:type="auto"/>
            <w:hideMark/>
          </w:tcPr>
          <w:p w14:paraId="632B38DD" w14:textId="62DE8721"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ASIAN ALONE); Universe: People who are Asian alone; Total: Total:</w:t>
            </w:r>
          </w:p>
        </w:tc>
        <w:tc>
          <w:tcPr>
            <w:tcW w:w="0" w:type="auto"/>
            <w:hideMark/>
          </w:tcPr>
          <w:p w14:paraId="0C315FF0"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5D3A320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C9D5CEE"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824</w:t>
            </w:r>
          </w:p>
        </w:tc>
      </w:tr>
      <w:tr w:rsidR="00BF2B03" w:rsidRPr="00327690" w14:paraId="7697F7CF"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FE3C7E4" w14:textId="3E85370C"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d_003</w:t>
            </w:r>
          </w:p>
        </w:tc>
        <w:tc>
          <w:tcPr>
            <w:tcW w:w="0" w:type="auto"/>
            <w:hideMark/>
          </w:tcPr>
          <w:p w14:paraId="00783C0A" w14:textId="3819F556"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SIAN ALONE); Universe: People who are Asian alone; Male: Under 5 years </w:t>
            </w:r>
          </w:p>
        </w:tc>
        <w:tc>
          <w:tcPr>
            <w:tcW w:w="0" w:type="auto"/>
            <w:hideMark/>
          </w:tcPr>
          <w:p w14:paraId="1FA406AE"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2A0F9C8"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49B5852"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77</w:t>
            </w:r>
          </w:p>
        </w:tc>
      </w:tr>
      <w:tr w:rsidR="00BF2B03" w:rsidRPr="00327690" w14:paraId="772C3F5E"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A4D638D" w14:textId="2F78EA26"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d_004</w:t>
            </w:r>
          </w:p>
        </w:tc>
        <w:tc>
          <w:tcPr>
            <w:tcW w:w="0" w:type="auto"/>
            <w:hideMark/>
          </w:tcPr>
          <w:p w14:paraId="25F0CCD3" w14:textId="43FF7CBA"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SIAN ALONE); Universe: People who are Asian alone; Male: 5 to 9 years </w:t>
            </w:r>
          </w:p>
        </w:tc>
        <w:tc>
          <w:tcPr>
            <w:tcW w:w="0" w:type="auto"/>
            <w:hideMark/>
          </w:tcPr>
          <w:p w14:paraId="21EE81C3"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55F4D7C7"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D06C124"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22</w:t>
            </w:r>
          </w:p>
        </w:tc>
      </w:tr>
      <w:tr w:rsidR="00BF2B03" w:rsidRPr="00327690" w14:paraId="0223FB43"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40E9F1E" w14:textId="16C91396"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d_005</w:t>
            </w:r>
          </w:p>
        </w:tc>
        <w:tc>
          <w:tcPr>
            <w:tcW w:w="0" w:type="auto"/>
            <w:hideMark/>
          </w:tcPr>
          <w:p w14:paraId="2FFB21E2" w14:textId="0B0938BE"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SIAN ALONE); Universe: People who are Asian alone; Male: 10 to 14 years </w:t>
            </w:r>
          </w:p>
        </w:tc>
        <w:tc>
          <w:tcPr>
            <w:tcW w:w="0" w:type="auto"/>
            <w:hideMark/>
          </w:tcPr>
          <w:p w14:paraId="504FA8BA"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1B08C84E"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AF91EE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76</w:t>
            </w:r>
          </w:p>
        </w:tc>
      </w:tr>
      <w:tr w:rsidR="00BF2B03" w:rsidRPr="00327690" w14:paraId="295DDEF8"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3B8DA5F" w14:textId="4DAE84E3"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d_006</w:t>
            </w:r>
          </w:p>
        </w:tc>
        <w:tc>
          <w:tcPr>
            <w:tcW w:w="0" w:type="auto"/>
            <w:hideMark/>
          </w:tcPr>
          <w:p w14:paraId="759E419B" w14:textId="55D8D82E"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SIAN ALONE); Universe: People who are Asian alone; Male: 15 to 17 years </w:t>
            </w:r>
          </w:p>
        </w:tc>
        <w:tc>
          <w:tcPr>
            <w:tcW w:w="0" w:type="auto"/>
            <w:hideMark/>
          </w:tcPr>
          <w:p w14:paraId="5347C201"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02EA936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C24C31B"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3</w:t>
            </w:r>
          </w:p>
        </w:tc>
      </w:tr>
      <w:tr w:rsidR="00BF2B03" w:rsidRPr="00327690" w14:paraId="78C5AF38"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FFA236E" w14:textId="244B8173"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d_007</w:t>
            </w:r>
          </w:p>
        </w:tc>
        <w:tc>
          <w:tcPr>
            <w:tcW w:w="0" w:type="auto"/>
            <w:hideMark/>
          </w:tcPr>
          <w:p w14:paraId="4A2E1425" w14:textId="0812FBB0"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SIAN ALONE); Universe: People who are Asian alone; Male: 18 and 19 years </w:t>
            </w:r>
          </w:p>
        </w:tc>
        <w:tc>
          <w:tcPr>
            <w:tcW w:w="0" w:type="auto"/>
            <w:hideMark/>
          </w:tcPr>
          <w:p w14:paraId="64C79978"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58577C1D"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F41577A"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74</w:t>
            </w:r>
          </w:p>
        </w:tc>
      </w:tr>
      <w:tr w:rsidR="00BF2B03" w:rsidRPr="00327690" w14:paraId="6A3D557A"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52B6766" w14:textId="78D255B2"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d_018</w:t>
            </w:r>
          </w:p>
        </w:tc>
        <w:tc>
          <w:tcPr>
            <w:tcW w:w="0" w:type="auto"/>
            <w:hideMark/>
          </w:tcPr>
          <w:p w14:paraId="1D2AAFB0" w14:textId="667E9559"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SIAN ALONE); Universe: People who are Asian alone; Female: Under 5 years </w:t>
            </w:r>
          </w:p>
        </w:tc>
        <w:tc>
          <w:tcPr>
            <w:tcW w:w="0" w:type="auto"/>
            <w:hideMark/>
          </w:tcPr>
          <w:p w14:paraId="09A2C1B1"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3ED531B"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29A084E"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01</w:t>
            </w:r>
          </w:p>
        </w:tc>
      </w:tr>
      <w:tr w:rsidR="00BF2B03" w:rsidRPr="00327690" w14:paraId="58EAB492"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2991616" w14:textId="387F2D72"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d_019</w:t>
            </w:r>
          </w:p>
        </w:tc>
        <w:tc>
          <w:tcPr>
            <w:tcW w:w="0" w:type="auto"/>
            <w:hideMark/>
          </w:tcPr>
          <w:p w14:paraId="35F1191E" w14:textId="71317E99"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SIAN ALONE); Universe: People who are Asian alone; Female: 5 to 9 years </w:t>
            </w:r>
          </w:p>
        </w:tc>
        <w:tc>
          <w:tcPr>
            <w:tcW w:w="0" w:type="auto"/>
            <w:hideMark/>
          </w:tcPr>
          <w:p w14:paraId="7D5D668A"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0333C9C0"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4CF89E9"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37</w:t>
            </w:r>
          </w:p>
        </w:tc>
      </w:tr>
      <w:tr w:rsidR="00BF2B03" w:rsidRPr="00327690" w14:paraId="651F2C70"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09C3A89" w14:textId="719394D9"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d_020</w:t>
            </w:r>
          </w:p>
        </w:tc>
        <w:tc>
          <w:tcPr>
            <w:tcW w:w="0" w:type="auto"/>
            <w:hideMark/>
          </w:tcPr>
          <w:p w14:paraId="047E55F1" w14:textId="38537740"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SIAN ALONE); Universe: People who are Asian alone; Female: 10 to 14 years </w:t>
            </w:r>
          </w:p>
        </w:tc>
        <w:tc>
          <w:tcPr>
            <w:tcW w:w="0" w:type="auto"/>
            <w:hideMark/>
          </w:tcPr>
          <w:p w14:paraId="7DB3AC8E"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0EFBD26"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8385B9B"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55</w:t>
            </w:r>
          </w:p>
        </w:tc>
      </w:tr>
      <w:tr w:rsidR="00BF2B03" w:rsidRPr="00327690" w14:paraId="4C92433A"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9AF7E28" w14:textId="597780AD"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d_021</w:t>
            </w:r>
          </w:p>
        </w:tc>
        <w:tc>
          <w:tcPr>
            <w:tcW w:w="0" w:type="auto"/>
            <w:hideMark/>
          </w:tcPr>
          <w:p w14:paraId="7C87748F" w14:textId="66E2713A"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SIAN ALONE); Universe: People who are Asian alone; Female: 15 to 17 years </w:t>
            </w:r>
          </w:p>
        </w:tc>
        <w:tc>
          <w:tcPr>
            <w:tcW w:w="0" w:type="auto"/>
            <w:hideMark/>
          </w:tcPr>
          <w:p w14:paraId="738F7C58"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62A23979"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483BA64"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42</w:t>
            </w:r>
          </w:p>
        </w:tc>
      </w:tr>
      <w:tr w:rsidR="00BF2B03" w:rsidRPr="00327690" w14:paraId="3B6ADAB7"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D2B298A" w14:textId="1C7B824B"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d_022</w:t>
            </w:r>
          </w:p>
        </w:tc>
        <w:tc>
          <w:tcPr>
            <w:tcW w:w="0" w:type="auto"/>
            <w:hideMark/>
          </w:tcPr>
          <w:p w14:paraId="3BE5687A" w14:textId="6A4EC4F3"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SIAN ALONE); Universe: People who are Asian alone; Female: 18 and 19 years </w:t>
            </w:r>
          </w:p>
        </w:tc>
        <w:tc>
          <w:tcPr>
            <w:tcW w:w="0" w:type="auto"/>
            <w:hideMark/>
          </w:tcPr>
          <w:p w14:paraId="6AE5E5E3"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10B11FF1"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623185F"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04</w:t>
            </w:r>
          </w:p>
        </w:tc>
      </w:tr>
      <w:tr w:rsidR="00BF2B03" w:rsidRPr="00327690" w14:paraId="277B551A"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1914380" w14:textId="21577CEC"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c_001</w:t>
            </w:r>
          </w:p>
        </w:tc>
        <w:tc>
          <w:tcPr>
            <w:tcW w:w="0" w:type="auto"/>
            <w:hideMark/>
          </w:tcPr>
          <w:p w14:paraId="5CD744D0" w14:textId="2AD3B7F2"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AMERICAN INDIAN AND ALASKA NATIVE ALONE); Universe: People who are American Indian and Alaska Native alone; Total: Total:</w:t>
            </w:r>
          </w:p>
        </w:tc>
        <w:tc>
          <w:tcPr>
            <w:tcW w:w="0" w:type="auto"/>
            <w:hideMark/>
          </w:tcPr>
          <w:p w14:paraId="4977CC0F"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13DC35E4"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20C2886"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55</w:t>
            </w:r>
          </w:p>
        </w:tc>
      </w:tr>
      <w:tr w:rsidR="00BF2B03" w:rsidRPr="00327690" w14:paraId="4D76E9E4"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3D36811" w14:textId="09AA04FA"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c_003</w:t>
            </w:r>
          </w:p>
        </w:tc>
        <w:tc>
          <w:tcPr>
            <w:tcW w:w="0" w:type="auto"/>
            <w:hideMark/>
          </w:tcPr>
          <w:p w14:paraId="404C3210" w14:textId="3B5A902B"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MERICAN INDIAN AND ALASKA NATIVE ALONE); Universe: People who are American Indian and Alaska Native alone; Male: Under 5 years </w:t>
            </w:r>
          </w:p>
        </w:tc>
        <w:tc>
          <w:tcPr>
            <w:tcW w:w="0" w:type="auto"/>
            <w:hideMark/>
          </w:tcPr>
          <w:p w14:paraId="46295A24"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B73F81C"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B022CA0"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6</w:t>
            </w:r>
          </w:p>
        </w:tc>
      </w:tr>
      <w:tr w:rsidR="00BF2B03" w:rsidRPr="00327690" w14:paraId="57A0ED37"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71E2ED8" w14:textId="47E0EAFE"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c_004</w:t>
            </w:r>
          </w:p>
        </w:tc>
        <w:tc>
          <w:tcPr>
            <w:tcW w:w="0" w:type="auto"/>
            <w:hideMark/>
          </w:tcPr>
          <w:p w14:paraId="0BF8137A" w14:textId="341E1602"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MERICAN INDIAN AND ALASKA NATIVE ALONE); Universe: People who are American Indian and Alaska Native alone; Male: 5 to 9 years </w:t>
            </w:r>
          </w:p>
        </w:tc>
        <w:tc>
          <w:tcPr>
            <w:tcW w:w="0" w:type="auto"/>
            <w:hideMark/>
          </w:tcPr>
          <w:p w14:paraId="470FDE3A"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6CD25AC"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72AFFB7"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4</w:t>
            </w:r>
          </w:p>
        </w:tc>
      </w:tr>
      <w:tr w:rsidR="00BF2B03" w:rsidRPr="00327690" w14:paraId="3C52BF22"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3E8CA93" w14:textId="3CCAF5A4"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lastRenderedPageBreak/>
              <w:t>b01001c_005</w:t>
            </w:r>
          </w:p>
        </w:tc>
        <w:tc>
          <w:tcPr>
            <w:tcW w:w="0" w:type="auto"/>
            <w:hideMark/>
          </w:tcPr>
          <w:p w14:paraId="14B024C0" w14:textId="6ABBCAC4"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MERICAN INDIAN AND ALASKA NATIVE ALONE); Universe: People who are American Indian and Alaska Native alone; Male: 10 to 14 years </w:t>
            </w:r>
          </w:p>
        </w:tc>
        <w:tc>
          <w:tcPr>
            <w:tcW w:w="0" w:type="auto"/>
            <w:hideMark/>
          </w:tcPr>
          <w:p w14:paraId="447E87D5"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52DC50E"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7ED794A"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w:t>
            </w:r>
          </w:p>
        </w:tc>
      </w:tr>
      <w:tr w:rsidR="00BF2B03" w:rsidRPr="00327690" w14:paraId="5E983D2F"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0E47A70" w14:textId="3D66BBB6"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c_006</w:t>
            </w:r>
          </w:p>
        </w:tc>
        <w:tc>
          <w:tcPr>
            <w:tcW w:w="0" w:type="auto"/>
            <w:hideMark/>
          </w:tcPr>
          <w:p w14:paraId="2839E7CA" w14:textId="66B68363"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MERICAN INDIAN AND ALASKA NATIVE ALONE); Universe: People who are American Indian and Alaska Native alone; Male: 15 to 17 years </w:t>
            </w:r>
          </w:p>
        </w:tc>
        <w:tc>
          <w:tcPr>
            <w:tcW w:w="0" w:type="auto"/>
            <w:hideMark/>
          </w:tcPr>
          <w:p w14:paraId="507E06B3"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0DD3E476"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4F037C5"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2</w:t>
            </w:r>
          </w:p>
        </w:tc>
      </w:tr>
      <w:tr w:rsidR="00BF2B03" w:rsidRPr="00327690" w14:paraId="22743FEE"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284FF2D" w14:textId="4A789E1C"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c_007</w:t>
            </w:r>
          </w:p>
        </w:tc>
        <w:tc>
          <w:tcPr>
            <w:tcW w:w="0" w:type="auto"/>
            <w:hideMark/>
          </w:tcPr>
          <w:p w14:paraId="133E108E" w14:textId="3448DB34"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MERICAN INDIAN AND ALASKA NATIVE ALONE); Universe: People who are American Indian and Alaska Native alone; Male: 18 and 19 years </w:t>
            </w:r>
          </w:p>
        </w:tc>
        <w:tc>
          <w:tcPr>
            <w:tcW w:w="0" w:type="auto"/>
            <w:hideMark/>
          </w:tcPr>
          <w:p w14:paraId="4F0DDBB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61B219C6"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893A02B"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7</w:t>
            </w:r>
          </w:p>
        </w:tc>
      </w:tr>
      <w:tr w:rsidR="00BF2B03" w:rsidRPr="00327690" w14:paraId="6112F3C3"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BCEB80D" w14:textId="0CDE3216"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c_018</w:t>
            </w:r>
          </w:p>
        </w:tc>
        <w:tc>
          <w:tcPr>
            <w:tcW w:w="0" w:type="auto"/>
            <w:hideMark/>
          </w:tcPr>
          <w:p w14:paraId="14777F1A" w14:textId="3BF22BFB"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MERICAN INDIAN AND ALASKA NATIVE ALONE); Universe: People who are American Indian and Alaska Native alone; Female: Under 5 years </w:t>
            </w:r>
          </w:p>
        </w:tc>
        <w:tc>
          <w:tcPr>
            <w:tcW w:w="0" w:type="auto"/>
            <w:hideMark/>
          </w:tcPr>
          <w:p w14:paraId="4753BAA6"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22C409A"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6B74D08"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0</w:t>
            </w:r>
          </w:p>
        </w:tc>
      </w:tr>
      <w:tr w:rsidR="00BF2B03" w:rsidRPr="00327690" w14:paraId="47137987"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B7FCD15" w14:textId="7A62971B"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c_019</w:t>
            </w:r>
          </w:p>
        </w:tc>
        <w:tc>
          <w:tcPr>
            <w:tcW w:w="0" w:type="auto"/>
            <w:hideMark/>
          </w:tcPr>
          <w:p w14:paraId="30EB5FAB" w14:textId="6BDE1F9B"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MERICAN INDIAN AND ALASKA NATIVE ALONE); Universe: People who are American Indian and Alaska Native alone; Female: 5 to 9 years </w:t>
            </w:r>
          </w:p>
        </w:tc>
        <w:tc>
          <w:tcPr>
            <w:tcW w:w="0" w:type="auto"/>
            <w:hideMark/>
          </w:tcPr>
          <w:p w14:paraId="50C1F01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B23D149"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820A2D3"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w:t>
            </w:r>
          </w:p>
        </w:tc>
      </w:tr>
      <w:tr w:rsidR="00BF2B03" w:rsidRPr="00327690" w14:paraId="54E1C0AD"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736D8D7" w14:textId="6FF68D87"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c_020</w:t>
            </w:r>
          </w:p>
        </w:tc>
        <w:tc>
          <w:tcPr>
            <w:tcW w:w="0" w:type="auto"/>
            <w:hideMark/>
          </w:tcPr>
          <w:p w14:paraId="6E2981B3" w14:textId="24603CAC"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MERICAN INDIAN AND ALASKA NATIVE ALONE); Universe: People who are American Indian and Alaska Native alone; Female: 10 to 14 years </w:t>
            </w:r>
          </w:p>
        </w:tc>
        <w:tc>
          <w:tcPr>
            <w:tcW w:w="0" w:type="auto"/>
            <w:hideMark/>
          </w:tcPr>
          <w:p w14:paraId="4961A8D0"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29605E9"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06D8707"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1</w:t>
            </w:r>
          </w:p>
        </w:tc>
      </w:tr>
      <w:tr w:rsidR="00BF2B03" w:rsidRPr="00327690" w14:paraId="5DC9FFCC"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DC58FE3" w14:textId="19BEA108"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c_021</w:t>
            </w:r>
          </w:p>
        </w:tc>
        <w:tc>
          <w:tcPr>
            <w:tcW w:w="0" w:type="auto"/>
            <w:hideMark/>
          </w:tcPr>
          <w:p w14:paraId="2F2DDECB" w14:textId="0E221E5C"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MERICAN INDIAN AND ALASKA NATIVE ALONE); Universe: People who are American Indian and Alaska Native alone; Female: 15 to 17 years </w:t>
            </w:r>
          </w:p>
        </w:tc>
        <w:tc>
          <w:tcPr>
            <w:tcW w:w="0" w:type="auto"/>
            <w:hideMark/>
          </w:tcPr>
          <w:p w14:paraId="0DC8D7BC"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6D08ED6F"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A89A6A0"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9</w:t>
            </w:r>
          </w:p>
        </w:tc>
      </w:tr>
      <w:tr w:rsidR="00BF2B03" w:rsidRPr="00327690" w14:paraId="42942ACF"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178F4AA" w14:textId="713B3AE4"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c_022</w:t>
            </w:r>
          </w:p>
        </w:tc>
        <w:tc>
          <w:tcPr>
            <w:tcW w:w="0" w:type="auto"/>
            <w:hideMark/>
          </w:tcPr>
          <w:p w14:paraId="484F00F6" w14:textId="108CDC0B"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AMERICAN INDIAN AND ALASKA NATIVE ALONE); Universe: People who are American Indian and Alaska Native alone; Female: 18 and 19 years </w:t>
            </w:r>
          </w:p>
        </w:tc>
        <w:tc>
          <w:tcPr>
            <w:tcW w:w="0" w:type="auto"/>
            <w:hideMark/>
          </w:tcPr>
          <w:p w14:paraId="19E4CA17"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9299D55"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C85C2EF"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w:t>
            </w:r>
          </w:p>
        </w:tc>
      </w:tr>
      <w:tr w:rsidR="00BF2B03" w:rsidRPr="00327690" w14:paraId="2805A974"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A9AC362" w14:textId="56B094F3"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b_001</w:t>
            </w:r>
          </w:p>
        </w:tc>
        <w:tc>
          <w:tcPr>
            <w:tcW w:w="0" w:type="auto"/>
            <w:hideMark/>
          </w:tcPr>
          <w:p w14:paraId="1E46738D" w14:textId="3416C788"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LACK OR AFRICAN AMERICAN ALONE); Universe: Black or African American alone; Total: Total:</w:t>
            </w:r>
          </w:p>
        </w:tc>
        <w:tc>
          <w:tcPr>
            <w:tcW w:w="0" w:type="auto"/>
            <w:hideMark/>
          </w:tcPr>
          <w:p w14:paraId="0FCB9FE6"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11C1EC76"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7991D4B"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3407</w:t>
            </w:r>
          </w:p>
        </w:tc>
      </w:tr>
      <w:tr w:rsidR="00BF2B03" w:rsidRPr="00327690" w14:paraId="23B63757"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03B307C" w14:textId="46CFDC55"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b_003</w:t>
            </w:r>
          </w:p>
        </w:tc>
        <w:tc>
          <w:tcPr>
            <w:tcW w:w="0" w:type="auto"/>
            <w:hideMark/>
          </w:tcPr>
          <w:p w14:paraId="19BFB587" w14:textId="13AC9C9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BLACK OR AFRICAN AMERICAN ALONE); Universe: Black or African American alone; Male: Under 5 years </w:t>
            </w:r>
          </w:p>
        </w:tc>
        <w:tc>
          <w:tcPr>
            <w:tcW w:w="0" w:type="auto"/>
            <w:hideMark/>
          </w:tcPr>
          <w:p w14:paraId="6AA3C386"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790D076"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999FE1A"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83</w:t>
            </w:r>
          </w:p>
        </w:tc>
      </w:tr>
      <w:tr w:rsidR="00BF2B03" w:rsidRPr="00327690" w14:paraId="20FEFC0E"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FDBC706" w14:textId="2A0CD8B8"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b_004</w:t>
            </w:r>
          </w:p>
        </w:tc>
        <w:tc>
          <w:tcPr>
            <w:tcW w:w="0" w:type="auto"/>
            <w:hideMark/>
          </w:tcPr>
          <w:p w14:paraId="0D6F0F5E" w14:textId="7AF9EFF8"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BLACK OR AFRICAN AMERICAN ALONE); Universe: Black or African American alone; Male: 5 to 9 years </w:t>
            </w:r>
          </w:p>
        </w:tc>
        <w:tc>
          <w:tcPr>
            <w:tcW w:w="0" w:type="auto"/>
            <w:hideMark/>
          </w:tcPr>
          <w:p w14:paraId="78AD48FC"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AD5E276"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A5D8688"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22</w:t>
            </w:r>
          </w:p>
        </w:tc>
      </w:tr>
      <w:tr w:rsidR="00BF2B03" w:rsidRPr="00327690" w14:paraId="07B24C47"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03804E5" w14:textId="5926E614"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b_005</w:t>
            </w:r>
          </w:p>
        </w:tc>
        <w:tc>
          <w:tcPr>
            <w:tcW w:w="0" w:type="auto"/>
            <w:hideMark/>
          </w:tcPr>
          <w:p w14:paraId="1020A4BA" w14:textId="5437332E"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BLACK OR AFRICAN AMERICAN ALONE); Universe: Black or </w:t>
            </w:r>
            <w:r w:rsidRPr="00327690">
              <w:rPr>
                <w:rFonts w:ascii="Times New Roman" w:hAnsi="Times New Roman" w:cs="Times New Roman"/>
                <w:sz w:val="20"/>
                <w:szCs w:val="20"/>
              </w:rPr>
              <w:lastRenderedPageBreak/>
              <w:t xml:space="preserve">African American alone; Male: 10 to 14 years </w:t>
            </w:r>
          </w:p>
        </w:tc>
        <w:tc>
          <w:tcPr>
            <w:tcW w:w="0" w:type="auto"/>
            <w:hideMark/>
          </w:tcPr>
          <w:p w14:paraId="4F5C3DC0"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lastRenderedPageBreak/>
              <w:t>Population count</w:t>
            </w:r>
          </w:p>
        </w:tc>
        <w:tc>
          <w:tcPr>
            <w:tcW w:w="0" w:type="auto"/>
            <w:hideMark/>
          </w:tcPr>
          <w:p w14:paraId="20B9C1D9"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14E662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25</w:t>
            </w:r>
          </w:p>
        </w:tc>
      </w:tr>
      <w:tr w:rsidR="00BF2B03" w:rsidRPr="00327690" w14:paraId="0B660BB3"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98A1BC4" w14:textId="1BCD46E9"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b_006</w:t>
            </w:r>
          </w:p>
        </w:tc>
        <w:tc>
          <w:tcPr>
            <w:tcW w:w="0" w:type="auto"/>
            <w:hideMark/>
          </w:tcPr>
          <w:p w14:paraId="52580738" w14:textId="4C88A382"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BLACK OR AFRICAN AMERICAN ALONE); Universe: Black or African American alone; Male: 15 to 17 years </w:t>
            </w:r>
          </w:p>
        </w:tc>
        <w:tc>
          <w:tcPr>
            <w:tcW w:w="0" w:type="auto"/>
            <w:hideMark/>
          </w:tcPr>
          <w:p w14:paraId="1619C118"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5116FB6"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8F78996"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39</w:t>
            </w:r>
          </w:p>
        </w:tc>
      </w:tr>
      <w:tr w:rsidR="00BF2B03" w:rsidRPr="00327690" w14:paraId="357C8C60"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30DE983" w14:textId="3B5CEDC6"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b_007</w:t>
            </w:r>
          </w:p>
        </w:tc>
        <w:tc>
          <w:tcPr>
            <w:tcW w:w="0" w:type="auto"/>
            <w:hideMark/>
          </w:tcPr>
          <w:p w14:paraId="57C41D5B" w14:textId="551FAFF6"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BLACK OR AFRICAN AMERICAN ALONE); Universe: Black or African American alone; Male: 18 and 19 years </w:t>
            </w:r>
          </w:p>
        </w:tc>
        <w:tc>
          <w:tcPr>
            <w:tcW w:w="0" w:type="auto"/>
            <w:hideMark/>
          </w:tcPr>
          <w:p w14:paraId="19A712F0"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98E43B9"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1C8F570"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29</w:t>
            </w:r>
          </w:p>
        </w:tc>
      </w:tr>
      <w:tr w:rsidR="00BF2B03" w:rsidRPr="00327690" w14:paraId="7C34873D"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326CCA7" w14:textId="4D96619D"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b_018</w:t>
            </w:r>
          </w:p>
        </w:tc>
        <w:tc>
          <w:tcPr>
            <w:tcW w:w="0" w:type="auto"/>
            <w:hideMark/>
          </w:tcPr>
          <w:p w14:paraId="62861695" w14:textId="2A6FAD43"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BLACK OR AFRICAN AMERICAN ALONE); Universe: Black or African American alone; Female: Under 5 years </w:t>
            </w:r>
          </w:p>
        </w:tc>
        <w:tc>
          <w:tcPr>
            <w:tcW w:w="0" w:type="auto"/>
            <w:hideMark/>
          </w:tcPr>
          <w:p w14:paraId="4D1D2BE4"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329BAE4"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2F3C0B4"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85</w:t>
            </w:r>
          </w:p>
        </w:tc>
      </w:tr>
      <w:tr w:rsidR="00BF2B03" w:rsidRPr="00327690" w14:paraId="7B2FE85C"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FD186D8" w14:textId="7616A6D5"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b_019</w:t>
            </w:r>
          </w:p>
        </w:tc>
        <w:tc>
          <w:tcPr>
            <w:tcW w:w="0" w:type="auto"/>
            <w:hideMark/>
          </w:tcPr>
          <w:p w14:paraId="642ED30D" w14:textId="2BCA6BBE"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BLACK OR AFRICAN AMERICAN ALONE); Universe: Black or African American alone; Female: 5 to 9 years </w:t>
            </w:r>
          </w:p>
        </w:tc>
        <w:tc>
          <w:tcPr>
            <w:tcW w:w="0" w:type="auto"/>
            <w:hideMark/>
          </w:tcPr>
          <w:p w14:paraId="7363779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9F06600"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685EF09"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54</w:t>
            </w:r>
          </w:p>
        </w:tc>
      </w:tr>
      <w:tr w:rsidR="00BF2B03" w:rsidRPr="00327690" w14:paraId="387B4182"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ABDCE58" w14:textId="4972E484"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b_020</w:t>
            </w:r>
          </w:p>
        </w:tc>
        <w:tc>
          <w:tcPr>
            <w:tcW w:w="0" w:type="auto"/>
            <w:hideMark/>
          </w:tcPr>
          <w:p w14:paraId="7EA1B997" w14:textId="425567F3"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BLACK OR AFRICAN AMERICAN ALONE); Universe: Black or African American alone; Female: 10 to 14 years </w:t>
            </w:r>
          </w:p>
        </w:tc>
        <w:tc>
          <w:tcPr>
            <w:tcW w:w="0" w:type="auto"/>
            <w:hideMark/>
          </w:tcPr>
          <w:p w14:paraId="1D59DBD4"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1B53252A"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FC58B3B"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59</w:t>
            </w:r>
          </w:p>
        </w:tc>
      </w:tr>
      <w:tr w:rsidR="00BF2B03" w:rsidRPr="00327690" w14:paraId="4FA9D0B3"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6AE44B1" w14:textId="1A7CF339"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b_021</w:t>
            </w:r>
          </w:p>
        </w:tc>
        <w:tc>
          <w:tcPr>
            <w:tcW w:w="0" w:type="auto"/>
            <w:hideMark/>
          </w:tcPr>
          <w:p w14:paraId="368DEBAE" w14:textId="47D73BAE"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BLACK OR AFRICAN AMERICAN ALONE); Universe: Black or African American alone; Female: 15 to 17 years </w:t>
            </w:r>
          </w:p>
        </w:tc>
        <w:tc>
          <w:tcPr>
            <w:tcW w:w="0" w:type="auto"/>
            <w:hideMark/>
          </w:tcPr>
          <w:p w14:paraId="7D974095"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E95942F"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B6292E3"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89</w:t>
            </w:r>
          </w:p>
        </w:tc>
      </w:tr>
      <w:tr w:rsidR="00BF2B03" w:rsidRPr="00327690" w14:paraId="1D92D73C"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A4B3C8E" w14:textId="6D4EA10E"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b_022</w:t>
            </w:r>
          </w:p>
        </w:tc>
        <w:tc>
          <w:tcPr>
            <w:tcW w:w="0" w:type="auto"/>
            <w:hideMark/>
          </w:tcPr>
          <w:p w14:paraId="335F0541" w14:textId="156E338F"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BLACK OR AFRICAN AMERICAN ALONE); Universe: Black or African American alone; Female: 18 and 19 years </w:t>
            </w:r>
          </w:p>
        </w:tc>
        <w:tc>
          <w:tcPr>
            <w:tcW w:w="0" w:type="auto"/>
            <w:hideMark/>
          </w:tcPr>
          <w:p w14:paraId="5F595738"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0173D990"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46E1119"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61</w:t>
            </w:r>
          </w:p>
        </w:tc>
      </w:tr>
      <w:tr w:rsidR="00BF2B03" w:rsidRPr="00327690" w14:paraId="1E9A1EA3"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4868821" w14:textId="7C802B1E"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a_001</w:t>
            </w:r>
          </w:p>
        </w:tc>
        <w:tc>
          <w:tcPr>
            <w:tcW w:w="0" w:type="auto"/>
            <w:hideMark/>
          </w:tcPr>
          <w:p w14:paraId="28212152" w14:textId="43C70D12"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WHITE ALONE); Universe: People who are White alone; Total: Total:</w:t>
            </w:r>
          </w:p>
        </w:tc>
        <w:tc>
          <w:tcPr>
            <w:tcW w:w="0" w:type="auto"/>
            <w:hideMark/>
          </w:tcPr>
          <w:p w14:paraId="1A081DA2"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4659755"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86B7CA9"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26175</w:t>
            </w:r>
          </w:p>
        </w:tc>
      </w:tr>
      <w:tr w:rsidR="00BF2B03" w:rsidRPr="00327690" w14:paraId="178397A1"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D4BF1CD" w14:textId="4B02B132"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a_003</w:t>
            </w:r>
          </w:p>
        </w:tc>
        <w:tc>
          <w:tcPr>
            <w:tcW w:w="0" w:type="auto"/>
            <w:hideMark/>
          </w:tcPr>
          <w:p w14:paraId="558801CA" w14:textId="1E5A012E"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WHITE ALONE); Universe: People who are White alone; Male: Under 5 years </w:t>
            </w:r>
          </w:p>
        </w:tc>
        <w:tc>
          <w:tcPr>
            <w:tcW w:w="0" w:type="auto"/>
            <w:hideMark/>
          </w:tcPr>
          <w:p w14:paraId="5DB984B0"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12439C4"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5C8E846"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9461</w:t>
            </w:r>
          </w:p>
        </w:tc>
      </w:tr>
      <w:tr w:rsidR="00BF2B03" w:rsidRPr="00327690" w14:paraId="2D23A2E9"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62F5A34" w14:textId="0A1AD833"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a_004</w:t>
            </w:r>
          </w:p>
        </w:tc>
        <w:tc>
          <w:tcPr>
            <w:tcW w:w="0" w:type="auto"/>
            <w:hideMark/>
          </w:tcPr>
          <w:p w14:paraId="51A44B44" w14:textId="60945F53"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WHITE ALONE); Universe: People who are White alone; Male: 5 to 9 years </w:t>
            </w:r>
          </w:p>
        </w:tc>
        <w:tc>
          <w:tcPr>
            <w:tcW w:w="0" w:type="auto"/>
            <w:hideMark/>
          </w:tcPr>
          <w:p w14:paraId="26E84965"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8546B6D"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9AA163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9446</w:t>
            </w:r>
          </w:p>
        </w:tc>
      </w:tr>
      <w:tr w:rsidR="00BF2B03" w:rsidRPr="00327690" w14:paraId="08D9B3D7"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F1798E0" w14:textId="5EA0E307"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a_005</w:t>
            </w:r>
          </w:p>
        </w:tc>
        <w:tc>
          <w:tcPr>
            <w:tcW w:w="0" w:type="auto"/>
            <w:hideMark/>
          </w:tcPr>
          <w:p w14:paraId="3750A683" w14:textId="73F0FCE8"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WHITE ALONE); Universe: People who are White alone; Male: 10 to 14 years </w:t>
            </w:r>
          </w:p>
        </w:tc>
        <w:tc>
          <w:tcPr>
            <w:tcW w:w="0" w:type="auto"/>
            <w:hideMark/>
          </w:tcPr>
          <w:p w14:paraId="2C10C0F7"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19C78140"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5B62C99"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1409</w:t>
            </w:r>
          </w:p>
        </w:tc>
      </w:tr>
      <w:tr w:rsidR="00BF2B03" w:rsidRPr="00327690" w14:paraId="4C5F0942"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E73AF69" w14:textId="650CE2B7"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a_006</w:t>
            </w:r>
          </w:p>
        </w:tc>
        <w:tc>
          <w:tcPr>
            <w:tcW w:w="0" w:type="auto"/>
            <w:hideMark/>
          </w:tcPr>
          <w:p w14:paraId="171D4289" w14:textId="09912E43"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WHITE ALONE); Universe: People who are White alone; Male: 15 to 17 years </w:t>
            </w:r>
          </w:p>
        </w:tc>
        <w:tc>
          <w:tcPr>
            <w:tcW w:w="0" w:type="auto"/>
            <w:hideMark/>
          </w:tcPr>
          <w:p w14:paraId="588E511E"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66CAD373"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E1EBDA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231</w:t>
            </w:r>
          </w:p>
        </w:tc>
      </w:tr>
      <w:tr w:rsidR="00BF2B03" w:rsidRPr="00327690" w14:paraId="55C8F3B3"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C88BD87" w14:textId="7816E220"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a_007</w:t>
            </w:r>
          </w:p>
        </w:tc>
        <w:tc>
          <w:tcPr>
            <w:tcW w:w="0" w:type="auto"/>
            <w:hideMark/>
          </w:tcPr>
          <w:p w14:paraId="14DBA502" w14:textId="56E8A52A"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WHITE ALONE); Universe: People who are White alone; Male: 18 and 19 years </w:t>
            </w:r>
          </w:p>
        </w:tc>
        <w:tc>
          <w:tcPr>
            <w:tcW w:w="0" w:type="auto"/>
            <w:hideMark/>
          </w:tcPr>
          <w:p w14:paraId="495603B6"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03D9299F"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D1E7DB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352</w:t>
            </w:r>
          </w:p>
        </w:tc>
      </w:tr>
      <w:tr w:rsidR="00BF2B03" w:rsidRPr="00327690" w14:paraId="3A4275AF"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F110009" w14:textId="6DF89B6E"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a_018</w:t>
            </w:r>
          </w:p>
        </w:tc>
        <w:tc>
          <w:tcPr>
            <w:tcW w:w="0" w:type="auto"/>
            <w:hideMark/>
          </w:tcPr>
          <w:p w14:paraId="2A3B3C7A" w14:textId="64BAEF32"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WHITE ALONE); Universe: People who are White alone; Female: Under 5 years </w:t>
            </w:r>
          </w:p>
        </w:tc>
        <w:tc>
          <w:tcPr>
            <w:tcW w:w="0" w:type="auto"/>
            <w:hideMark/>
          </w:tcPr>
          <w:p w14:paraId="3D8BDAAE"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9510E31"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59A447D"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754</w:t>
            </w:r>
          </w:p>
        </w:tc>
      </w:tr>
      <w:tr w:rsidR="00BF2B03" w:rsidRPr="00327690" w14:paraId="554D5EED"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BCF9949" w14:textId="2CE4FFA9"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lastRenderedPageBreak/>
              <w:t>b01001a_019</w:t>
            </w:r>
          </w:p>
        </w:tc>
        <w:tc>
          <w:tcPr>
            <w:tcW w:w="0" w:type="auto"/>
            <w:hideMark/>
          </w:tcPr>
          <w:p w14:paraId="46387217" w14:textId="6531A390"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WHITE ALONE); Universe: People who are White alone; Female: 5 to 9 years </w:t>
            </w:r>
          </w:p>
        </w:tc>
        <w:tc>
          <w:tcPr>
            <w:tcW w:w="0" w:type="auto"/>
            <w:hideMark/>
          </w:tcPr>
          <w:p w14:paraId="7E7DBDC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8E5C0C6"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1214B29"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0226</w:t>
            </w:r>
          </w:p>
        </w:tc>
      </w:tr>
      <w:tr w:rsidR="00BF2B03" w:rsidRPr="00327690" w14:paraId="0D737EC4"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52B0F0C" w14:textId="75F04510"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a_020</w:t>
            </w:r>
          </w:p>
        </w:tc>
        <w:tc>
          <w:tcPr>
            <w:tcW w:w="0" w:type="auto"/>
            <w:hideMark/>
          </w:tcPr>
          <w:p w14:paraId="3FED1A19" w14:textId="4A918B52"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WHITE ALONE); Universe: People who are White alone; Female: 10 to 14 years </w:t>
            </w:r>
          </w:p>
        </w:tc>
        <w:tc>
          <w:tcPr>
            <w:tcW w:w="0" w:type="auto"/>
            <w:hideMark/>
          </w:tcPr>
          <w:p w14:paraId="060F09A7"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09F1F39C"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21B5408"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0640</w:t>
            </w:r>
          </w:p>
        </w:tc>
      </w:tr>
      <w:tr w:rsidR="00BF2B03" w:rsidRPr="00327690" w14:paraId="35E3E088"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EEBF015" w14:textId="7A268523"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a_021</w:t>
            </w:r>
          </w:p>
        </w:tc>
        <w:tc>
          <w:tcPr>
            <w:tcW w:w="0" w:type="auto"/>
            <w:hideMark/>
          </w:tcPr>
          <w:p w14:paraId="0C6616AC" w14:textId="63ED85B1"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WHITE ALONE); Universe: People who are White alone; Female: 15 to 17 years </w:t>
            </w:r>
          </w:p>
        </w:tc>
        <w:tc>
          <w:tcPr>
            <w:tcW w:w="0" w:type="auto"/>
            <w:hideMark/>
          </w:tcPr>
          <w:p w14:paraId="43806B13"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0988049"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57E35D4"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731</w:t>
            </w:r>
          </w:p>
        </w:tc>
      </w:tr>
      <w:tr w:rsidR="00BF2B03" w:rsidRPr="00327690" w14:paraId="304D21AC"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DE2B7D8" w14:textId="616FA1E7"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a_022</w:t>
            </w:r>
          </w:p>
        </w:tc>
        <w:tc>
          <w:tcPr>
            <w:tcW w:w="0" w:type="auto"/>
            <w:hideMark/>
          </w:tcPr>
          <w:p w14:paraId="4DB384B4" w14:textId="5FDADAE2"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WHITE ALONE); Universe: People who are White alone; Female: 18 and 19 years </w:t>
            </w:r>
          </w:p>
        </w:tc>
        <w:tc>
          <w:tcPr>
            <w:tcW w:w="0" w:type="auto"/>
            <w:hideMark/>
          </w:tcPr>
          <w:p w14:paraId="7AF6D6D0"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6A9BD934"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7E8929A"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9368</w:t>
            </w:r>
          </w:p>
        </w:tc>
      </w:tr>
      <w:tr w:rsidR="00BF2B03" w:rsidRPr="00327690" w14:paraId="039BA039"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CF07750" w14:textId="00B96E1F"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g_001</w:t>
            </w:r>
          </w:p>
        </w:tc>
        <w:tc>
          <w:tcPr>
            <w:tcW w:w="0" w:type="auto"/>
            <w:hideMark/>
          </w:tcPr>
          <w:p w14:paraId="201E0FA8" w14:textId="6659D160"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TWO OR MORE RACES); Universe: People who are Two or More Races; Total: Total:</w:t>
            </w:r>
          </w:p>
        </w:tc>
        <w:tc>
          <w:tcPr>
            <w:tcW w:w="0" w:type="auto"/>
            <w:hideMark/>
          </w:tcPr>
          <w:p w14:paraId="3C4B6078"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2C0BD87"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733A708"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2014</w:t>
            </w:r>
          </w:p>
        </w:tc>
      </w:tr>
      <w:tr w:rsidR="00BF2B03" w:rsidRPr="00327690" w14:paraId="18B01739"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1E2F32C" w14:textId="068EFBF1"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g_003</w:t>
            </w:r>
          </w:p>
        </w:tc>
        <w:tc>
          <w:tcPr>
            <w:tcW w:w="0" w:type="auto"/>
            <w:hideMark/>
          </w:tcPr>
          <w:p w14:paraId="6A97AAA9" w14:textId="1D5EF9C5"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TWO OR MORE RACES); Universe: People who are Two or More Races; Male: Under 5 years </w:t>
            </w:r>
          </w:p>
        </w:tc>
        <w:tc>
          <w:tcPr>
            <w:tcW w:w="0" w:type="auto"/>
            <w:hideMark/>
          </w:tcPr>
          <w:p w14:paraId="577B00C4"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4D94435"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E1A7966"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32</w:t>
            </w:r>
          </w:p>
        </w:tc>
      </w:tr>
      <w:tr w:rsidR="00BF2B03" w:rsidRPr="00327690" w14:paraId="33B4B9E2"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61CA7A9" w14:textId="322E28EB"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g_004</w:t>
            </w:r>
          </w:p>
        </w:tc>
        <w:tc>
          <w:tcPr>
            <w:tcW w:w="0" w:type="auto"/>
            <w:hideMark/>
          </w:tcPr>
          <w:p w14:paraId="3458C940" w14:textId="35C84510"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TWO OR MORE RACES); Universe: People who are Two or More Races; Male: 5 to 9 years </w:t>
            </w:r>
          </w:p>
        </w:tc>
        <w:tc>
          <w:tcPr>
            <w:tcW w:w="0" w:type="auto"/>
            <w:hideMark/>
          </w:tcPr>
          <w:p w14:paraId="4D2D6155"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60FBE5D9"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AADAC38"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59</w:t>
            </w:r>
          </w:p>
        </w:tc>
      </w:tr>
      <w:tr w:rsidR="00BF2B03" w:rsidRPr="00327690" w14:paraId="4F794091"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726C736" w14:textId="7BFFEE98"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g_005</w:t>
            </w:r>
          </w:p>
        </w:tc>
        <w:tc>
          <w:tcPr>
            <w:tcW w:w="0" w:type="auto"/>
            <w:hideMark/>
          </w:tcPr>
          <w:p w14:paraId="25B555B5" w14:textId="3EF4997C"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TWO OR MORE RACES); Universe: People who are Two or More Races; Male: 10 to 14 years </w:t>
            </w:r>
          </w:p>
        </w:tc>
        <w:tc>
          <w:tcPr>
            <w:tcW w:w="0" w:type="auto"/>
            <w:hideMark/>
          </w:tcPr>
          <w:p w14:paraId="38A5DA98"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DBFCAE4"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1D76638"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23</w:t>
            </w:r>
          </w:p>
        </w:tc>
      </w:tr>
      <w:tr w:rsidR="00BF2B03" w:rsidRPr="00327690" w14:paraId="06A9E9EC"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6BEF3B9" w14:textId="2411765C"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g_006</w:t>
            </w:r>
          </w:p>
        </w:tc>
        <w:tc>
          <w:tcPr>
            <w:tcW w:w="0" w:type="auto"/>
            <w:hideMark/>
          </w:tcPr>
          <w:p w14:paraId="2698E13E" w14:textId="48D539CF"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TWO OR MORE RACES); Universe: People who are Two or More Races; Male: 15 to 17 years </w:t>
            </w:r>
          </w:p>
        </w:tc>
        <w:tc>
          <w:tcPr>
            <w:tcW w:w="0" w:type="auto"/>
            <w:hideMark/>
          </w:tcPr>
          <w:p w14:paraId="5205C39D"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22E51CD"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604F14E"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91</w:t>
            </w:r>
          </w:p>
        </w:tc>
      </w:tr>
      <w:tr w:rsidR="00BF2B03" w:rsidRPr="00327690" w14:paraId="158EF98C"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1EE223F" w14:textId="71FF1F91"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g_007</w:t>
            </w:r>
          </w:p>
        </w:tc>
        <w:tc>
          <w:tcPr>
            <w:tcW w:w="0" w:type="auto"/>
            <w:hideMark/>
          </w:tcPr>
          <w:p w14:paraId="47A49D02" w14:textId="218DF32A"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TWO OR MORE RACES); Universe: People who are Two or More Races; Male: 18 and 19 years </w:t>
            </w:r>
          </w:p>
        </w:tc>
        <w:tc>
          <w:tcPr>
            <w:tcW w:w="0" w:type="auto"/>
            <w:hideMark/>
          </w:tcPr>
          <w:p w14:paraId="11283291"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E289A2D"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6AF7E5A"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01</w:t>
            </w:r>
          </w:p>
        </w:tc>
      </w:tr>
      <w:tr w:rsidR="00BF2B03" w:rsidRPr="00327690" w14:paraId="1063588F"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806EE80" w14:textId="246D01D3"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g_018</w:t>
            </w:r>
          </w:p>
        </w:tc>
        <w:tc>
          <w:tcPr>
            <w:tcW w:w="0" w:type="auto"/>
            <w:hideMark/>
          </w:tcPr>
          <w:p w14:paraId="7CF88395" w14:textId="383BA554"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TWO OR MORE RACES); Universe: People who are Two or More Races; Female: Under 5 years </w:t>
            </w:r>
          </w:p>
        </w:tc>
        <w:tc>
          <w:tcPr>
            <w:tcW w:w="0" w:type="auto"/>
            <w:hideMark/>
          </w:tcPr>
          <w:p w14:paraId="64DCD839"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075FEE88"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64E997F"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83</w:t>
            </w:r>
          </w:p>
        </w:tc>
      </w:tr>
      <w:tr w:rsidR="00BF2B03" w:rsidRPr="00327690" w14:paraId="5FF3D722"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59D998D" w14:textId="185DA80F"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g_019</w:t>
            </w:r>
          </w:p>
        </w:tc>
        <w:tc>
          <w:tcPr>
            <w:tcW w:w="0" w:type="auto"/>
            <w:hideMark/>
          </w:tcPr>
          <w:p w14:paraId="6A18AC28" w14:textId="01285991"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TWO OR MORE RACES); Universe: People who are Two or More Races; Female: 5 to 9 years </w:t>
            </w:r>
          </w:p>
        </w:tc>
        <w:tc>
          <w:tcPr>
            <w:tcW w:w="0" w:type="auto"/>
            <w:hideMark/>
          </w:tcPr>
          <w:p w14:paraId="4F9176FD"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1A8E9670"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B2E07F3"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50</w:t>
            </w:r>
          </w:p>
        </w:tc>
      </w:tr>
      <w:tr w:rsidR="00BF2B03" w:rsidRPr="00327690" w14:paraId="28913419"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1015378" w14:textId="42A2966F"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g_020</w:t>
            </w:r>
          </w:p>
        </w:tc>
        <w:tc>
          <w:tcPr>
            <w:tcW w:w="0" w:type="auto"/>
            <w:hideMark/>
          </w:tcPr>
          <w:p w14:paraId="0AEC10AB" w14:textId="2CB8BBEE"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TWO OR MORE RACES); Universe: People who are Two or More Races; Female: 10 to 14 years </w:t>
            </w:r>
          </w:p>
        </w:tc>
        <w:tc>
          <w:tcPr>
            <w:tcW w:w="0" w:type="auto"/>
            <w:hideMark/>
          </w:tcPr>
          <w:p w14:paraId="1D481D15"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2906181"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7F97884"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52</w:t>
            </w:r>
          </w:p>
        </w:tc>
      </w:tr>
      <w:tr w:rsidR="00BF2B03" w:rsidRPr="00327690" w14:paraId="1E8839E8"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0135C92" w14:textId="05150364"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g_021</w:t>
            </w:r>
          </w:p>
        </w:tc>
        <w:tc>
          <w:tcPr>
            <w:tcW w:w="0" w:type="auto"/>
            <w:hideMark/>
          </w:tcPr>
          <w:p w14:paraId="41D32528" w14:textId="2ED97936"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TWO OR MORE RACES); Universe: People who are Two or More Races; Female: 15 to 17 years </w:t>
            </w:r>
          </w:p>
        </w:tc>
        <w:tc>
          <w:tcPr>
            <w:tcW w:w="0" w:type="auto"/>
            <w:hideMark/>
          </w:tcPr>
          <w:p w14:paraId="5C453A62"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66DDAD0C"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1449154"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10</w:t>
            </w:r>
          </w:p>
        </w:tc>
      </w:tr>
      <w:tr w:rsidR="00BF2B03" w:rsidRPr="00327690" w14:paraId="603FB54F"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91060AB" w14:textId="38E45018"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1001g_022</w:t>
            </w:r>
          </w:p>
        </w:tc>
        <w:tc>
          <w:tcPr>
            <w:tcW w:w="0" w:type="auto"/>
            <w:hideMark/>
          </w:tcPr>
          <w:p w14:paraId="245943C9" w14:textId="296FE0E1"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TWO OR MORE RACES); Universe: People who are Two or More Races; Female: 18 and 19 years </w:t>
            </w:r>
          </w:p>
        </w:tc>
        <w:tc>
          <w:tcPr>
            <w:tcW w:w="0" w:type="auto"/>
            <w:hideMark/>
          </w:tcPr>
          <w:p w14:paraId="0F8A2A53"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2865D63"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37B97163"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51</w:t>
            </w:r>
          </w:p>
        </w:tc>
      </w:tr>
      <w:tr w:rsidR="00BF2B03" w:rsidRPr="00327690" w14:paraId="6B9519E2"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674838D" w14:textId="5A3683A3"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3002_012</w:t>
            </w:r>
          </w:p>
        </w:tc>
        <w:tc>
          <w:tcPr>
            <w:tcW w:w="0" w:type="auto"/>
            <w:hideMark/>
          </w:tcPr>
          <w:p w14:paraId="7EE78758" w14:textId="22F34D29"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HISPANIC OR LATINO ORIGIN BY RACE; Universe: Total population; Hispanic or Latino: Hispanic or Latino:</w:t>
            </w:r>
          </w:p>
        </w:tc>
        <w:tc>
          <w:tcPr>
            <w:tcW w:w="0" w:type="auto"/>
            <w:hideMark/>
          </w:tcPr>
          <w:p w14:paraId="134033F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116E526"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661A8C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6886</w:t>
            </w:r>
          </w:p>
        </w:tc>
      </w:tr>
      <w:tr w:rsidR="00BF2B03" w:rsidRPr="00327690" w14:paraId="40E0BFC5"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F76CD18" w14:textId="403A92A6"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3002_013</w:t>
            </w:r>
          </w:p>
        </w:tc>
        <w:tc>
          <w:tcPr>
            <w:tcW w:w="0" w:type="auto"/>
            <w:hideMark/>
          </w:tcPr>
          <w:p w14:paraId="2BA6C39F" w14:textId="41D85031"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HISPANIC OR LATINO ORIGIN BY RACE; Universe: Total population; Hispanic or Latino: White alone</w:t>
            </w:r>
          </w:p>
        </w:tc>
        <w:tc>
          <w:tcPr>
            <w:tcW w:w="0" w:type="auto"/>
            <w:hideMark/>
          </w:tcPr>
          <w:p w14:paraId="37AB838D"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49E29B6D"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571915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3689</w:t>
            </w:r>
          </w:p>
        </w:tc>
      </w:tr>
      <w:tr w:rsidR="00BF2B03" w:rsidRPr="00327690" w14:paraId="2D7BFDEB"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19B26E3" w14:textId="58469A50"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lastRenderedPageBreak/>
              <w:t>b03002_014</w:t>
            </w:r>
          </w:p>
        </w:tc>
        <w:tc>
          <w:tcPr>
            <w:tcW w:w="0" w:type="auto"/>
            <w:hideMark/>
          </w:tcPr>
          <w:p w14:paraId="582F991F" w14:textId="05D90B91"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HISPANIC OR LATINO ORIGIN BY RACE; Universe: Total population; Hispanic or Latino: Black or African American alone</w:t>
            </w:r>
          </w:p>
        </w:tc>
        <w:tc>
          <w:tcPr>
            <w:tcW w:w="0" w:type="auto"/>
            <w:hideMark/>
          </w:tcPr>
          <w:p w14:paraId="35121F1E"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1340881C"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DB25538"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753</w:t>
            </w:r>
          </w:p>
        </w:tc>
      </w:tr>
      <w:tr w:rsidR="00BF2B03" w:rsidRPr="00327690" w14:paraId="520E5367"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C401453" w14:textId="64EFB6E5"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3002_015</w:t>
            </w:r>
          </w:p>
        </w:tc>
        <w:tc>
          <w:tcPr>
            <w:tcW w:w="0" w:type="auto"/>
            <w:hideMark/>
          </w:tcPr>
          <w:p w14:paraId="6158757D" w14:textId="1AD91535"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HISPANIC OR LATINO ORIGIN BY RACE; Universe: Total population; Hispanic or Latino: American Indian and Alaska Native alone</w:t>
            </w:r>
          </w:p>
        </w:tc>
        <w:tc>
          <w:tcPr>
            <w:tcW w:w="0" w:type="auto"/>
            <w:hideMark/>
          </w:tcPr>
          <w:p w14:paraId="19A0253D"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FC14D0F"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5B5FF4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96</w:t>
            </w:r>
          </w:p>
        </w:tc>
      </w:tr>
      <w:tr w:rsidR="00BF2B03" w:rsidRPr="00327690" w14:paraId="6A88B450"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64BD38C" w14:textId="2D9E701E"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3002_016</w:t>
            </w:r>
          </w:p>
        </w:tc>
        <w:tc>
          <w:tcPr>
            <w:tcW w:w="0" w:type="auto"/>
            <w:hideMark/>
          </w:tcPr>
          <w:p w14:paraId="75FF5362" w14:textId="07575893"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HISPANIC OR LATINO ORIGIN BY RACE; Universe: Total population; Hispanic or Latino: Asian alone</w:t>
            </w:r>
          </w:p>
        </w:tc>
        <w:tc>
          <w:tcPr>
            <w:tcW w:w="0" w:type="auto"/>
            <w:hideMark/>
          </w:tcPr>
          <w:p w14:paraId="5F2ED946"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3524A3E"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6F6F102"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53</w:t>
            </w:r>
          </w:p>
        </w:tc>
      </w:tr>
      <w:tr w:rsidR="00BF2B03" w:rsidRPr="00327690" w14:paraId="36AD6888"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4AAB9A2" w14:textId="71A33951"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3002_017</w:t>
            </w:r>
          </w:p>
        </w:tc>
        <w:tc>
          <w:tcPr>
            <w:tcW w:w="0" w:type="auto"/>
            <w:hideMark/>
          </w:tcPr>
          <w:p w14:paraId="24A02776" w14:textId="040B8966"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HISPANIC OR LATINO ORIGIN BY RACE; Universe: Total population; Hispanic or Latino: Native Hawaiian and Other Pacific Islander alone</w:t>
            </w:r>
          </w:p>
        </w:tc>
        <w:tc>
          <w:tcPr>
            <w:tcW w:w="0" w:type="auto"/>
            <w:hideMark/>
          </w:tcPr>
          <w:p w14:paraId="2F16A8C5"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13554B4F"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A36E2F3"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50</w:t>
            </w:r>
          </w:p>
        </w:tc>
      </w:tr>
      <w:tr w:rsidR="00BF2B03" w:rsidRPr="00327690" w14:paraId="78035C61"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10D173A" w14:textId="7BB33A8D"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3002_018</w:t>
            </w:r>
          </w:p>
        </w:tc>
        <w:tc>
          <w:tcPr>
            <w:tcW w:w="0" w:type="auto"/>
            <w:hideMark/>
          </w:tcPr>
          <w:p w14:paraId="1E410E5F" w14:textId="05573F8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HISPANIC OR LATINO ORIGIN BY RACE; Universe: Total population; Hispanic or Latino: Some other race alone</w:t>
            </w:r>
          </w:p>
        </w:tc>
        <w:tc>
          <w:tcPr>
            <w:tcW w:w="0" w:type="auto"/>
            <w:hideMark/>
          </w:tcPr>
          <w:p w14:paraId="40D1278E"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2E752A5"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F5A5888"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913</w:t>
            </w:r>
          </w:p>
        </w:tc>
      </w:tr>
      <w:tr w:rsidR="00BF2B03" w:rsidRPr="00327690" w14:paraId="14D1361A"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12F6263" w14:textId="7A2AE1D1"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03002_019</w:t>
            </w:r>
          </w:p>
        </w:tc>
        <w:tc>
          <w:tcPr>
            <w:tcW w:w="0" w:type="auto"/>
            <w:hideMark/>
          </w:tcPr>
          <w:p w14:paraId="71DE5304" w14:textId="76CD5D35"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HISPANIC OR LATINO ORIGIN BY RACE; Universe: Total population; Two or more races: Two or more races:</w:t>
            </w:r>
          </w:p>
        </w:tc>
        <w:tc>
          <w:tcPr>
            <w:tcW w:w="0" w:type="auto"/>
            <w:hideMark/>
          </w:tcPr>
          <w:p w14:paraId="7923C599"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6C60763D"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BA5058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932</w:t>
            </w:r>
          </w:p>
        </w:tc>
      </w:tr>
      <w:tr w:rsidR="00BF2B03" w:rsidRPr="00327690" w14:paraId="58E315ED"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1B181D4" w14:textId="30EBF84A"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11</w:t>
            </w:r>
          </w:p>
        </w:tc>
        <w:tc>
          <w:tcPr>
            <w:tcW w:w="0" w:type="auto"/>
            <w:hideMark/>
          </w:tcPr>
          <w:p w14:paraId="11CE4D54" w14:textId="54BA7402"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25 to 34 years: 25 to 34 years:</w:t>
            </w:r>
          </w:p>
        </w:tc>
        <w:tc>
          <w:tcPr>
            <w:tcW w:w="0" w:type="auto"/>
            <w:hideMark/>
          </w:tcPr>
          <w:p w14:paraId="3279428C"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0FAB3B9"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CCDA941"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8989</w:t>
            </w:r>
          </w:p>
        </w:tc>
      </w:tr>
      <w:tr w:rsidR="00BF2B03" w:rsidRPr="00327690" w14:paraId="2F4E1885"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487F0AC7" w14:textId="5263ECB9"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17</w:t>
            </w:r>
          </w:p>
        </w:tc>
        <w:tc>
          <w:tcPr>
            <w:tcW w:w="0" w:type="auto"/>
            <w:hideMark/>
          </w:tcPr>
          <w:p w14:paraId="4CCD4ECE" w14:textId="201FE59D"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25 to 34 years: Bachelor's degree</w:t>
            </w:r>
          </w:p>
        </w:tc>
        <w:tc>
          <w:tcPr>
            <w:tcW w:w="0" w:type="auto"/>
            <w:hideMark/>
          </w:tcPr>
          <w:p w14:paraId="7B551EDB"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0B8DB897"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6EF243D"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7476</w:t>
            </w:r>
          </w:p>
        </w:tc>
      </w:tr>
      <w:tr w:rsidR="00BF2B03" w:rsidRPr="00327690" w14:paraId="55396BB7"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558AB5E" w14:textId="0A6419EF"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18</w:t>
            </w:r>
          </w:p>
        </w:tc>
        <w:tc>
          <w:tcPr>
            <w:tcW w:w="0" w:type="auto"/>
            <w:hideMark/>
          </w:tcPr>
          <w:p w14:paraId="35B2D73E" w14:textId="78DEA84D"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25 to 34 years: Graduate or professional degree</w:t>
            </w:r>
          </w:p>
        </w:tc>
        <w:tc>
          <w:tcPr>
            <w:tcW w:w="0" w:type="auto"/>
            <w:hideMark/>
          </w:tcPr>
          <w:p w14:paraId="28F831CD"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549B5BDD"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72017AE"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04</w:t>
            </w:r>
          </w:p>
        </w:tc>
      </w:tr>
      <w:tr w:rsidR="00BF2B03" w:rsidRPr="00327690" w14:paraId="3184A0DF"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79F9C0A" w14:textId="1B0A9604"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19</w:t>
            </w:r>
          </w:p>
        </w:tc>
        <w:tc>
          <w:tcPr>
            <w:tcW w:w="0" w:type="auto"/>
            <w:hideMark/>
          </w:tcPr>
          <w:p w14:paraId="6131EC5F" w14:textId="36B2E3DA"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35 to 44 years: 35 to 44 years:</w:t>
            </w:r>
          </w:p>
        </w:tc>
        <w:tc>
          <w:tcPr>
            <w:tcW w:w="0" w:type="auto"/>
            <w:hideMark/>
          </w:tcPr>
          <w:p w14:paraId="5345CFF4"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8479C8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E4BEB0A"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4797</w:t>
            </w:r>
          </w:p>
        </w:tc>
      </w:tr>
      <w:tr w:rsidR="00BF2B03" w:rsidRPr="00327690" w14:paraId="5E6D9BBA"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1DD6D53" w14:textId="47F77E6C"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25</w:t>
            </w:r>
          </w:p>
        </w:tc>
        <w:tc>
          <w:tcPr>
            <w:tcW w:w="0" w:type="auto"/>
            <w:hideMark/>
          </w:tcPr>
          <w:p w14:paraId="26B7AE18" w14:textId="1A8F3768"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35 to 44 years: Bachelor's degree</w:t>
            </w:r>
          </w:p>
        </w:tc>
        <w:tc>
          <w:tcPr>
            <w:tcW w:w="0" w:type="auto"/>
            <w:hideMark/>
          </w:tcPr>
          <w:p w14:paraId="6F9E9740"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21D5C80"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B7263D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4891</w:t>
            </w:r>
          </w:p>
        </w:tc>
      </w:tr>
      <w:tr w:rsidR="00BF2B03" w:rsidRPr="00327690" w14:paraId="5E98DB9E"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3C6D8CB1" w14:textId="40CE7A4A"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26</w:t>
            </w:r>
          </w:p>
        </w:tc>
        <w:tc>
          <w:tcPr>
            <w:tcW w:w="0" w:type="auto"/>
            <w:hideMark/>
          </w:tcPr>
          <w:p w14:paraId="51BB358C" w14:textId="45F88CE2"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35 to 44 years: Graduate or professional degree</w:t>
            </w:r>
          </w:p>
        </w:tc>
        <w:tc>
          <w:tcPr>
            <w:tcW w:w="0" w:type="auto"/>
            <w:hideMark/>
          </w:tcPr>
          <w:p w14:paraId="16020E2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67E4F2C2"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541F675"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3258</w:t>
            </w:r>
          </w:p>
        </w:tc>
      </w:tr>
      <w:tr w:rsidR="00BF2B03" w:rsidRPr="00327690" w14:paraId="3E1CFCA2"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678B1A2B" w14:textId="6A515957"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lastRenderedPageBreak/>
              <w:t>b15001_027</w:t>
            </w:r>
          </w:p>
        </w:tc>
        <w:tc>
          <w:tcPr>
            <w:tcW w:w="0" w:type="auto"/>
            <w:hideMark/>
          </w:tcPr>
          <w:p w14:paraId="5E77C720" w14:textId="4BF562D3"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45 to 64 years: 45 to 64 years:</w:t>
            </w:r>
          </w:p>
        </w:tc>
        <w:tc>
          <w:tcPr>
            <w:tcW w:w="0" w:type="auto"/>
            <w:hideMark/>
          </w:tcPr>
          <w:p w14:paraId="341EF8D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33DC86B"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43E8911"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2253</w:t>
            </w:r>
          </w:p>
        </w:tc>
      </w:tr>
      <w:tr w:rsidR="00BF2B03" w:rsidRPr="00327690" w14:paraId="28AD4C49"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2B373CB2" w14:textId="3AC41F6E"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33</w:t>
            </w:r>
          </w:p>
        </w:tc>
        <w:tc>
          <w:tcPr>
            <w:tcW w:w="0" w:type="auto"/>
            <w:hideMark/>
          </w:tcPr>
          <w:p w14:paraId="01204552" w14:textId="7D5AD19E"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45 to 64 years: Bachelor's degree</w:t>
            </w:r>
          </w:p>
        </w:tc>
        <w:tc>
          <w:tcPr>
            <w:tcW w:w="0" w:type="auto"/>
            <w:hideMark/>
          </w:tcPr>
          <w:p w14:paraId="4E10074C"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57F4C467"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641F87E5"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1482</w:t>
            </w:r>
          </w:p>
        </w:tc>
      </w:tr>
      <w:tr w:rsidR="00BF2B03" w:rsidRPr="00327690" w14:paraId="0501B261"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E60BAAF" w14:textId="51CA77F2"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34</w:t>
            </w:r>
          </w:p>
        </w:tc>
        <w:tc>
          <w:tcPr>
            <w:tcW w:w="0" w:type="auto"/>
            <w:hideMark/>
          </w:tcPr>
          <w:p w14:paraId="2FE695FB" w14:textId="4F4A2881"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45 to 64 years: Graduate or professional degree</w:t>
            </w:r>
          </w:p>
        </w:tc>
        <w:tc>
          <w:tcPr>
            <w:tcW w:w="0" w:type="auto"/>
            <w:hideMark/>
          </w:tcPr>
          <w:p w14:paraId="3C147FD2"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978799F"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DDEBCE7"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394</w:t>
            </w:r>
          </w:p>
        </w:tc>
      </w:tr>
      <w:tr w:rsidR="00BF2B03" w:rsidRPr="00327690" w14:paraId="3B4F23FA"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9AB838F" w14:textId="324EFC1C"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58</w:t>
            </w:r>
          </w:p>
        </w:tc>
        <w:tc>
          <w:tcPr>
            <w:tcW w:w="0" w:type="auto"/>
            <w:hideMark/>
          </w:tcPr>
          <w:p w14:paraId="43E2EF59" w14:textId="16344024"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25 to 34 years: Bachelor's degree</w:t>
            </w:r>
          </w:p>
        </w:tc>
        <w:tc>
          <w:tcPr>
            <w:tcW w:w="0" w:type="auto"/>
            <w:hideMark/>
          </w:tcPr>
          <w:p w14:paraId="74050079"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EF0054F"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908A281"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8124</w:t>
            </w:r>
          </w:p>
        </w:tc>
      </w:tr>
      <w:tr w:rsidR="00BF2B03" w:rsidRPr="00327690" w14:paraId="0365502F"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EB9D668" w14:textId="4F91D88B"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59</w:t>
            </w:r>
          </w:p>
        </w:tc>
        <w:tc>
          <w:tcPr>
            <w:tcW w:w="0" w:type="auto"/>
            <w:hideMark/>
          </w:tcPr>
          <w:p w14:paraId="0A6310ED" w14:textId="65DDEAFA"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25 to 34 years: Graduate or professional degree</w:t>
            </w:r>
          </w:p>
        </w:tc>
        <w:tc>
          <w:tcPr>
            <w:tcW w:w="0" w:type="auto"/>
            <w:hideMark/>
          </w:tcPr>
          <w:p w14:paraId="158D0FF8"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5FAA5597"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4A25A0C"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237</w:t>
            </w:r>
          </w:p>
        </w:tc>
      </w:tr>
      <w:tr w:rsidR="00BF2B03" w:rsidRPr="00327690" w14:paraId="4C6ADFD1"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0823319F" w14:textId="10A84661"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60</w:t>
            </w:r>
          </w:p>
        </w:tc>
        <w:tc>
          <w:tcPr>
            <w:tcW w:w="0" w:type="auto"/>
            <w:hideMark/>
          </w:tcPr>
          <w:p w14:paraId="493346E6" w14:textId="5C6B6222"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35 to 44 years: 35 to 44 years:</w:t>
            </w:r>
          </w:p>
        </w:tc>
        <w:tc>
          <w:tcPr>
            <w:tcW w:w="0" w:type="auto"/>
            <w:hideMark/>
          </w:tcPr>
          <w:p w14:paraId="4F33D0DA"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11E0193C"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5D34C4B3"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26186</w:t>
            </w:r>
          </w:p>
        </w:tc>
      </w:tr>
      <w:tr w:rsidR="00BF2B03" w:rsidRPr="00327690" w14:paraId="7C3DC3B1"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18B36B5" w14:textId="4D6CC866"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66</w:t>
            </w:r>
          </w:p>
        </w:tc>
        <w:tc>
          <w:tcPr>
            <w:tcW w:w="0" w:type="auto"/>
            <w:hideMark/>
          </w:tcPr>
          <w:p w14:paraId="64BEAD18" w14:textId="1199352E"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35 to 44 years: Bachelor's degree</w:t>
            </w:r>
          </w:p>
        </w:tc>
        <w:tc>
          <w:tcPr>
            <w:tcW w:w="0" w:type="auto"/>
            <w:hideMark/>
          </w:tcPr>
          <w:p w14:paraId="02036EC7"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58BD81D6"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792ADBC3"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646</w:t>
            </w:r>
          </w:p>
        </w:tc>
      </w:tr>
      <w:tr w:rsidR="00BF2B03" w:rsidRPr="00327690" w14:paraId="262AD0D5"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7A4A9ECB" w14:textId="1E534E0F"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67</w:t>
            </w:r>
          </w:p>
        </w:tc>
        <w:tc>
          <w:tcPr>
            <w:tcW w:w="0" w:type="auto"/>
            <w:hideMark/>
          </w:tcPr>
          <w:p w14:paraId="1BBAD9D2" w14:textId="54C8BA1B"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35 to 44 years: Graduate or professional degree</w:t>
            </w:r>
          </w:p>
        </w:tc>
        <w:tc>
          <w:tcPr>
            <w:tcW w:w="0" w:type="auto"/>
            <w:hideMark/>
          </w:tcPr>
          <w:p w14:paraId="6A42FB5E"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26B23A30"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1E6F12A4"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5657</w:t>
            </w:r>
          </w:p>
        </w:tc>
      </w:tr>
      <w:tr w:rsidR="00BF2B03" w:rsidRPr="00327690" w14:paraId="15C79EF0"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5E68C931" w14:textId="79FE20BE"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68</w:t>
            </w:r>
          </w:p>
        </w:tc>
        <w:tc>
          <w:tcPr>
            <w:tcW w:w="0" w:type="auto"/>
            <w:hideMark/>
          </w:tcPr>
          <w:p w14:paraId="74FB5043" w14:textId="7B94A893"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45 to 64 years: 45 to 64 years:</w:t>
            </w:r>
          </w:p>
        </w:tc>
        <w:tc>
          <w:tcPr>
            <w:tcW w:w="0" w:type="auto"/>
            <w:hideMark/>
          </w:tcPr>
          <w:p w14:paraId="68431705"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70D6FE3E"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02E49227"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67764</w:t>
            </w:r>
          </w:p>
        </w:tc>
      </w:tr>
      <w:tr w:rsidR="00BF2B03" w:rsidRPr="00327690" w14:paraId="28375DAF" w14:textId="77777777" w:rsidTr="00961754">
        <w:trPr>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23A3DDF" w14:textId="005DB945"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74</w:t>
            </w:r>
          </w:p>
        </w:tc>
        <w:tc>
          <w:tcPr>
            <w:tcW w:w="0" w:type="auto"/>
            <w:hideMark/>
          </w:tcPr>
          <w:p w14:paraId="5F646143" w14:textId="4B95E8D0"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EX BY AGE BY EDUCATIONAL ATTAINMENT FOR THE POPULATION 18 YEARS AND OVER; Universe: Population 18 years and over; 45 to 64 years: Bachelor's degree</w:t>
            </w:r>
          </w:p>
        </w:tc>
        <w:tc>
          <w:tcPr>
            <w:tcW w:w="0" w:type="auto"/>
            <w:hideMark/>
          </w:tcPr>
          <w:p w14:paraId="28F42B98"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 count</w:t>
            </w:r>
          </w:p>
        </w:tc>
        <w:tc>
          <w:tcPr>
            <w:tcW w:w="0" w:type="auto"/>
            <w:hideMark/>
          </w:tcPr>
          <w:p w14:paraId="3A394168"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418F0ECB" w14:textId="77777777" w:rsidR="00BF2B03" w:rsidRPr="00327690" w:rsidRDefault="00BF2B03" w:rsidP="00AF7E51">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4062</w:t>
            </w:r>
          </w:p>
        </w:tc>
      </w:tr>
      <w:tr w:rsidR="00BF2B03" w:rsidRPr="00327690" w14:paraId="4915BC13" w14:textId="77777777" w:rsidTr="00457F3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0" w:type="auto"/>
            <w:hideMark/>
          </w:tcPr>
          <w:p w14:paraId="1A86C897" w14:textId="6AD8FC7B" w:rsidR="00BF2B03" w:rsidRPr="00327690" w:rsidRDefault="00BF2B03" w:rsidP="00AF7E51">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b15001_075</w:t>
            </w:r>
          </w:p>
        </w:tc>
        <w:tc>
          <w:tcPr>
            <w:tcW w:w="0" w:type="auto"/>
            <w:hideMark/>
          </w:tcPr>
          <w:p w14:paraId="3FC9FB48" w14:textId="1E0FEE65"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SEX BY AGE BY EDUCATIONAL ATTAINMENT FOR THE POPULATION 18 YEARS AND OVER; Universe: </w:t>
            </w:r>
            <w:r w:rsidRPr="00327690">
              <w:rPr>
                <w:rFonts w:ascii="Times New Roman" w:hAnsi="Times New Roman" w:cs="Times New Roman"/>
                <w:sz w:val="20"/>
                <w:szCs w:val="20"/>
              </w:rPr>
              <w:lastRenderedPageBreak/>
              <w:t>Population 18 years and over; 45 to 64 years: Graduate or professional degree</w:t>
            </w:r>
          </w:p>
        </w:tc>
        <w:tc>
          <w:tcPr>
            <w:tcW w:w="0" w:type="auto"/>
            <w:hideMark/>
          </w:tcPr>
          <w:p w14:paraId="42B9DC5D"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lastRenderedPageBreak/>
              <w:t>Population count</w:t>
            </w:r>
          </w:p>
        </w:tc>
        <w:tc>
          <w:tcPr>
            <w:tcW w:w="0" w:type="auto"/>
            <w:hideMark/>
          </w:tcPr>
          <w:p w14:paraId="6F47A224"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Number</w:t>
            </w:r>
          </w:p>
        </w:tc>
        <w:tc>
          <w:tcPr>
            <w:tcW w:w="0" w:type="auto"/>
            <w:hideMark/>
          </w:tcPr>
          <w:p w14:paraId="2A242E6C" w14:textId="77777777" w:rsidR="00BF2B03" w:rsidRPr="00327690" w:rsidRDefault="00BF2B03" w:rsidP="00AF7E51">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11986</w:t>
            </w:r>
          </w:p>
        </w:tc>
      </w:tr>
    </w:tbl>
    <w:p w14:paraId="40FA4EA5" w14:textId="77777777" w:rsidR="00EF7B27" w:rsidRPr="00327690" w:rsidRDefault="00EF7B27" w:rsidP="005D560B">
      <w:pPr>
        <w:spacing w:before="0" w:after="0"/>
        <w:jc w:val="left"/>
      </w:pPr>
      <w:bookmarkStart w:id="700" w:name="_Toc79519476"/>
    </w:p>
    <w:p w14:paraId="5DA7F52B" w14:textId="306259B1" w:rsidR="00EF7B27" w:rsidRPr="00327690" w:rsidRDefault="417FB686" w:rsidP="00961754">
      <w:pPr>
        <w:pStyle w:val="Heading7"/>
      </w:pPr>
      <w:bookmarkStart w:id="701" w:name="_Toc79586706"/>
      <w:r w:rsidRPr="00327690">
        <w:t>ACS</w:t>
      </w:r>
      <w:r w:rsidR="71C9DB2A" w:rsidRPr="00327690">
        <w:t xml:space="preserve"> </w:t>
      </w:r>
      <w:r w:rsidRPr="00327690">
        <w:t xml:space="preserve">for </w:t>
      </w:r>
      <w:r w:rsidR="303F4157" w:rsidRPr="00327690">
        <w:t>U</w:t>
      </w:r>
      <w:r w:rsidRPr="00327690">
        <w:t xml:space="preserve">se with </w:t>
      </w:r>
      <w:r w:rsidR="14C1F01E" w:rsidRPr="00327690">
        <w:t xml:space="preserve">GEO3 </w:t>
      </w:r>
      <w:r w:rsidR="303F4157" w:rsidRPr="00327690">
        <w:t>D</w:t>
      </w:r>
      <w:r w:rsidRPr="00327690">
        <w:t>ata</w:t>
      </w:r>
      <w:bookmarkEnd w:id="701"/>
    </w:p>
    <w:p w14:paraId="0F755BAD" w14:textId="433F0D59" w:rsidR="00EF7B27" w:rsidRPr="00327690" w:rsidRDefault="00A83698" w:rsidP="007D5286">
      <w:pPr>
        <w:pStyle w:val="Caption"/>
      </w:pPr>
      <w:bookmarkStart w:id="702" w:name="_Toc85789275"/>
      <w:r w:rsidRPr="00327690">
        <w:t>Table</w:t>
      </w:r>
      <w:r w:rsidR="00760359" w:rsidRPr="00327690">
        <w:t xml:space="preserve"> </w:t>
      </w:r>
      <w:fldSimple w:instr=" SEQ Table \* ARABIC ">
        <w:r w:rsidR="001229CC" w:rsidRPr="00327690">
          <w:rPr>
            <w:noProof/>
          </w:rPr>
          <w:t>29</w:t>
        </w:r>
      </w:fldSimple>
      <w:r w:rsidR="001229CC" w:rsidRPr="00327690">
        <w:t>.</w:t>
      </w:r>
      <w:r w:rsidR="00EF7B27" w:rsidRPr="00327690">
        <w:t xml:space="preserve"> ACS Pre-processing </w:t>
      </w:r>
      <w:r w:rsidR="00CF08C2" w:rsidRPr="00327690">
        <w:t xml:space="preserve">Results </w:t>
      </w:r>
      <w:r w:rsidRPr="00327690">
        <w:t xml:space="preserve">File Layout </w:t>
      </w:r>
      <w:r w:rsidR="00EF7B27" w:rsidRPr="00327690">
        <w:t xml:space="preserve">– </w:t>
      </w:r>
      <w:r w:rsidR="00901F13" w:rsidRPr="00327690">
        <w:t>GEO3</w:t>
      </w:r>
      <w:bookmarkEnd w:id="702"/>
    </w:p>
    <w:tbl>
      <w:tblPr>
        <w:tblStyle w:val="LightList-Accent12"/>
        <w:tblW w:w="5000" w:type="pct"/>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ook w:val="0020" w:firstRow="1" w:lastRow="0" w:firstColumn="0" w:lastColumn="0" w:noHBand="0" w:noVBand="0"/>
      </w:tblPr>
      <w:tblGrid>
        <w:gridCol w:w="6373"/>
        <w:gridCol w:w="1663"/>
        <w:gridCol w:w="1304"/>
      </w:tblGrid>
      <w:tr w:rsidR="00DD69F5" w:rsidRPr="00327690" w14:paraId="64BAA9B2" w14:textId="77777777" w:rsidTr="0023331A">
        <w:trPr>
          <w:cnfStyle w:val="100000000000" w:firstRow="1" w:lastRow="0" w:firstColumn="0" w:lastColumn="0" w:oddVBand="0" w:evenVBand="0" w:oddHBand="0" w:evenHBand="0" w:firstRowFirstColumn="0" w:firstRowLastColumn="0" w:lastRowFirstColumn="0" w:lastRowLastColumn="0"/>
          <w:trHeight w:val="319"/>
          <w:tblHeader/>
          <w:jc w:val="center"/>
        </w:trPr>
        <w:tc>
          <w:tcPr>
            <w:cnfStyle w:val="000010000000" w:firstRow="0" w:lastRow="0" w:firstColumn="0" w:lastColumn="0" w:oddVBand="1" w:evenVBand="0" w:oddHBand="0" w:evenHBand="0" w:firstRowFirstColumn="0" w:firstRowLastColumn="0" w:lastRowFirstColumn="0" w:lastRowLastColumn="0"/>
            <w:tcW w:w="3411" w:type="pct"/>
            <w:shd w:val="clear" w:color="auto" w:fill="1F497D"/>
          </w:tcPr>
          <w:p w14:paraId="1C5E7C4D" w14:textId="77777777" w:rsidR="00D8003E" w:rsidRPr="00327690" w:rsidRDefault="00D8003E" w:rsidP="00961754">
            <w:pPr>
              <w:pStyle w:val="TableDivHeading"/>
              <w:keepNext w:val="0"/>
              <w:rPr>
                <w:rFonts w:ascii="Times New Roman" w:eastAsia="Calibri" w:hAnsi="Times New Roman" w:cs="Times New Roman"/>
                <w:sz w:val="20"/>
                <w:szCs w:val="20"/>
              </w:rPr>
            </w:pPr>
            <w:r w:rsidRPr="00327690">
              <w:rPr>
                <w:rFonts w:ascii="Times New Roman" w:hAnsi="Times New Roman" w:cs="Times New Roman"/>
              </w:rPr>
              <w:t>Variable Name</w:t>
            </w:r>
          </w:p>
        </w:tc>
        <w:tc>
          <w:tcPr>
            <w:tcW w:w="890" w:type="pct"/>
            <w:shd w:val="clear" w:color="auto" w:fill="1F497D"/>
          </w:tcPr>
          <w:p w14:paraId="6FD34E9E" w14:textId="77777777" w:rsidR="00D8003E" w:rsidRPr="00327690" w:rsidRDefault="00D8003E" w:rsidP="00961754">
            <w:pPr>
              <w:pStyle w:val="TableDivHeading"/>
              <w:keepNext w:val="0"/>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sz w:val="20"/>
                <w:szCs w:val="20"/>
              </w:rPr>
            </w:pPr>
            <w:r w:rsidRPr="00327690">
              <w:rPr>
                <w:rFonts w:ascii="Times New Roman" w:hAnsi="Times New Roman" w:cs="Times New Roman"/>
              </w:rPr>
              <w:t>Format</w:t>
            </w:r>
          </w:p>
        </w:tc>
        <w:tc>
          <w:tcPr>
            <w:cnfStyle w:val="000010000000" w:firstRow="0" w:lastRow="0" w:firstColumn="0" w:lastColumn="0" w:oddVBand="1" w:evenVBand="0" w:oddHBand="0" w:evenHBand="0" w:firstRowFirstColumn="0" w:firstRowLastColumn="0" w:lastRowFirstColumn="0" w:lastRowLastColumn="0"/>
            <w:tcW w:w="698" w:type="pct"/>
            <w:shd w:val="clear" w:color="auto" w:fill="1F497D"/>
          </w:tcPr>
          <w:p w14:paraId="187BE987" w14:textId="77777777" w:rsidR="00D8003E" w:rsidRPr="00327690" w:rsidRDefault="00D8003E" w:rsidP="00961754">
            <w:pPr>
              <w:pStyle w:val="TableDivHeading"/>
              <w:keepNext w:val="0"/>
              <w:rPr>
                <w:rFonts w:ascii="Times New Roman" w:eastAsia="Calibri" w:hAnsi="Times New Roman" w:cs="Times New Roman"/>
                <w:sz w:val="20"/>
                <w:szCs w:val="20"/>
              </w:rPr>
            </w:pPr>
            <w:r w:rsidRPr="00327690">
              <w:rPr>
                <w:rFonts w:ascii="Times New Roman" w:hAnsi="Times New Roman" w:cs="Times New Roman"/>
              </w:rPr>
              <w:t>Length</w:t>
            </w:r>
          </w:p>
        </w:tc>
      </w:tr>
      <w:tr w:rsidR="00D8003E" w:rsidRPr="00327690" w14:paraId="431A4681"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680D00B5"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Geography</w:t>
            </w:r>
          </w:p>
        </w:tc>
        <w:tc>
          <w:tcPr>
            <w:tcW w:w="890" w:type="pct"/>
          </w:tcPr>
          <w:p w14:paraId="55E100EF"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Character</w:t>
            </w:r>
          </w:p>
        </w:tc>
        <w:tc>
          <w:tcPr>
            <w:cnfStyle w:val="000010000000" w:firstRow="0" w:lastRow="0" w:firstColumn="0" w:lastColumn="0" w:oddVBand="1" w:evenVBand="0" w:oddHBand="0" w:evenHBand="0" w:firstRowFirstColumn="0" w:firstRowLastColumn="0" w:lastRowFirstColumn="0" w:lastRowLastColumn="0"/>
            <w:tcW w:w="698" w:type="pct"/>
          </w:tcPr>
          <w:p w14:paraId="33EDC138"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5</w:t>
            </w:r>
          </w:p>
        </w:tc>
      </w:tr>
      <w:tr w:rsidR="00D8003E" w:rsidRPr="00327690" w14:paraId="4380773A"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620F8F70" w14:textId="595053ED" w:rsidR="00D8003E" w:rsidRPr="00327690" w:rsidRDefault="00901F13"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GEO3</w:t>
            </w:r>
          </w:p>
        </w:tc>
        <w:tc>
          <w:tcPr>
            <w:tcW w:w="890" w:type="pct"/>
          </w:tcPr>
          <w:p w14:paraId="09FEADF5"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Character</w:t>
            </w:r>
          </w:p>
        </w:tc>
        <w:tc>
          <w:tcPr>
            <w:cnfStyle w:val="000010000000" w:firstRow="0" w:lastRow="0" w:firstColumn="0" w:lastColumn="0" w:oddVBand="1" w:evenVBand="0" w:oddHBand="0" w:evenHBand="0" w:firstRowFirstColumn="0" w:firstRowLastColumn="0" w:lastRowFirstColumn="0" w:lastRowLastColumn="0"/>
            <w:tcW w:w="698" w:type="pct"/>
          </w:tcPr>
          <w:p w14:paraId="0A64438F"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3</w:t>
            </w:r>
          </w:p>
        </w:tc>
      </w:tr>
      <w:tr w:rsidR="00D8003E" w:rsidRPr="00327690" w14:paraId="7EBD04C7"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326AC157"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proofErr w:type="spellStart"/>
            <w:r w:rsidRPr="00327690">
              <w:rPr>
                <w:rFonts w:ascii="Times New Roman" w:hAnsi="Times New Roman" w:cs="Times New Roman"/>
                <w:b w:val="0"/>
              </w:rPr>
              <w:t>State_FIPS</w:t>
            </w:r>
            <w:proofErr w:type="spellEnd"/>
          </w:p>
        </w:tc>
        <w:tc>
          <w:tcPr>
            <w:tcW w:w="890" w:type="pct"/>
          </w:tcPr>
          <w:p w14:paraId="4487F535"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Character</w:t>
            </w:r>
          </w:p>
        </w:tc>
        <w:tc>
          <w:tcPr>
            <w:cnfStyle w:val="000010000000" w:firstRow="0" w:lastRow="0" w:firstColumn="0" w:lastColumn="0" w:oddVBand="1" w:evenVBand="0" w:oddHBand="0" w:evenHBand="0" w:firstRowFirstColumn="0" w:firstRowLastColumn="0" w:lastRowFirstColumn="0" w:lastRowLastColumn="0"/>
            <w:tcW w:w="698" w:type="pct"/>
          </w:tcPr>
          <w:p w14:paraId="2ED6BA7C"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2</w:t>
            </w:r>
          </w:p>
        </w:tc>
      </w:tr>
      <w:tr w:rsidR="00D8003E" w:rsidRPr="00327690" w14:paraId="2F15EFFE"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346D4F6A"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TOTAL_ACS_POPULATION</w:t>
            </w:r>
          </w:p>
        </w:tc>
        <w:tc>
          <w:tcPr>
            <w:tcW w:w="890" w:type="pct"/>
          </w:tcPr>
          <w:p w14:paraId="608C5891"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32EA253"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0F11C529"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77A4B2B2"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L5_MALE_WHITE</w:t>
            </w:r>
          </w:p>
        </w:tc>
        <w:tc>
          <w:tcPr>
            <w:tcW w:w="890" w:type="pct"/>
          </w:tcPr>
          <w:p w14:paraId="04685C31"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2A56B4A"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1D7BB4B5"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37C5701D"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5_9_MALE_WHITE</w:t>
            </w:r>
          </w:p>
        </w:tc>
        <w:tc>
          <w:tcPr>
            <w:tcW w:w="890" w:type="pct"/>
          </w:tcPr>
          <w:p w14:paraId="2C6AE78C"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C41A5A0"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22A8EE48"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2DD04578"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0_14_MALE_WHITE</w:t>
            </w:r>
          </w:p>
        </w:tc>
        <w:tc>
          <w:tcPr>
            <w:tcW w:w="890" w:type="pct"/>
          </w:tcPr>
          <w:p w14:paraId="2A05CB89"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B5E106D"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233241B6"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45C9FAFA"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5_17_MALE_WHITE</w:t>
            </w:r>
          </w:p>
        </w:tc>
        <w:tc>
          <w:tcPr>
            <w:tcW w:w="890" w:type="pct"/>
          </w:tcPr>
          <w:p w14:paraId="70AE12D9"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115FA5A"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6B513187"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5A0FB5FD"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8_19_MALE_WHITE</w:t>
            </w:r>
          </w:p>
        </w:tc>
        <w:tc>
          <w:tcPr>
            <w:tcW w:w="890" w:type="pct"/>
          </w:tcPr>
          <w:p w14:paraId="27C580B4"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EE75267"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67E54A6F"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24E5E867"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L5_FEMALE_WHITE</w:t>
            </w:r>
          </w:p>
        </w:tc>
        <w:tc>
          <w:tcPr>
            <w:tcW w:w="890" w:type="pct"/>
          </w:tcPr>
          <w:p w14:paraId="231181AD"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1A87D8C"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704A07C4"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626577C9"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5_9_FEMALE_WHITE</w:t>
            </w:r>
          </w:p>
        </w:tc>
        <w:tc>
          <w:tcPr>
            <w:tcW w:w="890" w:type="pct"/>
          </w:tcPr>
          <w:p w14:paraId="69B156B3"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357F475"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38874A72"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6318CD2E"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0_14_FEMALE_WHITE</w:t>
            </w:r>
          </w:p>
        </w:tc>
        <w:tc>
          <w:tcPr>
            <w:tcW w:w="890" w:type="pct"/>
          </w:tcPr>
          <w:p w14:paraId="49845BF7"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5C8EF0A"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2BD12049"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393FBBF9"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5_17_FEMALE_WHITE</w:t>
            </w:r>
          </w:p>
        </w:tc>
        <w:tc>
          <w:tcPr>
            <w:tcW w:w="890" w:type="pct"/>
          </w:tcPr>
          <w:p w14:paraId="5D1B2103"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4CE5CF5"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01DB9095"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10D05EF9"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8_19_FEMALE_WHITE</w:t>
            </w:r>
          </w:p>
        </w:tc>
        <w:tc>
          <w:tcPr>
            <w:tcW w:w="890" w:type="pct"/>
          </w:tcPr>
          <w:p w14:paraId="24D830C1"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4D31BBB"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67FF16F0"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5F4647B8"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L5_MALE_BLACK</w:t>
            </w:r>
          </w:p>
        </w:tc>
        <w:tc>
          <w:tcPr>
            <w:tcW w:w="890" w:type="pct"/>
          </w:tcPr>
          <w:p w14:paraId="263A4267"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4122AC2"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29E53AB4"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401FD373"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5_9_MALE_BLACK</w:t>
            </w:r>
          </w:p>
        </w:tc>
        <w:tc>
          <w:tcPr>
            <w:tcW w:w="890" w:type="pct"/>
          </w:tcPr>
          <w:p w14:paraId="1FFFA996"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E19ABEC"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5C8C2C71"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5A09C72F"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0_14_MALE_BLACK</w:t>
            </w:r>
          </w:p>
        </w:tc>
        <w:tc>
          <w:tcPr>
            <w:tcW w:w="890" w:type="pct"/>
          </w:tcPr>
          <w:p w14:paraId="442B2DF7"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78F390B"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476F5215"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0891D5E7"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5_17_MALE_BLACK</w:t>
            </w:r>
          </w:p>
        </w:tc>
        <w:tc>
          <w:tcPr>
            <w:tcW w:w="890" w:type="pct"/>
          </w:tcPr>
          <w:p w14:paraId="5DC7B324"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51305D12"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0E8E05A8"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14ACC19A"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8_19_MALE_BLACK</w:t>
            </w:r>
          </w:p>
        </w:tc>
        <w:tc>
          <w:tcPr>
            <w:tcW w:w="890" w:type="pct"/>
          </w:tcPr>
          <w:p w14:paraId="428BFFD8"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FE2E594"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08DDAF33"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797BBBEB"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L5_FEMALE_BLACK</w:t>
            </w:r>
          </w:p>
        </w:tc>
        <w:tc>
          <w:tcPr>
            <w:tcW w:w="890" w:type="pct"/>
          </w:tcPr>
          <w:p w14:paraId="1AE527ED"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43964D2"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19C6024A"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3B96E203"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5_9_FEMALE_BLACK</w:t>
            </w:r>
          </w:p>
        </w:tc>
        <w:tc>
          <w:tcPr>
            <w:tcW w:w="890" w:type="pct"/>
          </w:tcPr>
          <w:p w14:paraId="2669668E"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4902AC8"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49FDB4B7"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5C529D3C"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0_14_FEMALE_BLACK</w:t>
            </w:r>
          </w:p>
        </w:tc>
        <w:tc>
          <w:tcPr>
            <w:tcW w:w="890" w:type="pct"/>
          </w:tcPr>
          <w:p w14:paraId="6866E428"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E4BB8CF"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25E1AF6D"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250AB051"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5_17_FEMALE_BLACK</w:t>
            </w:r>
          </w:p>
        </w:tc>
        <w:tc>
          <w:tcPr>
            <w:tcW w:w="890" w:type="pct"/>
          </w:tcPr>
          <w:p w14:paraId="261AD31E"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E21E882"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6E457DFA"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5E13A729"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8_19_FEMALE_BLACK</w:t>
            </w:r>
          </w:p>
        </w:tc>
        <w:tc>
          <w:tcPr>
            <w:tcW w:w="890" w:type="pct"/>
          </w:tcPr>
          <w:p w14:paraId="3300C36F"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F56569C"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068F1A59"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7AFEE1D1"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L5_MALE_ASIAN</w:t>
            </w:r>
          </w:p>
        </w:tc>
        <w:tc>
          <w:tcPr>
            <w:tcW w:w="890" w:type="pct"/>
          </w:tcPr>
          <w:p w14:paraId="1F2A14D3"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C6DACE8"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5DEDA11D"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3AF2888C"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5_9_MALE_ASIAN</w:t>
            </w:r>
          </w:p>
        </w:tc>
        <w:tc>
          <w:tcPr>
            <w:tcW w:w="890" w:type="pct"/>
          </w:tcPr>
          <w:p w14:paraId="056D2FE4"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8D2E6D0"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6AF219B3"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004AB06D"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0_14_MALE_ASIAN</w:t>
            </w:r>
          </w:p>
        </w:tc>
        <w:tc>
          <w:tcPr>
            <w:tcW w:w="890" w:type="pct"/>
          </w:tcPr>
          <w:p w14:paraId="4C5F05BC"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46BE9B7"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048B365A"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64D0CA8E"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5_17_MALE_ASIAN</w:t>
            </w:r>
          </w:p>
        </w:tc>
        <w:tc>
          <w:tcPr>
            <w:tcW w:w="890" w:type="pct"/>
          </w:tcPr>
          <w:p w14:paraId="38F7A465"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F6A855F"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061591CD"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6BB0CDF2"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8_19_MALE_ASIAN</w:t>
            </w:r>
          </w:p>
        </w:tc>
        <w:tc>
          <w:tcPr>
            <w:tcW w:w="890" w:type="pct"/>
          </w:tcPr>
          <w:p w14:paraId="78D9A00B"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4FDDABD3"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4EE8BE85"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04871847"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lastRenderedPageBreak/>
              <w:t>AGE_L5_FEMALE_ASIAN</w:t>
            </w:r>
          </w:p>
        </w:tc>
        <w:tc>
          <w:tcPr>
            <w:tcW w:w="890" w:type="pct"/>
          </w:tcPr>
          <w:p w14:paraId="4DBB151D"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D25D1A7"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2AAB2208"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51E1DFC3"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5_9_FEMALE_ASIAN</w:t>
            </w:r>
          </w:p>
        </w:tc>
        <w:tc>
          <w:tcPr>
            <w:tcW w:w="890" w:type="pct"/>
          </w:tcPr>
          <w:p w14:paraId="615227CF"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27CE2696"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2378429F"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02456912"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0_14_FEMALE_ASIAN</w:t>
            </w:r>
          </w:p>
        </w:tc>
        <w:tc>
          <w:tcPr>
            <w:tcW w:w="890" w:type="pct"/>
          </w:tcPr>
          <w:p w14:paraId="3BDC9B0D"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9350E74"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749EC2F8"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57A0965E"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5_17_FEMALE_ASIAN</w:t>
            </w:r>
          </w:p>
        </w:tc>
        <w:tc>
          <w:tcPr>
            <w:tcW w:w="890" w:type="pct"/>
          </w:tcPr>
          <w:p w14:paraId="46B56E5D"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957B3F0"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1307809E"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09AA9A8F"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8_19_FEMALE_ASIAN</w:t>
            </w:r>
          </w:p>
        </w:tc>
        <w:tc>
          <w:tcPr>
            <w:tcW w:w="890" w:type="pct"/>
          </w:tcPr>
          <w:p w14:paraId="70F81A2A"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910C2A1"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000E5C00"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21DDF70E"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L5_MALE_OTHER</w:t>
            </w:r>
          </w:p>
        </w:tc>
        <w:tc>
          <w:tcPr>
            <w:tcW w:w="890" w:type="pct"/>
          </w:tcPr>
          <w:p w14:paraId="5B5B9CC4"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499EC62"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35B3D97C"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41EC0ACC"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5_9_MALE_OTHER</w:t>
            </w:r>
          </w:p>
        </w:tc>
        <w:tc>
          <w:tcPr>
            <w:tcW w:w="890" w:type="pct"/>
          </w:tcPr>
          <w:p w14:paraId="176700B1"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592397A"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72D28AAE"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4FAB2D8E"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0_14_MALE_OTHER</w:t>
            </w:r>
          </w:p>
        </w:tc>
        <w:tc>
          <w:tcPr>
            <w:tcW w:w="890" w:type="pct"/>
          </w:tcPr>
          <w:p w14:paraId="74FF93AC"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BD12DB1"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0C5E2C19"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121F3BEF"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5_17_MALE_OTHER</w:t>
            </w:r>
          </w:p>
        </w:tc>
        <w:tc>
          <w:tcPr>
            <w:tcW w:w="890" w:type="pct"/>
          </w:tcPr>
          <w:p w14:paraId="534B0A14"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00CE7B55"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3EB107FA"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13CE61C0"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8_19_MALE_OTHER</w:t>
            </w:r>
          </w:p>
        </w:tc>
        <w:tc>
          <w:tcPr>
            <w:tcW w:w="890" w:type="pct"/>
          </w:tcPr>
          <w:p w14:paraId="6F88B73C"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AEA6EFE"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0C92D1E3"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288BC57B"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L5_FEMALE_OTHER</w:t>
            </w:r>
          </w:p>
        </w:tc>
        <w:tc>
          <w:tcPr>
            <w:tcW w:w="890" w:type="pct"/>
          </w:tcPr>
          <w:p w14:paraId="1523DA5A"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B7C59EE"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719827C5"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778A9D72"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5_9_FEMALE_OTHER</w:t>
            </w:r>
          </w:p>
        </w:tc>
        <w:tc>
          <w:tcPr>
            <w:tcW w:w="890" w:type="pct"/>
          </w:tcPr>
          <w:p w14:paraId="1BC71028"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EC39E2E"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2FAC5771"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753AA155"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0_14_FEMALE_OTHER</w:t>
            </w:r>
          </w:p>
        </w:tc>
        <w:tc>
          <w:tcPr>
            <w:tcW w:w="890" w:type="pct"/>
          </w:tcPr>
          <w:p w14:paraId="654C21F4"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4BF7305"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60AB6114"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01A34E9D"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5_17_FEMALE_OTHER</w:t>
            </w:r>
          </w:p>
        </w:tc>
        <w:tc>
          <w:tcPr>
            <w:tcW w:w="890" w:type="pct"/>
          </w:tcPr>
          <w:p w14:paraId="710B983A"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4DBD5F1"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1C294B25"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29B83700"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18_19_FEMALE_OTHER</w:t>
            </w:r>
          </w:p>
        </w:tc>
        <w:tc>
          <w:tcPr>
            <w:tcW w:w="890" w:type="pct"/>
          </w:tcPr>
          <w:p w14:paraId="1B22C2B5"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F946D14"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2D40BBBC"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77348ABA"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25_64_BACH_GRAD</w:t>
            </w:r>
          </w:p>
        </w:tc>
        <w:tc>
          <w:tcPr>
            <w:tcW w:w="890" w:type="pct"/>
          </w:tcPr>
          <w:p w14:paraId="35BAFBEE"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15FA4C3"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5878CB70"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276EEE8B"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AGE_25_64_BACH_GRAD_GTR20PERC</w:t>
            </w:r>
          </w:p>
        </w:tc>
        <w:tc>
          <w:tcPr>
            <w:tcW w:w="890" w:type="pct"/>
          </w:tcPr>
          <w:p w14:paraId="65C21CC4"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2D675F9"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32CCA51F"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2D217CCD"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TOTAL_LATIN</w:t>
            </w:r>
          </w:p>
        </w:tc>
        <w:tc>
          <w:tcPr>
            <w:tcW w:w="890" w:type="pct"/>
          </w:tcPr>
          <w:p w14:paraId="78BD9AA3"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1CE25B13"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7E336DBA"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6FE75918"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LATIN_WHITE</w:t>
            </w:r>
          </w:p>
        </w:tc>
        <w:tc>
          <w:tcPr>
            <w:tcW w:w="890" w:type="pct"/>
          </w:tcPr>
          <w:p w14:paraId="1951EED3"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7743C6ED"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63FD5359"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16056DB0"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LATIN_BLACK</w:t>
            </w:r>
          </w:p>
        </w:tc>
        <w:tc>
          <w:tcPr>
            <w:tcW w:w="890" w:type="pct"/>
          </w:tcPr>
          <w:p w14:paraId="694DA8D1"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3523663"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07ACF730" w14:textId="77777777" w:rsidTr="0023331A">
        <w:trPr>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08735FF1"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LATIN_ASIAN</w:t>
            </w:r>
          </w:p>
        </w:tc>
        <w:tc>
          <w:tcPr>
            <w:tcW w:w="890" w:type="pct"/>
          </w:tcPr>
          <w:p w14:paraId="4D345586" w14:textId="77777777" w:rsidR="00D8003E" w:rsidRPr="00327690" w:rsidRDefault="00D8003E" w:rsidP="00961754">
            <w:pPr>
              <w:pStyle w:val="TableDivHeading"/>
              <w:keepNext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6BC1DFA0"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r w:rsidR="00D8003E" w:rsidRPr="00327690" w14:paraId="16C34039" w14:textId="77777777" w:rsidTr="0023331A">
        <w:trPr>
          <w:cnfStyle w:val="000000100000" w:firstRow="0" w:lastRow="0" w:firstColumn="0" w:lastColumn="0" w:oddVBand="0" w:evenVBand="0" w:oddHBand="1" w:evenHBand="0" w:firstRowFirstColumn="0" w:firstRowLastColumn="0" w:lastRowFirstColumn="0" w:lastRowLastColumn="0"/>
          <w:trHeight w:val="319"/>
          <w:jc w:val="center"/>
        </w:trPr>
        <w:tc>
          <w:tcPr>
            <w:cnfStyle w:val="000010000000" w:firstRow="0" w:lastRow="0" w:firstColumn="0" w:lastColumn="0" w:oddVBand="1" w:evenVBand="0" w:oddHBand="0" w:evenHBand="0" w:firstRowFirstColumn="0" w:firstRowLastColumn="0" w:lastRowFirstColumn="0" w:lastRowLastColumn="0"/>
            <w:tcW w:w="3411" w:type="pct"/>
          </w:tcPr>
          <w:p w14:paraId="11939BDF"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LATIN_OTHER</w:t>
            </w:r>
          </w:p>
        </w:tc>
        <w:tc>
          <w:tcPr>
            <w:tcW w:w="890" w:type="pct"/>
          </w:tcPr>
          <w:p w14:paraId="66CF6CA9" w14:textId="77777777" w:rsidR="00D8003E" w:rsidRPr="00327690" w:rsidRDefault="00D8003E" w:rsidP="00961754">
            <w:pPr>
              <w:pStyle w:val="TableDivHeading"/>
              <w:keepNext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color w:val="000000"/>
                <w:sz w:val="20"/>
                <w:szCs w:val="20"/>
              </w:rPr>
            </w:pPr>
            <w:r w:rsidRPr="00327690">
              <w:rPr>
                <w:rFonts w:ascii="Times New Roman" w:hAnsi="Times New Roman" w:cs="Times New Roman"/>
                <w:b w:val="0"/>
              </w:rPr>
              <w:t>Number</w:t>
            </w:r>
          </w:p>
        </w:tc>
        <w:tc>
          <w:tcPr>
            <w:cnfStyle w:val="000010000000" w:firstRow="0" w:lastRow="0" w:firstColumn="0" w:lastColumn="0" w:oddVBand="1" w:evenVBand="0" w:oddHBand="0" w:evenHBand="0" w:firstRowFirstColumn="0" w:firstRowLastColumn="0" w:lastRowFirstColumn="0" w:lastRowLastColumn="0"/>
            <w:tcW w:w="698" w:type="pct"/>
          </w:tcPr>
          <w:p w14:paraId="3E888781" w14:textId="77777777" w:rsidR="00D8003E" w:rsidRPr="00327690" w:rsidRDefault="00D8003E" w:rsidP="00961754">
            <w:pPr>
              <w:pStyle w:val="TableDivHeading"/>
              <w:keepNext w:val="0"/>
              <w:rPr>
                <w:rFonts w:ascii="Times New Roman" w:eastAsia="Calibri" w:hAnsi="Times New Roman" w:cs="Times New Roman"/>
                <w:color w:val="000000"/>
                <w:sz w:val="20"/>
                <w:szCs w:val="20"/>
              </w:rPr>
            </w:pPr>
            <w:r w:rsidRPr="00327690">
              <w:rPr>
                <w:rFonts w:ascii="Times New Roman" w:hAnsi="Times New Roman" w:cs="Times New Roman"/>
                <w:b w:val="0"/>
              </w:rPr>
              <w:t>8</w:t>
            </w:r>
          </w:p>
        </w:tc>
      </w:tr>
    </w:tbl>
    <w:p w14:paraId="4A2CA906" w14:textId="77777777" w:rsidR="005D560B" w:rsidRPr="00327690" w:rsidRDefault="005D560B" w:rsidP="005D560B">
      <w:pPr>
        <w:spacing w:before="0" w:after="0"/>
        <w:jc w:val="left"/>
        <w:rPr>
          <w:rFonts w:ascii="Arial Narrow" w:hAnsi="Arial Narrow"/>
          <w:b/>
          <w:sz w:val="32"/>
          <w:szCs w:val="20"/>
        </w:rPr>
      </w:pPr>
      <w:r w:rsidRPr="00327690">
        <w:br w:type="page"/>
      </w:r>
    </w:p>
    <w:p w14:paraId="2E5D2DDD" w14:textId="7792F947" w:rsidR="001A04C9" w:rsidRPr="00327690" w:rsidRDefault="54AFE9DF" w:rsidP="00961754">
      <w:pPr>
        <w:pStyle w:val="Heading6"/>
      </w:pPr>
      <w:bookmarkStart w:id="703" w:name="_EHR_File_Layouts"/>
      <w:bookmarkStart w:id="704" w:name="_Toc86246330"/>
      <w:bookmarkStart w:id="705" w:name="EHRfilelayouts"/>
      <w:bookmarkEnd w:id="700"/>
      <w:bookmarkEnd w:id="703"/>
      <w:r w:rsidRPr="00327690">
        <w:lastRenderedPageBreak/>
        <w:t>EHR File Layouts</w:t>
      </w:r>
      <w:bookmarkEnd w:id="704"/>
    </w:p>
    <w:bookmarkEnd w:id="705"/>
    <w:p w14:paraId="47B5333A" w14:textId="77777777" w:rsidR="005D560B" w:rsidRPr="00327690" w:rsidRDefault="51FD1B7C" w:rsidP="00961754">
      <w:pPr>
        <w:pStyle w:val="Heading7"/>
      </w:pPr>
      <w:r w:rsidRPr="00327690">
        <w:t xml:space="preserve">EHR </w:t>
      </w:r>
      <w:r w:rsidR="54AFE9DF" w:rsidRPr="00327690">
        <w:t>I</w:t>
      </w:r>
      <w:r w:rsidRPr="00327690">
        <w:t xml:space="preserve">nput </w:t>
      </w:r>
      <w:r w:rsidR="54AFE9DF" w:rsidRPr="00327690">
        <w:t>F</w:t>
      </w:r>
      <w:r w:rsidRPr="00327690">
        <w:t xml:space="preserve">ile </w:t>
      </w:r>
      <w:r w:rsidR="54AFE9DF" w:rsidRPr="00327690">
        <w:t>L</w:t>
      </w:r>
      <w:r w:rsidRPr="00327690">
        <w:t>ayout</w:t>
      </w:r>
    </w:p>
    <w:p w14:paraId="0D7B1DE7" w14:textId="4BF77093" w:rsidR="005D560B" w:rsidRPr="00327690" w:rsidRDefault="32864BC9" w:rsidP="00961754">
      <w:pPr>
        <w:pStyle w:val="Heading8"/>
        <w:rPr>
          <w:sz w:val="32"/>
          <w:szCs w:val="32"/>
        </w:rPr>
      </w:pPr>
      <w:bookmarkStart w:id="706" w:name="_Toc79586703"/>
      <w:r w:rsidRPr="00327690">
        <w:t xml:space="preserve">EHR </w:t>
      </w:r>
      <w:bookmarkEnd w:id="706"/>
      <w:r w:rsidR="18BF29DC" w:rsidRPr="00327690">
        <w:t xml:space="preserve">GEO3 </w:t>
      </w:r>
      <w:r w:rsidR="29F34331" w:rsidRPr="00327690">
        <w:t>Data</w:t>
      </w:r>
      <w:r w:rsidR="51FD1B7C" w:rsidRPr="00327690">
        <w:rPr>
          <w:sz w:val="32"/>
          <w:szCs w:val="32"/>
        </w:rPr>
        <w:t xml:space="preserve"> </w:t>
      </w:r>
    </w:p>
    <w:p w14:paraId="702CD8DA" w14:textId="13E1568B" w:rsidR="00103580" w:rsidRPr="00327690" w:rsidRDefault="007711AB" w:rsidP="00675AD6">
      <w:pPr>
        <w:pStyle w:val="BodyText"/>
        <w:keepNext/>
        <w:rPr>
          <w:lang w:val="en-US" w:eastAsia="en-US"/>
        </w:rPr>
      </w:pPr>
      <w:r w:rsidRPr="00327690">
        <w:rPr>
          <w:lang w:val="en-US" w:eastAsia="en-US"/>
        </w:rPr>
        <w:t xml:space="preserve">EHRs are imported in the </w:t>
      </w:r>
      <w:r w:rsidR="00E2369C" w:rsidRPr="00327690">
        <w:rPr>
          <w:lang w:val="en-US" w:eastAsia="en-US"/>
        </w:rPr>
        <w:t>CODI-APQ</w:t>
      </w:r>
      <w:r w:rsidRPr="00327690">
        <w:rPr>
          <w:lang w:val="en-US" w:eastAsia="en-US"/>
        </w:rPr>
        <w:t xml:space="preserve"> and require a csv file with the following variable names, possible variable values, and in the order listed below.</w:t>
      </w:r>
    </w:p>
    <w:p w14:paraId="706072DE" w14:textId="3133AE80" w:rsidR="003E663C" w:rsidRPr="00327690" w:rsidRDefault="08FAA251" w:rsidP="007D5286">
      <w:pPr>
        <w:pStyle w:val="Caption"/>
      </w:pPr>
      <w:bookmarkStart w:id="707" w:name="_Toc85789276"/>
      <w:r w:rsidRPr="00327690">
        <w:t>Table</w:t>
      </w:r>
      <w:r w:rsidR="15E59FA4" w:rsidRPr="00327690">
        <w:t xml:space="preserve"> </w:t>
      </w:r>
      <w:fldSimple w:instr=" SEQ Table \* ARABIC ">
        <w:r w:rsidR="001229CC" w:rsidRPr="00327690">
          <w:rPr>
            <w:noProof/>
          </w:rPr>
          <w:t>30</w:t>
        </w:r>
      </w:fldSimple>
      <w:r w:rsidR="001229CC" w:rsidRPr="00327690">
        <w:t>.</w:t>
      </w:r>
      <w:r w:rsidR="51FD1B7C" w:rsidRPr="00327690">
        <w:t xml:space="preserve"> EHR </w:t>
      </w:r>
      <w:r w:rsidRPr="00327690">
        <w:t xml:space="preserve">Input File Layout </w:t>
      </w:r>
      <w:r w:rsidR="51FD1B7C" w:rsidRPr="00327690">
        <w:t xml:space="preserve">for </w:t>
      </w:r>
      <w:r w:rsidR="18BF29DC" w:rsidRPr="00327690">
        <w:t>GEO3</w:t>
      </w:r>
      <w:r w:rsidR="51FD1B7C" w:rsidRPr="00327690">
        <w:t xml:space="preserve">-Level Programs, </w:t>
      </w:r>
      <w:r w:rsidRPr="00327690">
        <w:t>CSV File</w:t>
      </w:r>
      <w:r w:rsidR="00D8003E" w:rsidRPr="00327690">
        <w:rPr>
          <w:rStyle w:val="FootnoteReference"/>
        </w:rPr>
        <w:footnoteReference w:id="24"/>
      </w:r>
      <w:bookmarkEnd w:id="707"/>
    </w:p>
    <w:tbl>
      <w:tblPr>
        <w:tblStyle w:val="LightList-Accent12"/>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Pr>
      <w:tblGrid>
        <w:gridCol w:w="2339"/>
        <w:gridCol w:w="1725"/>
        <w:gridCol w:w="994"/>
        <w:gridCol w:w="2899"/>
        <w:gridCol w:w="1383"/>
      </w:tblGrid>
      <w:tr w:rsidR="0023331A" w:rsidRPr="00327690" w14:paraId="6CDE0F7A"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shd w:val="clear" w:color="auto" w:fill="1F497D"/>
            <w:vAlign w:val="center"/>
          </w:tcPr>
          <w:p w14:paraId="0FEF8299" w14:textId="77777777" w:rsidR="0023331A" w:rsidRPr="00327690" w:rsidRDefault="0023331A" w:rsidP="00F1577F">
            <w:pPr>
              <w:pStyle w:val="TableDivHeading"/>
              <w:keepLines/>
              <w:widowControl/>
              <w:spacing w:before="0" w:after="0"/>
              <w:jc w:val="center"/>
              <w:rPr>
                <w:rFonts w:ascii="Times New Roman" w:eastAsia="Times New Roman" w:hAnsi="Times New Roman" w:cs="Times New Roman"/>
                <w:b/>
                <w:sz w:val="20"/>
                <w:szCs w:val="20"/>
              </w:rPr>
            </w:pPr>
            <w:bookmarkStart w:id="708" w:name="_Toc79519477"/>
            <w:r w:rsidRPr="00327690">
              <w:rPr>
                <w:rFonts w:ascii="Times New Roman" w:hAnsi="Times New Roman" w:cs="Times New Roman"/>
              </w:rPr>
              <w:lastRenderedPageBreak/>
              <w:t>Variable Name</w:t>
            </w:r>
          </w:p>
        </w:tc>
        <w:tc>
          <w:tcPr>
            <w:tcW w:w="0" w:type="auto"/>
            <w:tcBorders>
              <w:bottom w:val="single" w:sz="4" w:space="0" w:color="auto"/>
            </w:tcBorders>
            <w:shd w:val="clear" w:color="auto" w:fill="1F497D"/>
            <w:vAlign w:val="center"/>
          </w:tcPr>
          <w:p w14:paraId="7271EA6A" w14:textId="77777777" w:rsidR="0023331A" w:rsidRPr="00327690" w:rsidRDefault="0023331A" w:rsidP="00F1577F">
            <w:pPr>
              <w:pStyle w:val="TableDivHeading"/>
              <w:keepLines/>
              <w:widowControl/>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327690">
              <w:rPr>
                <w:rFonts w:ascii="Times New Roman" w:hAnsi="Times New Roman" w:cs="Times New Roman"/>
              </w:rPr>
              <w:t>Description</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shd w:val="clear" w:color="auto" w:fill="1F497D"/>
            <w:vAlign w:val="center"/>
          </w:tcPr>
          <w:p w14:paraId="173AE59D" w14:textId="77777777" w:rsidR="0023331A" w:rsidRPr="00327690" w:rsidRDefault="0023331A" w:rsidP="00F1577F">
            <w:pPr>
              <w:pStyle w:val="TableDivHeading"/>
              <w:keepLines/>
              <w:widowControl/>
              <w:spacing w:before="0" w:after="0"/>
              <w:jc w:val="center"/>
              <w:rPr>
                <w:rFonts w:ascii="Times New Roman" w:eastAsia="Times New Roman" w:hAnsi="Times New Roman" w:cs="Times New Roman"/>
                <w:b/>
                <w:sz w:val="20"/>
                <w:szCs w:val="20"/>
              </w:rPr>
            </w:pPr>
            <w:r w:rsidRPr="00327690">
              <w:rPr>
                <w:rFonts w:ascii="Times New Roman" w:hAnsi="Times New Roman" w:cs="Times New Roman"/>
              </w:rPr>
              <w:t>Format</w:t>
            </w:r>
          </w:p>
        </w:tc>
        <w:tc>
          <w:tcPr>
            <w:tcW w:w="0" w:type="auto"/>
            <w:tcBorders>
              <w:bottom w:val="single" w:sz="4" w:space="0" w:color="auto"/>
            </w:tcBorders>
            <w:shd w:val="clear" w:color="auto" w:fill="1F497D"/>
            <w:vAlign w:val="center"/>
          </w:tcPr>
          <w:p w14:paraId="49876A50" w14:textId="77777777" w:rsidR="0023331A" w:rsidRPr="00327690" w:rsidRDefault="0023331A" w:rsidP="00F1577F">
            <w:pPr>
              <w:pStyle w:val="TableDivHeading"/>
              <w:keepLines/>
              <w:widowControl/>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sz w:val="20"/>
                <w:szCs w:val="20"/>
              </w:rPr>
            </w:pPr>
            <w:r w:rsidRPr="00327690">
              <w:rPr>
                <w:rFonts w:ascii="Times New Roman" w:hAnsi="Times New Roman" w:cs="Times New Roman"/>
              </w:rPr>
              <w:t>Valid values</w:t>
            </w:r>
          </w:p>
        </w:tc>
        <w:tc>
          <w:tcPr>
            <w:cnfStyle w:val="000010000000" w:firstRow="0" w:lastRow="0" w:firstColumn="0" w:lastColumn="0" w:oddVBand="1" w:evenVBand="0" w:oddHBand="0" w:evenHBand="0" w:firstRowFirstColumn="0" w:firstRowLastColumn="0" w:lastRowFirstColumn="0" w:lastRowLastColumn="0"/>
            <w:tcW w:w="0" w:type="auto"/>
            <w:tcBorders>
              <w:bottom w:val="single" w:sz="4" w:space="0" w:color="auto"/>
            </w:tcBorders>
            <w:shd w:val="clear" w:color="auto" w:fill="1F497D"/>
            <w:vAlign w:val="center"/>
          </w:tcPr>
          <w:p w14:paraId="6B065454" w14:textId="77777777" w:rsidR="0023331A" w:rsidRPr="00327690" w:rsidRDefault="0023331A" w:rsidP="00F1577F">
            <w:pPr>
              <w:pStyle w:val="TableDivHeading"/>
              <w:keepLines/>
              <w:widowControl/>
              <w:spacing w:before="0" w:after="0"/>
              <w:jc w:val="center"/>
              <w:rPr>
                <w:rFonts w:ascii="Times New Roman" w:eastAsia="Times New Roman" w:hAnsi="Times New Roman" w:cs="Times New Roman"/>
                <w:b/>
                <w:sz w:val="20"/>
                <w:szCs w:val="20"/>
              </w:rPr>
            </w:pPr>
            <w:r w:rsidRPr="00327690">
              <w:rPr>
                <w:rFonts w:ascii="Times New Roman" w:hAnsi="Times New Roman" w:cs="Times New Roman"/>
              </w:rPr>
              <w:t>Example</w:t>
            </w:r>
          </w:p>
        </w:tc>
      </w:tr>
      <w:tr w:rsidR="0023331A" w:rsidRPr="00327690" w14:paraId="75AFA751"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shd w:val="clear" w:color="auto" w:fill="auto"/>
          </w:tcPr>
          <w:p w14:paraId="1E04A9FE"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UBJID</w:t>
            </w:r>
          </w:p>
        </w:tc>
        <w:tc>
          <w:tcPr>
            <w:tcW w:w="0" w:type="auto"/>
            <w:tcBorders>
              <w:top w:val="single" w:sz="4" w:space="0" w:color="auto"/>
            </w:tcBorders>
            <w:shd w:val="clear" w:color="auto" w:fill="auto"/>
          </w:tcPr>
          <w:p w14:paraId="33FA33B1"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 xml:space="preserve">Patient Identifier </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shd w:val="clear" w:color="auto" w:fill="auto"/>
          </w:tcPr>
          <w:p w14:paraId="209DCC8B"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w:t>
            </w:r>
          </w:p>
        </w:tc>
        <w:tc>
          <w:tcPr>
            <w:tcW w:w="0" w:type="auto"/>
            <w:tcBorders>
              <w:top w:val="single" w:sz="4" w:space="0" w:color="auto"/>
            </w:tcBorders>
            <w:shd w:val="clear" w:color="auto" w:fill="auto"/>
          </w:tcPr>
          <w:p w14:paraId="60BCAFA9"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 value of maximum length 25.</w:t>
            </w:r>
          </w:p>
        </w:tc>
        <w:tc>
          <w:tcPr>
            <w:cnfStyle w:val="000010000000" w:firstRow="0" w:lastRow="0" w:firstColumn="0" w:lastColumn="0" w:oddVBand="1" w:evenVBand="0" w:oddHBand="0" w:evenHBand="0" w:firstRowFirstColumn="0" w:firstRowLastColumn="0" w:lastRowFirstColumn="0" w:lastRowLastColumn="0"/>
            <w:tcW w:w="0" w:type="auto"/>
            <w:tcBorders>
              <w:top w:val="single" w:sz="4" w:space="0" w:color="auto"/>
            </w:tcBorders>
            <w:shd w:val="clear" w:color="auto" w:fill="auto"/>
          </w:tcPr>
          <w:p w14:paraId="41ABC4F4"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123456789</w:t>
            </w:r>
          </w:p>
        </w:tc>
      </w:tr>
      <w:tr w:rsidR="0023331A" w:rsidRPr="00327690" w14:paraId="439ABA4B"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EB2D718"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EX_NUM</w:t>
            </w:r>
          </w:p>
        </w:tc>
        <w:tc>
          <w:tcPr>
            <w:tcW w:w="0" w:type="auto"/>
            <w:shd w:val="clear" w:color="auto" w:fill="auto"/>
          </w:tcPr>
          <w:p w14:paraId="5DF2998B"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ex of patient where 0 is male, 1 is female</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3EF96401"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umber</w:t>
            </w:r>
          </w:p>
        </w:tc>
        <w:tc>
          <w:tcPr>
            <w:tcW w:w="0" w:type="auto"/>
            <w:shd w:val="clear" w:color="auto" w:fill="auto"/>
          </w:tcPr>
          <w:p w14:paraId="007E5388"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 xml:space="preserve">0 </w:t>
            </w:r>
          </w:p>
          <w:p w14:paraId="095741BB"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 xml:space="preserve">1 </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738154AF"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0</w:t>
            </w:r>
          </w:p>
        </w:tc>
      </w:tr>
      <w:tr w:rsidR="0023331A" w:rsidRPr="00327690" w14:paraId="3DD8BDDB"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21E9A318"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AGEYEARS</w:t>
            </w:r>
          </w:p>
        </w:tc>
        <w:tc>
          <w:tcPr>
            <w:tcW w:w="0" w:type="auto"/>
            <w:shd w:val="clear" w:color="auto" w:fill="auto"/>
          </w:tcPr>
          <w:p w14:paraId="1B228D03"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Age of patient in years at the time of the medical encounter</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178875E6"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umber</w:t>
            </w:r>
          </w:p>
        </w:tc>
        <w:tc>
          <w:tcPr>
            <w:tcW w:w="0" w:type="auto"/>
            <w:shd w:val="clear" w:color="auto" w:fill="auto"/>
          </w:tcPr>
          <w:p w14:paraId="691FA8CE"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ount of year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7E9BE623"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11</w:t>
            </w:r>
          </w:p>
        </w:tc>
      </w:tr>
      <w:tr w:rsidR="0023331A" w:rsidRPr="00327690" w14:paraId="65DB4E13"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3EF85F30"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RACE_ETH</w:t>
            </w:r>
          </w:p>
        </w:tc>
        <w:tc>
          <w:tcPr>
            <w:tcW w:w="0" w:type="auto"/>
            <w:shd w:val="clear" w:color="auto" w:fill="auto"/>
          </w:tcPr>
          <w:p w14:paraId="59688C1A"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Patient’s race if known or ethnicity when race is not known</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1AD3AF38"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w:t>
            </w:r>
          </w:p>
        </w:tc>
        <w:tc>
          <w:tcPr>
            <w:tcW w:w="0" w:type="auto"/>
            <w:shd w:val="clear" w:color="auto" w:fill="auto"/>
          </w:tcPr>
          <w:p w14:paraId="45F5AECA"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AFRICAN AMERICAN”</w:t>
            </w:r>
          </w:p>
          <w:p w14:paraId="7D3F651A"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ASIAN</w:t>
            </w:r>
          </w:p>
          <w:p w14:paraId="0416A1F7"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AUCASIAN”</w:t>
            </w:r>
          </w:p>
          <w:p w14:paraId="73503C98"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HISPANIC”</w:t>
            </w:r>
          </w:p>
          <w:p w14:paraId="68319870"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OTHER”</w:t>
            </w:r>
          </w:p>
          <w:p w14:paraId="51B1FF64"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UNKNOWN”</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349F7F16"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AUCASIAN</w:t>
            </w:r>
          </w:p>
        </w:tc>
      </w:tr>
      <w:tr w:rsidR="0023331A" w:rsidRPr="00327690" w14:paraId="03BFBFDD"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294F1C00"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TATE_ABR</w:t>
            </w:r>
          </w:p>
        </w:tc>
        <w:tc>
          <w:tcPr>
            <w:tcW w:w="0" w:type="auto"/>
            <w:shd w:val="clear" w:color="auto" w:fill="auto"/>
          </w:tcPr>
          <w:p w14:paraId="5AF1F175"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Patient’s residential state, two-letter state abbreviation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0EC8FDF5"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w:t>
            </w:r>
          </w:p>
        </w:tc>
        <w:tc>
          <w:tcPr>
            <w:tcW w:w="0" w:type="auto"/>
            <w:shd w:val="clear" w:color="auto" w:fill="auto"/>
          </w:tcPr>
          <w:p w14:paraId="4FC35B6C"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any postal abbreviation of state</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149719A6"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MI</w:t>
            </w:r>
          </w:p>
        </w:tc>
      </w:tr>
      <w:tr w:rsidR="0023331A" w:rsidRPr="00327690" w14:paraId="6AD8838D"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E302A7E"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GEO3</w:t>
            </w:r>
          </w:p>
        </w:tc>
        <w:tc>
          <w:tcPr>
            <w:tcW w:w="0" w:type="auto"/>
            <w:shd w:val="clear" w:color="auto" w:fill="auto"/>
          </w:tcPr>
          <w:p w14:paraId="48DB203B"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Either: Patient’s residential a) county code or b) ZIP-3</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19704609"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umber</w:t>
            </w:r>
          </w:p>
        </w:tc>
        <w:tc>
          <w:tcPr>
            <w:tcW w:w="0" w:type="auto"/>
            <w:shd w:val="clear" w:color="auto" w:fill="auto"/>
          </w:tcPr>
          <w:p w14:paraId="033B8F81"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Any numeric value</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1EFCFF3D"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059</w:t>
            </w:r>
          </w:p>
        </w:tc>
      </w:tr>
      <w:tr w:rsidR="0023331A" w:rsidRPr="00327690" w14:paraId="3E8A6279"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0F3BB881"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WEIGHT_CATEGORY</w:t>
            </w:r>
          </w:p>
        </w:tc>
        <w:tc>
          <w:tcPr>
            <w:tcW w:w="0" w:type="auto"/>
            <w:shd w:val="clear" w:color="auto" w:fill="auto"/>
          </w:tcPr>
          <w:p w14:paraId="0121DF25"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Patient’s BMI</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0B7A3D5A"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Character</w:t>
            </w:r>
          </w:p>
        </w:tc>
        <w:tc>
          <w:tcPr>
            <w:tcW w:w="0" w:type="auto"/>
            <w:shd w:val="clear" w:color="auto" w:fill="auto"/>
          </w:tcPr>
          <w:p w14:paraId="6B904DEE"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ormal or Healthy Weight</w:t>
            </w:r>
          </w:p>
          <w:p w14:paraId="1A0A9D8F"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327690">
              <w:rPr>
                <w:rFonts w:ascii="Times New Roman" w:hAnsi="Times New Roman" w:cs="Times New Roman"/>
                <w:color w:val="000000" w:themeColor="text1"/>
                <w:sz w:val="20"/>
                <w:szCs w:val="20"/>
              </w:rPr>
              <w:t>Obese Class 1</w:t>
            </w:r>
          </w:p>
          <w:p w14:paraId="244B3D02"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val="0"/>
                <w:color w:val="000000" w:themeColor="text1"/>
                <w:sz w:val="20"/>
                <w:szCs w:val="20"/>
              </w:rPr>
            </w:pPr>
            <w:r w:rsidRPr="00327690">
              <w:rPr>
                <w:rFonts w:ascii="Times New Roman" w:hAnsi="Times New Roman" w:cs="Times New Roman"/>
                <w:color w:val="000000" w:themeColor="text1"/>
                <w:sz w:val="20"/>
                <w:szCs w:val="20"/>
              </w:rPr>
              <w:t>Obese Class 2</w:t>
            </w:r>
          </w:p>
          <w:p w14:paraId="75704932"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Obese Class 3</w:t>
            </w:r>
          </w:p>
          <w:p w14:paraId="6FB4EA56"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Overweight</w:t>
            </w:r>
          </w:p>
          <w:p w14:paraId="0A8EEA18"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Underweight</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27B75025"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Overweight</w:t>
            </w:r>
          </w:p>
        </w:tc>
      </w:tr>
      <w:tr w:rsidR="0023331A" w:rsidRPr="00327690" w14:paraId="55F8FF66"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5DF09D4A"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YEAR</w:t>
            </w:r>
          </w:p>
        </w:tc>
        <w:tc>
          <w:tcPr>
            <w:tcW w:w="0" w:type="auto"/>
            <w:shd w:val="clear" w:color="auto" w:fill="auto"/>
          </w:tcPr>
          <w:p w14:paraId="72CEF7D9"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Year of the medical encounter</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0907231E"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Number</w:t>
            </w:r>
          </w:p>
        </w:tc>
        <w:tc>
          <w:tcPr>
            <w:tcW w:w="0" w:type="auto"/>
            <w:shd w:val="clear" w:color="auto" w:fill="auto"/>
          </w:tcPr>
          <w:p w14:paraId="71DADCEF"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20"/>
                <w:szCs w:val="20"/>
              </w:rPr>
            </w:pPr>
            <w:proofErr w:type="spellStart"/>
            <w:r w:rsidRPr="00327690">
              <w:rPr>
                <w:rFonts w:ascii="Times New Roman" w:hAnsi="Times New Roman" w:cs="Times New Roman"/>
                <w:color w:val="000000" w:themeColor="text1"/>
                <w:sz w:val="20"/>
                <w:szCs w:val="20"/>
              </w:rPr>
              <w:t>Yyyy</w:t>
            </w:r>
            <w:proofErr w:type="spellEnd"/>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745AAF03" w14:textId="77777777" w:rsidR="0023331A" w:rsidRPr="00327690" w:rsidRDefault="0023331A" w:rsidP="00F1577F">
            <w:pPr>
              <w:pStyle w:val="TableDivHeading"/>
              <w:keepLines/>
              <w:widowControl/>
              <w:spacing w:before="0" w:after="0"/>
              <w:rPr>
                <w:rFonts w:ascii="Times New Roman" w:eastAsia="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2018</w:t>
            </w:r>
          </w:p>
        </w:tc>
      </w:tr>
      <w:tr w:rsidR="0023331A" w:rsidRPr="00327690" w14:paraId="64910D35"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4C6AC8E4" w14:textId="77777777" w:rsidR="0023331A" w:rsidRPr="00327690" w:rsidRDefault="0023331A" w:rsidP="00F1577F">
            <w:pPr>
              <w:pStyle w:val="TableDivHeading"/>
              <w:keepLines/>
              <w:widowControl/>
              <w:spacing w:before="0" w:after="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DIABETES_SPECTRUM</w:t>
            </w:r>
          </w:p>
        </w:tc>
        <w:tc>
          <w:tcPr>
            <w:tcW w:w="0" w:type="auto"/>
            <w:shd w:val="clear" w:color="auto" w:fill="auto"/>
          </w:tcPr>
          <w:p w14:paraId="37A9AEB1"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Patient’s diabetes status.</w:t>
            </w:r>
          </w:p>
          <w:p w14:paraId="039F8A4E"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1A898930" w14:textId="77777777" w:rsidR="0023331A" w:rsidRPr="00327690" w:rsidRDefault="0023331A" w:rsidP="00F1577F">
            <w:pPr>
              <w:pStyle w:val="TableDivHeading"/>
              <w:keepLines/>
              <w:widowControl/>
              <w:spacing w:before="0" w:after="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Number</w:t>
            </w:r>
          </w:p>
        </w:tc>
        <w:tc>
          <w:tcPr>
            <w:tcW w:w="0" w:type="auto"/>
            <w:shd w:val="clear" w:color="auto" w:fill="auto"/>
          </w:tcPr>
          <w:p w14:paraId="2960A86B"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lt;blank&gt; = No Evidence of Diabetes</w:t>
            </w:r>
          </w:p>
          <w:p w14:paraId="7C29CA43"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 xml:space="preserve">1 = Prediabetes, </w:t>
            </w:r>
          </w:p>
          <w:p w14:paraId="6A4171C9"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 xml:space="preserve">2 = Diabetes, or </w:t>
            </w:r>
          </w:p>
          <w:p w14:paraId="6BB71930"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3 = No Evidence of Diabetes</w:t>
            </w:r>
            <w:r w:rsidRPr="00327690" w:rsidDel="00FB22DD">
              <w:rPr>
                <w:rFonts w:ascii="Times New Roman" w:hAnsi="Times New Roman" w:cs="Times New Roman"/>
                <w:color w:val="000000" w:themeColor="text1"/>
                <w:sz w:val="20"/>
                <w:szCs w:val="20"/>
              </w:rPr>
              <w:t xml:space="preserve"> </w:t>
            </w:r>
          </w:p>
          <w:p w14:paraId="6A4E393A"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55F64A66" w14:textId="77777777" w:rsidR="0023331A" w:rsidRPr="00327690" w:rsidRDefault="0023331A" w:rsidP="00F1577F">
            <w:pPr>
              <w:pStyle w:val="TableDivHeading"/>
              <w:keepLines/>
              <w:widowControl/>
              <w:spacing w:before="0" w:after="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1</w:t>
            </w:r>
          </w:p>
        </w:tc>
      </w:tr>
      <w:tr w:rsidR="0023331A" w:rsidRPr="00327690" w14:paraId="05A71988"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2BB4A882" w14:textId="77777777" w:rsidR="0023331A" w:rsidRPr="00327690" w:rsidRDefault="0023331A" w:rsidP="00F1577F">
            <w:pPr>
              <w:pStyle w:val="TableDivHeading"/>
              <w:keepLines/>
              <w:widowControl/>
              <w:spacing w:before="0" w:after="0"/>
              <w:rPr>
                <w:rFonts w:ascii="Times New Roman" w:hAnsi="Times New Roman" w:cs="Times New Roman"/>
                <w:color w:val="000000" w:themeColor="text1"/>
                <w:sz w:val="20"/>
                <w:szCs w:val="20"/>
              </w:rPr>
            </w:pPr>
            <w:r w:rsidRPr="00327690">
              <w:rPr>
                <w:rFonts w:ascii="Times New Roman" w:hAnsi="Times New Roman" w:cs="Times New Roman"/>
                <w:color w:val="000000" w:themeColor="text1"/>
                <w:sz w:val="20"/>
                <w:szCs w:val="20"/>
              </w:rPr>
              <w:t>SCDCNT</w:t>
            </w:r>
          </w:p>
          <w:p w14:paraId="4CB15F8A" w14:textId="77777777" w:rsidR="0023331A" w:rsidRPr="00327690" w:rsidRDefault="0023331A" w:rsidP="00F1577F">
            <w:pPr>
              <w:pStyle w:val="TableDivHeading"/>
              <w:keepLines/>
              <w:widowControl/>
              <w:spacing w:before="0" w:after="0"/>
              <w:rPr>
                <w:rFonts w:ascii="Times New Roman" w:hAnsi="Times New Roman" w:cs="Times New Roman"/>
                <w:b/>
                <w:color w:val="000000" w:themeColor="text1"/>
                <w:sz w:val="20"/>
                <w:szCs w:val="20"/>
              </w:rPr>
            </w:pPr>
          </w:p>
        </w:tc>
        <w:tc>
          <w:tcPr>
            <w:tcW w:w="0" w:type="auto"/>
            <w:shd w:val="clear" w:color="auto" w:fill="auto"/>
          </w:tcPr>
          <w:p w14:paraId="4BAB0294"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Sickle-Cell indicator</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7A8ED29C" w14:textId="77777777" w:rsidR="0023331A" w:rsidRPr="00327690" w:rsidRDefault="0023331A" w:rsidP="00F1577F">
            <w:pPr>
              <w:pStyle w:val="TableDivHeading"/>
              <w:keepLines/>
              <w:widowControl/>
              <w:spacing w:before="0" w:after="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Number</w:t>
            </w:r>
          </w:p>
        </w:tc>
        <w:tc>
          <w:tcPr>
            <w:tcW w:w="0" w:type="auto"/>
            <w:shd w:val="clear" w:color="auto" w:fill="auto"/>
          </w:tcPr>
          <w:p w14:paraId="5432AB9F"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Program treats patients with a count of 1 or higher as having sickle cell disease. If sickle cell disease information is not available, set this value to blank or zero.</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36EEE3D4" w14:textId="77777777" w:rsidR="0023331A" w:rsidRPr="00327690" w:rsidRDefault="0023331A" w:rsidP="00F1577F">
            <w:pPr>
              <w:pStyle w:val="TableDivHeading"/>
              <w:keepLines/>
              <w:widowControl/>
              <w:spacing w:before="0" w:after="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2</w:t>
            </w:r>
          </w:p>
        </w:tc>
      </w:tr>
      <w:tr w:rsidR="0023331A" w:rsidRPr="00327690" w14:paraId="4C283549"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768B1DE4" w14:textId="77777777" w:rsidR="0023331A" w:rsidRPr="00327690" w:rsidRDefault="0023331A" w:rsidP="00F1577F">
            <w:pPr>
              <w:pStyle w:val="TableDivHeading"/>
              <w:keepLines/>
              <w:widowControl/>
              <w:spacing w:before="0" w:after="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PREGNANCY_FLAG</w:t>
            </w:r>
          </w:p>
        </w:tc>
        <w:tc>
          <w:tcPr>
            <w:tcW w:w="0" w:type="auto"/>
            <w:shd w:val="clear" w:color="auto" w:fill="auto"/>
          </w:tcPr>
          <w:p w14:paraId="5206A977"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Pregnancy flag</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4A01AF6" w14:textId="77777777" w:rsidR="0023331A" w:rsidRPr="00327690" w:rsidRDefault="0023331A" w:rsidP="00F1577F">
            <w:pPr>
              <w:pStyle w:val="TableDivHeading"/>
              <w:keepLines/>
              <w:widowControl/>
              <w:spacing w:before="0" w:after="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Number</w:t>
            </w:r>
          </w:p>
        </w:tc>
        <w:tc>
          <w:tcPr>
            <w:tcW w:w="0" w:type="auto"/>
            <w:shd w:val="clear" w:color="auto" w:fill="auto"/>
          </w:tcPr>
          <w:p w14:paraId="6D373C4F"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0/1</w:t>
            </w:r>
          </w:p>
          <w:p w14:paraId="7B11A6F2"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If pregnancy information is not available, set this value to zero or blank.</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6F3E82AE" w14:textId="77777777" w:rsidR="0023331A" w:rsidRPr="00327690" w:rsidRDefault="0023331A" w:rsidP="00F1577F">
            <w:pPr>
              <w:pStyle w:val="TableDivHeading"/>
              <w:keepLines/>
              <w:widowControl/>
              <w:spacing w:before="0" w:after="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1</w:t>
            </w:r>
          </w:p>
        </w:tc>
      </w:tr>
      <w:tr w:rsidR="0023331A" w:rsidRPr="00327690" w14:paraId="0679C112" w14:textId="77777777" w:rsidTr="00F1577F">
        <w:trPr>
          <w:cnfStyle w:val="100000000000" w:firstRow="1" w:lastRow="0" w:firstColumn="0" w:lastColumn="0" w:oddVBand="0" w:evenVBand="0" w:oddHBand="0" w:evenHBand="0" w:firstRowFirstColumn="0" w:firstRowLastColumn="0" w:lastRowFirstColumn="0" w:lastRowLastColumn="0"/>
          <w:cantSplit/>
          <w:trHeight w:val="20"/>
          <w:tblHeader/>
        </w:trPr>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3D9116E6" w14:textId="77777777" w:rsidR="0023331A" w:rsidRPr="00327690" w:rsidRDefault="0023331A" w:rsidP="00F1577F">
            <w:pPr>
              <w:pStyle w:val="TableDivHeading"/>
              <w:keepLines/>
              <w:widowControl/>
              <w:spacing w:before="0" w:after="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ZIP</w:t>
            </w:r>
          </w:p>
        </w:tc>
        <w:tc>
          <w:tcPr>
            <w:tcW w:w="0" w:type="auto"/>
            <w:shd w:val="clear" w:color="auto" w:fill="auto"/>
          </w:tcPr>
          <w:p w14:paraId="0228462E"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5-digit ZIP code</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5E191745" w14:textId="77777777" w:rsidR="0023331A" w:rsidRPr="00327690" w:rsidRDefault="0023331A" w:rsidP="00F1577F">
            <w:pPr>
              <w:pStyle w:val="TableDivHeading"/>
              <w:keepLines/>
              <w:widowControl/>
              <w:spacing w:before="0" w:after="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Character</w:t>
            </w:r>
          </w:p>
        </w:tc>
        <w:tc>
          <w:tcPr>
            <w:tcW w:w="0" w:type="auto"/>
            <w:shd w:val="clear" w:color="auto" w:fill="auto"/>
          </w:tcPr>
          <w:p w14:paraId="039E93A1" w14:textId="77777777" w:rsidR="0023331A" w:rsidRPr="00327690" w:rsidRDefault="0023331A" w:rsidP="00F1577F">
            <w:pPr>
              <w:pStyle w:val="TableDivHeading"/>
              <w:keepLines/>
              <w:widowControl/>
              <w:spacing w:before="0" w:after="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5-digit ZIP code. Required for county level records. Optional for ZCTA-3 level records.</w:t>
            </w:r>
          </w:p>
        </w:tc>
        <w:tc>
          <w:tcPr>
            <w:cnfStyle w:val="000010000000" w:firstRow="0" w:lastRow="0" w:firstColumn="0" w:lastColumn="0" w:oddVBand="1" w:evenVBand="0" w:oddHBand="0" w:evenHBand="0" w:firstRowFirstColumn="0" w:firstRowLastColumn="0" w:lastRowFirstColumn="0" w:lastRowLastColumn="0"/>
            <w:tcW w:w="0" w:type="auto"/>
            <w:shd w:val="clear" w:color="auto" w:fill="auto"/>
          </w:tcPr>
          <w:p w14:paraId="75923EA2" w14:textId="77777777" w:rsidR="0023331A" w:rsidRPr="00327690" w:rsidRDefault="0023331A" w:rsidP="00F1577F">
            <w:pPr>
              <w:pStyle w:val="TableDivHeading"/>
              <w:keepLines/>
              <w:widowControl/>
              <w:spacing w:before="0" w:after="0"/>
              <w:rPr>
                <w:rFonts w:ascii="Times New Roman" w:hAnsi="Times New Roman" w:cs="Times New Roman"/>
                <w:b/>
                <w:color w:val="000000" w:themeColor="text1"/>
                <w:sz w:val="20"/>
                <w:szCs w:val="20"/>
              </w:rPr>
            </w:pPr>
            <w:r w:rsidRPr="00327690">
              <w:rPr>
                <w:rFonts w:ascii="Times New Roman" w:hAnsi="Times New Roman" w:cs="Times New Roman"/>
                <w:color w:val="000000" w:themeColor="text1"/>
                <w:sz w:val="20"/>
                <w:szCs w:val="20"/>
              </w:rPr>
              <w:t>20814</w:t>
            </w:r>
          </w:p>
        </w:tc>
      </w:tr>
    </w:tbl>
    <w:p w14:paraId="78A408BE" w14:textId="246C6532" w:rsidR="005D560B" w:rsidRPr="00327690" w:rsidRDefault="005D560B" w:rsidP="00675AD6">
      <w:pPr>
        <w:pStyle w:val="BodyText"/>
      </w:pPr>
    </w:p>
    <w:p w14:paraId="47F05B9B" w14:textId="6E6AF352" w:rsidR="005D560B" w:rsidRPr="00327690" w:rsidRDefault="51FD1B7C" w:rsidP="00961754">
      <w:pPr>
        <w:pStyle w:val="Heading7"/>
      </w:pPr>
      <w:bookmarkStart w:id="709" w:name="_Toc79586708"/>
      <w:bookmarkStart w:id="710" w:name="_Toc79519478"/>
      <w:bookmarkEnd w:id="708"/>
      <w:r w:rsidRPr="00327690">
        <w:lastRenderedPageBreak/>
        <w:t xml:space="preserve">EHR </w:t>
      </w:r>
      <w:bookmarkEnd w:id="709"/>
      <w:r w:rsidR="5006157B" w:rsidRPr="00327690">
        <w:t xml:space="preserve">Results </w:t>
      </w:r>
      <w:r w:rsidR="103E0E99" w:rsidRPr="00327690">
        <w:t>File Layout</w:t>
      </w:r>
      <w:r w:rsidRPr="00327690">
        <w:t xml:space="preserve"> </w:t>
      </w:r>
      <w:bookmarkEnd w:id="710"/>
      <w:r w:rsidR="66FCC3C3" w:rsidRPr="00327690">
        <w:t xml:space="preserve">for </w:t>
      </w:r>
      <w:r w:rsidR="18BF29DC" w:rsidRPr="00327690">
        <w:t>GEO3</w:t>
      </w:r>
    </w:p>
    <w:p w14:paraId="6AF72970" w14:textId="75B73AB3" w:rsidR="005D560B" w:rsidRPr="00327690" w:rsidRDefault="00A27D59" w:rsidP="007D5286">
      <w:pPr>
        <w:pStyle w:val="Caption"/>
        <w:rPr>
          <w:sz w:val="32"/>
        </w:rPr>
      </w:pPr>
      <w:bookmarkStart w:id="711" w:name="_Toc85789277"/>
      <w:r w:rsidRPr="00327690">
        <w:t xml:space="preserve">Table </w:t>
      </w:r>
      <w:fldSimple w:instr=" SEQ Table \* ARABIC ">
        <w:r w:rsidR="00331CE3" w:rsidRPr="00327690">
          <w:rPr>
            <w:noProof/>
          </w:rPr>
          <w:t>31</w:t>
        </w:r>
      </w:fldSimple>
      <w:r w:rsidRPr="00327690">
        <w:t>. GEO3</w:t>
      </w:r>
      <w:bookmarkEnd w:id="7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738"/>
        <w:gridCol w:w="1408"/>
        <w:gridCol w:w="5204"/>
      </w:tblGrid>
      <w:tr w:rsidR="002D0DFB" w:rsidRPr="00327690" w14:paraId="10D35A8C" w14:textId="77777777" w:rsidTr="00961754">
        <w:trPr>
          <w:trHeight w:val="319"/>
        </w:trPr>
        <w:tc>
          <w:tcPr>
            <w:tcW w:w="1464" w:type="pct"/>
            <w:shd w:val="clear" w:color="auto" w:fill="1F497D"/>
          </w:tcPr>
          <w:p w14:paraId="1A323E08" w14:textId="77777777" w:rsidR="002D0DFB" w:rsidRPr="00327690" w:rsidRDefault="002D0DFB" w:rsidP="005C45DF">
            <w:pPr>
              <w:pStyle w:val="AppHeading3"/>
              <w:spacing w:before="0" w:after="0"/>
              <w:rPr>
                <w:rFonts w:ascii="Times New Roman" w:eastAsia="Calibri" w:hAnsi="Times New Roman"/>
                <w:b w:val="0"/>
                <w:color w:val="FFFFFF" w:themeColor="background1"/>
                <w:sz w:val="20"/>
              </w:rPr>
            </w:pPr>
            <w:r w:rsidRPr="00327690">
              <w:rPr>
                <w:rFonts w:ascii="Times New Roman" w:eastAsia="Calibri" w:hAnsi="Times New Roman"/>
                <w:color w:val="FFFFFF" w:themeColor="background1"/>
                <w:sz w:val="20"/>
              </w:rPr>
              <w:t>Variable Name</w:t>
            </w:r>
          </w:p>
        </w:tc>
        <w:tc>
          <w:tcPr>
            <w:tcW w:w="753" w:type="pct"/>
            <w:shd w:val="clear" w:color="auto" w:fill="1F497D"/>
          </w:tcPr>
          <w:p w14:paraId="14827839" w14:textId="77777777" w:rsidR="002D0DFB" w:rsidRPr="00327690" w:rsidRDefault="002D0DFB" w:rsidP="005C45DF">
            <w:pPr>
              <w:pStyle w:val="AppHeading3"/>
              <w:spacing w:before="0" w:after="0"/>
              <w:rPr>
                <w:rFonts w:ascii="Times New Roman" w:eastAsia="Calibri" w:hAnsi="Times New Roman"/>
                <w:b w:val="0"/>
                <w:color w:val="FFFFFF" w:themeColor="background1"/>
                <w:sz w:val="20"/>
              </w:rPr>
            </w:pPr>
            <w:r w:rsidRPr="00327690">
              <w:rPr>
                <w:rFonts w:ascii="Times New Roman" w:eastAsia="Calibri" w:hAnsi="Times New Roman"/>
                <w:color w:val="FFFFFF" w:themeColor="background1"/>
                <w:sz w:val="20"/>
              </w:rPr>
              <w:t>Format</w:t>
            </w:r>
          </w:p>
        </w:tc>
        <w:tc>
          <w:tcPr>
            <w:tcW w:w="2783" w:type="pct"/>
            <w:shd w:val="clear" w:color="auto" w:fill="1F497D"/>
          </w:tcPr>
          <w:p w14:paraId="6C4AE8D6" w14:textId="77777777" w:rsidR="002D0DFB" w:rsidRPr="00327690" w:rsidRDefault="002D0DFB" w:rsidP="005C45DF">
            <w:pPr>
              <w:pStyle w:val="AppHeading3"/>
              <w:spacing w:before="0" w:after="0"/>
              <w:rPr>
                <w:rFonts w:ascii="Times New Roman" w:eastAsia="Calibri" w:hAnsi="Times New Roman"/>
                <w:b w:val="0"/>
                <w:color w:val="FFFFFF" w:themeColor="background1"/>
                <w:sz w:val="20"/>
              </w:rPr>
            </w:pPr>
            <w:r w:rsidRPr="00327690">
              <w:rPr>
                <w:rFonts w:ascii="Times New Roman" w:eastAsia="Calibri" w:hAnsi="Times New Roman"/>
                <w:color w:val="FFFFFF" w:themeColor="background1"/>
                <w:sz w:val="20"/>
              </w:rPr>
              <w:t>Example</w:t>
            </w:r>
          </w:p>
        </w:tc>
      </w:tr>
      <w:tr w:rsidR="002D0DFB" w:rsidRPr="00327690" w14:paraId="05A4266D" w14:textId="77777777" w:rsidTr="00246C34">
        <w:trPr>
          <w:trHeight w:val="319"/>
        </w:trPr>
        <w:tc>
          <w:tcPr>
            <w:tcW w:w="1464" w:type="pct"/>
          </w:tcPr>
          <w:p w14:paraId="174569A1"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SUBJID</w:t>
            </w:r>
          </w:p>
        </w:tc>
        <w:tc>
          <w:tcPr>
            <w:tcW w:w="753" w:type="pct"/>
          </w:tcPr>
          <w:p w14:paraId="5CF204E0"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4BB1F8D7"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 xml:space="preserve">12345626 </w:t>
            </w:r>
          </w:p>
        </w:tc>
      </w:tr>
      <w:tr w:rsidR="002D0DFB" w:rsidRPr="00327690" w14:paraId="77F360EC" w14:textId="77777777" w:rsidTr="00246C34">
        <w:trPr>
          <w:trHeight w:val="319"/>
        </w:trPr>
        <w:tc>
          <w:tcPr>
            <w:tcW w:w="1464" w:type="pct"/>
          </w:tcPr>
          <w:p w14:paraId="0562E0AB" w14:textId="6EF13845" w:rsidR="002D0DFB" w:rsidRPr="00327690" w:rsidRDefault="002D0DFB" w:rsidP="005C45DF">
            <w:pPr>
              <w:pStyle w:val="AppHeading3"/>
              <w:spacing w:before="0" w:after="0"/>
              <w:rPr>
                <w:rFonts w:ascii="Times New Roman" w:hAnsi="Times New Roman"/>
                <w:b w:val="0"/>
                <w:sz w:val="20"/>
              </w:rPr>
            </w:pPr>
            <w:proofErr w:type="spellStart"/>
            <w:r w:rsidRPr="00327690">
              <w:rPr>
                <w:rFonts w:ascii="Times New Roman" w:hAnsi="Times New Roman"/>
                <w:b w:val="0"/>
                <w:sz w:val="20"/>
              </w:rPr>
              <w:t>Age</w:t>
            </w:r>
            <w:r w:rsidR="00CD0D57" w:rsidRPr="00327690">
              <w:rPr>
                <w:rFonts w:ascii="Times New Roman" w:hAnsi="Times New Roman"/>
                <w:b w:val="0"/>
                <w:sz w:val="20"/>
              </w:rPr>
              <w:t>yr</w:t>
            </w:r>
            <w:proofErr w:type="spellEnd"/>
          </w:p>
        </w:tc>
        <w:tc>
          <w:tcPr>
            <w:tcW w:w="753" w:type="pct"/>
          </w:tcPr>
          <w:p w14:paraId="3D51B505"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029A63CD"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16</w:t>
            </w:r>
          </w:p>
        </w:tc>
      </w:tr>
      <w:tr w:rsidR="002D0DFB" w:rsidRPr="00327690" w14:paraId="2632218F" w14:textId="77777777" w:rsidTr="00246C34">
        <w:trPr>
          <w:trHeight w:val="319"/>
        </w:trPr>
        <w:tc>
          <w:tcPr>
            <w:tcW w:w="1464" w:type="pct"/>
          </w:tcPr>
          <w:p w14:paraId="4EDA3971"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AGE_CATEGORIES</w:t>
            </w:r>
          </w:p>
        </w:tc>
        <w:tc>
          <w:tcPr>
            <w:tcW w:w="753" w:type="pct"/>
          </w:tcPr>
          <w:p w14:paraId="24DA90A0"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6FEB052A" w14:textId="37089891"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 xml:space="preserve">15 </w:t>
            </w:r>
            <w:r w:rsidR="002F54D1" w:rsidRPr="00327690">
              <w:rPr>
                <w:rFonts w:ascii="Times New Roman" w:hAnsi="Times New Roman"/>
                <w:b w:val="0"/>
                <w:sz w:val="20"/>
              </w:rPr>
              <w:t>–</w:t>
            </w:r>
            <w:r w:rsidRPr="00327690">
              <w:rPr>
                <w:rFonts w:ascii="Times New Roman" w:hAnsi="Times New Roman"/>
                <w:b w:val="0"/>
                <w:sz w:val="20"/>
              </w:rPr>
              <w:t xml:space="preserve"> 17</w:t>
            </w:r>
          </w:p>
        </w:tc>
      </w:tr>
      <w:tr w:rsidR="002D0DFB" w:rsidRPr="00327690" w14:paraId="6143E645" w14:textId="77777777" w:rsidTr="00246C34">
        <w:trPr>
          <w:trHeight w:val="319"/>
        </w:trPr>
        <w:tc>
          <w:tcPr>
            <w:tcW w:w="1464" w:type="pct"/>
          </w:tcPr>
          <w:p w14:paraId="01F9E09A"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WTCAT</w:t>
            </w:r>
          </w:p>
        </w:tc>
        <w:tc>
          <w:tcPr>
            <w:tcW w:w="753" w:type="pct"/>
          </w:tcPr>
          <w:p w14:paraId="6A2A2DDD"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6F2E60C9"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2) Healthy Weight (5th to &lt;85th percentile)</w:t>
            </w:r>
          </w:p>
        </w:tc>
      </w:tr>
      <w:tr w:rsidR="002A35DC" w:rsidRPr="00327690" w14:paraId="576E9F80" w14:textId="77777777" w:rsidTr="00246C34">
        <w:trPr>
          <w:trHeight w:val="319"/>
        </w:trPr>
        <w:tc>
          <w:tcPr>
            <w:tcW w:w="1464" w:type="pct"/>
          </w:tcPr>
          <w:p w14:paraId="6CFD157E" w14:textId="001CED03" w:rsidR="002A35DC" w:rsidRPr="00327690" w:rsidRDefault="002A35DC" w:rsidP="005C45DF">
            <w:pPr>
              <w:pStyle w:val="AppHeading3"/>
              <w:spacing w:before="0" w:after="0"/>
              <w:rPr>
                <w:rFonts w:ascii="Times New Roman" w:hAnsi="Times New Roman"/>
                <w:b w:val="0"/>
                <w:sz w:val="20"/>
              </w:rPr>
            </w:pPr>
            <w:r w:rsidRPr="00327690">
              <w:rPr>
                <w:rFonts w:ascii="Times New Roman" w:hAnsi="Times New Roman"/>
                <w:b w:val="0"/>
                <w:sz w:val="20"/>
              </w:rPr>
              <w:t>STATE_ALPHA</w:t>
            </w:r>
          </w:p>
        </w:tc>
        <w:tc>
          <w:tcPr>
            <w:tcW w:w="753" w:type="pct"/>
          </w:tcPr>
          <w:p w14:paraId="442E8406" w14:textId="1FC84657" w:rsidR="002A35DC" w:rsidRPr="00327690" w:rsidRDefault="002A35DC"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478BC0C2" w14:textId="6B2818AD" w:rsidR="002A35DC" w:rsidRPr="00327690" w:rsidRDefault="002A35DC" w:rsidP="005C45DF">
            <w:pPr>
              <w:pStyle w:val="AppHeading3"/>
              <w:spacing w:before="0" w:after="0"/>
              <w:rPr>
                <w:rFonts w:ascii="Times New Roman" w:hAnsi="Times New Roman"/>
                <w:b w:val="0"/>
                <w:sz w:val="20"/>
              </w:rPr>
            </w:pPr>
            <w:r w:rsidRPr="00327690">
              <w:rPr>
                <w:rFonts w:ascii="Times New Roman" w:hAnsi="Times New Roman"/>
                <w:b w:val="0"/>
                <w:sz w:val="20"/>
              </w:rPr>
              <w:t>MI</w:t>
            </w:r>
          </w:p>
        </w:tc>
      </w:tr>
      <w:tr w:rsidR="002D0DFB" w:rsidRPr="00327690" w14:paraId="278815D7" w14:textId="77777777" w:rsidTr="00246C34">
        <w:trPr>
          <w:trHeight w:val="319"/>
        </w:trPr>
        <w:tc>
          <w:tcPr>
            <w:tcW w:w="1464" w:type="pct"/>
          </w:tcPr>
          <w:p w14:paraId="04E5CA99"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STATE_FIPS</w:t>
            </w:r>
          </w:p>
        </w:tc>
        <w:tc>
          <w:tcPr>
            <w:tcW w:w="753" w:type="pct"/>
          </w:tcPr>
          <w:p w14:paraId="7E9A07C6"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76293FF8"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48</w:t>
            </w:r>
          </w:p>
        </w:tc>
      </w:tr>
      <w:tr w:rsidR="00CD0D57" w:rsidRPr="00327690" w14:paraId="502FC132" w14:textId="77777777" w:rsidTr="00246C34">
        <w:trPr>
          <w:trHeight w:val="319"/>
        </w:trPr>
        <w:tc>
          <w:tcPr>
            <w:tcW w:w="1464" w:type="pct"/>
          </w:tcPr>
          <w:p w14:paraId="3FDE206C" w14:textId="4C27F5A4"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ZIP</w:t>
            </w:r>
          </w:p>
        </w:tc>
        <w:tc>
          <w:tcPr>
            <w:tcW w:w="753" w:type="pct"/>
          </w:tcPr>
          <w:p w14:paraId="478EA2A1" w14:textId="24FA5C9E"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4601DAB2" w14:textId="7A07AE52"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20184</w:t>
            </w:r>
          </w:p>
        </w:tc>
      </w:tr>
      <w:tr w:rsidR="002D0DFB" w:rsidRPr="00327690" w14:paraId="0A2CF604" w14:textId="77777777" w:rsidTr="00246C34">
        <w:trPr>
          <w:trHeight w:val="319"/>
        </w:trPr>
        <w:tc>
          <w:tcPr>
            <w:tcW w:w="1464" w:type="pct"/>
          </w:tcPr>
          <w:p w14:paraId="2ABA9F9D" w14:textId="26773855" w:rsidR="002D0DFB" w:rsidRPr="00327690" w:rsidRDefault="002F54D1" w:rsidP="005C45DF">
            <w:pPr>
              <w:pStyle w:val="AppHeading3"/>
              <w:spacing w:before="0" w:after="0"/>
              <w:rPr>
                <w:rFonts w:ascii="Times New Roman" w:hAnsi="Times New Roman"/>
                <w:b w:val="0"/>
                <w:sz w:val="20"/>
              </w:rPr>
            </w:pPr>
            <w:r w:rsidRPr="00327690">
              <w:rPr>
                <w:rFonts w:ascii="Times New Roman" w:hAnsi="Times New Roman"/>
                <w:b w:val="0"/>
                <w:sz w:val="20"/>
              </w:rPr>
              <w:t>GEO3</w:t>
            </w:r>
          </w:p>
        </w:tc>
        <w:tc>
          <w:tcPr>
            <w:tcW w:w="753" w:type="pct"/>
          </w:tcPr>
          <w:p w14:paraId="548A20F3"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521EFF17" w14:textId="77777777" w:rsidR="002D0DFB" w:rsidRPr="00327690" w:rsidRDefault="00D8003E" w:rsidP="005C45DF">
            <w:pPr>
              <w:pStyle w:val="AppHeading3"/>
              <w:spacing w:before="0" w:after="0"/>
              <w:rPr>
                <w:rFonts w:ascii="Times New Roman" w:hAnsi="Times New Roman"/>
                <w:b w:val="0"/>
                <w:sz w:val="20"/>
              </w:rPr>
            </w:pPr>
            <w:r w:rsidRPr="00327690">
              <w:rPr>
                <w:rFonts w:ascii="Times New Roman" w:hAnsi="Times New Roman"/>
                <w:b w:val="0"/>
                <w:sz w:val="20"/>
              </w:rPr>
              <w:t>100</w:t>
            </w:r>
          </w:p>
        </w:tc>
      </w:tr>
      <w:tr w:rsidR="002D0DFB" w:rsidRPr="00327690" w14:paraId="0DAD431A" w14:textId="77777777" w:rsidTr="00246C34">
        <w:trPr>
          <w:trHeight w:val="319"/>
        </w:trPr>
        <w:tc>
          <w:tcPr>
            <w:tcW w:w="1464" w:type="pct"/>
          </w:tcPr>
          <w:p w14:paraId="79E6B710"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Geography</w:t>
            </w:r>
          </w:p>
        </w:tc>
        <w:tc>
          <w:tcPr>
            <w:tcW w:w="753" w:type="pct"/>
          </w:tcPr>
          <w:p w14:paraId="2309E92F" w14:textId="77777777" w:rsidR="002D0DFB" w:rsidRPr="00327690" w:rsidRDefault="002D0DFB" w:rsidP="005C45DF">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4E437A07" w14:textId="77777777" w:rsidR="002D0DFB" w:rsidRPr="00327690" w:rsidRDefault="00D8003E" w:rsidP="005C45DF">
            <w:pPr>
              <w:pStyle w:val="AppHeading3"/>
              <w:spacing w:before="0" w:after="0"/>
              <w:rPr>
                <w:rFonts w:ascii="Times New Roman" w:hAnsi="Times New Roman"/>
                <w:b w:val="0"/>
                <w:sz w:val="20"/>
              </w:rPr>
            </w:pPr>
            <w:r w:rsidRPr="00327690">
              <w:rPr>
                <w:rFonts w:ascii="Times New Roman" w:hAnsi="Times New Roman"/>
                <w:b w:val="0"/>
                <w:sz w:val="20"/>
              </w:rPr>
              <w:t>48100</w:t>
            </w:r>
          </w:p>
        </w:tc>
      </w:tr>
      <w:tr w:rsidR="00CD0D57" w:rsidRPr="00327690" w14:paraId="553ED294" w14:textId="77777777" w:rsidTr="00246C34">
        <w:trPr>
          <w:trHeight w:val="319"/>
        </w:trPr>
        <w:tc>
          <w:tcPr>
            <w:tcW w:w="1464" w:type="pct"/>
          </w:tcPr>
          <w:p w14:paraId="4C6E6568" w14:textId="6C3D0F86"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DIABETES SPECTRUM</w:t>
            </w:r>
          </w:p>
        </w:tc>
        <w:tc>
          <w:tcPr>
            <w:tcW w:w="753" w:type="pct"/>
          </w:tcPr>
          <w:p w14:paraId="423511A3" w14:textId="60E9C203"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08F25F4D" w14:textId="02C4DE89" w:rsidR="00CD0D57" w:rsidRPr="00327690" w:rsidRDefault="00CD0D57" w:rsidP="005C45DF">
            <w:pPr>
              <w:pStyle w:val="AppHeading3"/>
              <w:spacing w:before="0" w:after="0"/>
              <w:rPr>
                <w:rFonts w:ascii="Times New Roman" w:hAnsi="Times New Roman"/>
                <w:b w:val="0"/>
                <w:sz w:val="20"/>
              </w:rPr>
            </w:pPr>
            <w:r w:rsidRPr="00327690">
              <w:rPr>
                <w:rFonts w:ascii="Times New Roman" w:hAnsi="Times New Roman"/>
                <w:b w:val="0"/>
                <w:sz w:val="20"/>
              </w:rPr>
              <w:t>1</w:t>
            </w:r>
          </w:p>
        </w:tc>
      </w:tr>
      <w:tr w:rsidR="00CD0D57" w:rsidRPr="00327690" w14:paraId="7B325E55" w14:textId="77777777" w:rsidTr="00246C34">
        <w:trPr>
          <w:trHeight w:val="319"/>
        </w:trPr>
        <w:tc>
          <w:tcPr>
            <w:tcW w:w="1464" w:type="pct"/>
          </w:tcPr>
          <w:p w14:paraId="7FCFFC27" w14:textId="55820CA6"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SCDCNT</w:t>
            </w:r>
          </w:p>
        </w:tc>
        <w:tc>
          <w:tcPr>
            <w:tcW w:w="753" w:type="pct"/>
          </w:tcPr>
          <w:p w14:paraId="6909645E" w14:textId="792C2B7F"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285C6243" w14:textId="2E8DAD42"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0</w:t>
            </w:r>
          </w:p>
        </w:tc>
      </w:tr>
      <w:tr w:rsidR="00CD0D57" w:rsidRPr="00327690" w14:paraId="4ECAEB3B" w14:textId="77777777" w:rsidTr="00246C34">
        <w:trPr>
          <w:trHeight w:val="319"/>
        </w:trPr>
        <w:tc>
          <w:tcPr>
            <w:tcW w:w="1464" w:type="pct"/>
          </w:tcPr>
          <w:p w14:paraId="4BE948E2" w14:textId="0C6F0D31"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PREGNANCY_FLAG</w:t>
            </w:r>
          </w:p>
        </w:tc>
        <w:tc>
          <w:tcPr>
            <w:tcW w:w="753" w:type="pct"/>
          </w:tcPr>
          <w:p w14:paraId="4F9DD2D4" w14:textId="2FDFBB34"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74ADE8DA" w14:textId="351D862B"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1</w:t>
            </w:r>
          </w:p>
        </w:tc>
      </w:tr>
      <w:tr w:rsidR="00CD0D57" w:rsidRPr="00327690" w14:paraId="1D871279" w14:textId="77777777" w:rsidTr="00246C34">
        <w:trPr>
          <w:trHeight w:val="319"/>
        </w:trPr>
        <w:tc>
          <w:tcPr>
            <w:tcW w:w="1464" w:type="pct"/>
          </w:tcPr>
          <w:p w14:paraId="4AF3E6C8"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Race</w:t>
            </w:r>
          </w:p>
        </w:tc>
        <w:tc>
          <w:tcPr>
            <w:tcW w:w="753" w:type="pct"/>
          </w:tcPr>
          <w:p w14:paraId="09E95230"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5702B282"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Black</w:t>
            </w:r>
          </w:p>
        </w:tc>
      </w:tr>
      <w:tr w:rsidR="00CD0D57" w:rsidRPr="00327690" w14:paraId="43844726" w14:textId="77777777" w:rsidTr="00246C34">
        <w:trPr>
          <w:trHeight w:val="319"/>
        </w:trPr>
        <w:tc>
          <w:tcPr>
            <w:tcW w:w="1464" w:type="pct"/>
          </w:tcPr>
          <w:p w14:paraId="61DC7F5A"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Sex</w:t>
            </w:r>
          </w:p>
        </w:tc>
        <w:tc>
          <w:tcPr>
            <w:tcW w:w="753" w:type="pct"/>
          </w:tcPr>
          <w:p w14:paraId="630E7FE7"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3E4DA373"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Female</w:t>
            </w:r>
          </w:p>
        </w:tc>
      </w:tr>
      <w:tr w:rsidR="00CD0D57" w:rsidRPr="00327690" w14:paraId="490D03C1" w14:textId="77777777" w:rsidTr="00246C34">
        <w:trPr>
          <w:trHeight w:val="319"/>
        </w:trPr>
        <w:tc>
          <w:tcPr>
            <w:tcW w:w="1464" w:type="pct"/>
          </w:tcPr>
          <w:p w14:paraId="44AA4483"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Year</w:t>
            </w:r>
          </w:p>
        </w:tc>
        <w:tc>
          <w:tcPr>
            <w:tcW w:w="753" w:type="pct"/>
          </w:tcPr>
          <w:p w14:paraId="531328E9"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21154BE3"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2018</w:t>
            </w:r>
          </w:p>
        </w:tc>
      </w:tr>
      <w:tr w:rsidR="00CD0D57" w:rsidRPr="00327690" w14:paraId="24FC89D4" w14:textId="77777777" w:rsidTr="00246C34">
        <w:trPr>
          <w:trHeight w:val="319"/>
        </w:trPr>
        <w:tc>
          <w:tcPr>
            <w:tcW w:w="1464" w:type="pct"/>
          </w:tcPr>
          <w:p w14:paraId="68D23F44"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SCD</w:t>
            </w:r>
          </w:p>
        </w:tc>
        <w:tc>
          <w:tcPr>
            <w:tcW w:w="753" w:type="pct"/>
          </w:tcPr>
          <w:p w14:paraId="64D20FEF"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69BA23CE"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0</w:t>
            </w:r>
          </w:p>
        </w:tc>
      </w:tr>
      <w:tr w:rsidR="00CD0D57" w:rsidRPr="00327690" w14:paraId="70BFB1B7" w14:textId="77777777" w:rsidTr="00246C34">
        <w:trPr>
          <w:trHeight w:val="319"/>
        </w:trPr>
        <w:tc>
          <w:tcPr>
            <w:tcW w:w="1464" w:type="pct"/>
          </w:tcPr>
          <w:p w14:paraId="07404463" w14:textId="77777777" w:rsidR="00CD0D57" w:rsidRPr="00327690" w:rsidRDefault="00CD0D57" w:rsidP="00CD0D57">
            <w:pPr>
              <w:pStyle w:val="AppHeading3"/>
              <w:spacing w:before="0" w:after="0"/>
              <w:rPr>
                <w:rFonts w:ascii="Times New Roman" w:hAnsi="Times New Roman"/>
                <w:b w:val="0"/>
                <w:sz w:val="20"/>
              </w:rPr>
            </w:pPr>
            <w:proofErr w:type="spellStart"/>
            <w:r w:rsidRPr="00327690">
              <w:rPr>
                <w:rFonts w:ascii="Times New Roman" w:hAnsi="Times New Roman"/>
                <w:b w:val="0"/>
                <w:sz w:val="20"/>
              </w:rPr>
              <w:t>Imputed_Race</w:t>
            </w:r>
            <w:proofErr w:type="spellEnd"/>
          </w:p>
        </w:tc>
        <w:tc>
          <w:tcPr>
            <w:tcW w:w="753" w:type="pct"/>
          </w:tcPr>
          <w:p w14:paraId="478C508C"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Character</w:t>
            </w:r>
          </w:p>
        </w:tc>
        <w:tc>
          <w:tcPr>
            <w:tcW w:w="2783" w:type="pct"/>
          </w:tcPr>
          <w:p w14:paraId="6CFAE8BE"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Black</w:t>
            </w:r>
          </w:p>
        </w:tc>
      </w:tr>
      <w:tr w:rsidR="00CD0D57" w:rsidRPr="00327690" w14:paraId="18D0A646" w14:textId="77777777" w:rsidTr="00246C34">
        <w:trPr>
          <w:trHeight w:val="319"/>
        </w:trPr>
        <w:tc>
          <w:tcPr>
            <w:tcW w:w="1464" w:type="pct"/>
          </w:tcPr>
          <w:p w14:paraId="05119A84" w14:textId="77777777" w:rsidR="00CD0D57" w:rsidRPr="00327690" w:rsidRDefault="00CD0D57" w:rsidP="00CD0D57">
            <w:pPr>
              <w:pStyle w:val="AppHeading3"/>
              <w:spacing w:before="0" w:after="0"/>
              <w:rPr>
                <w:rFonts w:ascii="Times New Roman" w:hAnsi="Times New Roman"/>
                <w:b w:val="0"/>
                <w:sz w:val="20"/>
              </w:rPr>
            </w:pPr>
            <w:proofErr w:type="spellStart"/>
            <w:r w:rsidRPr="00327690">
              <w:rPr>
                <w:rFonts w:ascii="Times New Roman" w:hAnsi="Times New Roman"/>
                <w:b w:val="0"/>
                <w:sz w:val="20"/>
              </w:rPr>
              <w:t>Race_Imputed</w:t>
            </w:r>
            <w:proofErr w:type="spellEnd"/>
          </w:p>
          <w:p w14:paraId="0F617620" w14:textId="77777777" w:rsidR="00CD0D57" w:rsidRPr="00327690" w:rsidRDefault="00CD0D57" w:rsidP="00CD0D57">
            <w:pPr>
              <w:pStyle w:val="AppHeading3"/>
              <w:spacing w:before="0" w:after="0"/>
              <w:rPr>
                <w:rFonts w:ascii="Times New Roman" w:hAnsi="Times New Roman"/>
                <w:b w:val="0"/>
                <w:sz w:val="20"/>
              </w:rPr>
            </w:pPr>
          </w:p>
        </w:tc>
        <w:tc>
          <w:tcPr>
            <w:tcW w:w="753" w:type="pct"/>
          </w:tcPr>
          <w:p w14:paraId="28FD57A2"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Number</w:t>
            </w:r>
          </w:p>
        </w:tc>
        <w:tc>
          <w:tcPr>
            <w:tcW w:w="2783" w:type="pct"/>
          </w:tcPr>
          <w:p w14:paraId="1A17A990" w14:textId="77777777" w:rsidR="00CD0D57" w:rsidRPr="00327690" w:rsidRDefault="00CD0D57" w:rsidP="00CD0D57">
            <w:pPr>
              <w:pStyle w:val="AppHeading3"/>
              <w:spacing w:before="0" w:after="0"/>
              <w:rPr>
                <w:rFonts w:ascii="Times New Roman" w:hAnsi="Times New Roman"/>
                <w:b w:val="0"/>
                <w:sz w:val="20"/>
              </w:rPr>
            </w:pPr>
            <w:r w:rsidRPr="00327690">
              <w:rPr>
                <w:rFonts w:ascii="Times New Roman" w:hAnsi="Times New Roman"/>
                <w:b w:val="0"/>
                <w:sz w:val="20"/>
              </w:rPr>
              <w:t>0</w:t>
            </w:r>
          </w:p>
        </w:tc>
      </w:tr>
    </w:tbl>
    <w:p w14:paraId="6EED62B1" w14:textId="6E8051EA" w:rsidR="00BB0273" w:rsidRPr="00327690" w:rsidRDefault="00BB0273" w:rsidP="005D560B">
      <w:pPr>
        <w:spacing w:before="120" w:after="120"/>
        <w:jc w:val="left"/>
        <w:rPr>
          <w:strike/>
        </w:rPr>
      </w:pPr>
    </w:p>
    <w:p w14:paraId="0B2DCF3C" w14:textId="77777777" w:rsidR="00BB0273" w:rsidRPr="00327690" w:rsidRDefault="00BB0273" w:rsidP="00961754">
      <w:pPr>
        <w:pStyle w:val="Heading6"/>
        <w:rPr>
          <w:strike/>
        </w:rPr>
        <w:sectPr w:rsidR="00BB0273" w:rsidRPr="00327690" w:rsidSect="00FE6292">
          <w:headerReference w:type="even" r:id="rId36"/>
          <w:headerReference w:type="default" r:id="rId37"/>
          <w:headerReference w:type="first" r:id="rId38"/>
          <w:pgSz w:w="12240" w:h="15840" w:code="1"/>
          <w:pgMar w:top="1440" w:right="1440" w:bottom="1440" w:left="1440" w:header="432" w:footer="432" w:gutter="0"/>
          <w:cols w:space="720"/>
          <w:docGrid w:linePitch="360"/>
        </w:sectPr>
      </w:pPr>
    </w:p>
    <w:p w14:paraId="23F01D82" w14:textId="416FD1DE" w:rsidR="005D560B" w:rsidRPr="00327690" w:rsidRDefault="00E2369C" w:rsidP="00961754">
      <w:pPr>
        <w:pStyle w:val="Heading6"/>
      </w:pPr>
      <w:bookmarkStart w:id="712" w:name="_Toc79586711"/>
      <w:bookmarkStart w:id="713" w:name="_Toc86246331"/>
      <w:r w:rsidRPr="00327690">
        <w:lastRenderedPageBreak/>
        <w:t>CODI-APQ</w:t>
      </w:r>
      <w:r w:rsidR="13B36D33" w:rsidRPr="00327690">
        <w:t>-</w:t>
      </w:r>
      <w:r w:rsidR="6D03A071" w:rsidRPr="00327690">
        <w:t xml:space="preserve">GEO3 </w:t>
      </w:r>
      <w:r w:rsidR="13B36D33" w:rsidRPr="00327690">
        <w:t>E</w:t>
      </w:r>
      <w:r w:rsidR="5B71F79E" w:rsidRPr="00327690">
        <w:t>xample</w:t>
      </w:r>
      <w:r w:rsidR="51FD1B7C" w:rsidRPr="00327690">
        <w:t xml:space="preserve"> SAS </w:t>
      </w:r>
      <w:r w:rsidR="13B36D33" w:rsidRPr="00327690">
        <w:t>P</w:t>
      </w:r>
      <w:r w:rsidR="51FD1B7C" w:rsidRPr="00327690">
        <w:t>rograms</w:t>
      </w:r>
      <w:bookmarkEnd w:id="712"/>
      <w:bookmarkEnd w:id="713"/>
    </w:p>
    <w:p w14:paraId="4DA8CBC8" w14:textId="33D0AFF4" w:rsidR="005D560B" w:rsidRPr="00327690" w:rsidRDefault="00AC0EDF" w:rsidP="00961754">
      <w:pPr>
        <w:pStyle w:val="Heading7"/>
      </w:pPr>
      <w:bookmarkStart w:id="714" w:name="_Toc79586712"/>
      <w:r w:rsidRPr="00327690">
        <w:t xml:space="preserve">Data Inputs and </w:t>
      </w:r>
      <w:r w:rsidR="005D560B" w:rsidRPr="00327690">
        <w:t xml:space="preserve">Link </w:t>
      </w:r>
      <w:r w:rsidR="0019465C" w:rsidRPr="00327690">
        <w:t>P</w:t>
      </w:r>
      <w:r w:rsidR="005D560B" w:rsidRPr="00327690">
        <w:t xml:space="preserve">opulation </w:t>
      </w:r>
      <w:r w:rsidR="0019465C" w:rsidRPr="00327690">
        <w:t>D</w:t>
      </w:r>
      <w:r w:rsidR="005D560B" w:rsidRPr="00327690">
        <w:t>ata (</w:t>
      </w:r>
      <w:r w:rsidR="0019465C" w:rsidRPr="00327690">
        <w:t>P</w:t>
      </w:r>
      <w:r w:rsidR="005D560B" w:rsidRPr="00327690">
        <w:t xml:space="preserve">re-processing) </w:t>
      </w:r>
      <w:proofErr w:type="spellStart"/>
      <w:r w:rsidR="005D560B" w:rsidRPr="00327690">
        <w:t>Quickstart</w:t>
      </w:r>
      <w:proofErr w:type="spellEnd"/>
      <w:r w:rsidR="005D560B" w:rsidRPr="00327690">
        <w:t xml:space="preserve"> with </w:t>
      </w:r>
      <w:r w:rsidR="002A35DC" w:rsidRPr="00327690">
        <w:t xml:space="preserve">GEO3 </w:t>
      </w:r>
      <w:r w:rsidR="0019465C" w:rsidRPr="00327690">
        <w:t>D</w:t>
      </w:r>
      <w:r w:rsidR="005D560B" w:rsidRPr="00327690">
        <w:t>ata</w:t>
      </w:r>
      <w:bookmarkEnd w:id="714"/>
    </w:p>
    <w:p w14:paraId="5F9EA367" w14:textId="6A728F95" w:rsidR="005D560B" w:rsidRPr="00327690" w:rsidRDefault="005D560B" w:rsidP="005D560B">
      <w:pPr>
        <w:spacing w:before="120" w:after="120"/>
        <w:jc w:val="left"/>
      </w:pPr>
      <w:r w:rsidRPr="00327690">
        <w:t xml:space="preserve">Appendix </w:t>
      </w:r>
      <w:r w:rsidR="00404E12" w:rsidRPr="00327690">
        <w:t>D.1</w:t>
      </w:r>
      <w:r w:rsidR="0019465C" w:rsidRPr="00327690">
        <w:t xml:space="preserve"> </w:t>
      </w:r>
      <w:r w:rsidRPr="00327690">
        <w:t xml:space="preserve">includes </w:t>
      </w:r>
      <w:r w:rsidR="00BE0673" w:rsidRPr="00327690">
        <w:t xml:space="preserve">a program </w:t>
      </w:r>
      <w:r w:rsidRPr="00327690">
        <w:t xml:space="preserve">to generate a pre-processed file using the </w:t>
      </w:r>
      <w:proofErr w:type="spellStart"/>
      <w:r w:rsidRPr="00327690">
        <w:t>Quickstart</w:t>
      </w:r>
      <w:proofErr w:type="spellEnd"/>
      <w:r w:rsidRPr="00327690">
        <w:t xml:space="preserve"> pre-processing program. This example uses COUNTY data.</w:t>
      </w:r>
    </w:p>
    <w:p w14:paraId="63EF87E6" w14:textId="06599442" w:rsidR="005D560B" w:rsidRPr="00327690" w:rsidRDefault="005D560B" w:rsidP="005D560B">
      <w:pPr>
        <w:spacing w:before="120" w:after="120"/>
        <w:jc w:val="left"/>
      </w:pPr>
      <w:r w:rsidRPr="00327690">
        <w:t>Text highlighted in yellow has been reviewed and approved or reviewed and edited from its original values. The program uses the data inputs: ACS_COUNTY, EHR_COUNTY.</w:t>
      </w:r>
      <w:r w:rsidR="0067749E" w:rsidRPr="00327690">
        <w:t xml:space="preserve"> </w:t>
      </w:r>
      <w:r w:rsidRPr="00327690">
        <w:t xml:space="preserve">The file processes </w:t>
      </w:r>
      <w:r w:rsidR="008A6A30" w:rsidRPr="00327690">
        <w:t>EHRs</w:t>
      </w:r>
      <w:r w:rsidRPr="00327690">
        <w:t xml:space="preserve"> between 2015 and 2018 and creates a SAS </w:t>
      </w:r>
      <w:r w:rsidR="008633E7" w:rsidRPr="00327690">
        <w:t xml:space="preserve">file </w:t>
      </w:r>
      <w:r w:rsidRPr="00327690">
        <w:t xml:space="preserve">named </w:t>
      </w:r>
      <w:proofErr w:type="spellStart"/>
      <w:r w:rsidRPr="00327690">
        <w:t>CODI_Ready</w:t>
      </w:r>
      <w:proofErr w:type="spellEnd"/>
      <w:r w:rsidRPr="00327690">
        <w:t xml:space="preserve"> stored in the folder P:\Example. The SAS log is stored in P:\Example\2_Output\SAS LOG\</w:t>
      </w:r>
      <w:proofErr w:type="spellStart"/>
      <w:r w:rsidRPr="00327690">
        <w:t>This_is_the_Name_for_the_Log</w:t>
      </w:r>
      <w:proofErr w:type="spellEnd"/>
      <w:r w:rsidRPr="00327690">
        <w:t xml:space="preserve"> &lt;plus date and time information&gt;.log.</w:t>
      </w:r>
    </w:p>
    <w:p w14:paraId="773D6874" w14:textId="77777777" w:rsidR="005D560B" w:rsidRPr="00327690" w:rsidRDefault="005D560B" w:rsidP="005D560B">
      <w:pPr>
        <w:spacing w:before="120" w:after="120"/>
        <w:jc w:val="left"/>
        <w:rPr>
          <w:rFonts w:ascii="Courier New" w:hAnsi="Courier New" w:cs="Courier New"/>
          <w:sz w:val="16"/>
          <w:szCs w:val="16"/>
        </w:rPr>
      </w:pPr>
    </w:p>
    <w:p w14:paraId="0B89FD0B" w14:textId="3599632C" w:rsidR="00BB0273" w:rsidRPr="00327690" w:rsidRDefault="005D560B" w:rsidP="00B02F7C">
      <w:pPr>
        <w:spacing w:before="120"/>
        <w:contextualSpacing/>
        <w:jc w:val="left"/>
        <w:rPr>
          <w:rFonts w:ascii="Calibri" w:hAnsi="Calibri"/>
          <w:color w:val="000000"/>
          <w:sz w:val="18"/>
          <w:shd w:val="clear" w:color="auto" w:fill="FFFFFF"/>
        </w:rPr>
      </w:pPr>
      <w:r w:rsidRPr="00327690">
        <w:rPr>
          <w:rFonts w:ascii="Courier New" w:hAnsi="Courier New" w:cs="Courier New"/>
          <w:sz w:val="16"/>
          <w:szCs w:val="16"/>
        </w:rPr>
        <w:t xml:space="preserve">/*Note: subsection of the full program. Be sure to only edit this </w:t>
      </w:r>
      <w:r w:rsidR="00BB0273"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77584E48" w14:textId="7A61F17B"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11C00550" w14:textId="5EC951A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 PREPROCESSING ALGORITHM USER INPUT SECTION (PLEASE COMPLETE SECTIONS 1-3 BELOW)</w:t>
      </w:r>
      <w:r w:rsidRPr="00327690">
        <w:rPr>
          <w:rFonts w:ascii="Courier New" w:hAnsi="Courier New" w:cs="Courier New"/>
          <w:sz w:val="16"/>
          <w:szCs w:val="16"/>
          <w:shd w:val="clear" w:color="auto" w:fill="FFFFFF"/>
        </w:rPr>
        <w:tab/>
        <w:t>-- ***********************/</w:t>
      </w:r>
    </w:p>
    <w:p w14:paraId="0E9889EF" w14:textId="2BD56748"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 PLEASE UPDATE THE BLACK TEXT AFTER THE EQUAL </w:t>
      </w:r>
      <w:proofErr w:type="gramStart"/>
      <w:r w:rsidRPr="00327690">
        <w:rPr>
          <w:rFonts w:ascii="Courier New" w:hAnsi="Courier New" w:cs="Courier New"/>
          <w:sz w:val="16"/>
          <w:szCs w:val="16"/>
          <w:shd w:val="clear" w:color="auto" w:fill="FFFFFF"/>
        </w:rPr>
        <w:t>SIGN  (</w:t>
      </w:r>
      <w:proofErr w:type="gramEnd"/>
      <w:r w:rsidRPr="00327690">
        <w:rPr>
          <w:rFonts w:ascii="Courier New" w:hAnsi="Courier New" w:cs="Courier New"/>
          <w:sz w:val="16"/>
          <w:szCs w:val="16"/>
          <w:shd w:val="clear" w:color="auto" w:fill="FFFFFF"/>
        </w:rPr>
        <w:t>ACCEPTED VALUES LISTED IN SAS NOTE) -- ******************/</w:t>
      </w:r>
    </w:p>
    <w:p w14:paraId="0CF04E53" w14:textId="21B2609D"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79F977FA" w14:textId="533134CF"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1: Input Folder and file names***/</w:t>
      </w:r>
    </w:p>
    <w:p w14:paraId="727CAA01" w14:textId="0293C8B3"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ROOT_PRE = P:\EXAMPLE; /*@Note: base directory (ACCEPTABLE VALUES: computer directory </w:t>
      </w:r>
      <w:proofErr w:type="gramStart"/>
      <w:r w:rsidRPr="00327690">
        <w:rPr>
          <w:rFonts w:ascii="Courier New" w:hAnsi="Courier New" w:cs="Courier New"/>
          <w:sz w:val="16"/>
          <w:szCs w:val="16"/>
          <w:shd w:val="clear" w:color="auto" w:fill="FFFFFF"/>
        </w:rPr>
        <w:t>name)*</w:t>
      </w:r>
      <w:proofErr w:type="gramEnd"/>
      <w:r w:rsidRPr="00327690">
        <w:rPr>
          <w:rFonts w:ascii="Courier New" w:hAnsi="Courier New" w:cs="Courier New"/>
          <w:sz w:val="16"/>
          <w:szCs w:val="16"/>
          <w:shd w:val="clear" w:color="auto" w:fill="FFFFFF"/>
        </w:rPr>
        <w:t>**/</w:t>
      </w:r>
    </w:p>
    <w:p w14:paraId="3392CFB1" w14:textId="0ABE9C1D"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PROGS_PRE = &amp;</w:t>
      </w:r>
      <w:proofErr w:type="spellStart"/>
      <w:r w:rsidRPr="00327690">
        <w:rPr>
          <w:rFonts w:ascii="Courier New" w:hAnsi="Courier New" w:cs="Courier New"/>
          <w:sz w:val="16"/>
          <w:szCs w:val="16"/>
          <w:shd w:val="clear" w:color="auto" w:fill="FFFFFF"/>
        </w:rPr>
        <w:t>Root_</w:t>
      </w:r>
      <w:proofErr w:type="gramStart"/>
      <w:r w:rsidRPr="00327690">
        <w:rPr>
          <w:rFonts w:ascii="Courier New" w:hAnsi="Courier New" w:cs="Courier New"/>
          <w:sz w:val="16"/>
          <w:szCs w:val="16"/>
          <w:shd w:val="clear" w:color="auto" w:fill="FFFFFF"/>
        </w:rPr>
        <w:t>PRE</w:t>
      </w:r>
      <w:proofErr w:type="spellEnd"/>
      <w:r w:rsidRPr="00327690">
        <w:rPr>
          <w:rFonts w:ascii="Courier New" w:hAnsi="Courier New" w:cs="Courier New"/>
          <w:sz w:val="16"/>
          <w:szCs w:val="16"/>
          <w:shd w:val="clear" w:color="auto" w:fill="FFFFFF"/>
        </w:rPr>
        <w:t>.\1_SAS_Programs\</w:t>
      </w:r>
      <w:proofErr w:type="gramEnd"/>
      <w:r w:rsidRPr="00327690">
        <w:rPr>
          <w:rFonts w:ascii="Courier New" w:hAnsi="Courier New" w:cs="Courier New"/>
          <w:sz w:val="16"/>
          <w:szCs w:val="16"/>
          <w:shd w:val="clear" w:color="auto" w:fill="FFFFFF"/>
        </w:rPr>
        <w:t>;/*@Note: where SAS programs are stored (ACCEPTABLE VALUES: computer directory name)***/</w:t>
      </w:r>
    </w:p>
    <w:p w14:paraId="22367F5C" w14:textId="3053DD6F"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PRE_DEST = CODI_APQ_GEO3; /*@Note: Suffix name for EHR Output folder (ACCEPTABLE VALUES: folder name (no </w:t>
      </w:r>
      <w:proofErr w:type="spellStart"/>
      <w:proofErr w:type="gramStart"/>
      <w:r w:rsidRPr="00327690">
        <w:rPr>
          <w:rFonts w:ascii="Courier New" w:hAnsi="Courier New" w:cs="Courier New"/>
          <w:sz w:val="16"/>
          <w:szCs w:val="16"/>
          <w:shd w:val="clear" w:color="auto" w:fill="FFFFFF"/>
        </w:rPr>
        <w:t>puctuation</w:t>
      </w:r>
      <w:proofErr w:type="spellEnd"/>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w:t>
      </w:r>
    </w:p>
    <w:p w14:paraId="1FC0BFE5" w14:textId="7AF19F2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ACS_FILENAME = ACS_ZCTA3_FILE; /*@Note: ACS file name (ACCEPTABLE VALUES: file name, do not include ".csv</w:t>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w:t>
      </w:r>
    </w:p>
    <w:p w14:paraId="408E7501" w14:textId="6F390E9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EHR_FILENAME = EHR_ZCTA3_FILE; /*@Note: EHR file name (ACCEPTABLE VALUES: file name, do not include ".csv</w:t>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w:t>
      </w:r>
    </w:p>
    <w:p w14:paraId="342B85C6" w14:textId="38A262F1"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LOG_NAME_PRE = </w:t>
      </w:r>
      <w:proofErr w:type="spellStart"/>
      <w:r w:rsidRPr="00327690">
        <w:rPr>
          <w:rFonts w:ascii="Courier New" w:hAnsi="Courier New" w:cs="Courier New"/>
          <w:sz w:val="16"/>
          <w:szCs w:val="16"/>
          <w:shd w:val="clear" w:color="auto" w:fill="FFFFFF"/>
        </w:rPr>
        <w:t>QS_Pre_Processing</w:t>
      </w:r>
      <w:proofErr w:type="spellEnd"/>
      <w:r w:rsidRPr="00327690">
        <w:rPr>
          <w:rFonts w:ascii="Courier New" w:hAnsi="Courier New" w:cs="Courier New"/>
          <w:sz w:val="16"/>
          <w:szCs w:val="16"/>
          <w:shd w:val="clear" w:color="auto" w:fill="FFFFFF"/>
        </w:rPr>
        <w:t xml:space="preserve">; /*@Note: SAS log file name prefix ACCEPTABLE VALUES: SAS file name (no </w:t>
      </w:r>
      <w:proofErr w:type="gramStart"/>
      <w:r w:rsidRPr="00327690">
        <w:rPr>
          <w:rFonts w:ascii="Courier New" w:hAnsi="Courier New" w:cs="Courier New"/>
          <w:sz w:val="16"/>
          <w:szCs w:val="16"/>
          <w:shd w:val="clear" w:color="auto" w:fill="FFFFFF"/>
        </w:rPr>
        <w:t>punctuation)*</w:t>
      </w:r>
      <w:proofErr w:type="gramEnd"/>
      <w:r w:rsidRPr="00327690">
        <w:rPr>
          <w:rFonts w:ascii="Courier New" w:hAnsi="Courier New" w:cs="Courier New"/>
          <w:sz w:val="16"/>
          <w:szCs w:val="16"/>
          <w:shd w:val="clear" w:color="auto" w:fill="FFFFFF"/>
        </w:rPr>
        <w:t>**/</w:t>
      </w:r>
    </w:p>
    <w:p w14:paraId="04B7D1AD"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p>
    <w:p w14:paraId="1AF39E09" w14:textId="48BA7ECF"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2: Beginning and End Year of longitudinal EHR data***/</w:t>
      </w:r>
    </w:p>
    <w:p w14:paraId="0F027DFD" w14:textId="359F9B13"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BEGIN_YEAR = 2016; /*@Note: LONGITUDINAL Start year (ACCEPTABLE VALUES: 4-digit numeric </w:t>
      </w:r>
      <w:proofErr w:type="gramStart"/>
      <w:r w:rsidRPr="00327690">
        <w:rPr>
          <w:rFonts w:ascii="Courier New" w:hAnsi="Courier New" w:cs="Courier New"/>
          <w:sz w:val="16"/>
          <w:szCs w:val="16"/>
          <w:shd w:val="clear" w:color="auto" w:fill="FFFFFF"/>
        </w:rPr>
        <w:t>year)*</w:t>
      </w:r>
      <w:proofErr w:type="gramEnd"/>
      <w:r w:rsidRPr="00327690">
        <w:rPr>
          <w:rFonts w:ascii="Courier New" w:hAnsi="Courier New" w:cs="Courier New"/>
          <w:sz w:val="16"/>
          <w:szCs w:val="16"/>
          <w:shd w:val="clear" w:color="auto" w:fill="FFFFFF"/>
        </w:rPr>
        <w:t>**/</w:t>
      </w:r>
    </w:p>
    <w:p w14:paraId="6DA807A8" w14:textId="590654B4"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END_YEAR = 2019; /*@Note: LONGITUDINAL End year (ACCEPTABLE VALUES: 4-digit numeric </w:t>
      </w:r>
      <w:proofErr w:type="gramStart"/>
      <w:r w:rsidRPr="00327690">
        <w:rPr>
          <w:rFonts w:ascii="Courier New" w:hAnsi="Courier New" w:cs="Courier New"/>
          <w:sz w:val="16"/>
          <w:szCs w:val="16"/>
          <w:shd w:val="clear" w:color="auto" w:fill="FFFFFF"/>
        </w:rPr>
        <w:t>year)*</w:t>
      </w:r>
      <w:proofErr w:type="gramEnd"/>
      <w:r w:rsidRPr="00327690">
        <w:rPr>
          <w:rFonts w:ascii="Courier New" w:hAnsi="Courier New" w:cs="Courier New"/>
          <w:sz w:val="16"/>
          <w:szCs w:val="16"/>
          <w:shd w:val="clear" w:color="auto" w:fill="FFFFFF"/>
        </w:rPr>
        <w:t>**/</w:t>
      </w:r>
    </w:p>
    <w:p w14:paraId="623AB370"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p>
    <w:p w14:paraId="0102AFD3" w14:textId="62EC71AD"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3: OPTIONAL Output File Name Suffix***/</w:t>
      </w:r>
    </w:p>
    <w:p w14:paraId="5F1FE6DA" w14:textId="102DE84F"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w:t>
      </w:r>
      <w:proofErr w:type="spellStart"/>
      <w:r w:rsidRPr="00327690">
        <w:rPr>
          <w:rFonts w:ascii="Courier New" w:hAnsi="Courier New" w:cs="Courier New"/>
          <w:sz w:val="16"/>
          <w:szCs w:val="16"/>
          <w:shd w:val="clear" w:color="auto" w:fill="FFFFFF"/>
        </w:rPr>
        <w:t>EHR_PRE_Out</w:t>
      </w:r>
      <w:proofErr w:type="spellEnd"/>
      <w:r w:rsidRPr="00327690">
        <w:rPr>
          <w:rFonts w:ascii="Courier New" w:hAnsi="Courier New" w:cs="Courier New"/>
          <w:sz w:val="16"/>
          <w:szCs w:val="16"/>
          <w:shd w:val="clear" w:color="auto" w:fill="FFFFFF"/>
        </w:rPr>
        <w:t xml:space="preserve"> = CODI_APQ_ZCTA3; /*@Note: EHR output file name (ACCEPTABLE VALUES: SAS file name (no </w:t>
      </w:r>
      <w:proofErr w:type="gramStart"/>
      <w:r w:rsidRPr="00327690">
        <w:rPr>
          <w:rFonts w:ascii="Courier New" w:hAnsi="Courier New" w:cs="Courier New"/>
          <w:sz w:val="16"/>
          <w:szCs w:val="16"/>
          <w:shd w:val="clear" w:color="auto" w:fill="FFFFFF"/>
        </w:rPr>
        <w:t>punctuation)*</w:t>
      </w:r>
      <w:proofErr w:type="gramEnd"/>
      <w:r w:rsidRPr="00327690">
        <w:rPr>
          <w:rFonts w:ascii="Courier New" w:hAnsi="Courier New" w:cs="Courier New"/>
          <w:sz w:val="16"/>
          <w:szCs w:val="16"/>
          <w:shd w:val="clear" w:color="auto" w:fill="FFFFFF"/>
        </w:rPr>
        <w:t>**/</w:t>
      </w:r>
    </w:p>
    <w:p w14:paraId="65E811AF"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p>
    <w:p w14:paraId="12FB5FBD" w14:textId="473480E0"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4: County or ZCTA3 data (REQUIRED)***/</w:t>
      </w:r>
    </w:p>
    <w:p w14:paraId="50947E1F" w14:textId="69EE5674"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COUNTY = N; /*@Note: County/ZCTA3 indicator (ACCEPTABLE VALUES: Y for County level data, N for ZCTA3 level data***/ </w:t>
      </w:r>
    </w:p>
    <w:p w14:paraId="6BB74865"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p>
    <w:p w14:paraId="7161426D"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ROOT_PRE directory includes subfolders: </w:t>
      </w:r>
    </w:p>
    <w:p w14:paraId="3B3E33A1"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 xml:space="preserve">\0_Raw_Data" </w:t>
      </w:r>
    </w:p>
    <w:p w14:paraId="5C4F6DD8"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1_SAS_Programs"</w:t>
      </w:r>
    </w:p>
    <w:p w14:paraId="6E35E6CF"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 xml:space="preserve">\02_Output" and </w:t>
      </w:r>
    </w:p>
    <w:p w14:paraId="24E49042" w14:textId="7777812B"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02_Output\SAS LOGS"***/</w:t>
      </w:r>
    </w:p>
    <w:p w14:paraId="6F7EED98"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SAS programs must be stored in the PROGS_PRE directory including: </w:t>
      </w:r>
    </w:p>
    <w:p w14:paraId="736DD434"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0-Pre_Processing_CODI_APQ.sas</w:t>
      </w:r>
    </w:p>
    <w:p w14:paraId="5772D5FC"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1-Pre_Processing_CODI_APQ.sas</w:t>
      </w:r>
    </w:p>
    <w:p w14:paraId="6B881191" w14:textId="77777777"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2-Pre_Processing_CODI_APQ.sas</w:t>
      </w:r>
    </w:p>
    <w:p w14:paraId="5E16CC87" w14:textId="1B5E579B"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lastRenderedPageBreak/>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3-Pre_Processing_CODI_APQ.sas***/</w:t>
      </w:r>
    </w:p>
    <w:p w14:paraId="2BB143C4" w14:textId="55F27978"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4A817F2F" w14:textId="6B82EA99"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STOP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STOP*********/</w:t>
      </w:r>
    </w:p>
    <w:p w14:paraId="64F904C4" w14:textId="6E17FBA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DO NOT EDIT BEYOND THIS POINT </w:t>
      </w:r>
      <w:r w:rsidRPr="00327690">
        <w:rPr>
          <w:rFonts w:ascii="Courier New" w:hAnsi="Courier New" w:cs="Courier New"/>
          <w:sz w:val="16"/>
          <w:szCs w:val="16"/>
          <w:shd w:val="clear" w:color="auto" w:fill="FFFFFF"/>
        </w:rPr>
        <w:tab/>
        <w:t xml:space="preserve">DO NOT EDIT BEYOND THIS POINT </w:t>
      </w:r>
      <w:r w:rsidRPr="00327690">
        <w:rPr>
          <w:rFonts w:ascii="Courier New" w:hAnsi="Courier New" w:cs="Courier New"/>
          <w:sz w:val="16"/>
          <w:szCs w:val="16"/>
          <w:shd w:val="clear" w:color="auto" w:fill="FFFFFF"/>
        </w:rPr>
        <w:tab/>
        <w:t>DO NOT EDIT BEYOND THIS POINT    *********/</w:t>
      </w:r>
    </w:p>
    <w:p w14:paraId="4038B31D" w14:textId="516C62F2"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5A3C2631" w14:textId="7398414E" w:rsidR="00A139C7" w:rsidRPr="00327690" w:rsidRDefault="00A139C7" w:rsidP="00A139C7">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0836BB68" w14:textId="77777777" w:rsidR="00A139C7" w:rsidRPr="00327690" w:rsidRDefault="00A139C7" w:rsidP="005D560B">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3BBA2A1D" w14:textId="3BD8D380" w:rsidR="005D560B" w:rsidRPr="00327690" w:rsidRDefault="005D560B" w:rsidP="005D560B">
      <w:pPr>
        <w:spacing w:before="120"/>
        <w:contextualSpacing/>
        <w:jc w:val="left"/>
      </w:pPr>
      <w:r w:rsidRPr="00327690">
        <w:rPr>
          <w:rFonts w:ascii="Courier New" w:hAnsi="Courier New" w:cs="Courier New"/>
          <w:sz w:val="16"/>
          <w:szCs w:val="16"/>
        </w:rPr>
        <w:t xml:space="preserve">/*Note: subsection of the full program. Be sure to only edit this </w:t>
      </w:r>
      <w:r w:rsidR="00BB0273"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6FEE6ADB" w14:textId="77777777" w:rsidR="005D560B" w:rsidRPr="00327690" w:rsidRDefault="005D560B" w:rsidP="005D560B">
      <w:pPr>
        <w:spacing w:before="120" w:after="120"/>
        <w:jc w:val="left"/>
        <w:rPr>
          <w:rFonts w:ascii="Courier New" w:hAnsi="Courier New" w:cs="Courier New"/>
          <w:sz w:val="16"/>
          <w:szCs w:val="16"/>
        </w:rPr>
      </w:pPr>
      <w:r w:rsidRPr="00327690">
        <w:rPr>
          <w:rFonts w:ascii="Courier New" w:hAnsi="Courier New" w:cs="Courier New"/>
          <w:sz w:val="16"/>
          <w:szCs w:val="16"/>
        </w:rPr>
        <w:t xml:space="preserve"> </w:t>
      </w:r>
    </w:p>
    <w:p w14:paraId="288648F9" w14:textId="2BEBEBC7" w:rsidR="005D560B" w:rsidRPr="00327690" w:rsidRDefault="005D560B" w:rsidP="00961754">
      <w:pPr>
        <w:pStyle w:val="Heading7"/>
      </w:pPr>
      <w:bookmarkStart w:id="715" w:name="_Toc79586713"/>
      <w:r w:rsidRPr="00327690">
        <w:t xml:space="preserve">Generate </w:t>
      </w:r>
      <w:r w:rsidR="00D31B7D" w:rsidRPr="00327690">
        <w:t xml:space="preserve">Results </w:t>
      </w:r>
      <w:r w:rsidR="0019465C" w:rsidRPr="00327690">
        <w:t>E</w:t>
      </w:r>
      <w:r w:rsidRPr="00327690">
        <w:t xml:space="preserve">xample with </w:t>
      </w:r>
      <w:r w:rsidR="00BB0273" w:rsidRPr="00327690">
        <w:t xml:space="preserve">GEO3 </w:t>
      </w:r>
      <w:r w:rsidR="0019465C" w:rsidRPr="00327690">
        <w:t>D</w:t>
      </w:r>
      <w:r w:rsidRPr="00327690">
        <w:t>ata</w:t>
      </w:r>
      <w:bookmarkEnd w:id="715"/>
    </w:p>
    <w:p w14:paraId="42AA4436" w14:textId="71EDA22D" w:rsidR="005D560B" w:rsidRPr="00327690" w:rsidRDefault="005D560B" w:rsidP="005D560B">
      <w:pPr>
        <w:spacing w:before="120" w:after="120"/>
        <w:jc w:val="left"/>
      </w:pPr>
      <w:r w:rsidRPr="00327690">
        <w:t xml:space="preserve">Appendix </w:t>
      </w:r>
      <w:r w:rsidR="00404E12" w:rsidRPr="00327690">
        <w:t>D2.</w:t>
      </w:r>
      <w:r w:rsidR="0019465C" w:rsidRPr="00327690">
        <w:t xml:space="preserve"> </w:t>
      </w:r>
      <w:r w:rsidRPr="00327690">
        <w:t xml:space="preserve">includes </w:t>
      </w:r>
      <w:r w:rsidR="00BE0673" w:rsidRPr="00327690">
        <w:t xml:space="preserve">a program </w:t>
      </w:r>
      <w:r w:rsidR="00F35CD4" w:rsidRPr="00327690">
        <w:t>excerpt</w:t>
      </w:r>
      <w:r w:rsidR="00BE0673" w:rsidRPr="00327690">
        <w:t xml:space="preserve"> </w:t>
      </w:r>
      <w:r w:rsidRPr="00327690">
        <w:t xml:space="preserve">to generate prevalence </w:t>
      </w:r>
      <w:r w:rsidR="00D31B7D" w:rsidRPr="00327690">
        <w:t xml:space="preserve">results </w:t>
      </w:r>
      <w:r w:rsidRPr="00327690">
        <w:t xml:space="preserve">using the </w:t>
      </w:r>
      <w:proofErr w:type="spellStart"/>
      <w:r w:rsidR="00724426" w:rsidRPr="00327690">
        <w:t>Q</w:t>
      </w:r>
      <w:r w:rsidRPr="00327690">
        <w:t>uickstart</w:t>
      </w:r>
      <w:proofErr w:type="spellEnd"/>
      <w:r w:rsidRPr="00327690">
        <w:t xml:space="preserve"> program and data inputs: ACS_COUNTY and </w:t>
      </w:r>
      <w:proofErr w:type="spellStart"/>
      <w:r w:rsidRPr="00327690">
        <w:t>CODI_Ready</w:t>
      </w:r>
      <w:proofErr w:type="spellEnd"/>
      <w:r w:rsidRPr="00327690">
        <w:t>. This example uses COUNTY data.</w:t>
      </w:r>
    </w:p>
    <w:p w14:paraId="19079799" w14:textId="3F9C03F3" w:rsidR="005D560B" w:rsidRPr="00327690" w:rsidRDefault="005D560B" w:rsidP="005D560B">
      <w:pPr>
        <w:spacing w:before="120" w:after="120"/>
        <w:jc w:val="left"/>
      </w:pPr>
      <w:r w:rsidRPr="00327690">
        <w:t xml:space="preserve">The file processes </w:t>
      </w:r>
      <w:r w:rsidR="008A6A30" w:rsidRPr="00327690">
        <w:t>EHRs</w:t>
      </w:r>
      <w:r w:rsidRPr="00327690">
        <w:t xml:space="preserve"> for a subpopulation and a given </w:t>
      </w:r>
      <w:r w:rsidR="003E22EA" w:rsidRPr="00327690">
        <w:t xml:space="preserve">analysis </w:t>
      </w:r>
      <w:r w:rsidRPr="00327690">
        <w:t>and creates a csv file with output named “</w:t>
      </w:r>
      <w:proofErr w:type="spellStart"/>
      <w:r w:rsidR="00BB0273" w:rsidRPr="00327690">
        <w:t>C</w:t>
      </w:r>
      <w:r w:rsidRPr="00327690">
        <w:t>ODI_</w:t>
      </w:r>
      <w:r w:rsidR="00BB0273" w:rsidRPr="00327690">
        <w:t>COUNTY</w:t>
      </w:r>
      <w:r w:rsidRPr="00327690">
        <w:t>_Prevalence_Query_Report</w:t>
      </w:r>
      <w:proofErr w:type="spellEnd"/>
      <w:r w:rsidRPr="00327690">
        <w:t>_[</w:t>
      </w:r>
      <w:proofErr w:type="spellStart"/>
      <w:r w:rsidRPr="00327690">
        <w:t>DateTime</w:t>
      </w:r>
      <w:proofErr w:type="spellEnd"/>
      <w:r w:rsidRPr="00327690">
        <w:t>].csv” stored in the folder [</w:t>
      </w:r>
      <w:r w:rsidR="00874537" w:rsidRPr="00327690">
        <w:t>ROOT_PQ</w:t>
      </w:r>
      <w:r w:rsidRPr="00327690">
        <w:t>]</w:t>
      </w:r>
      <w:r w:rsidRPr="00327690" w:rsidDel="002664EE">
        <w:t xml:space="preserve"> </w:t>
      </w:r>
      <w:r w:rsidRPr="00327690">
        <w:t>\2_Output\</w:t>
      </w:r>
      <w:proofErr w:type="spellStart"/>
      <w:r w:rsidRPr="00327690">
        <w:t>Example_Only</w:t>
      </w:r>
      <w:proofErr w:type="spellEnd"/>
      <w:r w:rsidRPr="00327690">
        <w:t>. The SAS log is stored in [</w:t>
      </w:r>
      <w:r w:rsidR="00874537" w:rsidRPr="00327690">
        <w:t>ROOT_</w:t>
      </w:r>
      <w:proofErr w:type="gramStart"/>
      <w:r w:rsidR="00874537" w:rsidRPr="00327690">
        <w:t>PQ</w:t>
      </w:r>
      <w:r w:rsidRPr="00327690">
        <w:t>]\</w:t>
      </w:r>
      <w:proofErr w:type="gramEnd"/>
      <w:r w:rsidRPr="00327690">
        <w:t xml:space="preserve"> 2_Output\SAS LOGS\Prevalence_2017.log.</w:t>
      </w:r>
    </w:p>
    <w:p w14:paraId="534F831A" w14:textId="5F504A42" w:rsidR="005D560B" w:rsidRPr="00327690" w:rsidRDefault="005D560B" w:rsidP="005D560B">
      <w:pPr>
        <w:spacing w:before="120" w:after="120"/>
        <w:jc w:val="left"/>
      </w:pPr>
      <w:r w:rsidRPr="00327690">
        <w:t xml:space="preserve">Subpopulation: EHR records from 2017 including </w:t>
      </w:r>
      <w:r w:rsidR="00220880" w:rsidRPr="00327690">
        <w:t>patient</w:t>
      </w:r>
      <w:r w:rsidR="00023908" w:rsidRPr="00327690">
        <w:t xml:space="preserve">s </w:t>
      </w:r>
      <w:r w:rsidRPr="00327690">
        <w:t>2 to 14 years of age who are either white or Asian, living in Jefferson County (059) Colorado (FIPS code = 08)</w:t>
      </w:r>
      <w:r w:rsidR="0067749E" w:rsidRPr="00327690">
        <w:t xml:space="preserve"> </w:t>
      </w:r>
      <w:r w:rsidRPr="00327690">
        <w:t xml:space="preserve">or Yuma County (125) Colorado (FIPS code = 08) see: </w:t>
      </w:r>
      <w:hyperlink r:id="rId39" w:history="1">
        <w:r w:rsidRPr="00327690">
          <w:rPr>
            <w:color w:val="0000FF"/>
            <w:u w:val="single"/>
          </w:rPr>
          <w:t>https://www.nrcs.usda.gov/wps/portal/nrcs/detail/national/home/?cid=nrcs143_013697</w:t>
        </w:r>
      </w:hyperlink>
      <w:r w:rsidRPr="00327690">
        <w:t xml:space="preserve"> to determine the correct value (08059 is combined state and County). Note that </w:t>
      </w:r>
      <w:proofErr w:type="spellStart"/>
      <w:r w:rsidRPr="00327690">
        <w:t>Sex_Male</w:t>
      </w:r>
      <w:proofErr w:type="spellEnd"/>
      <w:r w:rsidRPr="00327690">
        <w:t xml:space="preserve"> and </w:t>
      </w:r>
      <w:proofErr w:type="spellStart"/>
      <w:r w:rsidRPr="00327690">
        <w:t>Sex_Female</w:t>
      </w:r>
      <w:proofErr w:type="spellEnd"/>
      <w:r w:rsidRPr="00327690">
        <w:t xml:space="preserve"> have not been edited since the ALL_SEXES is turned on to yes.</w:t>
      </w:r>
    </w:p>
    <w:p w14:paraId="2C6550F7" w14:textId="263D9CAC" w:rsidR="005D560B" w:rsidRPr="00327690" w:rsidRDefault="005D560B" w:rsidP="005D560B">
      <w:pPr>
        <w:spacing w:before="120" w:after="120"/>
        <w:jc w:val="left"/>
      </w:pPr>
      <w:r w:rsidRPr="00327690">
        <w:t>Methods: Include imputed race information and calculate the age</w:t>
      </w:r>
      <w:r w:rsidR="0035050E" w:rsidRPr="00327690">
        <w:t>-</w:t>
      </w:r>
      <w:r w:rsidRPr="00327690">
        <w:t xml:space="preserve">adjusted prevalence. </w:t>
      </w:r>
    </w:p>
    <w:p w14:paraId="45DFE960" w14:textId="77777777" w:rsidR="005D560B" w:rsidRPr="00327690" w:rsidRDefault="005D560B" w:rsidP="005D560B">
      <w:pPr>
        <w:spacing w:before="120"/>
        <w:contextualSpacing/>
        <w:jc w:val="left"/>
      </w:pPr>
      <w:r w:rsidRPr="00327690">
        <w:rPr>
          <w:rFonts w:ascii="Courier New" w:hAnsi="Courier New" w:cs="Courier New"/>
          <w:sz w:val="16"/>
          <w:szCs w:val="16"/>
        </w:rPr>
        <w:t xml:space="preserve">/*Note: subsection of the full program. Be sure to only edit this </w:t>
      </w:r>
      <w:proofErr w:type="gramStart"/>
      <w:r w:rsidRPr="00327690">
        <w:rPr>
          <w:rFonts w:ascii="Courier New" w:hAnsi="Courier New" w:cs="Courier New"/>
          <w:sz w:val="16"/>
          <w:szCs w:val="16"/>
        </w:rPr>
        <w:t>section, but</w:t>
      </w:r>
      <w:proofErr w:type="gramEnd"/>
      <w:r w:rsidRPr="00327690">
        <w:rPr>
          <w:rFonts w:ascii="Courier New" w:hAnsi="Courier New" w:cs="Courier New"/>
          <w:sz w:val="16"/>
          <w:szCs w:val="16"/>
        </w:rPr>
        <w:t xml:space="preserve"> submit the full program. */</w:t>
      </w:r>
    </w:p>
    <w:p w14:paraId="18D29516" w14:textId="779AC964"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61AE2A35" w14:textId="082CF71E"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 USER SELECTION CRITERA SECTIONS 1 through 4 -- *****************************************/</w:t>
      </w:r>
    </w:p>
    <w:p w14:paraId="71961C73" w14:textId="4011020E"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 PLEASE UPDATE THE BLACK TEXT AFTER THE EQUAL SIGN (ACCEPTED VALUES LISTED IN SAS NOTE) -- *******************/</w:t>
      </w:r>
    </w:p>
    <w:p w14:paraId="26CE68E1" w14:textId="6788A9DA"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1: Folder and file names***/</w:t>
      </w:r>
    </w:p>
    <w:p w14:paraId="579A5861" w14:textId="7DC61B0C"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ROOT_PQ = P:\EXAMPLE; /*@Note: base directory (ACCEPTABLE VALUES: computer directory </w:t>
      </w:r>
      <w:proofErr w:type="gramStart"/>
      <w:r w:rsidRPr="00327690">
        <w:rPr>
          <w:rFonts w:ascii="Courier New" w:hAnsi="Courier New" w:cs="Courier New"/>
          <w:sz w:val="16"/>
          <w:szCs w:val="16"/>
          <w:shd w:val="clear" w:color="auto" w:fill="FFFFFF"/>
        </w:rPr>
        <w:t>name)*</w:t>
      </w:r>
      <w:proofErr w:type="gramEnd"/>
      <w:r w:rsidRPr="00327690">
        <w:rPr>
          <w:rFonts w:ascii="Courier New" w:hAnsi="Courier New" w:cs="Courier New"/>
          <w:sz w:val="16"/>
          <w:szCs w:val="16"/>
          <w:shd w:val="clear" w:color="auto" w:fill="FFFFFF"/>
        </w:rPr>
        <w:t>**/</w:t>
      </w:r>
    </w:p>
    <w:p w14:paraId="573D5681" w14:textId="1AF11EA3"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PROGS_PQ = &amp;</w:t>
      </w:r>
      <w:proofErr w:type="spellStart"/>
      <w:r w:rsidRPr="00327690">
        <w:rPr>
          <w:rFonts w:ascii="Courier New" w:hAnsi="Courier New" w:cs="Courier New"/>
          <w:sz w:val="16"/>
          <w:szCs w:val="16"/>
          <w:shd w:val="clear" w:color="auto" w:fill="FFFFFF"/>
        </w:rPr>
        <w:t>Root_</w:t>
      </w:r>
      <w:proofErr w:type="gramStart"/>
      <w:r w:rsidRPr="00327690">
        <w:rPr>
          <w:rFonts w:ascii="Courier New" w:hAnsi="Courier New" w:cs="Courier New"/>
          <w:sz w:val="16"/>
          <w:szCs w:val="16"/>
          <w:shd w:val="clear" w:color="auto" w:fill="FFFFFF"/>
        </w:rPr>
        <w:t>PQ</w:t>
      </w:r>
      <w:proofErr w:type="spellEnd"/>
      <w:r w:rsidRPr="00327690">
        <w:rPr>
          <w:rFonts w:ascii="Courier New" w:hAnsi="Courier New" w:cs="Courier New"/>
          <w:sz w:val="16"/>
          <w:szCs w:val="16"/>
          <w:shd w:val="clear" w:color="auto" w:fill="FFFFFF"/>
        </w:rPr>
        <w:t>.\1_SAS_Programs\</w:t>
      </w:r>
      <w:proofErr w:type="gramEnd"/>
      <w:r w:rsidRPr="00327690">
        <w:rPr>
          <w:rFonts w:ascii="Courier New" w:hAnsi="Courier New" w:cs="Courier New"/>
          <w:sz w:val="16"/>
          <w:szCs w:val="16"/>
          <w:shd w:val="clear" w:color="auto" w:fill="FFFFFF"/>
        </w:rPr>
        <w:t>; /*@Note: Location of SAS programs (ACCEPTABLE VALUES: computer directory name)***/</w:t>
      </w:r>
    </w:p>
    <w:p w14:paraId="672C87D3" w14:textId="1725BFD8"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PRE_DEST = CODI_APQ_GEO3; /*@Note: Suffix name of pre-processing output folder (ACCEPTABLE VALUES: folder name (no punctuations)) ***/</w:t>
      </w:r>
    </w:p>
    <w:p w14:paraId="3263983F"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EHR_PRE_OUT</w:t>
      </w:r>
      <w:r w:rsidRPr="00327690">
        <w:rPr>
          <w:rFonts w:ascii="Courier New" w:hAnsi="Courier New" w:cs="Courier New"/>
          <w:sz w:val="16"/>
          <w:szCs w:val="16"/>
          <w:shd w:val="clear" w:color="auto" w:fill="FFFFFF"/>
        </w:rPr>
        <w:tab/>
        <w:t>= CODI_APQ_ZCTA3; /*@Note: Suffix name of pre-processing output file (ACCEPTABLE VALUES: file name (no punctuations)) ***/</w:t>
      </w:r>
    </w:p>
    <w:p w14:paraId="31D486A0" w14:textId="57409073"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LOG_NAME = CODI_ZCTA3_APQ; /*@Note: Name for SAS log storage location***/</w:t>
      </w:r>
    </w:p>
    <w:p w14:paraId="413D6484" w14:textId="20019C1C"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w:t>
      </w:r>
      <w:proofErr w:type="spellStart"/>
      <w:r w:rsidRPr="00327690">
        <w:rPr>
          <w:rFonts w:ascii="Courier New" w:hAnsi="Courier New" w:cs="Courier New"/>
          <w:sz w:val="16"/>
          <w:szCs w:val="16"/>
          <w:shd w:val="clear" w:color="auto" w:fill="FFFFFF"/>
        </w:rPr>
        <w:t>FileOUT_Name</w:t>
      </w:r>
      <w:proofErr w:type="spellEnd"/>
      <w:r w:rsidRPr="00327690">
        <w:rPr>
          <w:rFonts w:ascii="Courier New" w:hAnsi="Courier New" w:cs="Courier New"/>
          <w:sz w:val="16"/>
          <w:szCs w:val="16"/>
          <w:shd w:val="clear" w:color="auto" w:fill="FFFFFF"/>
        </w:rPr>
        <w:t xml:space="preserve"> = CODI_ZCTA3_APQ; /*@Note: Output file name***/</w:t>
      </w:r>
    </w:p>
    <w:p w14:paraId="6B46053A"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p>
    <w:p w14:paraId="784363C6" w14:textId="2CA44634"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2: Subset data based on specifications INCLUDING YEAR, GEOGRAPHY, STATE OR STATE/COUNTY CODE***/</w:t>
      </w:r>
    </w:p>
    <w:p w14:paraId="4C579DBD" w14:textId="6B1C262B"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BEG_YEAR = </w:t>
      </w:r>
      <w:proofErr w:type="gramStart"/>
      <w:r w:rsidRPr="00327690">
        <w:rPr>
          <w:rFonts w:ascii="Courier New" w:hAnsi="Courier New" w:cs="Courier New"/>
          <w:sz w:val="16"/>
          <w:szCs w:val="16"/>
          <w:shd w:val="clear" w:color="auto" w:fill="FFFFFF"/>
        </w:rPr>
        <w:t>2017;  /</w:t>
      </w:r>
      <w:proofErr w:type="gramEnd"/>
      <w:r w:rsidRPr="00327690">
        <w:rPr>
          <w:rFonts w:ascii="Courier New" w:hAnsi="Courier New" w:cs="Courier New"/>
          <w:sz w:val="16"/>
          <w:szCs w:val="16"/>
          <w:shd w:val="clear" w:color="auto" w:fill="FFFFFF"/>
        </w:rPr>
        <w:t>*@Note: Beginning year of analysis (ACCEPTED VALUES: 4-Digit numeric, 2015-2019)***/</w:t>
      </w:r>
    </w:p>
    <w:p w14:paraId="584B2A69" w14:textId="4AB2679D"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END_YEAR = </w:t>
      </w:r>
      <w:proofErr w:type="gramStart"/>
      <w:r w:rsidRPr="00327690">
        <w:rPr>
          <w:rFonts w:ascii="Courier New" w:hAnsi="Courier New" w:cs="Courier New"/>
          <w:sz w:val="16"/>
          <w:szCs w:val="16"/>
          <w:shd w:val="clear" w:color="auto" w:fill="FFFFFF"/>
        </w:rPr>
        <w:t>2017;  /</w:t>
      </w:r>
      <w:proofErr w:type="gramEnd"/>
      <w:r w:rsidRPr="00327690">
        <w:rPr>
          <w:rFonts w:ascii="Courier New" w:hAnsi="Courier New" w:cs="Courier New"/>
          <w:sz w:val="16"/>
          <w:szCs w:val="16"/>
          <w:shd w:val="clear" w:color="auto" w:fill="FFFFFF"/>
        </w:rPr>
        <w:t>*@Note: End year of analysis (ACCEPTED VALUES: 4-Digit numeric, 2015-2019)***/</w:t>
      </w:r>
    </w:p>
    <w:p w14:paraId="56A6D450" w14:textId="00455C4F"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LET ALL_STATES = </w:t>
      </w:r>
      <w:r w:rsidR="001F5345" w:rsidRPr="00327690">
        <w:rPr>
          <w:rFonts w:ascii="Courier New" w:hAnsi="Courier New" w:cs="Courier New"/>
          <w:sz w:val="16"/>
          <w:szCs w:val="16"/>
          <w:shd w:val="clear" w:color="auto" w:fill="FFFFFF"/>
        </w:rPr>
        <w:t>Y</w:t>
      </w:r>
      <w:r w:rsidRPr="00327690">
        <w:rPr>
          <w:rFonts w:ascii="Courier New" w:hAnsi="Courier New" w:cs="Courier New"/>
          <w:sz w:val="16"/>
          <w:szCs w:val="16"/>
          <w:shd w:val="clear" w:color="auto" w:fill="FFFFFF"/>
        </w:rPr>
        <w:t>; /*@Note: Include all geographical locations in file? (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592BD68E" w14:textId="3180EA85"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ALL_AGES</w:t>
      </w:r>
      <w:r w:rsidR="0004389B"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 Y; /*@Note: Include all age ranges?</w:t>
      </w:r>
      <w:r w:rsidR="0004389B"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01D2E918" w14:textId="7063A2FC"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ALL_SEXES</w:t>
      </w:r>
      <w:r w:rsidR="001F5345"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 Y;</w:t>
      </w:r>
      <w:r w:rsidR="0004389B"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Note: Include all sex values?</w:t>
      </w:r>
      <w:r w:rsidR="0004389B"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1344F997" w14:textId="397095A8"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lastRenderedPageBreak/>
        <w:t>/***/ %LET ALL_RACES = Y; /*@Note: Include all race categories? (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5827CE5A"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p>
    <w:p w14:paraId="0A2441E4" w14:textId="4B8E5B0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3: Additional flags***/</w:t>
      </w:r>
    </w:p>
    <w:p w14:paraId="2C009096" w14:textId="766BEDF5"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ACSCOUNTY</w:t>
      </w:r>
      <w:r w:rsidR="0004389B"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 xml:space="preserve">= N; /*@Note: Is the ACS data at the county or ZCTA3 level? (ACCEPTABLE VALUES: Y for County level data, N for ZCTA3 level </w:t>
      </w:r>
      <w:proofErr w:type="gramStart"/>
      <w:r w:rsidRPr="00327690">
        <w:rPr>
          <w:rFonts w:ascii="Courier New" w:hAnsi="Courier New" w:cs="Courier New"/>
          <w:sz w:val="16"/>
          <w:szCs w:val="16"/>
          <w:shd w:val="clear" w:color="auto" w:fill="FFFFFF"/>
        </w:rPr>
        <w:t>data)*</w:t>
      </w:r>
      <w:proofErr w:type="gramEnd"/>
      <w:r w:rsidRPr="00327690">
        <w:rPr>
          <w:rFonts w:ascii="Courier New" w:hAnsi="Courier New" w:cs="Courier New"/>
          <w:sz w:val="16"/>
          <w:szCs w:val="16"/>
          <w:shd w:val="clear" w:color="auto" w:fill="FFFFFF"/>
        </w:rPr>
        <w:t xml:space="preserve">**/ </w:t>
      </w:r>
    </w:p>
    <w:p w14:paraId="2CB78C48" w14:textId="4D82DDB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INCLUDE_PREGNANCY = Y; /*@Note: Include pregnant individuals</w:t>
      </w:r>
      <w:r w:rsidR="0004389B"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188D6C11" w14:textId="5757837D"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SAMPLE_CHECK = Y; /*@Note: Run check for sufficient sample size of query</w:t>
      </w:r>
      <w:r w:rsidR="0004389B"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04778DB7" w14:textId="4419A680"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CO_OCCURRING = Y; /*@Note: Include co-occurring conditions (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7984482B" w14:textId="271556CA"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CO_OCCURRING_COND_VAR =DIABETES_SPECTRUM; /*@Note: Include co-occurring condition variable***/</w:t>
      </w:r>
    </w:p>
    <w:p w14:paraId="62D19DA5"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p>
    <w:p w14:paraId="1E999EE1" w14:textId="78AF5880"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4: Only complete section 4 for any "N" values listed in section 2***/</w:t>
      </w:r>
    </w:p>
    <w:p w14:paraId="0670F2B6" w14:textId="168AC498"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IF ALLGEOGRAPHIES= N THEN SELECT STATE CODES OR STATE AND COUNTY CODES </w:t>
      </w:r>
      <w:proofErr w:type="gramStart"/>
      <w:r w:rsidRPr="00327690">
        <w:rPr>
          <w:rFonts w:ascii="Courier New" w:hAnsi="Courier New" w:cs="Courier New"/>
          <w:sz w:val="16"/>
          <w:szCs w:val="16"/>
          <w:shd w:val="clear" w:color="auto" w:fill="FFFFFF"/>
        </w:rPr>
        <w:t>BELOW:*</w:t>
      </w:r>
      <w:proofErr w:type="gramEnd"/>
      <w:r w:rsidRPr="00327690">
        <w:rPr>
          <w:rFonts w:ascii="Courier New" w:hAnsi="Courier New" w:cs="Courier New"/>
          <w:sz w:val="16"/>
          <w:szCs w:val="16"/>
          <w:shd w:val="clear" w:color="auto" w:fill="FFFFFF"/>
        </w:rPr>
        <w:t>**/</w:t>
      </w:r>
    </w:p>
    <w:p w14:paraId="361BE2D8" w14:textId="44CBBAA8"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roofErr w:type="gramStart"/>
      <w:r w:rsidRPr="00327690">
        <w:rPr>
          <w:rFonts w:ascii="Courier New" w:hAnsi="Courier New" w:cs="Courier New"/>
          <w:sz w:val="16"/>
          <w:szCs w:val="16"/>
          <w:shd w:val="clear" w:color="auto" w:fill="FFFFFF"/>
        </w:rPr>
        <w:t>*  (</w:t>
      </w:r>
      <w:proofErr w:type="gramEnd"/>
      <w:r w:rsidRPr="00327690">
        <w:rPr>
          <w:rFonts w:ascii="Courier New" w:hAnsi="Courier New" w:cs="Courier New"/>
          <w:sz w:val="16"/>
          <w:szCs w:val="16"/>
          <w:shd w:val="clear" w:color="auto" w:fill="FFFFFF"/>
        </w:rPr>
        <w:t>ACCEPTED VALUES: SINGLE QUOTES SURROUNDING 2 OR 5-Digit CODES w/ "," BETWEEN MULTIPLE SELECTIONS)***/</w:t>
      </w:r>
    </w:p>
    <w:p w14:paraId="66DA512F" w14:textId="195BE4AB"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IF ALLSTATES = N THEN SELECT ONE OR MORE AGE CATEGORIES </w:t>
      </w:r>
      <w:proofErr w:type="gramStart"/>
      <w:r w:rsidRPr="00327690">
        <w:rPr>
          <w:rFonts w:ascii="Courier New" w:hAnsi="Courier New" w:cs="Courier New"/>
          <w:sz w:val="16"/>
          <w:szCs w:val="16"/>
          <w:shd w:val="clear" w:color="auto" w:fill="FFFFFF"/>
        </w:rPr>
        <w:t>BELOW:*</w:t>
      </w:r>
      <w:proofErr w:type="gramEnd"/>
      <w:r w:rsidRPr="00327690">
        <w:rPr>
          <w:rFonts w:ascii="Courier New" w:hAnsi="Courier New" w:cs="Courier New"/>
          <w:sz w:val="16"/>
          <w:szCs w:val="16"/>
          <w:shd w:val="clear" w:color="auto" w:fill="FFFFFF"/>
        </w:rPr>
        <w:t>**/</w:t>
      </w:r>
    </w:p>
    <w:p w14:paraId="6069544F" w14:textId="3BBD6318"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GEO_GROUP = STATE; /*@Note: Level of geography (ACCEPTED VALUES: STATE/ZCTA</w:t>
      </w:r>
      <w:proofErr w:type="gramStart"/>
      <w:r w:rsidRPr="00327690">
        <w:rPr>
          <w:rFonts w:ascii="Courier New" w:hAnsi="Courier New" w:cs="Courier New"/>
          <w:sz w:val="16"/>
          <w:szCs w:val="16"/>
          <w:shd w:val="clear" w:color="auto" w:fill="FFFFFF"/>
        </w:rPr>
        <w:t>3)*</w:t>
      </w:r>
      <w:proofErr w:type="gramEnd"/>
      <w:r w:rsidRPr="00327690">
        <w:rPr>
          <w:rFonts w:ascii="Courier New" w:hAnsi="Courier New" w:cs="Courier New"/>
          <w:sz w:val="16"/>
          <w:szCs w:val="16"/>
          <w:shd w:val="clear" w:color="auto" w:fill="FFFFFF"/>
        </w:rPr>
        <w:t>**/</w:t>
      </w:r>
    </w:p>
    <w:p w14:paraId="43D44B8B" w14:textId="1D7AA0A6"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GEO_LIST = %</w:t>
      </w:r>
      <w:proofErr w:type="gramStart"/>
      <w:r w:rsidRPr="00327690">
        <w:rPr>
          <w:rFonts w:ascii="Courier New" w:hAnsi="Courier New" w:cs="Courier New"/>
          <w:sz w:val="16"/>
          <w:szCs w:val="16"/>
          <w:shd w:val="clear" w:color="auto" w:fill="FFFFFF"/>
        </w:rPr>
        <w:t>STR(</w:t>
      </w:r>
      <w:proofErr w:type="gramEnd"/>
      <w:r w:rsidRPr="00327690">
        <w:rPr>
          <w:rFonts w:ascii="Courier New" w:hAnsi="Courier New" w:cs="Courier New"/>
          <w:sz w:val="16"/>
          <w:szCs w:val="16"/>
          <w:shd w:val="clear" w:color="auto" w:fill="FFFFFF"/>
        </w:rPr>
        <w:t xml:space="preserve">'08'); /*@Note: IF GEO_GROUP="STATE" then populate with State FIPS code(s), If GEO_GROUP="ZCTA3" then populate with FIPS </w:t>
      </w:r>
      <w:proofErr w:type="spellStart"/>
      <w:r w:rsidRPr="00327690">
        <w:rPr>
          <w:rFonts w:ascii="Courier New" w:hAnsi="Courier New" w:cs="Courier New"/>
          <w:sz w:val="16"/>
          <w:szCs w:val="16"/>
          <w:shd w:val="clear" w:color="auto" w:fill="FFFFFF"/>
        </w:rPr>
        <w:t>State+FIPS</w:t>
      </w:r>
      <w:proofErr w:type="spellEnd"/>
      <w:r w:rsidRPr="00327690">
        <w:rPr>
          <w:rFonts w:ascii="Courier New" w:hAnsi="Courier New" w:cs="Courier New"/>
          <w:sz w:val="16"/>
          <w:szCs w:val="16"/>
          <w:shd w:val="clear" w:color="auto" w:fill="FFFFFF"/>
        </w:rPr>
        <w:t xml:space="preserve"> County code(s)***/</w:t>
      </w:r>
    </w:p>
    <w:p w14:paraId="4262DC1A" w14:textId="1D605F69"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IF ALL_AGES = N THEN SELECT ONE OR MORE AGE CATEGORIES BELOW: ***/</w:t>
      </w:r>
    </w:p>
    <w:p w14:paraId="65A2ABA8" w14:textId="6F19143C"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AGE_20_24 = Y; /*@Note: Age Range: 20 to 24 (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2CA0408C" w14:textId="6E658ADD"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AGE_25_29 = Y; /*@Note: Age Range: 25 to 29 (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1AD8FFA5" w14:textId="2E3293BE"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AGE_30_34 = Y; /*@Note: Age Range: 30 to 34 (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11D42D0B" w14:textId="44AAD17F"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AGE_35_44 = Y; /*@Note: Age Range: 35 to 44 (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13D0B925" w14:textId="24A11520"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AGE_45_54 = Y; /*@Note: Age Range: 45 to 54 (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495B721E" w14:textId="67C6C2FF"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AGE_55_64 = Y; /*@Note: Age Range: 55 to 64 (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5435D325" w14:textId="0B566DD4"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IF ALL_RACES = N THEN SELECT ONE OR MORE RACE </w:t>
      </w:r>
      <w:proofErr w:type="gramStart"/>
      <w:r w:rsidRPr="00327690">
        <w:rPr>
          <w:rFonts w:ascii="Courier New" w:hAnsi="Courier New" w:cs="Courier New"/>
          <w:sz w:val="16"/>
          <w:szCs w:val="16"/>
          <w:shd w:val="clear" w:color="auto" w:fill="FFFFFF"/>
        </w:rPr>
        <w:t>BELOW:*</w:t>
      </w:r>
      <w:proofErr w:type="gramEnd"/>
      <w:r w:rsidRPr="00327690">
        <w:rPr>
          <w:rFonts w:ascii="Courier New" w:hAnsi="Courier New" w:cs="Courier New"/>
          <w:sz w:val="16"/>
          <w:szCs w:val="16"/>
          <w:shd w:val="clear" w:color="auto" w:fill="FFFFFF"/>
        </w:rPr>
        <w:t>**/</w:t>
      </w:r>
    </w:p>
    <w:p w14:paraId="2FF22203" w14:textId="18B51C7B"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RACE_WHITE = Y; /*@Note: White</w:t>
      </w:r>
      <w:r w:rsidR="00426EC2"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770F9252" w14:textId="6AF1A1FE"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RACE_BLACK = Y; /*@Note: Black/African American</w:t>
      </w:r>
      <w:r w:rsidR="00426EC2"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2B6D4DB3" w14:textId="07CEFF0B"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RACE_ASIAN = Y; /*@Note: Asian</w:t>
      </w:r>
      <w:r w:rsidR="00426EC2"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1B4A93E3" w14:textId="439133EF"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RACE_OTHER = Y; /*@Note: Other</w:t>
      </w:r>
      <w:r w:rsidR="00426EC2"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1718265C" w14:textId="3FED078D"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IF ALL_SEXES = N THEN SELECT MALE OR FEMALE </w:t>
      </w:r>
      <w:proofErr w:type="gramStart"/>
      <w:r w:rsidRPr="00327690">
        <w:rPr>
          <w:rFonts w:ascii="Courier New" w:hAnsi="Courier New" w:cs="Courier New"/>
          <w:sz w:val="16"/>
          <w:szCs w:val="16"/>
          <w:shd w:val="clear" w:color="auto" w:fill="FFFFFF"/>
        </w:rPr>
        <w:t>BELOW:*</w:t>
      </w:r>
      <w:proofErr w:type="gramEnd"/>
      <w:r w:rsidRPr="00327690">
        <w:rPr>
          <w:rFonts w:ascii="Courier New" w:hAnsi="Courier New" w:cs="Courier New"/>
          <w:sz w:val="16"/>
          <w:szCs w:val="16"/>
          <w:shd w:val="clear" w:color="auto" w:fill="FFFFFF"/>
        </w:rPr>
        <w:t>**/</w:t>
      </w:r>
    </w:p>
    <w:p w14:paraId="1484686C" w14:textId="3947D164"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SEX_MALE</w:t>
      </w:r>
      <w:r w:rsidR="00426EC2"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 Y; /*@Note: Sex: Male (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36A6B846" w14:textId="2E3DB003"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SEX_FEMALE</w:t>
      </w:r>
      <w:r w:rsidR="00426EC2"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 Y; /*@Note: Sex: Female</w:t>
      </w:r>
      <w:r w:rsidR="00426EC2"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34F82262"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p>
    <w:p w14:paraId="2E4BD1FC" w14:textId="11C3471A"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SECTION 4: Methodological option selections***/</w:t>
      </w:r>
    </w:p>
    <w:p w14:paraId="2DC375DB" w14:textId="6B4F3C9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IMP_RACES = Y; /*@Note: Include imputed race values?</w:t>
      </w:r>
      <w:r w:rsidR="00426EC2"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ACCEPTED VALUES: Y/</w:t>
      </w:r>
      <w:proofErr w:type="gramStart"/>
      <w:r w:rsidRPr="00327690">
        <w:rPr>
          <w:rFonts w:ascii="Courier New" w:hAnsi="Courier New" w:cs="Courier New"/>
          <w:sz w:val="16"/>
          <w:szCs w:val="16"/>
          <w:shd w:val="clear" w:color="auto" w:fill="FFFFFF"/>
        </w:rPr>
        <w:t>N)*</w:t>
      </w:r>
      <w:proofErr w:type="gramEnd"/>
      <w:r w:rsidRPr="00327690">
        <w:rPr>
          <w:rFonts w:ascii="Courier New" w:hAnsi="Courier New" w:cs="Courier New"/>
          <w:sz w:val="16"/>
          <w:szCs w:val="16"/>
          <w:shd w:val="clear" w:color="auto" w:fill="FFFFFF"/>
        </w:rPr>
        <w:t>**/</w:t>
      </w:r>
    </w:p>
    <w:p w14:paraId="3E8D2D13" w14:textId="5DB8A133"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LET AGE_ADJ</w:t>
      </w:r>
      <w:r w:rsidR="00426EC2"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 Y; /*@Note: Produce age-adjusted estimates?</w:t>
      </w:r>
      <w:r w:rsidR="00426EC2" w:rsidRPr="00327690">
        <w:rPr>
          <w:rFonts w:ascii="Courier New" w:hAnsi="Courier New" w:cs="Courier New"/>
          <w:sz w:val="16"/>
          <w:szCs w:val="16"/>
          <w:shd w:val="clear" w:color="auto" w:fill="FFFFFF"/>
        </w:rPr>
        <w:t xml:space="preserve"> </w:t>
      </w:r>
      <w:r w:rsidRPr="00327690">
        <w:rPr>
          <w:rFonts w:ascii="Courier New" w:hAnsi="Courier New" w:cs="Courier New"/>
          <w:sz w:val="16"/>
          <w:szCs w:val="16"/>
          <w:shd w:val="clear" w:color="auto" w:fill="FFFFFF"/>
        </w:rPr>
        <w:t>(ACCEPTED VALUES: Y/N) ***/</w:t>
      </w:r>
    </w:p>
    <w:p w14:paraId="4906F590" w14:textId="0F0D11FF"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2B076FFA"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Root directory includes subfolders: </w:t>
      </w:r>
    </w:p>
    <w:p w14:paraId="575F9B6B"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 xml:space="preserve">\0_Raw_Data" </w:t>
      </w:r>
    </w:p>
    <w:p w14:paraId="09DA2A4C"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1_SAS_Programs"</w:t>
      </w:r>
    </w:p>
    <w:p w14:paraId="11955198"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 xml:space="preserve">\2_Output" and </w:t>
      </w:r>
    </w:p>
    <w:p w14:paraId="2867FF99" w14:textId="7580A0C5"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2_Output\SAS LOGS"***/</w:t>
      </w:r>
    </w:p>
    <w:p w14:paraId="38C56015"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SAS programs must be stored in the PROGS directory including: </w:t>
      </w:r>
    </w:p>
    <w:p w14:paraId="0703D4C2"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 xml:space="preserve">Macro1-CODI_APQ.sas, </w:t>
      </w:r>
    </w:p>
    <w:p w14:paraId="3905C2C3"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 xml:space="preserve">Macro2-CODI_APQ.sas, </w:t>
      </w:r>
    </w:p>
    <w:p w14:paraId="2D0D73BB"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 xml:space="preserve">Macro3-CODI_APQ.sas, </w:t>
      </w:r>
    </w:p>
    <w:p w14:paraId="781D8BF2"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 xml:space="preserve">Macro4-CODI_APQ.sas, </w:t>
      </w:r>
    </w:p>
    <w:p w14:paraId="208EB9E7"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1-CODI_APQ.sas,</w:t>
      </w:r>
    </w:p>
    <w:p w14:paraId="1E7E977B"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2-CODI_APQ.sas,</w:t>
      </w:r>
    </w:p>
    <w:p w14:paraId="798604E0"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 xml:space="preserve">Macro1-CODI_APQ-Co_occurring.sas, </w:t>
      </w:r>
    </w:p>
    <w:p w14:paraId="2575F23F"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 xml:space="preserve">Macro2-CODI_APQ-Co_occurring.sas, </w:t>
      </w:r>
    </w:p>
    <w:p w14:paraId="38DB31E1"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lastRenderedPageBreak/>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 xml:space="preserve">Macro3-CODI_APQ-Co_occurring.sas, </w:t>
      </w:r>
    </w:p>
    <w:p w14:paraId="4C155A28"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 xml:space="preserve">Macro4-CODI_APQ-Co_occurring.sas, </w:t>
      </w:r>
    </w:p>
    <w:p w14:paraId="6A308D11" w14:textId="77777777"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1-CODI_APQ-Co_occurring.sas,</w:t>
      </w:r>
    </w:p>
    <w:p w14:paraId="63A0AB87" w14:textId="62A4A312"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r>
      <w:r w:rsidRPr="00327690">
        <w:rPr>
          <w:rFonts w:ascii="Courier New" w:hAnsi="Courier New" w:cs="Courier New"/>
          <w:sz w:val="16"/>
          <w:szCs w:val="16"/>
          <w:shd w:val="clear" w:color="auto" w:fill="FFFFFF"/>
        </w:rPr>
        <w:tab/>
        <w:t>Module2-CODI_APQ-Co_occurring.sas***/</w:t>
      </w:r>
    </w:p>
    <w:p w14:paraId="25E13888" w14:textId="6FCD99A0"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NOTE: query output is stored as a csv file in </w:t>
      </w:r>
      <w:proofErr w:type="gramStart"/>
      <w:r w:rsidRPr="00327690">
        <w:rPr>
          <w:rFonts w:ascii="Courier New" w:hAnsi="Courier New" w:cs="Courier New"/>
          <w:sz w:val="16"/>
          <w:szCs w:val="16"/>
          <w:shd w:val="clear" w:color="auto" w:fill="FFFFFF"/>
        </w:rPr>
        <w:t>"..</w:t>
      </w:r>
      <w:proofErr w:type="gramEnd"/>
      <w:r w:rsidRPr="00327690">
        <w:rPr>
          <w:rFonts w:ascii="Courier New" w:hAnsi="Courier New" w:cs="Courier New"/>
          <w:sz w:val="16"/>
          <w:szCs w:val="16"/>
          <w:shd w:val="clear" w:color="auto" w:fill="FFFFFF"/>
        </w:rPr>
        <w:t xml:space="preserve">\2_Output" named after a time/date stamp and </w:t>
      </w:r>
      <w:r w:rsidR="00426EC2" w:rsidRPr="00327690">
        <w:rPr>
          <w:rFonts w:ascii="Courier New" w:hAnsi="Courier New" w:cs="Courier New"/>
          <w:sz w:val="16"/>
          <w:szCs w:val="16"/>
          <w:shd w:val="clear" w:color="auto" w:fill="FFFFFF"/>
        </w:rPr>
        <w:t xml:space="preserve">the specified </w:t>
      </w:r>
      <w:proofErr w:type="spellStart"/>
      <w:r w:rsidR="00426EC2" w:rsidRPr="00327690">
        <w:rPr>
          <w:rFonts w:ascii="Courier New" w:hAnsi="Courier New" w:cs="Courier New"/>
          <w:sz w:val="16"/>
          <w:szCs w:val="16"/>
          <w:shd w:val="clear" w:color="auto" w:fill="FFFFFF"/>
        </w:rPr>
        <w:t>FileOUT_Name</w:t>
      </w:r>
      <w:proofErr w:type="spellEnd"/>
      <w:r w:rsidRPr="00327690">
        <w:rPr>
          <w:rFonts w:ascii="Courier New" w:hAnsi="Courier New" w:cs="Courier New"/>
          <w:sz w:val="16"/>
          <w:szCs w:val="16"/>
          <w:shd w:val="clear" w:color="auto" w:fill="FFFFFF"/>
        </w:rPr>
        <w:t>***/</w:t>
      </w:r>
    </w:p>
    <w:p w14:paraId="4C426EC1" w14:textId="3D8B8D74"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2B9FC88B" w14:textId="0F2E897D"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STOP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w:t>
      </w:r>
      <w:proofErr w:type="spellStart"/>
      <w:r w:rsidRPr="00327690">
        <w:rPr>
          <w:rFonts w:ascii="Courier New" w:hAnsi="Courier New" w:cs="Courier New"/>
          <w:sz w:val="16"/>
          <w:szCs w:val="16"/>
          <w:shd w:val="clear" w:color="auto" w:fill="FFFFFF"/>
        </w:rPr>
        <w:t>STOP</w:t>
      </w:r>
      <w:proofErr w:type="spellEnd"/>
      <w:r w:rsidRPr="00327690">
        <w:rPr>
          <w:rFonts w:ascii="Courier New" w:hAnsi="Courier New" w:cs="Courier New"/>
          <w:sz w:val="16"/>
          <w:szCs w:val="16"/>
          <w:shd w:val="clear" w:color="auto" w:fill="FFFFFF"/>
        </w:rPr>
        <w:t xml:space="preserve"> STOP*/</w:t>
      </w:r>
    </w:p>
    <w:p w14:paraId="2BDD3B96" w14:textId="1D4EC0A2"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 xml:space="preserve">/*** DO NOT EDIT BEYOND THIS POINT </w:t>
      </w:r>
      <w:r w:rsidRPr="00327690">
        <w:rPr>
          <w:rFonts w:ascii="Courier New" w:hAnsi="Courier New" w:cs="Courier New"/>
          <w:sz w:val="16"/>
          <w:szCs w:val="16"/>
          <w:shd w:val="clear" w:color="auto" w:fill="FFFFFF"/>
        </w:rPr>
        <w:tab/>
        <w:t xml:space="preserve">DO NOT EDIT BEYOND THIS POINT </w:t>
      </w:r>
      <w:r w:rsidRPr="00327690">
        <w:rPr>
          <w:rFonts w:ascii="Courier New" w:hAnsi="Courier New" w:cs="Courier New"/>
          <w:sz w:val="16"/>
          <w:szCs w:val="16"/>
          <w:shd w:val="clear" w:color="auto" w:fill="FFFFFF"/>
        </w:rPr>
        <w:tab/>
        <w:t>DO NOT EDIT BEYOND THIS POINT*/</w:t>
      </w:r>
    </w:p>
    <w:p w14:paraId="6143C115" w14:textId="7140B60E"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7F53296D" w14:textId="5A95218F" w:rsidR="00313BE0" w:rsidRPr="00327690" w:rsidRDefault="00313BE0" w:rsidP="00313BE0">
      <w:pPr>
        <w:spacing w:before="120"/>
        <w:contextualSpacing/>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12879CE5" w14:textId="58C8A538" w:rsidR="00313BE0" w:rsidRPr="00327690" w:rsidRDefault="00313BE0" w:rsidP="00313BE0">
      <w:pPr>
        <w:autoSpaceDE w:val="0"/>
        <w:autoSpaceDN w:val="0"/>
        <w:adjustRightInd w:val="0"/>
        <w:spacing w:before="0" w:after="0"/>
        <w:jc w:val="left"/>
        <w:rPr>
          <w:rFonts w:ascii="Courier New" w:hAnsi="Courier New" w:cs="Courier New"/>
          <w:sz w:val="16"/>
          <w:szCs w:val="16"/>
          <w:shd w:val="clear" w:color="auto" w:fill="FFFFFF"/>
        </w:rPr>
      </w:pPr>
      <w:r w:rsidRPr="00327690">
        <w:rPr>
          <w:rFonts w:ascii="Courier New" w:hAnsi="Courier New" w:cs="Courier New"/>
          <w:sz w:val="16"/>
          <w:szCs w:val="16"/>
          <w:shd w:val="clear" w:color="auto" w:fill="FFFFFF"/>
        </w:rPr>
        <w:t>/************************************************************************************************************************************/</w:t>
      </w:r>
    </w:p>
    <w:p w14:paraId="2D31EC22" w14:textId="081EE3DE" w:rsidR="005D560B" w:rsidRPr="00327690" w:rsidRDefault="005D560B" w:rsidP="005D560B">
      <w:pPr>
        <w:spacing w:before="120"/>
        <w:contextualSpacing/>
        <w:jc w:val="left"/>
      </w:pPr>
      <w:r w:rsidRPr="00327690">
        <w:rPr>
          <w:rFonts w:ascii="Courier New" w:hAnsi="Courier New" w:cs="Courier New"/>
          <w:sz w:val="16"/>
          <w:szCs w:val="16"/>
        </w:rPr>
        <w:t xml:space="preserve">/*Note: subsection of the full program. Be sure to only edit this </w:t>
      </w:r>
      <w:r w:rsidR="008C68A9" w:rsidRPr="00327690">
        <w:rPr>
          <w:rFonts w:ascii="Courier New" w:hAnsi="Courier New" w:cs="Courier New"/>
          <w:sz w:val="16"/>
          <w:szCs w:val="16"/>
        </w:rPr>
        <w:t>section but</w:t>
      </w:r>
      <w:r w:rsidRPr="00327690">
        <w:rPr>
          <w:rFonts w:ascii="Courier New" w:hAnsi="Courier New" w:cs="Courier New"/>
          <w:sz w:val="16"/>
          <w:szCs w:val="16"/>
        </w:rPr>
        <w:t xml:space="preserve"> submit the full program. */</w:t>
      </w:r>
    </w:p>
    <w:p w14:paraId="417B81B6" w14:textId="77777777" w:rsidR="00C27913" w:rsidRPr="00327690" w:rsidRDefault="005D560B" w:rsidP="005D560B">
      <w:pPr>
        <w:spacing w:before="0" w:after="0"/>
        <w:jc w:val="left"/>
        <w:rPr>
          <w:strike/>
        </w:rPr>
        <w:sectPr w:rsidR="00C27913" w:rsidRPr="00327690" w:rsidSect="00251CA8">
          <w:headerReference w:type="even" r:id="rId40"/>
          <w:headerReference w:type="default" r:id="rId41"/>
          <w:footerReference w:type="default" r:id="rId42"/>
          <w:headerReference w:type="first" r:id="rId43"/>
          <w:pgSz w:w="15840" w:h="12240" w:orient="landscape" w:code="1"/>
          <w:pgMar w:top="1440" w:right="1440" w:bottom="1440" w:left="1440" w:header="432" w:footer="432" w:gutter="0"/>
          <w:cols w:space="720"/>
          <w:docGrid w:linePitch="360"/>
        </w:sectPr>
      </w:pPr>
      <w:bookmarkStart w:id="716" w:name="_G._Example_CODI-PQ"/>
      <w:bookmarkStart w:id="717" w:name="_Toc79519481"/>
      <w:bookmarkStart w:id="718" w:name="_Toc79586717"/>
      <w:bookmarkEnd w:id="716"/>
      <w:r w:rsidRPr="00327690">
        <w:rPr>
          <w:strike/>
        </w:rPr>
        <w:br w:type="page"/>
      </w:r>
    </w:p>
    <w:p w14:paraId="6C42BE76" w14:textId="5D00FE70" w:rsidR="00683BB9" w:rsidRPr="00327690" w:rsidRDefault="00E2369C" w:rsidP="00961754">
      <w:pPr>
        <w:pStyle w:val="Heading6"/>
      </w:pPr>
      <w:bookmarkStart w:id="719" w:name="_Toc86246332"/>
      <w:r w:rsidRPr="00327690">
        <w:lastRenderedPageBreak/>
        <w:t>CODI-APQ</w:t>
      </w:r>
      <w:r w:rsidR="13B36D33" w:rsidRPr="00327690">
        <w:t xml:space="preserve"> </w:t>
      </w:r>
      <w:bookmarkEnd w:id="717"/>
      <w:bookmarkEnd w:id="718"/>
      <w:r w:rsidR="7952AA55" w:rsidRPr="00327690">
        <w:t>Results</w:t>
      </w:r>
      <w:bookmarkEnd w:id="719"/>
      <w:r w:rsidR="7952AA55" w:rsidRPr="00327690">
        <w:t xml:space="preserve"> </w:t>
      </w:r>
    </w:p>
    <w:p w14:paraId="66A5585A" w14:textId="10FB79AA" w:rsidR="005D560B" w:rsidRPr="00327690" w:rsidRDefault="48B4656A" w:rsidP="00251CA8">
      <w:pPr>
        <w:pStyle w:val="Heading7"/>
      </w:pPr>
      <w:r w:rsidRPr="00327690">
        <w:t xml:space="preserve">Example </w:t>
      </w:r>
      <w:r w:rsidR="004F4322" w:rsidRPr="00327690">
        <w:t xml:space="preserve">BMI prevalence </w:t>
      </w:r>
    </w:p>
    <w:p w14:paraId="703B653C" w14:textId="5B76C6FC" w:rsidR="005D560B" w:rsidRPr="00327690" w:rsidRDefault="005D560B" w:rsidP="005D560B">
      <w:pPr>
        <w:spacing w:before="120" w:after="120"/>
        <w:jc w:val="left"/>
      </w:pPr>
      <w:r w:rsidRPr="00327690">
        <w:t xml:space="preserve">Once complete, </w:t>
      </w:r>
      <w:r w:rsidR="00E2369C" w:rsidRPr="00327690">
        <w:t>CODI-APQ</w:t>
      </w:r>
      <w:r w:rsidRPr="00327690">
        <w:t xml:space="preserve"> generates prevalence </w:t>
      </w:r>
      <w:r w:rsidR="00D31B7D" w:rsidRPr="00327690">
        <w:t>results</w:t>
      </w:r>
      <w:r w:rsidRPr="00327690">
        <w:t xml:space="preserve"> as </w:t>
      </w:r>
      <w:r w:rsidR="007711AB" w:rsidRPr="00327690">
        <w:t xml:space="preserve">either </w:t>
      </w:r>
      <w:r w:rsidRPr="00327690">
        <w:t>a csv file</w:t>
      </w:r>
      <w:r w:rsidR="007711AB" w:rsidRPr="00327690">
        <w:t xml:space="preserve"> or csv files and Excel files</w:t>
      </w:r>
      <w:r w:rsidRPr="00327690">
        <w:t xml:space="preserve">. </w:t>
      </w:r>
      <w:r w:rsidR="005E2A6D" w:rsidRPr="00327690">
        <w:fldChar w:fldCharType="begin"/>
      </w:r>
      <w:r w:rsidR="005E2A6D" w:rsidRPr="00327690">
        <w:instrText xml:space="preserve"> REF _Ref85804373 \h </w:instrText>
      </w:r>
      <w:r w:rsidR="004A4D16" w:rsidRPr="00327690">
        <w:instrText xml:space="preserve"> \* MERGEFORMAT </w:instrText>
      </w:r>
      <w:r w:rsidR="005E2A6D" w:rsidRPr="00327690">
        <w:fldChar w:fldCharType="separate"/>
      </w:r>
      <w:r w:rsidR="005E2A6D" w:rsidRPr="00327690">
        <w:t xml:space="preserve">Table </w:t>
      </w:r>
      <w:r w:rsidR="005E2A6D" w:rsidRPr="00327690">
        <w:rPr>
          <w:noProof/>
        </w:rPr>
        <w:t>32</w:t>
      </w:r>
      <w:r w:rsidR="005E2A6D" w:rsidRPr="00327690">
        <w:fldChar w:fldCharType="end"/>
      </w:r>
      <w:r w:rsidR="005E2A6D" w:rsidRPr="00327690">
        <w:t xml:space="preserve"> </w:t>
      </w:r>
      <w:r w:rsidRPr="00327690">
        <w:t>provides an overview of the variables included</w:t>
      </w:r>
      <w:r w:rsidR="007711AB" w:rsidRPr="00327690">
        <w:t xml:space="preserve"> when diabetes prevalence is set to no</w:t>
      </w:r>
      <w:r w:rsidRPr="00327690">
        <w:t xml:space="preserve">, and </w:t>
      </w:r>
      <w:r w:rsidR="005E2A6D" w:rsidRPr="00327690">
        <w:fldChar w:fldCharType="begin"/>
      </w:r>
      <w:r w:rsidR="005E2A6D" w:rsidRPr="00327690">
        <w:instrText xml:space="preserve"> REF _Ref85804392 \h </w:instrText>
      </w:r>
      <w:r w:rsidR="004A4D16" w:rsidRPr="00327690">
        <w:instrText xml:space="preserve"> \* MERGEFORMAT </w:instrText>
      </w:r>
      <w:r w:rsidR="005E2A6D" w:rsidRPr="00327690">
        <w:fldChar w:fldCharType="separate"/>
      </w:r>
      <w:r w:rsidR="005E2A6D" w:rsidRPr="00327690">
        <w:t xml:space="preserve">Table </w:t>
      </w:r>
      <w:r w:rsidR="005E2A6D" w:rsidRPr="00327690">
        <w:rPr>
          <w:noProof/>
        </w:rPr>
        <w:t>33</w:t>
      </w:r>
      <w:r w:rsidR="005E2A6D" w:rsidRPr="00327690">
        <w:fldChar w:fldCharType="end"/>
      </w:r>
      <w:r w:rsidR="005E2A6D" w:rsidRPr="00327690">
        <w:t xml:space="preserve"> </w:t>
      </w:r>
      <w:r w:rsidRPr="00327690">
        <w:t xml:space="preserve">provides example </w:t>
      </w:r>
      <w:r w:rsidR="002B620A" w:rsidRPr="00327690">
        <w:t xml:space="preserve">results </w:t>
      </w:r>
      <w:r w:rsidRPr="00327690">
        <w:t xml:space="preserve">based on synthetic data. Note in the sample provided in </w:t>
      </w:r>
      <w:r w:rsidR="005E2A6D" w:rsidRPr="00327690">
        <w:fldChar w:fldCharType="begin"/>
      </w:r>
      <w:r w:rsidR="005E2A6D" w:rsidRPr="00327690">
        <w:instrText xml:space="preserve"> REF _Ref85804411 \h </w:instrText>
      </w:r>
      <w:r w:rsidR="004A4D16" w:rsidRPr="00327690">
        <w:instrText xml:space="preserve"> \* MERGEFORMAT </w:instrText>
      </w:r>
      <w:r w:rsidR="005E2A6D" w:rsidRPr="00327690">
        <w:fldChar w:fldCharType="separate"/>
      </w:r>
      <w:r w:rsidR="005E2A6D" w:rsidRPr="00327690">
        <w:t xml:space="preserve">Table </w:t>
      </w:r>
      <w:r w:rsidR="005E2A6D" w:rsidRPr="00327690">
        <w:rPr>
          <w:noProof/>
        </w:rPr>
        <w:t>34</w:t>
      </w:r>
      <w:r w:rsidR="005E2A6D" w:rsidRPr="00327690">
        <w:fldChar w:fldCharType="end"/>
      </w:r>
      <w:r w:rsidRPr="00327690">
        <w:t xml:space="preserve"> descriptive information about </w:t>
      </w:r>
      <w:r w:rsidR="00E2369C" w:rsidRPr="00327690">
        <w:t>CODI-APQ</w:t>
      </w:r>
      <w:r w:rsidRPr="00327690">
        <w:t xml:space="preserve"> user inputs, error codes, sources of technical documentation, caveats, and a </w:t>
      </w:r>
      <w:r w:rsidR="009457E9" w:rsidRPr="00327690">
        <w:t xml:space="preserve">possible </w:t>
      </w:r>
      <w:r w:rsidRPr="00327690">
        <w:t>citation begins with the row labeled order 3 and continues through order 19. The number of rows output will vary based on the criteria selected.</w:t>
      </w:r>
    </w:p>
    <w:p w14:paraId="31A7A842" w14:textId="70B3BF83" w:rsidR="005D560B" w:rsidRPr="00327690" w:rsidRDefault="009D5F3F" w:rsidP="007D5286">
      <w:pPr>
        <w:pStyle w:val="Caption"/>
      </w:pPr>
      <w:bookmarkStart w:id="720" w:name="_Ref85804373"/>
      <w:bookmarkStart w:id="721" w:name="_Toc85789278"/>
      <w:r w:rsidRPr="00327690">
        <w:t>Table</w:t>
      </w:r>
      <w:r w:rsidR="00760359" w:rsidRPr="00327690">
        <w:t xml:space="preserve"> </w:t>
      </w:r>
      <w:fldSimple w:instr=" SEQ Table \* ARABIC ">
        <w:r w:rsidR="00331CE3" w:rsidRPr="00327690">
          <w:rPr>
            <w:noProof/>
          </w:rPr>
          <w:t>32</w:t>
        </w:r>
      </w:fldSimple>
      <w:bookmarkEnd w:id="720"/>
      <w:r w:rsidR="00331CE3" w:rsidRPr="00327690">
        <w:t>.</w:t>
      </w:r>
      <w:r w:rsidR="005D560B" w:rsidRPr="00327690">
        <w:t xml:space="preserve"> </w:t>
      </w:r>
      <w:r w:rsidR="00E2369C" w:rsidRPr="00327690">
        <w:t>CODI-APQ</w:t>
      </w:r>
      <w:r w:rsidR="005D560B" w:rsidRPr="00327690">
        <w:t xml:space="preserve"> </w:t>
      </w:r>
      <w:r w:rsidR="002B620A" w:rsidRPr="00327690">
        <w:t xml:space="preserve">Results </w:t>
      </w:r>
      <w:r w:rsidR="005D560B" w:rsidRPr="00327690">
        <w:t>Data Dictionary</w:t>
      </w:r>
      <w:bookmarkEnd w:id="721"/>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4481"/>
        <w:gridCol w:w="4859"/>
      </w:tblGrid>
      <w:tr w:rsidR="005D560B" w:rsidRPr="00327690" w14:paraId="7E6F56BE" w14:textId="77777777" w:rsidTr="00961754">
        <w:trPr>
          <w:cnfStyle w:val="100000000000" w:firstRow="1" w:lastRow="0" w:firstColumn="0" w:lastColumn="0" w:oddVBand="0" w:evenVBand="0" w:oddHBand="0"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shd w:val="clear" w:color="auto" w:fill="1F497D"/>
          </w:tcPr>
          <w:p w14:paraId="44F67B7B"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olumn</w:t>
            </w:r>
          </w:p>
        </w:tc>
        <w:tc>
          <w:tcPr>
            <w:tcW w:w="0" w:type="pct"/>
            <w:shd w:val="clear" w:color="auto" w:fill="1F497D"/>
          </w:tcPr>
          <w:p w14:paraId="3EEBFDAB" w14:textId="77777777" w:rsidR="005D560B" w:rsidRPr="00327690" w:rsidRDefault="005D560B" w:rsidP="00F17302">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r>
      <w:tr w:rsidR="005D560B" w:rsidRPr="00327690" w14:paraId="52D82939"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105FBE1F"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Order</w:t>
            </w:r>
          </w:p>
        </w:tc>
        <w:tc>
          <w:tcPr>
            <w:tcW w:w="0" w:type="pct"/>
          </w:tcPr>
          <w:p w14:paraId="440D71EB" w14:textId="77777777" w:rsidR="005D560B" w:rsidRPr="00327690"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Row order</w:t>
            </w:r>
          </w:p>
        </w:tc>
      </w:tr>
      <w:tr w:rsidR="005D560B" w:rsidRPr="00327690" w14:paraId="1F541077"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49B25C47"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 Category</w:t>
            </w:r>
          </w:p>
        </w:tc>
        <w:tc>
          <w:tcPr>
            <w:tcW w:w="0" w:type="pct"/>
          </w:tcPr>
          <w:p w14:paraId="5A8AF133" w14:textId="1A7728AE" w:rsidR="005D560B" w:rsidRPr="00327690" w:rsidRDefault="00A26390"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A categorical value</w:t>
            </w:r>
            <w:r w:rsidR="005D560B" w:rsidRPr="00327690">
              <w:rPr>
                <w:rFonts w:ascii="Times New Roman" w:hAnsi="Times New Roman" w:cs="Times New Roman"/>
                <w:sz w:val="20"/>
                <w:szCs w:val="20"/>
              </w:rPr>
              <w:t xml:space="preserve"> based on </w:t>
            </w:r>
            <w:r w:rsidR="004F4322" w:rsidRPr="00327690">
              <w:rPr>
                <w:rFonts w:ascii="Times New Roman" w:hAnsi="Times New Roman" w:cs="Times New Roman"/>
                <w:sz w:val="20"/>
                <w:szCs w:val="20"/>
              </w:rPr>
              <w:t>BMI</w:t>
            </w:r>
            <w:r w:rsidR="005D560B" w:rsidRPr="00327690">
              <w:rPr>
                <w:rFonts w:ascii="Times New Roman" w:hAnsi="Times New Roman" w:cs="Times New Roman"/>
                <w:sz w:val="20"/>
                <w:szCs w:val="20"/>
              </w:rPr>
              <w:t>.</w:t>
            </w:r>
          </w:p>
        </w:tc>
      </w:tr>
      <w:tr w:rsidR="005D560B" w:rsidRPr="00327690" w14:paraId="4272324D"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77085E06"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Sample</w:t>
            </w:r>
          </w:p>
        </w:tc>
        <w:tc>
          <w:tcPr>
            <w:tcW w:w="0" w:type="pct"/>
          </w:tcPr>
          <w:p w14:paraId="170C003F" w14:textId="7CF1F94B" w:rsidR="005D560B" w:rsidRPr="00327690"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observed (or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5D560B" w:rsidRPr="00327690" w14:paraId="08E9DF23"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32007D67"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Population</w:t>
            </w:r>
          </w:p>
        </w:tc>
        <w:tc>
          <w:tcPr>
            <w:tcW w:w="0" w:type="pct"/>
          </w:tcPr>
          <w:p w14:paraId="57D7B28E" w14:textId="77777777" w:rsidR="005D560B" w:rsidRPr="00327690"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5D560B" w:rsidRPr="00327690" w14:paraId="53E8C20E"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0F21E443"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rude Prevalence</w:t>
            </w:r>
          </w:p>
        </w:tc>
        <w:tc>
          <w:tcPr>
            <w:tcW w:w="0" w:type="pct"/>
          </w:tcPr>
          <w:p w14:paraId="223E87B4" w14:textId="77777777" w:rsidR="005D560B" w:rsidRPr="00327690"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5D560B" w:rsidRPr="00327690" w14:paraId="7DE2DE82"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23697FBC"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Crude Prevalence Standard Error</w:t>
            </w:r>
          </w:p>
        </w:tc>
        <w:tc>
          <w:tcPr>
            <w:tcW w:w="0" w:type="pct"/>
          </w:tcPr>
          <w:p w14:paraId="21561150" w14:textId="77777777" w:rsidR="005D560B" w:rsidRPr="00327690"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5D560B" w:rsidRPr="00327690" w14:paraId="585F0C0C"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037F2721"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w:t>
            </w:r>
          </w:p>
        </w:tc>
        <w:tc>
          <w:tcPr>
            <w:tcW w:w="0" w:type="pct"/>
          </w:tcPr>
          <w:p w14:paraId="445051CD" w14:textId="12D42BA1" w:rsidR="005D560B" w:rsidRPr="00327690" w:rsidRDefault="005D560B">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Prevalence based on weighted counts. A sample weight is assigned to each sample </w:t>
            </w:r>
            <w:r w:rsidR="00220880" w:rsidRPr="00327690">
              <w:rPr>
                <w:rFonts w:ascii="Times New Roman" w:hAnsi="Times New Roman" w:cs="Times New Roman"/>
                <w:sz w:val="20"/>
                <w:szCs w:val="20"/>
              </w:rPr>
              <w:t>patient</w:t>
            </w:r>
            <w:r w:rsidRPr="00327690">
              <w:rPr>
                <w:rFonts w:ascii="Times New Roman" w:hAnsi="Times New Roman" w:cs="Times New Roman"/>
                <w:sz w:val="20"/>
                <w:szCs w:val="20"/>
              </w:rPr>
              <w:t xml:space="preserve">.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w:t>
            </w:r>
            <w:r w:rsidR="00220880" w:rsidRPr="00327690">
              <w:rPr>
                <w:rFonts w:ascii="Times New Roman" w:hAnsi="Times New Roman" w:cs="Times New Roman"/>
                <w:sz w:val="20"/>
                <w:szCs w:val="20"/>
              </w:rPr>
              <w:t>patient</w:t>
            </w:r>
            <w:r w:rsidRPr="00327690">
              <w:rPr>
                <w:rFonts w:ascii="Times New Roman" w:hAnsi="Times New Roman" w:cs="Times New Roman"/>
                <w:sz w:val="20"/>
                <w:szCs w:val="20"/>
              </w:rPr>
              <w:t>. See implementation guide, Appendix A. Sample Weights for more information.</w:t>
            </w:r>
          </w:p>
        </w:tc>
      </w:tr>
      <w:tr w:rsidR="005D560B" w:rsidRPr="00327690" w14:paraId="271BFAA3" w14:textId="77777777" w:rsidTr="00961754">
        <w:trPr>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515E1BC0"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 Standard Error</w:t>
            </w:r>
          </w:p>
        </w:tc>
        <w:tc>
          <w:tcPr>
            <w:tcW w:w="0" w:type="pct"/>
          </w:tcPr>
          <w:p w14:paraId="225B641A" w14:textId="32268F79" w:rsidR="005D560B" w:rsidRPr="00327690" w:rsidRDefault="005D560B" w:rsidP="00F17302">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tandard error based on weighted counts. See implementation guide, Appendix A. Variance for more information.</w:t>
            </w:r>
          </w:p>
        </w:tc>
      </w:tr>
      <w:tr w:rsidR="005D560B" w:rsidRPr="00327690" w14:paraId="1CE29151" w14:textId="77777777" w:rsidTr="00961754">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0" w:type="pct"/>
          </w:tcPr>
          <w:p w14:paraId="776AF3BD" w14:textId="77777777" w:rsidR="005D560B" w:rsidRPr="00327690" w:rsidRDefault="005D560B" w:rsidP="00F17302">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Age-adjusted Prevalence</w:t>
            </w:r>
          </w:p>
        </w:tc>
        <w:tc>
          <w:tcPr>
            <w:tcW w:w="0" w:type="pct"/>
          </w:tcPr>
          <w:p w14:paraId="5D158029" w14:textId="0C5ADDF1" w:rsidR="005D560B" w:rsidRPr="00327690" w:rsidRDefault="005D560B" w:rsidP="00F17302">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age-adjusted counts. See implementation guide, Appendix A. Age Adjustment for more information.</w:t>
            </w:r>
          </w:p>
        </w:tc>
      </w:tr>
    </w:tbl>
    <w:p w14:paraId="6BE95D50" w14:textId="77777777" w:rsidR="005D560B" w:rsidRPr="00327690" w:rsidRDefault="005D560B" w:rsidP="005D560B">
      <w:pPr>
        <w:spacing w:before="120" w:after="120"/>
        <w:jc w:val="left"/>
      </w:pPr>
    </w:p>
    <w:p w14:paraId="72ADC6C9" w14:textId="38434E7C" w:rsidR="005D560B" w:rsidRPr="00327690" w:rsidRDefault="3A2BF13B" w:rsidP="007D5286">
      <w:pPr>
        <w:pStyle w:val="Caption"/>
      </w:pPr>
      <w:bookmarkStart w:id="722" w:name="_Ref85804392"/>
      <w:bookmarkStart w:id="723" w:name="_Toc85789279"/>
      <w:r w:rsidRPr="00327690">
        <w:lastRenderedPageBreak/>
        <w:t>Table</w:t>
      </w:r>
      <w:r w:rsidR="15E59FA4" w:rsidRPr="00327690">
        <w:t xml:space="preserve"> </w:t>
      </w:r>
      <w:fldSimple w:instr=" SEQ Table \* ARABIC ">
        <w:r w:rsidR="00331CE3" w:rsidRPr="00327690">
          <w:rPr>
            <w:noProof/>
          </w:rPr>
          <w:t>33</w:t>
        </w:r>
      </w:fldSimple>
      <w:bookmarkEnd w:id="722"/>
      <w:r w:rsidR="00331CE3" w:rsidRPr="00327690">
        <w:t>.</w:t>
      </w:r>
      <w:r w:rsidR="51FD1B7C" w:rsidRPr="00327690">
        <w:t xml:space="preserve"> </w:t>
      </w:r>
      <w:r w:rsidR="0855A364" w:rsidRPr="00327690">
        <w:t xml:space="preserve">Results </w:t>
      </w:r>
      <w:r w:rsidR="51FD1B7C" w:rsidRPr="00327690">
        <w:t>Example</w:t>
      </w:r>
      <w:r w:rsidR="0855A364" w:rsidRPr="00327690">
        <w:t xml:space="preserve"> from</w:t>
      </w:r>
      <w:r w:rsidR="51FD1B7C" w:rsidRPr="00327690">
        <w:t xml:space="preserve"> Synthetic Data</w:t>
      </w:r>
      <w:r w:rsidR="005D560B" w:rsidRPr="00327690">
        <w:rPr>
          <w:vertAlign w:val="superscript"/>
        </w:rPr>
        <w:footnoteReference w:id="25"/>
      </w:r>
      <w:bookmarkEnd w:id="723"/>
    </w:p>
    <w:tbl>
      <w:tblPr>
        <w:tblW w:w="9340" w:type="dxa"/>
        <w:tblLook w:val="04A0" w:firstRow="1" w:lastRow="0" w:firstColumn="1" w:lastColumn="0" w:noHBand="0" w:noVBand="1"/>
      </w:tblPr>
      <w:tblGrid>
        <w:gridCol w:w="459"/>
        <w:gridCol w:w="2355"/>
        <w:gridCol w:w="930"/>
        <w:gridCol w:w="917"/>
        <w:gridCol w:w="1078"/>
        <w:gridCol w:w="717"/>
        <w:gridCol w:w="666"/>
        <w:gridCol w:w="892"/>
        <w:gridCol w:w="760"/>
        <w:gridCol w:w="566"/>
      </w:tblGrid>
      <w:tr w:rsidR="00B1485A" w:rsidRPr="00327690" w14:paraId="3D833EE3" w14:textId="77777777" w:rsidTr="00343830">
        <w:trPr>
          <w:trHeight w:val="2370"/>
          <w:tblHeader/>
        </w:trPr>
        <w:tc>
          <w:tcPr>
            <w:tcW w:w="459" w:type="dxa"/>
            <w:tcBorders>
              <w:top w:val="single" w:sz="8" w:space="0" w:color="auto"/>
              <w:left w:val="single" w:sz="8" w:space="0" w:color="auto"/>
              <w:bottom w:val="single" w:sz="8" w:space="0" w:color="auto"/>
              <w:right w:val="single" w:sz="8" w:space="0" w:color="auto"/>
            </w:tcBorders>
            <w:shd w:val="clear" w:color="000000" w:fill="1F497D"/>
            <w:noWrap/>
            <w:textDirection w:val="btLr"/>
            <w:hideMark/>
          </w:tcPr>
          <w:p w14:paraId="75F22DE4" w14:textId="77777777" w:rsidR="00B1485A" w:rsidRPr="00327690" w:rsidRDefault="00B1485A" w:rsidP="00B1485A">
            <w:pPr>
              <w:spacing w:before="0" w:after="0"/>
              <w:jc w:val="left"/>
              <w:rPr>
                <w:b/>
                <w:bCs/>
                <w:color w:val="FFFFFF"/>
                <w:sz w:val="20"/>
                <w:szCs w:val="20"/>
              </w:rPr>
            </w:pPr>
            <w:r w:rsidRPr="00327690">
              <w:rPr>
                <w:b/>
                <w:bCs/>
                <w:color w:val="FFFFFF"/>
                <w:sz w:val="20"/>
                <w:szCs w:val="20"/>
              </w:rPr>
              <w:t>Order</w:t>
            </w:r>
          </w:p>
        </w:tc>
        <w:tc>
          <w:tcPr>
            <w:tcW w:w="2355" w:type="dxa"/>
            <w:tcBorders>
              <w:top w:val="single" w:sz="8" w:space="0" w:color="auto"/>
              <w:left w:val="nil"/>
              <w:bottom w:val="single" w:sz="8" w:space="0" w:color="auto"/>
              <w:right w:val="single" w:sz="8" w:space="0" w:color="auto"/>
            </w:tcBorders>
            <w:shd w:val="clear" w:color="000000" w:fill="1F497D"/>
            <w:noWrap/>
            <w:textDirection w:val="btLr"/>
            <w:hideMark/>
          </w:tcPr>
          <w:p w14:paraId="66D776D7" w14:textId="77777777" w:rsidR="00B1485A" w:rsidRPr="00327690" w:rsidRDefault="00B1485A" w:rsidP="00B1485A">
            <w:pPr>
              <w:spacing w:before="0" w:after="0"/>
              <w:jc w:val="left"/>
              <w:rPr>
                <w:b/>
                <w:bCs/>
                <w:color w:val="FFFFFF"/>
                <w:sz w:val="20"/>
                <w:szCs w:val="20"/>
              </w:rPr>
            </w:pPr>
            <w:r w:rsidRPr="00327690">
              <w:rPr>
                <w:b/>
                <w:bCs/>
                <w:color w:val="FFFFFF"/>
                <w:sz w:val="20"/>
                <w:szCs w:val="20"/>
              </w:rPr>
              <w:t>Weight Category</w:t>
            </w:r>
          </w:p>
        </w:tc>
        <w:tc>
          <w:tcPr>
            <w:tcW w:w="930" w:type="dxa"/>
            <w:tcBorders>
              <w:top w:val="single" w:sz="8" w:space="0" w:color="auto"/>
              <w:left w:val="nil"/>
              <w:bottom w:val="single" w:sz="8" w:space="0" w:color="auto"/>
              <w:right w:val="single" w:sz="8" w:space="0" w:color="auto"/>
            </w:tcBorders>
            <w:shd w:val="clear" w:color="000000" w:fill="1F497D"/>
            <w:noWrap/>
            <w:textDirection w:val="btLr"/>
            <w:hideMark/>
          </w:tcPr>
          <w:p w14:paraId="72F70F69" w14:textId="77777777" w:rsidR="00B1485A" w:rsidRPr="00327690" w:rsidRDefault="00B1485A" w:rsidP="00B1485A">
            <w:pPr>
              <w:spacing w:before="0" w:after="0"/>
              <w:jc w:val="left"/>
              <w:rPr>
                <w:b/>
                <w:bCs/>
                <w:color w:val="FFFFFF"/>
                <w:sz w:val="20"/>
                <w:szCs w:val="20"/>
              </w:rPr>
            </w:pPr>
            <w:r w:rsidRPr="00327690">
              <w:rPr>
                <w:b/>
                <w:bCs/>
                <w:color w:val="FFFFFF"/>
                <w:sz w:val="20"/>
                <w:szCs w:val="20"/>
              </w:rPr>
              <w:t>Sample</w:t>
            </w:r>
          </w:p>
        </w:tc>
        <w:tc>
          <w:tcPr>
            <w:tcW w:w="917" w:type="dxa"/>
            <w:tcBorders>
              <w:top w:val="single" w:sz="8" w:space="0" w:color="auto"/>
              <w:left w:val="nil"/>
              <w:bottom w:val="single" w:sz="8" w:space="0" w:color="auto"/>
              <w:right w:val="single" w:sz="8" w:space="0" w:color="auto"/>
            </w:tcBorders>
            <w:shd w:val="clear" w:color="000000" w:fill="1F497D"/>
            <w:noWrap/>
            <w:textDirection w:val="btLr"/>
            <w:hideMark/>
          </w:tcPr>
          <w:p w14:paraId="0B173246" w14:textId="77777777" w:rsidR="00B1485A" w:rsidRPr="00327690" w:rsidRDefault="00B1485A" w:rsidP="00B1485A">
            <w:pPr>
              <w:spacing w:before="0" w:after="0"/>
              <w:jc w:val="left"/>
              <w:rPr>
                <w:b/>
                <w:bCs/>
                <w:color w:val="FFFFFF"/>
                <w:sz w:val="20"/>
                <w:szCs w:val="20"/>
              </w:rPr>
            </w:pPr>
            <w:r w:rsidRPr="00327690">
              <w:rPr>
                <w:b/>
                <w:bCs/>
                <w:color w:val="FFFFFF"/>
                <w:sz w:val="20"/>
                <w:szCs w:val="20"/>
              </w:rPr>
              <w:t>Population</w:t>
            </w:r>
          </w:p>
        </w:tc>
        <w:tc>
          <w:tcPr>
            <w:tcW w:w="1078" w:type="dxa"/>
            <w:tcBorders>
              <w:top w:val="single" w:sz="8" w:space="0" w:color="auto"/>
              <w:left w:val="nil"/>
              <w:bottom w:val="single" w:sz="8" w:space="0" w:color="auto"/>
              <w:right w:val="single" w:sz="8" w:space="0" w:color="auto"/>
            </w:tcBorders>
            <w:shd w:val="clear" w:color="000000" w:fill="1F497D"/>
            <w:noWrap/>
            <w:textDirection w:val="btLr"/>
            <w:hideMark/>
          </w:tcPr>
          <w:p w14:paraId="13F0561D" w14:textId="77777777" w:rsidR="00B1485A" w:rsidRPr="00327690" w:rsidRDefault="00B1485A" w:rsidP="00B1485A">
            <w:pPr>
              <w:spacing w:before="0" w:after="0"/>
              <w:jc w:val="left"/>
              <w:rPr>
                <w:b/>
                <w:bCs/>
                <w:color w:val="FFFFFF"/>
                <w:sz w:val="20"/>
                <w:szCs w:val="20"/>
              </w:rPr>
            </w:pPr>
            <w:r w:rsidRPr="00327690">
              <w:rPr>
                <w:b/>
                <w:bCs/>
                <w:color w:val="FFFFFF"/>
                <w:sz w:val="20"/>
                <w:szCs w:val="20"/>
              </w:rPr>
              <w:t>Crude Prevalence</w:t>
            </w:r>
          </w:p>
        </w:tc>
        <w:tc>
          <w:tcPr>
            <w:tcW w:w="717" w:type="dxa"/>
            <w:tcBorders>
              <w:top w:val="single" w:sz="8" w:space="0" w:color="auto"/>
              <w:left w:val="nil"/>
              <w:bottom w:val="single" w:sz="8" w:space="0" w:color="auto"/>
              <w:right w:val="single" w:sz="8" w:space="0" w:color="auto"/>
            </w:tcBorders>
            <w:shd w:val="clear" w:color="000000" w:fill="1F497D"/>
            <w:noWrap/>
            <w:textDirection w:val="btLr"/>
            <w:hideMark/>
          </w:tcPr>
          <w:p w14:paraId="0624503C" w14:textId="77777777" w:rsidR="00B1485A" w:rsidRPr="00327690" w:rsidRDefault="00B1485A" w:rsidP="00B1485A">
            <w:pPr>
              <w:spacing w:before="0" w:after="0"/>
              <w:jc w:val="left"/>
              <w:rPr>
                <w:b/>
                <w:bCs/>
                <w:color w:val="FFFFFF"/>
                <w:sz w:val="20"/>
                <w:szCs w:val="20"/>
              </w:rPr>
            </w:pPr>
            <w:r w:rsidRPr="00327690">
              <w:rPr>
                <w:b/>
                <w:bCs/>
                <w:color w:val="FFFFFF"/>
                <w:sz w:val="20"/>
                <w:szCs w:val="20"/>
              </w:rPr>
              <w:t>Crude Prevalence Standard Error</w:t>
            </w:r>
          </w:p>
        </w:tc>
        <w:tc>
          <w:tcPr>
            <w:tcW w:w="666" w:type="dxa"/>
            <w:tcBorders>
              <w:top w:val="single" w:sz="8" w:space="0" w:color="auto"/>
              <w:left w:val="nil"/>
              <w:bottom w:val="single" w:sz="8" w:space="0" w:color="auto"/>
              <w:right w:val="single" w:sz="8" w:space="0" w:color="auto"/>
            </w:tcBorders>
            <w:shd w:val="clear" w:color="000000" w:fill="1F497D"/>
            <w:noWrap/>
            <w:textDirection w:val="btLr"/>
            <w:hideMark/>
          </w:tcPr>
          <w:p w14:paraId="3A26BC07" w14:textId="77777777" w:rsidR="00B1485A" w:rsidRPr="00327690" w:rsidRDefault="00B1485A" w:rsidP="00B1485A">
            <w:pPr>
              <w:spacing w:before="0" w:after="0"/>
              <w:jc w:val="left"/>
              <w:rPr>
                <w:b/>
                <w:bCs/>
                <w:color w:val="FFFFFF"/>
                <w:sz w:val="20"/>
                <w:szCs w:val="20"/>
              </w:rPr>
            </w:pPr>
            <w:r w:rsidRPr="00327690">
              <w:rPr>
                <w:b/>
                <w:bCs/>
                <w:color w:val="FFFFFF"/>
                <w:sz w:val="20"/>
                <w:szCs w:val="20"/>
              </w:rPr>
              <w:t>Weighted Prevalence</w:t>
            </w:r>
          </w:p>
        </w:tc>
        <w:tc>
          <w:tcPr>
            <w:tcW w:w="892" w:type="dxa"/>
            <w:tcBorders>
              <w:top w:val="single" w:sz="8" w:space="0" w:color="auto"/>
              <w:left w:val="nil"/>
              <w:bottom w:val="single" w:sz="8" w:space="0" w:color="auto"/>
              <w:right w:val="single" w:sz="8" w:space="0" w:color="auto"/>
            </w:tcBorders>
            <w:shd w:val="clear" w:color="000000" w:fill="1F497D"/>
            <w:noWrap/>
            <w:textDirection w:val="btLr"/>
            <w:hideMark/>
          </w:tcPr>
          <w:p w14:paraId="7B083527" w14:textId="77777777" w:rsidR="00B1485A" w:rsidRPr="00327690" w:rsidRDefault="00B1485A" w:rsidP="00B1485A">
            <w:pPr>
              <w:spacing w:before="0" w:after="0"/>
              <w:jc w:val="left"/>
              <w:rPr>
                <w:b/>
                <w:bCs/>
                <w:color w:val="FFFFFF"/>
                <w:sz w:val="20"/>
                <w:szCs w:val="20"/>
              </w:rPr>
            </w:pPr>
            <w:r w:rsidRPr="00327690">
              <w:rPr>
                <w:b/>
                <w:bCs/>
                <w:color w:val="FFFFFF"/>
                <w:sz w:val="20"/>
                <w:szCs w:val="20"/>
              </w:rPr>
              <w:t>Weighted Prevalence Standard Error</w:t>
            </w:r>
          </w:p>
        </w:tc>
        <w:tc>
          <w:tcPr>
            <w:tcW w:w="760" w:type="dxa"/>
            <w:tcBorders>
              <w:top w:val="single" w:sz="8" w:space="0" w:color="auto"/>
              <w:left w:val="nil"/>
              <w:bottom w:val="single" w:sz="8" w:space="0" w:color="auto"/>
              <w:right w:val="single" w:sz="8" w:space="0" w:color="auto"/>
            </w:tcBorders>
            <w:shd w:val="clear" w:color="000000" w:fill="1F497D"/>
            <w:textDirection w:val="btLr"/>
            <w:hideMark/>
          </w:tcPr>
          <w:p w14:paraId="04EC067E" w14:textId="77777777" w:rsidR="00B1485A" w:rsidRPr="00327690" w:rsidRDefault="00B1485A" w:rsidP="00B1485A">
            <w:pPr>
              <w:spacing w:before="0" w:after="0"/>
              <w:jc w:val="left"/>
              <w:rPr>
                <w:b/>
                <w:bCs/>
                <w:color w:val="FFFFFF"/>
                <w:sz w:val="20"/>
                <w:szCs w:val="20"/>
              </w:rPr>
            </w:pPr>
            <w:r w:rsidRPr="00327690">
              <w:rPr>
                <w:b/>
                <w:bCs/>
                <w:color w:val="FFFFFF"/>
                <w:sz w:val="20"/>
                <w:szCs w:val="20"/>
              </w:rPr>
              <w:t>Age-Adjusted Prevalence</w:t>
            </w:r>
          </w:p>
        </w:tc>
        <w:tc>
          <w:tcPr>
            <w:tcW w:w="566" w:type="dxa"/>
            <w:tcBorders>
              <w:top w:val="single" w:sz="8" w:space="0" w:color="auto"/>
              <w:left w:val="nil"/>
              <w:bottom w:val="single" w:sz="8" w:space="0" w:color="auto"/>
              <w:right w:val="single" w:sz="8" w:space="0" w:color="auto"/>
            </w:tcBorders>
            <w:shd w:val="clear" w:color="000000" w:fill="1F497D"/>
            <w:textDirection w:val="btLr"/>
            <w:hideMark/>
          </w:tcPr>
          <w:p w14:paraId="6DC1C3D9" w14:textId="77777777" w:rsidR="00B1485A" w:rsidRPr="00327690" w:rsidRDefault="00B1485A" w:rsidP="00B1485A">
            <w:pPr>
              <w:spacing w:before="0" w:after="0"/>
              <w:jc w:val="left"/>
              <w:rPr>
                <w:b/>
                <w:bCs/>
                <w:color w:val="FFFFFF"/>
                <w:sz w:val="20"/>
                <w:szCs w:val="20"/>
              </w:rPr>
            </w:pPr>
            <w:r w:rsidRPr="00327690">
              <w:rPr>
                <w:b/>
                <w:bCs/>
                <w:color w:val="FFFFFF"/>
                <w:sz w:val="20"/>
                <w:szCs w:val="20"/>
              </w:rPr>
              <w:t>Age-Adjusted Prevalence Standard Error</w:t>
            </w:r>
          </w:p>
        </w:tc>
      </w:tr>
      <w:tr w:rsidR="00B1485A" w:rsidRPr="00327690" w14:paraId="678C390B"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6F106965"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4E67C8"/>
              <w:right w:val="single" w:sz="8" w:space="0" w:color="auto"/>
            </w:tcBorders>
            <w:shd w:val="clear" w:color="auto" w:fill="auto"/>
            <w:noWrap/>
            <w:vAlign w:val="center"/>
            <w:hideMark/>
          </w:tcPr>
          <w:p w14:paraId="63A84D36" w14:textId="77777777" w:rsidR="00B1485A" w:rsidRPr="00327690" w:rsidRDefault="00B1485A" w:rsidP="00B1485A">
            <w:pPr>
              <w:spacing w:before="0" w:after="0"/>
              <w:jc w:val="left"/>
              <w:rPr>
                <w:color w:val="000000"/>
                <w:sz w:val="20"/>
                <w:szCs w:val="20"/>
              </w:rPr>
            </w:pPr>
            <w:r w:rsidRPr="00327690">
              <w:rPr>
                <w:color w:val="000000"/>
                <w:sz w:val="20"/>
                <w:szCs w:val="20"/>
              </w:rPr>
              <w:t>(1) Underweight (BMI&lt;18.5)</w:t>
            </w:r>
          </w:p>
        </w:tc>
        <w:tc>
          <w:tcPr>
            <w:tcW w:w="930" w:type="dxa"/>
            <w:tcBorders>
              <w:top w:val="nil"/>
              <w:left w:val="nil"/>
              <w:bottom w:val="single" w:sz="8" w:space="0" w:color="auto"/>
              <w:right w:val="single" w:sz="8" w:space="0" w:color="auto"/>
            </w:tcBorders>
            <w:shd w:val="clear" w:color="auto" w:fill="auto"/>
            <w:noWrap/>
            <w:vAlign w:val="bottom"/>
            <w:hideMark/>
          </w:tcPr>
          <w:p w14:paraId="4AA704D5" w14:textId="77777777" w:rsidR="00B1485A" w:rsidRPr="00327690" w:rsidRDefault="00B1485A" w:rsidP="00B1485A">
            <w:pPr>
              <w:spacing w:before="0" w:after="0"/>
              <w:jc w:val="right"/>
              <w:rPr>
                <w:color w:val="000000"/>
                <w:sz w:val="20"/>
                <w:szCs w:val="20"/>
              </w:rPr>
            </w:pPr>
            <w:r w:rsidRPr="00327690">
              <w:rPr>
                <w:color w:val="000000"/>
                <w:sz w:val="20"/>
                <w:szCs w:val="20"/>
              </w:rPr>
              <w:t>3,246</w:t>
            </w:r>
          </w:p>
        </w:tc>
        <w:tc>
          <w:tcPr>
            <w:tcW w:w="917" w:type="dxa"/>
            <w:tcBorders>
              <w:top w:val="nil"/>
              <w:left w:val="nil"/>
              <w:bottom w:val="single" w:sz="8" w:space="0" w:color="4E67C8"/>
              <w:right w:val="single" w:sz="8" w:space="0" w:color="auto"/>
            </w:tcBorders>
            <w:shd w:val="clear" w:color="auto" w:fill="auto"/>
            <w:noWrap/>
            <w:vAlign w:val="bottom"/>
            <w:hideMark/>
          </w:tcPr>
          <w:p w14:paraId="04712EA8" w14:textId="77777777" w:rsidR="00B1485A" w:rsidRPr="00327690" w:rsidRDefault="00B1485A" w:rsidP="00B1485A">
            <w:pPr>
              <w:spacing w:before="0" w:after="0"/>
              <w:jc w:val="right"/>
              <w:rPr>
                <w:color w:val="000000"/>
                <w:sz w:val="20"/>
                <w:szCs w:val="20"/>
              </w:rPr>
            </w:pPr>
            <w:r w:rsidRPr="00327690">
              <w:rPr>
                <w:color w:val="000000"/>
                <w:sz w:val="20"/>
                <w:szCs w:val="20"/>
              </w:rPr>
              <w:t>33,384</w:t>
            </w:r>
          </w:p>
        </w:tc>
        <w:tc>
          <w:tcPr>
            <w:tcW w:w="1078" w:type="dxa"/>
            <w:tcBorders>
              <w:top w:val="nil"/>
              <w:left w:val="nil"/>
              <w:bottom w:val="single" w:sz="8" w:space="0" w:color="4E67C8"/>
              <w:right w:val="single" w:sz="8" w:space="0" w:color="auto"/>
            </w:tcBorders>
            <w:shd w:val="clear" w:color="auto" w:fill="auto"/>
            <w:noWrap/>
            <w:vAlign w:val="bottom"/>
            <w:hideMark/>
          </w:tcPr>
          <w:p w14:paraId="05179D41" w14:textId="77777777" w:rsidR="00B1485A" w:rsidRPr="00327690" w:rsidRDefault="00B1485A" w:rsidP="00B1485A">
            <w:pPr>
              <w:spacing w:before="0" w:after="0"/>
              <w:jc w:val="right"/>
              <w:rPr>
                <w:color w:val="000000"/>
                <w:sz w:val="20"/>
                <w:szCs w:val="20"/>
              </w:rPr>
            </w:pPr>
            <w:r w:rsidRPr="00327690">
              <w:rPr>
                <w:color w:val="000000"/>
                <w:sz w:val="20"/>
                <w:szCs w:val="20"/>
              </w:rPr>
              <w:t>10.27</w:t>
            </w:r>
          </w:p>
        </w:tc>
        <w:tc>
          <w:tcPr>
            <w:tcW w:w="717" w:type="dxa"/>
            <w:tcBorders>
              <w:top w:val="nil"/>
              <w:left w:val="nil"/>
              <w:bottom w:val="single" w:sz="8" w:space="0" w:color="4E67C8"/>
              <w:right w:val="single" w:sz="8" w:space="0" w:color="auto"/>
            </w:tcBorders>
            <w:shd w:val="clear" w:color="auto" w:fill="auto"/>
            <w:noWrap/>
            <w:vAlign w:val="bottom"/>
            <w:hideMark/>
          </w:tcPr>
          <w:p w14:paraId="75F87F42" w14:textId="77777777" w:rsidR="00B1485A" w:rsidRPr="00327690" w:rsidRDefault="00B1485A" w:rsidP="00B1485A">
            <w:pPr>
              <w:spacing w:before="0" w:after="0"/>
              <w:jc w:val="right"/>
              <w:rPr>
                <w:color w:val="000000"/>
                <w:sz w:val="20"/>
                <w:szCs w:val="20"/>
              </w:rPr>
            </w:pPr>
            <w:r w:rsidRPr="00327690">
              <w:rPr>
                <w:color w:val="000000"/>
                <w:sz w:val="20"/>
                <w:szCs w:val="20"/>
              </w:rPr>
              <w:t>0.03</w:t>
            </w:r>
          </w:p>
        </w:tc>
        <w:tc>
          <w:tcPr>
            <w:tcW w:w="666" w:type="dxa"/>
            <w:tcBorders>
              <w:top w:val="nil"/>
              <w:left w:val="nil"/>
              <w:bottom w:val="single" w:sz="8" w:space="0" w:color="4E67C8"/>
              <w:right w:val="single" w:sz="8" w:space="0" w:color="auto"/>
            </w:tcBorders>
            <w:shd w:val="clear" w:color="auto" w:fill="auto"/>
            <w:noWrap/>
            <w:vAlign w:val="bottom"/>
            <w:hideMark/>
          </w:tcPr>
          <w:p w14:paraId="5936ED1A" w14:textId="77777777" w:rsidR="00B1485A" w:rsidRPr="00327690" w:rsidRDefault="00B1485A" w:rsidP="00B1485A">
            <w:pPr>
              <w:spacing w:before="0" w:after="0"/>
              <w:jc w:val="right"/>
              <w:rPr>
                <w:color w:val="000000"/>
                <w:sz w:val="20"/>
                <w:szCs w:val="20"/>
              </w:rPr>
            </w:pPr>
            <w:r w:rsidRPr="00327690">
              <w:rPr>
                <w:color w:val="000000"/>
                <w:sz w:val="20"/>
                <w:szCs w:val="20"/>
              </w:rPr>
              <w:t>7.21</w:t>
            </w:r>
          </w:p>
        </w:tc>
        <w:tc>
          <w:tcPr>
            <w:tcW w:w="892" w:type="dxa"/>
            <w:tcBorders>
              <w:top w:val="nil"/>
              <w:left w:val="nil"/>
              <w:bottom w:val="single" w:sz="8" w:space="0" w:color="4E67C8"/>
              <w:right w:val="single" w:sz="8" w:space="0" w:color="auto"/>
            </w:tcBorders>
            <w:shd w:val="clear" w:color="auto" w:fill="auto"/>
            <w:noWrap/>
            <w:vAlign w:val="bottom"/>
            <w:hideMark/>
          </w:tcPr>
          <w:p w14:paraId="2B32EE77" w14:textId="77777777" w:rsidR="00B1485A" w:rsidRPr="00327690" w:rsidRDefault="00B1485A" w:rsidP="00B1485A">
            <w:pPr>
              <w:spacing w:before="0" w:after="0"/>
              <w:jc w:val="right"/>
              <w:rPr>
                <w:color w:val="000000"/>
                <w:sz w:val="20"/>
                <w:szCs w:val="20"/>
              </w:rPr>
            </w:pPr>
            <w:r w:rsidRPr="00327690">
              <w:rPr>
                <w:color w:val="000000"/>
                <w:sz w:val="20"/>
                <w:szCs w:val="20"/>
              </w:rPr>
              <w:t>0.04</w:t>
            </w:r>
          </w:p>
        </w:tc>
        <w:tc>
          <w:tcPr>
            <w:tcW w:w="760" w:type="dxa"/>
            <w:tcBorders>
              <w:top w:val="nil"/>
              <w:left w:val="nil"/>
              <w:bottom w:val="single" w:sz="8" w:space="0" w:color="4E67C8"/>
              <w:right w:val="single" w:sz="8" w:space="0" w:color="auto"/>
            </w:tcBorders>
            <w:shd w:val="clear" w:color="auto" w:fill="auto"/>
            <w:vAlign w:val="bottom"/>
            <w:hideMark/>
          </w:tcPr>
          <w:p w14:paraId="5BF313E9" w14:textId="77777777" w:rsidR="00B1485A" w:rsidRPr="00327690" w:rsidRDefault="00B1485A" w:rsidP="00B1485A">
            <w:pPr>
              <w:spacing w:before="0" w:after="0"/>
              <w:jc w:val="right"/>
              <w:rPr>
                <w:color w:val="000000"/>
                <w:sz w:val="20"/>
                <w:szCs w:val="20"/>
              </w:rPr>
            </w:pPr>
            <w:r w:rsidRPr="00327690">
              <w:rPr>
                <w:color w:val="000000"/>
                <w:sz w:val="20"/>
                <w:szCs w:val="20"/>
              </w:rPr>
              <w:t>7.21</w:t>
            </w:r>
          </w:p>
        </w:tc>
        <w:tc>
          <w:tcPr>
            <w:tcW w:w="566" w:type="dxa"/>
            <w:tcBorders>
              <w:top w:val="nil"/>
              <w:left w:val="nil"/>
              <w:bottom w:val="single" w:sz="8" w:space="0" w:color="4E67C8"/>
              <w:right w:val="single" w:sz="8" w:space="0" w:color="4E67C8"/>
            </w:tcBorders>
            <w:shd w:val="clear" w:color="auto" w:fill="auto"/>
            <w:vAlign w:val="bottom"/>
            <w:hideMark/>
          </w:tcPr>
          <w:p w14:paraId="174FB2D4" w14:textId="77777777" w:rsidR="00B1485A" w:rsidRPr="00327690" w:rsidRDefault="00B1485A" w:rsidP="00B1485A">
            <w:pPr>
              <w:spacing w:before="0" w:after="0"/>
              <w:jc w:val="right"/>
              <w:rPr>
                <w:color w:val="000000"/>
                <w:sz w:val="20"/>
                <w:szCs w:val="20"/>
              </w:rPr>
            </w:pPr>
            <w:r w:rsidRPr="00327690">
              <w:rPr>
                <w:color w:val="000000"/>
                <w:sz w:val="20"/>
                <w:szCs w:val="20"/>
              </w:rPr>
              <w:t>0.04</w:t>
            </w:r>
          </w:p>
        </w:tc>
      </w:tr>
      <w:tr w:rsidR="00B1485A" w:rsidRPr="00327690" w14:paraId="4652D2FC" w14:textId="77777777" w:rsidTr="00B1485A">
        <w:trPr>
          <w:trHeight w:val="331"/>
        </w:trPr>
        <w:tc>
          <w:tcPr>
            <w:tcW w:w="459" w:type="dxa"/>
            <w:tcBorders>
              <w:top w:val="nil"/>
              <w:left w:val="single" w:sz="8" w:space="0" w:color="auto"/>
              <w:bottom w:val="single" w:sz="8" w:space="0" w:color="auto"/>
              <w:right w:val="single" w:sz="8" w:space="0" w:color="auto"/>
            </w:tcBorders>
            <w:shd w:val="clear" w:color="auto" w:fill="auto"/>
            <w:noWrap/>
            <w:vAlign w:val="center"/>
            <w:hideMark/>
          </w:tcPr>
          <w:p w14:paraId="09754686"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auto"/>
              <w:right w:val="single" w:sz="8" w:space="0" w:color="auto"/>
            </w:tcBorders>
            <w:shd w:val="clear" w:color="auto" w:fill="auto"/>
            <w:noWrap/>
            <w:vAlign w:val="center"/>
            <w:hideMark/>
          </w:tcPr>
          <w:p w14:paraId="731F28E4" w14:textId="77777777" w:rsidR="00B1485A" w:rsidRPr="00327690" w:rsidRDefault="00B1485A" w:rsidP="00B1485A">
            <w:pPr>
              <w:spacing w:before="0" w:after="0"/>
              <w:jc w:val="left"/>
              <w:rPr>
                <w:color w:val="000000"/>
                <w:sz w:val="20"/>
                <w:szCs w:val="20"/>
              </w:rPr>
            </w:pPr>
            <w:r w:rsidRPr="00327690">
              <w:rPr>
                <w:color w:val="000000"/>
                <w:sz w:val="20"/>
                <w:szCs w:val="20"/>
              </w:rPr>
              <w:t>(2) Healthy Weight (18.5&lt;=BMI&lt;25)</w:t>
            </w:r>
          </w:p>
        </w:tc>
        <w:tc>
          <w:tcPr>
            <w:tcW w:w="930" w:type="dxa"/>
            <w:tcBorders>
              <w:top w:val="nil"/>
              <w:left w:val="nil"/>
              <w:bottom w:val="single" w:sz="8" w:space="0" w:color="auto"/>
              <w:right w:val="single" w:sz="8" w:space="0" w:color="auto"/>
            </w:tcBorders>
            <w:shd w:val="clear" w:color="auto" w:fill="auto"/>
            <w:noWrap/>
            <w:vAlign w:val="bottom"/>
            <w:hideMark/>
          </w:tcPr>
          <w:p w14:paraId="0D70A519" w14:textId="77777777" w:rsidR="00B1485A" w:rsidRPr="00327690" w:rsidRDefault="00B1485A" w:rsidP="00B1485A">
            <w:pPr>
              <w:spacing w:before="0" w:after="0"/>
              <w:jc w:val="right"/>
              <w:rPr>
                <w:color w:val="000000"/>
                <w:sz w:val="20"/>
                <w:szCs w:val="20"/>
              </w:rPr>
            </w:pPr>
            <w:r w:rsidRPr="00327690">
              <w:rPr>
                <w:color w:val="000000"/>
                <w:sz w:val="20"/>
                <w:szCs w:val="20"/>
              </w:rPr>
              <w:t>8,190</w:t>
            </w:r>
          </w:p>
        </w:tc>
        <w:tc>
          <w:tcPr>
            <w:tcW w:w="917" w:type="dxa"/>
            <w:tcBorders>
              <w:top w:val="nil"/>
              <w:left w:val="nil"/>
              <w:bottom w:val="single" w:sz="8" w:space="0" w:color="auto"/>
              <w:right w:val="single" w:sz="8" w:space="0" w:color="auto"/>
            </w:tcBorders>
            <w:shd w:val="clear" w:color="auto" w:fill="auto"/>
            <w:noWrap/>
            <w:vAlign w:val="bottom"/>
            <w:hideMark/>
          </w:tcPr>
          <w:p w14:paraId="357A63B5" w14:textId="77777777" w:rsidR="00B1485A" w:rsidRPr="00327690" w:rsidRDefault="00B1485A" w:rsidP="00B1485A">
            <w:pPr>
              <w:spacing w:before="0" w:after="0"/>
              <w:jc w:val="right"/>
              <w:rPr>
                <w:color w:val="000000"/>
                <w:sz w:val="20"/>
                <w:szCs w:val="20"/>
              </w:rPr>
            </w:pPr>
            <w:r w:rsidRPr="00327690">
              <w:rPr>
                <w:color w:val="000000"/>
                <w:sz w:val="20"/>
                <w:szCs w:val="20"/>
              </w:rPr>
              <w:t>159,717</w:t>
            </w:r>
          </w:p>
        </w:tc>
        <w:tc>
          <w:tcPr>
            <w:tcW w:w="1078" w:type="dxa"/>
            <w:tcBorders>
              <w:top w:val="nil"/>
              <w:left w:val="nil"/>
              <w:bottom w:val="single" w:sz="8" w:space="0" w:color="4E67C8"/>
              <w:right w:val="single" w:sz="8" w:space="0" w:color="auto"/>
            </w:tcBorders>
            <w:shd w:val="clear" w:color="auto" w:fill="auto"/>
            <w:noWrap/>
            <w:vAlign w:val="bottom"/>
            <w:hideMark/>
          </w:tcPr>
          <w:p w14:paraId="334FF65D" w14:textId="77777777" w:rsidR="00B1485A" w:rsidRPr="00327690" w:rsidRDefault="00B1485A" w:rsidP="00B1485A">
            <w:pPr>
              <w:spacing w:before="0" w:after="0"/>
              <w:jc w:val="right"/>
              <w:rPr>
                <w:color w:val="000000"/>
                <w:sz w:val="20"/>
                <w:szCs w:val="20"/>
              </w:rPr>
            </w:pPr>
            <w:r w:rsidRPr="00327690">
              <w:rPr>
                <w:color w:val="000000"/>
                <w:sz w:val="20"/>
                <w:szCs w:val="20"/>
              </w:rPr>
              <w:t>25.90</w:t>
            </w:r>
          </w:p>
        </w:tc>
        <w:tc>
          <w:tcPr>
            <w:tcW w:w="717" w:type="dxa"/>
            <w:tcBorders>
              <w:top w:val="nil"/>
              <w:left w:val="nil"/>
              <w:bottom w:val="single" w:sz="8" w:space="0" w:color="auto"/>
              <w:right w:val="single" w:sz="8" w:space="0" w:color="auto"/>
            </w:tcBorders>
            <w:shd w:val="clear" w:color="auto" w:fill="auto"/>
            <w:noWrap/>
            <w:vAlign w:val="bottom"/>
            <w:hideMark/>
          </w:tcPr>
          <w:p w14:paraId="1DAB1EEF" w14:textId="77777777" w:rsidR="00B1485A" w:rsidRPr="00327690" w:rsidRDefault="00B1485A" w:rsidP="00B1485A">
            <w:pPr>
              <w:spacing w:before="0" w:after="0"/>
              <w:jc w:val="right"/>
              <w:rPr>
                <w:color w:val="000000"/>
                <w:sz w:val="20"/>
                <w:szCs w:val="20"/>
              </w:rPr>
            </w:pPr>
            <w:r w:rsidRPr="00327690">
              <w:rPr>
                <w:color w:val="000000"/>
                <w:sz w:val="20"/>
                <w:szCs w:val="20"/>
              </w:rPr>
              <w:t>0.13</w:t>
            </w:r>
          </w:p>
        </w:tc>
        <w:tc>
          <w:tcPr>
            <w:tcW w:w="666" w:type="dxa"/>
            <w:tcBorders>
              <w:top w:val="nil"/>
              <w:left w:val="nil"/>
              <w:bottom w:val="single" w:sz="8" w:space="0" w:color="4E67C8"/>
              <w:right w:val="single" w:sz="8" w:space="0" w:color="auto"/>
            </w:tcBorders>
            <w:shd w:val="clear" w:color="auto" w:fill="auto"/>
            <w:noWrap/>
            <w:vAlign w:val="bottom"/>
            <w:hideMark/>
          </w:tcPr>
          <w:p w14:paraId="48CE85CC" w14:textId="77777777" w:rsidR="00B1485A" w:rsidRPr="00327690" w:rsidRDefault="00B1485A" w:rsidP="00B1485A">
            <w:pPr>
              <w:spacing w:before="0" w:after="0"/>
              <w:jc w:val="right"/>
              <w:rPr>
                <w:color w:val="000000"/>
                <w:sz w:val="20"/>
                <w:szCs w:val="20"/>
              </w:rPr>
            </w:pPr>
            <w:r w:rsidRPr="00327690">
              <w:rPr>
                <w:color w:val="000000"/>
                <w:sz w:val="20"/>
                <w:szCs w:val="20"/>
              </w:rPr>
              <w:t>34.50</w:t>
            </w:r>
          </w:p>
        </w:tc>
        <w:tc>
          <w:tcPr>
            <w:tcW w:w="892" w:type="dxa"/>
            <w:tcBorders>
              <w:top w:val="nil"/>
              <w:left w:val="nil"/>
              <w:bottom w:val="single" w:sz="8" w:space="0" w:color="auto"/>
              <w:right w:val="single" w:sz="8" w:space="0" w:color="auto"/>
            </w:tcBorders>
            <w:shd w:val="clear" w:color="auto" w:fill="auto"/>
            <w:noWrap/>
            <w:vAlign w:val="bottom"/>
            <w:hideMark/>
          </w:tcPr>
          <w:p w14:paraId="35EFCE2F" w14:textId="77777777" w:rsidR="00B1485A" w:rsidRPr="00327690" w:rsidRDefault="00B1485A" w:rsidP="00B1485A">
            <w:pPr>
              <w:spacing w:before="0" w:after="0"/>
              <w:jc w:val="right"/>
              <w:rPr>
                <w:color w:val="000000"/>
                <w:sz w:val="20"/>
                <w:szCs w:val="20"/>
              </w:rPr>
            </w:pPr>
            <w:r w:rsidRPr="00327690">
              <w:rPr>
                <w:color w:val="000000"/>
                <w:sz w:val="20"/>
                <w:szCs w:val="20"/>
              </w:rPr>
              <w:t>0.16</w:t>
            </w:r>
          </w:p>
        </w:tc>
        <w:tc>
          <w:tcPr>
            <w:tcW w:w="760" w:type="dxa"/>
            <w:tcBorders>
              <w:top w:val="nil"/>
              <w:left w:val="nil"/>
              <w:bottom w:val="single" w:sz="8" w:space="0" w:color="auto"/>
              <w:right w:val="single" w:sz="8" w:space="0" w:color="auto"/>
            </w:tcBorders>
            <w:shd w:val="clear" w:color="auto" w:fill="auto"/>
            <w:vAlign w:val="bottom"/>
            <w:hideMark/>
          </w:tcPr>
          <w:p w14:paraId="4BC5AA34" w14:textId="77777777" w:rsidR="00B1485A" w:rsidRPr="00327690" w:rsidRDefault="00B1485A" w:rsidP="00B1485A">
            <w:pPr>
              <w:spacing w:before="0" w:after="0"/>
              <w:jc w:val="right"/>
              <w:rPr>
                <w:color w:val="000000"/>
                <w:sz w:val="20"/>
                <w:szCs w:val="20"/>
              </w:rPr>
            </w:pPr>
            <w:r w:rsidRPr="00327690">
              <w:rPr>
                <w:color w:val="000000"/>
                <w:sz w:val="20"/>
                <w:szCs w:val="20"/>
              </w:rPr>
              <w:t>34.50</w:t>
            </w:r>
          </w:p>
        </w:tc>
        <w:tc>
          <w:tcPr>
            <w:tcW w:w="566" w:type="dxa"/>
            <w:tcBorders>
              <w:top w:val="nil"/>
              <w:left w:val="nil"/>
              <w:bottom w:val="single" w:sz="8" w:space="0" w:color="auto"/>
              <w:right w:val="single" w:sz="8" w:space="0" w:color="auto"/>
            </w:tcBorders>
            <w:shd w:val="clear" w:color="auto" w:fill="auto"/>
            <w:vAlign w:val="bottom"/>
            <w:hideMark/>
          </w:tcPr>
          <w:p w14:paraId="791F7184" w14:textId="77777777" w:rsidR="00B1485A" w:rsidRPr="00327690" w:rsidRDefault="00B1485A" w:rsidP="00B1485A">
            <w:pPr>
              <w:spacing w:before="0" w:after="0"/>
              <w:jc w:val="right"/>
              <w:rPr>
                <w:color w:val="000000"/>
                <w:sz w:val="20"/>
                <w:szCs w:val="20"/>
              </w:rPr>
            </w:pPr>
            <w:r w:rsidRPr="00327690">
              <w:rPr>
                <w:color w:val="000000"/>
                <w:sz w:val="20"/>
                <w:szCs w:val="20"/>
              </w:rPr>
              <w:t>0.16</w:t>
            </w:r>
          </w:p>
        </w:tc>
      </w:tr>
      <w:tr w:rsidR="00B1485A" w:rsidRPr="00327690" w14:paraId="37F3A1D9"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7274D51A"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4E67C8"/>
              <w:right w:val="single" w:sz="8" w:space="0" w:color="auto"/>
            </w:tcBorders>
            <w:shd w:val="clear" w:color="auto" w:fill="auto"/>
            <w:noWrap/>
            <w:vAlign w:val="center"/>
            <w:hideMark/>
          </w:tcPr>
          <w:p w14:paraId="07203232" w14:textId="77777777" w:rsidR="00B1485A" w:rsidRPr="00327690" w:rsidRDefault="00B1485A" w:rsidP="00B1485A">
            <w:pPr>
              <w:spacing w:before="0" w:after="0"/>
              <w:jc w:val="left"/>
              <w:rPr>
                <w:color w:val="000000"/>
                <w:sz w:val="20"/>
                <w:szCs w:val="20"/>
              </w:rPr>
            </w:pPr>
            <w:r w:rsidRPr="00327690">
              <w:rPr>
                <w:color w:val="000000"/>
                <w:sz w:val="20"/>
                <w:szCs w:val="20"/>
              </w:rPr>
              <w:t>(3) Overweight (25&lt;=BMI&lt;30)</w:t>
            </w:r>
          </w:p>
        </w:tc>
        <w:tc>
          <w:tcPr>
            <w:tcW w:w="930" w:type="dxa"/>
            <w:tcBorders>
              <w:top w:val="nil"/>
              <w:left w:val="nil"/>
              <w:bottom w:val="single" w:sz="8" w:space="0" w:color="auto"/>
              <w:right w:val="single" w:sz="8" w:space="0" w:color="auto"/>
            </w:tcBorders>
            <w:shd w:val="clear" w:color="auto" w:fill="auto"/>
            <w:noWrap/>
            <w:vAlign w:val="bottom"/>
            <w:hideMark/>
          </w:tcPr>
          <w:p w14:paraId="7932636E" w14:textId="77777777" w:rsidR="00B1485A" w:rsidRPr="00327690" w:rsidRDefault="00B1485A" w:rsidP="00B1485A">
            <w:pPr>
              <w:spacing w:before="0" w:after="0"/>
              <w:jc w:val="right"/>
              <w:rPr>
                <w:color w:val="000000"/>
                <w:sz w:val="20"/>
                <w:szCs w:val="20"/>
              </w:rPr>
            </w:pPr>
            <w:r w:rsidRPr="00327690">
              <w:rPr>
                <w:color w:val="000000"/>
                <w:sz w:val="20"/>
                <w:szCs w:val="20"/>
              </w:rPr>
              <w:t>10,374</w:t>
            </w:r>
          </w:p>
        </w:tc>
        <w:tc>
          <w:tcPr>
            <w:tcW w:w="917" w:type="dxa"/>
            <w:tcBorders>
              <w:top w:val="nil"/>
              <w:left w:val="nil"/>
              <w:bottom w:val="single" w:sz="8" w:space="0" w:color="4E67C8"/>
              <w:right w:val="single" w:sz="8" w:space="0" w:color="auto"/>
            </w:tcBorders>
            <w:shd w:val="clear" w:color="auto" w:fill="auto"/>
            <w:noWrap/>
            <w:vAlign w:val="bottom"/>
            <w:hideMark/>
          </w:tcPr>
          <w:p w14:paraId="1D1D66CD" w14:textId="77777777" w:rsidR="00B1485A" w:rsidRPr="00327690" w:rsidRDefault="00B1485A" w:rsidP="00B1485A">
            <w:pPr>
              <w:spacing w:before="0" w:after="0"/>
              <w:jc w:val="right"/>
              <w:rPr>
                <w:color w:val="000000"/>
                <w:sz w:val="20"/>
                <w:szCs w:val="20"/>
              </w:rPr>
            </w:pPr>
            <w:r w:rsidRPr="00327690">
              <w:rPr>
                <w:color w:val="000000"/>
                <w:sz w:val="20"/>
                <w:szCs w:val="20"/>
              </w:rPr>
              <w:t>143,974</w:t>
            </w:r>
          </w:p>
        </w:tc>
        <w:tc>
          <w:tcPr>
            <w:tcW w:w="1078" w:type="dxa"/>
            <w:tcBorders>
              <w:top w:val="nil"/>
              <w:left w:val="nil"/>
              <w:bottom w:val="single" w:sz="8" w:space="0" w:color="4E67C8"/>
              <w:right w:val="single" w:sz="8" w:space="0" w:color="auto"/>
            </w:tcBorders>
            <w:shd w:val="clear" w:color="auto" w:fill="auto"/>
            <w:noWrap/>
            <w:vAlign w:val="bottom"/>
            <w:hideMark/>
          </w:tcPr>
          <w:p w14:paraId="0BFD996C" w14:textId="77777777" w:rsidR="00B1485A" w:rsidRPr="00327690" w:rsidRDefault="00B1485A" w:rsidP="00B1485A">
            <w:pPr>
              <w:spacing w:before="0" w:after="0"/>
              <w:jc w:val="right"/>
              <w:rPr>
                <w:color w:val="000000"/>
                <w:sz w:val="20"/>
                <w:szCs w:val="20"/>
              </w:rPr>
            </w:pPr>
            <w:r w:rsidRPr="00327690">
              <w:rPr>
                <w:color w:val="000000"/>
                <w:sz w:val="20"/>
                <w:szCs w:val="20"/>
              </w:rPr>
              <w:t>32.81</w:t>
            </w:r>
          </w:p>
        </w:tc>
        <w:tc>
          <w:tcPr>
            <w:tcW w:w="717" w:type="dxa"/>
            <w:tcBorders>
              <w:top w:val="nil"/>
              <w:left w:val="nil"/>
              <w:bottom w:val="single" w:sz="8" w:space="0" w:color="4E67C8"/>
              <w:right w:val="single" w:sz="8" w:space="0" w:color="auto"/>
            </w:tcBorders>
            <w:shd w:val="clear" w:color="auto" w:fill="auto"/>
            <w:noWrap/>
            <w:vAlign w:val="bottom"/>
            <w:hideMark/>
          </w:tcPr>
          <w:p w14:paraId="1AF37AA3" w14:textId="77777777" w:rsidR="00B1485A" w:rsidRPr="00327690" w:rsidRDefault="00B1485A" w:rsidP="00B1485A">
            <w:pPr>
              <w:spacing w:before="0" w:after="0"/>
              <w:jc w:val="right"/>
              <w:rPr>
                <w:color w:val="000000"/>
                <w:sz w:val="20"/>
                <w:szCs w:val="20"/>
              </w:rPr>
            </w:pPr>
            <w:r w:rsidRPr="00327690">
              <w:rPr>
                <w:color w:val="000000"/>
                <w:sz w:val="20"/>
                <w:szCs w:val="20"/>
              </w:rPr>
              <w:t>0.14</w:t>
            </w:r>
          </w:p>
        </w:tc>
        <w:tc>
          <w:tcPr>
            <w:tcW w:w="666" w:type="dxa"/>
            <w:tcBorders>
              <w:top w:val="nil"/>
              <w:left w:val="nil"/>
              <w:bottom w:val="single" w:sz="8" w:space="0" w:color="4E67C8"/>
              <w:right w:val="single" w:sz="8" w:space="0" w:color="auto"/>
            </w:tcBorders>
            <w:shd w:val="clear" w:color="auto" w:fill="auto"/>
            <w:noWrap/>
            <w:vAlign w:val="bottom"/>
            <w:hideMark/>
          </w:tcPr>
          <w:p w14:paraId="09B46DC0" w14:textId="77777777" w:rsidR="00B1485A" w:rsidRPr="00327690" w:rsidRDefault="00B1485A" w:rsidP="00B1485A">
            <w:pPr>
              <w:spacing w:before="0" w:after="0"/>
              <w:jc w:val="right"/>
              <w:rPr>
                <w:color w:val="000000"/>
                <w:sz w:val="20"/>
                <w:szCs w:val="20"/>
              </w:rPr>
            </w:pPr>
            <w:r w:rsidRPr="00327690">
              <w:rPr>
                <w:color w:val="000000"/>
                <w:sz w:val="20"/>
                <w:szCs w:val="20"/>
              </w:rPr>
              <w:t>31.10</w:t>
            </w:r>
          </w:p>
        </w:tc>
        <w:tc>
          <w:tcPr>
            <w:tcW w:w="892" w:type="dxa"/>
            <w:tcBorders>
              <w:top w:val="nil"/>
              <w:left w:val="nil"/>
              <w:bottom w:val="single" w:sz="8" w:space="0" w:color="4E67C8"/>
              <w:right w:val="single" w:sz="8" w:space="0" w:color="auto"/>
            </w:tcBorders>
            <w:shd w:val="clear" w:color="auto" w:fill="auto"/>
            <w:noWrap/>
            <w:vAlign w:val="bottom"/>
            <w:hideMark/>
          </w:tcPr>
          <w:p w14:paraId="69E30A82" w14:textId="77777777" w:rsidR="00B1485A" w:rsidRPr="00327690" w:rsidRDefault="00B1485A" w:rsidP="00B1485A">
            <w:pPr>
              <w:spacing w:before="0" w:after="0"/>
              <w:jc w:val="right"/>
              <w:rPr>
                <w:color w:val="000000"/>
                <w:sz w:val="20"/>
                <w:szCs w:val="20"/>
              </w:rPr>
            </w:pPr>
            <w:r w:rsidRPr="00327690">
              <w:rPr>
                <w:color w:val="000000"/>
                <w:sz w:val="20"/>
                <w:szCs w:val="20"/>
              </w:rPr>
              <w:t>0.17</w:t>
            </w:r>
          </w:p>
        </w:tc>
        <w:tc>
          <w:tcPr>
            <w:tcW w:w="760" w:type="dxa"/>
            <w:tcBorders>
              <w:top w:val="nil"/>
              <w:left w:val="nil"/>
              <w:bottom w:val="single" w:sz="8" w:space="0" w:color="4E67C8"/>
              <w:right w:val="single" w:sz="8" w:space="0" w:color="auto"/>
            </w:tcBorders>
            <w:shd w:val="clear" w:color="auto" w:fill="auto"/>
            <w:vAlign w:val="bottom"/>
            <w:hideMark/>
          </w:tcPr>
          <w:p w14:paraId="4616FA10" w14:textId="77777777" w:rsidR="00B1485A" w:rsidRPr="00327690" w:rsidRDefault="00B1485A" w:rsidP="00B1485A">
            <w:pPr>
              <w:spacing w:before="0" w:after="0"/>
              <w:jc w:val="right"/>
              <w:rPr>
                <w:color w:val="000000"/>
                <w:sz w:val="20"/>
                <w:szCs w:val="20"/>
              </w:rPr>
            </w:pPr>
            <w:r w:rsidRPr="00327690">
              <w:rPr>
                <w:color w:val="000000"/>
                <w:sz w:val="20"/>
                <w:szCs w:val="20"/>
              </w:rPr>
              <w:t>31.10</w:t>
            </w:r>
          </w:p>
        </w:tc>
        <w:tc>
          <w:tcPr>
            <w:tcW w:w="566" w:type="dxa"/>
            <w:tcBorders>
              <w:top w:val="nil"/>
              <w:left w:val="nil"/>
              <w:bottom w:val="single" w:sz="8" w:space="0" w:color="4E67C8"/>
              <w:right w:val="single" w:sz="8" w:space="0" w:color="4E67C8"/>
            </w:tcBorders>
            <w:shd w:val="clear" w:color="auto" w:fill="auto"/>
            <w:vAlign w:val="bottom"/>
            <w:hideMark/>
          </w:tcPr>
          <w:p w14:paraId="7A8413AC" w14:textId="77777777" w:rsidR="00B1485A" w:rsidRPr="00327690" w:rsidRDefault="00B1485A" w:rsidP="00B1485A">
            <w:pPr>
              <w:spacing w:before="0" w:after="0"/>
              <w:jc w:val="right"/>
              <w:rPr>
                <w:color w:val="000000"/>
                <w:sz w:val="20"/>
                <w:szCs w:val="20"/>
              </w:rPr>
            </w:pPr>
            <w:r w:rsidRPr="00327690">
              <w:rPr>
                <w:color w:val="000000"/>
                <w:sz w:val="20"/>
                <w:szCs w:val="20"/>
              </w:rPr>
              <w:t>0.17</w:t>
            </w:r>
          </w:p>
        </w:tc>
      </w:tr>
      <w:tr w:rsidR="00B1485A" w:rsidRPr="00327690" w14:paraId="2EDBF6DF" w14:textId="77777777" w:rsidTr="00B1485A">
        <w:trPr>
          <w:trHeight w:val="331"/>
        </w:trPr>
        <w:tc>
          <w:tcPr>
            <w:tcW w:w="459" w:type="dxa"/>
            <w:tcBorders>
              <w:top w:val="nil"/>
              <w:left w:val="single" w:sz="8" w:space="0" w:color="auto"/>
              <w:bottom w:val="single" w:sz="8" w:space="0" w:color="auto"/>
              <w:right w:val="single" w:sz="8" w:space="0" w:color="auto"/>
            </w:tcBorders>
            <w:shd w:val="clear" w:color="auto" w:fill="auto"/>
            <w:noWrap/>
            <w:vAlign w:val="center"/>
            <w:hideMark/>
          </w:tcPr>
          <w:p w14:paraId="1894DF1F"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auto"/>
              <w:right w:val="single" w:sz="8" w:space="0" w:color="auto"/>
            </w:tcBorders>
            <w:shd w:val="clear" w:color="auto" w:fill="auto"/>
            <w:noWrap/>
            <w:vAlign w:val="center"/>
            <w:hideMark/>
          </w:tcPr>
          <w:p w14:paraId="22406136" w14:textId="77777777" w:rsidR="00B1485A" w:rsidRPr="00327690" w:rsidRDefault="00B1485A" w:rsidP="00B1485A">
            <w:pPr>
              <w:spacing w:before="0" w:after="0"/>
              <w:jc w:val="left"/>
              <w:rPr>
                <w:color w:val="000000"/>
                <w:sz w:val="20"/>
                <w:szCs w:val="20"/>
              </w:rPr>
            </w:pPr>
            <w:r w:rsidRPr="00327690">
              <w:rPr>
                <w:color w:val="000000"/>
                <w:sz w:val="20"/>
                <w:szCs w:val="20"/>
              </w:rPr>
              <w:t>(4) Obesity (Classes 1, 2, and 3) (BMI 30+)</w:t>
            </w:r>
          </w:p>
        </w:tc>
        <w:tc>
          <w:tcPr>
            <w:tcW w:w="930" w:type="dxa"/>
            <w:tcBorders>
              <w:top w:val="nil"/>
              <w:left w:val="nil"/>
              <w:bottom w:val="single" w:sz="8" w:space="0" w:color="auto"/>
              <w:right w:val="single" w:sz="8" w:space="0" w:color="auto"/>
            </w:tcBorders>
            <w:shd w:val="clear" w:color="auto" w:fill="auto"/>
            <w:noWrap/>
            <w:vAlign w:val="bottom"/>
            <w:hideMark/>
          </w:tcPr>
          <w:p w14:paraId="1ADE09E5" w14:textId="77777777" w:rsidR="00B1485A" w:rsidRPr="00327690" w:rsidRDefault="00B1485A" w:rsidP="00B1485A">
            <w:pPr>
              <w:spacing w:before="0" w:after="0"/>
              <w:jc w:val="right"/>
              <w:rPr>
                <w:color w:val="000000"/>
                <w:sz w:val="20"/>
                <w:szCs w:val="20"/>
              </w:rPr>
            </w:pPr>
            <w:r w:rsidRPr="00327690">
              <w:rPr>
                <w:color w:val="000000"/>
                <w:sz w:val="20"/>
                <w:szCs w:val="20"/>
              </w:rPr>
              <w:t>9,811</w:t>
            </w:r>
          </w:p>
        </w:tc>
        <w:tc>
          <w:tcPr>
            <w:tcW w:w="917" w:type="dxa"/>
            <w:tcBorders>
              <w:top w:val="nil"/>
              <w:left w:val="nil"/>
              <w:bottom w:val="single" w:sz="8" w:space="0" w:color="auto"/>
              <w:right w:val="single" w:sz="8" w:space="0" w:color="auto"/>
            </w:tcBorders>
            <w:shd w:val="clear" w:color="auto" w:fill="auto"/>
            <w:noWrap/>
            <w:vAlign w:val="bottom"/>
            <w:hideMark/>
          </w:tcPr>
          <w:p w14:paraId="532E4F49" w14:textId="77777777" w:rsidR="00B1485A" w:rsidRPr="00327690" w:rsidRDefault="00B1485A" w:rsidP="00B1485A">
            <w:pPr>
              <w:spacing w:before="0" w:after="0"/>
              <w:jc w:val="right"/>
              <w:rPr>
                <w:color w:val="000000"/>
                <w:sz w:val="20"/>
                <w:szCs w:val="20"/>
              </w:rPr>
            </w:pPr>
            <w:r w:rsidRPr="00327690">
              <w:rPr>
                <w:color w:val="000000"/>
                <w:sz w:val="20"/>
                <w:szCs w:val="20"/>
              </w:rPr>
              <w:t>125,831</w:t>
            </w:r>
          </w:p>
        </w:tc>
        <w:tc>
          <w:tcPr>
            <w:tcW w:w="1078" w:type="dxa"/>
            <w:tcBorders>
              <w:top w:val="nil"/>
              <w:left w:val="nil"/>
              <w:bottom w:val="single" w:sz="8" w:space="0" w:color="4E67C8"/>
              <w:right w:val="single" w:sz="8" w:space="0" w:color="auto"/>
            </w:tcBorders>
            <w:shd w:val="clear" w:color="auto" w:fill="auto"/>
            <w:noWrap/>
            <w:vAlign w:val="bottom"/>
            <w:hideMark/>
          </w:tcPr>
          <w:p w14:paraId="32A48D18" w14:textId="77777777" w:rsidR="00B1485A" w:rsidRPr="00327690" w:rsidRDefault="00B1485A" w:rsidP="00B1485A">
            <w:pPr>
              <w:spacing w:before="0" w:after="0"/>
              <w:jc w:val="right"/>
              <w:rPr>
                <w:color w:val="000000"/>
                <w:sz w:val="20"/>
                <w:szCs w:val="20"/>
              </w:rPr>
            </w:pPr>
            <w:r w:rsidRPr="00327690">
              <w:rPr>
                <w:color w:val="000000"/>
                <w:sz w:val="20"/>
                <w:szCs w:val="20"/>
              </w:rPr>
              <w:t>31.03</w:t>
            </w:r>
          </w:p>
        </w:tc>
        <w:tc>
          <w:tcPr>
            <w:tcW w:w="717" w:type="dxa"/>
            <w:tcBorders>
              <w:top w:val="nil"/>
              <w:left w:val="nil"/>
              <w:bottom w:val="single" w:sz="8" w:space="0" w:color="auto"/>
              <w:right w:val="single" w:sz="8" w:space="0" w:color="auto"/>
            </w:tcBorders>
            <w:shd w:val="clear" w:color="auto" w:fill="auto"/>
            <w:noWrap/>
            <w:vAlign w:val="bottom"/>
            <w:hideMark/>
          </w:tcPr>
          <w:p w14:paraId="6DC5A8EF" w14:textId="77777777" w:rsidR="00B1485A" w:rsidRPr="00327690" w:rsidRDefault="00B1485A" w:rsidP="00B1485A">
            <w:pPr>
              <w:spacing w:before="0" w:after="0"/>
              <w:jc w:val="right"/>
              <w:rPr>
                <w:color w:val="000000"/>
                <w:sz w:val="20"/>
                <w:szCs w:val="20"/>
              </w:rPr>
            </w:pPr>
            <w:r w:rsidRPr="00327690">
              <w:rPr>
                <w:color w:val="000000"/>
                <w:sz w:val="20"/>
                <w:szCs w:val="20"/>
              </w:rPr>
              <w:t>0.15</w:t>
            </w:r>
          </w:p>
        </w:tc>
        <w:tc>
          <w:tcPr>
            <w:tcW w:w="666" w:type="dxa"/>
            <w:tcBorders>
              <w:top w:val="nil"/>
              <w:left w:val="nil"/>
              <w:bottom w:val="single" w:sz="8" w:space="0" w:color="4E67C8"/>
              <w:right w:val="single" w:sz="8" w:space="0" w:color="auto"/>
            </w:tcBorders>
            <w:shd w:val="clear" w:color="auto" w:fill="auto"/>
            <w:noWrap/>
            <w:vAlign w:val="bottom"/>
            <w:hideMark/>
          </w:tcPr>
          <w:p w14:paraId="52EEC326" w14:textId="77777777" w:rsidR="00B1485A" w:rsidRPr="00327690" w:rsidRDefault="00B1485A" w:rsidP="00B1485A">
            <w:pPr>
              <w:spacing w:before="0" w:after="0"/>
              <w:jc w:val="right"/>
              <w:rPr>
                <w:color w:val="000000"/>
                <w:sz w:val="20"/>
                <w:szCs w:val="20"/>
              </w:rPr>
            </w:pPr>
            <w:r w:rsidRPr="00327690">
              <w:rPr>
                <w:color w:val="000000"/>
                <w:sz w:val="20"/>
                <w:szCs w:val="20"/>
              </w:rPr>
              <w:t>27.18</w:t>
            </w:r>
          </w:p>
        </w:tc>
        <w:tc>
          <w:tcPr>
            <w:tcW w:w="892" w:type="dxa"/>
            <w:tcBorders>
              <w:top w:val="nil"/>
              <w:left w:val="nil"/>
              <w:bottom w:val="single" w:sz="8" w:space="0" w:color="auto"/>
              <w:right w:val="single" w:sz="8" w:space="0" w:color="auto"/>
            </w:tcBorders>
            <w:shd w:val="clear" w:color="auto" w:fill="auto"/>
            <w:noWrap/>
            <w:vAlign w:val="bottom"/>
            <w:hideMark/>
          </w:tcPr>
          <w:p w14:paraId="2CC1590E" w14:textId="77777777" w:rsidR="00B1485A" w:rsidRPr="00327690" w:rsidRDefault="00B1485A" w:rsidP="00B1485A">
            <w:pPr>
              <w:spacing w:before="0" w:after="0"/>
              <w:jc w:val="right"/>
              <w:rPr>
                <w:color w:val="000000"/>
                <w:sz w:val="20"/>
                <w:szCs w:val="20"/>
              </w:rPr>
            </w:pPr>
            <w:r w:rsidRPr="00327690">
              <w:rPr>
                <w:color w:val="000000"/>
                <w:sz w:val="20"/>
                <w:szCs w:val="20"/>
              </w:rPr>
              <w:t>0.08</w:t>
            </w:r>
          </w:p>
        </w:tc>
        <w:tc>
          <w:tcPr>
            <w:tcW w:w="760" w:type="dxa"/>
            <w:tcBorders>
              <w:top w:val="nil"/>
              <w:left w:val="nil"/>
              <w:bottom w:val="single" w:sz="8" w:space="0" w:color="auto"/>
              <w:right w:val="single" w:sz="8" w:space="0" w:color="auto"/>
            </w:tcBorders>
            <w:shd w:val="clear" w:color="auto" w:fill="auto"/>
            <w:vAlign w:val="bottom"/>
            <w:hideMark/>
          </w:tcPr>
          <w:p w14:paraId="1082362C" w14:textId="77777777" w:rsidR="00B1485A" w:rsidRPr="00327690" w:rsidRDefault="00B1485A" w:rsidP="00B1485A">
            <w:pPr>
              <w:spacing w:before="0" w:after="0"/>
              <w:jc w:val="right"/>
              <w:rPr>
                <w:color w:val="000000"/>
                <w:sz w:val="20"/>
                <w:szCs w:val="20"/>
              </w:rPr>
            </w:pPr>
            <w:r w:rsidRPr="00327690">
              <w:rPr>
                <w:color w:val="000000"/>
                <w:sz w:val="20"/>
                <w:szCs w:val="20"/>
              </w:rPr>
              <w:t>27.18</w:t>
            </w:r>
          </w:p>
        </w:tc>
        <w:tc>
          <w:tcPr>
            <w:tcW w:w="566" w:type="dxa"/>
            <w:tcBorders>
              <w:top w:val="nil"/>
              <w:left w:val="nil"/>
              <w:bottom w:val="single" w:sz="8" w:space="0" w:color="auto"/>
              <w:right w:val="single" w:sz="8" w:space="0" w:color="auto"/>
            </w:tcBorders>
            <w:shd w:val="clear" w:color="auto" w:fill="auto"/>
            <w:vAlign w:val="bottom"/>
            <w:hideMark/>
          </w:tcPr>
          <w:p w14:paraId="6E64DF6B" w14:textId="77777777" w:rsidR="00B1485A" w:rsidRPr="00327690" w:rsidRDefault="00B1485A" w:rsidP="00B1485A">
            <w:pPr>
              <w:spacing w:before="0" w:after="0"/>
              <w:jc w:val="right"/>
              <w:rPr>
                <w:color w:val="000000"/>
                <w:sz w:val="20"/>
                <w:szCs w:val="20"/>
              </w:rPr>
            </w:pPr>
            <w:r w:rsidRPr="00327690">
              <w:rPr>
                <w:color w:val="000000"/>
                <w:sz w:val="20"/>
                <w:szCs w:val="20"/>
              </w:rPr>
              <w:t>0.09</w:t>
            </w:r>
          </w:p>
        </w:tc>
      </w:tr>
      <w:tr w:rsidR="00B1485A" w:rsidRPr="00327690" w14:paraId="70196937"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479A8B2C"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4E67C8"/>
              <w:right w:val="single" w:sz="8" w:space="0" w:color="auto"/>
            </w:tcBorders>
            <w:shd w:val="clear" w:color="auto" w:fill="auto"/>
            <w:noWrap/>
            <w:vAlign w:val="center"/>
            <w:hideMark/>
          </w:tcPr>
          <w:p w14:paraId="0ED9FFBD" w14:textId="77777777" w:rsidR="00B1485A" w:rsidRPr="00327690" w:rsidRDefault="00B1485A" w:rsidP="00B1485A">
            <w:pPr>
              <w:spacing w:before="0" w:after="0"/>
              <w:jc w:val="left"/>
              <w:rPr>
                <w:color w:val="000000"/>
                <w:sz w:val="20"/>
                <w:szCs w:val="20"/>
              </w:rPr>
            </w:pPr>
            <w:r w:rsidRPr="00327690">
              <w:rPr>
                <w:color w:val="000000"/>
                <w:sz w:val="20"/>
                <w:szCs w:val="20"/>
              </w:rPr>
              <w:t>(4a) Obesity (Class 1) (30&lt;=BMI&lt;35)</w:t>
            </w:r>
          </w:p>
        </w:tc>
        <w:tc>
          <w:tcPr>
            <w:tcW w:w="930" w:type="dxa"/>
            <w:tcBorders>
              <w:top w:val="nil"/>
              <w:left w:val="nil"/>
              <w:bottom w:val="single" w:sz="8" w:space="0" w:color="auto"/>
              <w:right w:val="single" w:sz="8" w:space="0" w:color="auto"/>
            </w:tcBorders>
            <w:shd w:val="clear" w:color="auto" w:fill="auto"/>
            <w:noWrap/>
            <w:vAlign w:val="bottom"/>
            <w:hideMark/>
          </w:tcPr>
          <w:p w14:paraId="5C34A696" w14:textId="77777777" w:rsidR="00B1485A" w:rsidRPr="00327690" w:rsidRDefault="00B1485A" w:rsidP="00B1485A">
            <w:pPr>
              <w:spacing w:before="0" w:after="0"/>
              <w:jc w:val="right"/>
              <w:rPr>
                <w:color w:val="000000"/>
                <w:sz w:val="20"/>
                <w:szCs w:val="20"/>
              </w:rPr>
            </w:pPr>
            <w:r w:rsidRPr="00327690">
              <w:rPr>
                <w:color w:val="000000"/>
                <w:sz w:val="20"/>
                <w:szCs w:val="20"/>
              </w:rPr>
              <w:t>5,468</w:t>
            </w:r>
          </w:p>
        </w:tc>
        <w:tc>
          <w:tcPr>
            <w:tcW w:w="917" w:type="dxa"/>
            <w:tcBorders>
              <w:top w:val="nil"/>
              <w:left w:val="nil"/>
              <w:bottom w:val="single" w:sz="8" w:space="0" w:color="4E67C8"/>
              <w:right w:val="single" w:sz="8" w:space="0" w:color="auto"/>
            </w:tcBorders>
            <w:shd w:val="clear" w:color="auto" w:fill="auto"/>
            <w:noWrap/>
            <w:vAlign w:val="bottom"/>
            <w:hideMark/>
          </w:tcPr>
          <w:p w14:paraId="6AE7B9C8" w14:textId="77777777" w:rsidR="00B1485A" w:rsidRPr="00327690" w:rsidRDefault="00B1485A" w:rsidP="00B1485A">
            <w:pPr>
              <w:spacing w:before="0" w:after="0"/>
              <w:jc w:val="right"/>
              <w:rPr>
                <w:color w:val="000000"/>
                <w:sz w:val="20"/>
                <w:szCs w:val="20"/>
              </w:rPr>
            </w:pPr>
            <w:r w:rsidRPr="00327690">
              <w:rPr>
                <w:color w:val="000000"/>
                <w:sz w:val="20"/>
                <w:szCs w:val="20"/>
              </w:rPr>
              <w:t>45,681</w:t>
            </w:r>
          </w:p>
        </w:tc>
        <w:tc>
          <w:tcPr>
            <w:tcW w:w="1078" w:type="dxa"/>
            <w:tcBorders>
              <w:top w:val="nil"/>
              <w:left w:val="nil"/>
              <w:bottom w:val="single" w:sz="8" w:space="0" w:color="4E67C8"/>
              <w:right w:val="single" w:sz="8" w:space="0" w:color="auto"/>
            </w:tcBorders>
            <w:shd w:val="clear" w:color="auto" w:fill="auto"/>
            <w:noWrap/>
            <w:vAlign w:val="bottom"/>
            <w:hideMark/>
          </w:tcPr>
          <w:p w14:paraId="56CF2012" w14:textId="77777777" w:rsidR="00B1485A" w:rsidRPr="00327690" w:rsidRDefault="00B1485A" w:rsidP="00B1485A">
            <w:pPr>
              <w:spacing w:before="0" w:after="0"/>
              <w:jc w:val="right"/>
              <w:rPr>
                <w:color w:val="000000"/>
                <w:sz w:val="20"/>
                <w:szCs w:val="20"/>
              </w:rPr>
            </w:pPr>
            <w:r w:rsidRPr="00327690">
              <w:rPr>
                <w:color w:val="000000"/>
                <w:sz w:val="20"/>
                <w:szCs w:val="20"/>
              </w:rPr>
              <w:t>17.29</w:t>
            </w:r>
          </w:p>
        </w:tc>
        <w:tc>
          <w:tcPr>
            <w:tcW w:w="717" w:type="dxa"/>
            <w:tcBorders>
              <w:top w:val="nil"/>
              <w:left w:val="nil"/>
              <w:bottom w:val="single" w:sz="8" w:space="0" w:color="4E67C8"/>
              <w:right w:val="single" w:sz="8" w:space="0" w:color="auto"/>
            </w:tcBorders>
            <w:shd w:val="clear" w:color="auto" w:fill="auto"/>
            <w:noWrap/>
            <w:vAlign w:val="bottom"/>
            <w:hideMark/>
          </w:tcPr>
          <w:p w14:paraId="630E3A76" w14:textId="77777777" w:rsidR="00B1485A" w:rsidRPr="00327690" w:rsidRDefault="00B1485A" w:rsidP="00B1485A">
            <w:pPr>
              <w:spacing w:before="0" w:after="0"/>
              <w:jc w:val="right"/>
              <w:rPr>
                <w:color w:val="000000"/>
                <w:sz w:val="20"/>
                <w:szCs w:val="20"/>
              </w:rPr>
            </w:pPr>
            <w:r w:rsidRPr="00327690">
              <w:rPr>
                <w:color w:val="000000"/>
                <w:sz w:val="20"/>
                <w:szCs w:val="20"/>
              </w:rPr>
              <w:t>0.12</w:t>
            </w:r>
          </w:p>
        </w:tc>
        <w:tc>
          <w:tcPr>
            <w:tcW w:w="666" w:type="dxa"/>
            <w:tcBorders>
              <w:top w:val="nil"/>
              <w:left w:val="nil"/>
              <w:bottom w:val="single" w:sz="8" w:space="0" w:color="4E67C8"/>
              <w:right w:val="single" w:sz="8" w:space="0" w:color="auto"/>
            </w:tcBorders>
            <w:shd w:val="clear" w:color="auto" w:fill="auto"/>
            <w:noWrap/>
            <w:vAlign w:val="bottom"/>
            <w:hideMark/>
          </w:tcPr>
          <w:p w14:paraId="33E5BE99" w14:textId="77777777" w:rsidR="00B1485A" w:rsidRPr="00327690" w:rsidRDefault="00B1485A" w:rsidP="00B1485A">
            <w:pPr>
              <w:spacing w:before="0" w:after="0"/>
              <w:jc w:val="right"/>
              <w:rPr>
                <w:color w:val="000000"/>
                <w:sz w:val="20"/>
                <w:szCs w:val="20"/>
              </w:rPr>
            </w:pPr>
            <w:r w:rsidRPr="00327690">
              <w:rPr>
                <w:color w:val="000000"/>
                <w:sz w:val="20"/>
                <w:szCs w:val="20"/>
              </w:rPr>
              <w:t>9.87</w:t>
            </w:r>
          </w:p>
        </w:tc>
        <w:tc>
          <w:tcPr>
            <w:tcW w:w="892" w:type="dxa"/>
            <w:tcBorders>
              <w:top w:val="nil"/>
              <w:left w:val="nil"/>
              <w:bottom w:val="single" w:sz="8" w:space="0" w:color="4E67C8"/>
              <w:right w:val="single" w:sz="8" w:space="0" w:color="auto"/>
            </w:tcBorders>
            <w:shd w:val="clear" w:color="auto" w:fill="auto"/>
            <w:noWrap/>
            <w:vAlign w:val="bottom"/>
            <w:hideMark/>
          </w:tcPr>
          <w:p w14:paraId="0FCDC57B" w14:textId="77777777" w:rsidR="00B1485A" w:rsidRPr="00327690" w:rsidRDefault="00B1485A" w:rsidP="00B1485A">
            <w:pPr>
              <w:spacing w:before="0" w:after="0"/>
              <w:jc w:val="right"/>
              <w:rPr>
                <w:color w:val="000000"/>
                <w:sz w:val="20"/>
                <w:szCs w:val="20"/>
              </w:rPr>
            </w:pPr>
            <w:r w:rsidRPr="00327690">
              <w:rPr>
                <w:color w:val="000000"/>
                <w:sz w:val="20"/>
                <w:szCs w:val="20"/>
              </w:rPr>
              <w:t>0.04</w:t>
            </w:r>
          </w:p>
        </w:tc>
        <w:tc>
          <w:tcPr>
            <w:tcW w:w="760" w:type="dxa"/>
            <w:tcBorders>
              <w:top w:val="nil"/>
              <w:left w:val="nil"/>
              <w:bottom w:val="single" w:sz="8" w:space="0" w:color="4E67C8"/>
              <w:right w:val="single" w:sz="8" w:space="0" w:color="auto"/>
            </w:tcBorders>
            <w:shd w:val="clear" w:color="auto" w:fill="auto"/>
            <w:vAlign w:val="bottom"/>
            <w:hideMark/>
          </w:tcPr>
          <w:p w14:paraId="641DC79D" w14:textId="77777777" w:rsidR="00B1485A" w:rsidRPr="00327690" w:rsidRDefault="00B1485A" w:rsidP="00B1485A">
            <w:pPr>
              <w:spacing w:before="0" w:after="0"/>
              <w:jc w:val="right"/>
              <w:rPr>
                <w:color w:val="000000"/>
                <w:sz w:val="20"/>
                <w:szCs w:val="20"/>
              </w:rPr>
            </w:pPr>
            <w:r w:rsidRPr="00327690">
              <w:rPr>
                <w:color w:val="000000"/>
                <w:sz w:val="20"/>
                <w:szCs w:val="20"/>
              </w:rPr>
              <w:t>9.87</w:t>
            </w:r>
          </w:p>
        </w:tc>
        <w:tc>
          <w:tcPr>
            <w:tcW w:w="566" w:type="dxa"/>
            <w:tcBorders>
              <w:top w:val="nil"/>
              <w:left w:val="nil"/>
              <w:bottom w:val="single" w:sz="8" w:space="0" w:color="4E67C8"/>
              <w:right w:val="single" w:sz="8" w:space="0" w:color="4E67C8"/>
            </w:tcBorders>
            <w:shd w:val="clear" w:color="auto" w:fill="auto"/>
            <w:vAlign w:val="bottom"/>
            <w:hideMark/>
          </w:tcPr>
          <w:p w14:paraId="657FBA42" w14:textId="77777777" w:rsidR="00B1485A" w:rsidRPr="00327690" w:rsidRDefault="00B1485A" w:rsidP="00B1485A">
            <w:pPr>
              <w:spacing w:before="0" w:after="0"/>
              <w:jc w:val="right"/>
              <w:rPr>
                <w:color w:val="000000"/>
                <w:sz w:val="20"/>
                <w:szCs w:val="20"/>
              </w:rPr>
            </w:pPr>
            <w:r w:rsidRPr="00327690">
              <w:rPr>
                <w:color w:val="000000"/>
                <w:sz w:val="20"/>
                <w:szCs w:val="20"/>
              </w:rPr>
              <w:t>0.05</w:t>
            </w:r>
          </w:p>
        </w:tc>
      </w:tr>
      <w:tr w:rsidR="00B1485A" w:rsidRPr="00327690" w14:paraId="6848E21B" w14:textId="77777777" w:rsidTr="00B1485A">
        <w:trPr>
          <w:trHeight w:val="331"/>
        </w:trPr>
        <w:tc>
          <w:tcPr>
            <w:tcW w:w="459" w:type="dxa"/>
            <w:tcBorders>
              <w:top w:val="nil"/>
              <w:left w:val="single" w:sz="8" w:space="0" w:color="auto"/>
              <w:bottom w:val="single" w:sz="8" w:space="0" w:color="auto"/>
              <w:right w:val="single" w:sz="8" w:space="0" w:color="auto"/>
            </w:tcBorders>
            <w:shd w:val="clear" w:color="auto" w:fill="auto"/>
            <w:noWrap/>
            <w:vAlign w:val="center"/>
            <w:hideMark/>
          </w:tcPr>
          <w:p w14:paraId="19E64AC2"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auto"/>
              <w:right w:val="single" w:sz="8" w:space="0" w:color="auto"/>
            </w:tcBorders>
            <w:shd w:val="clear" w:color="auto" w:fill="auto"/>
            <w:noWrap/>
            <w:vAlign w:val="center"/>
            <w:hideMark/>
          </w:tcPr>
          <w:p w14:paraId="32CEBDFB" w14:textId="77777777" w:rsidR="00B1485A" w:rsidRPr="00327690" w:rsidRDefault="00B1485A" w:rsidP="00B1485A">
            <w:pPr>
              <w:spacing w:before="0" w:after="0"/>
              <w:jc w:val="left"/>
              <w:rPr>
                <w:color w:val="000000"/>
                <w:sz w:val="20"/>
                <w:szCs w:val="20"/>
              </w:rPr>
            </w:pPr>
            <w:r w:rsidRPr="00327690">
              <w:rPr>
                <w:color w:val="000000"/>
                <w:sz w:val="20"/>
                <w:szCs w:val="20"/>
              </w:rPr>
              <w:t>(4b) Obesity (Class 2) (35&lt;=BMI&lt;40)</w:t>
            </w:r>
          </w:p>
        </w:tc>
        <w:tc>
          <w:tcPr>
            <w:tcW w:w="930" w:type="dxa"/>
            <w:tcBorders>
              <w:top w:val="nil"/>
              <w:left w:val="nil"/>
              <w:bottom w:val="single" w:sz="8" w:space="0" w:color="auto"/>
              <w:right w:val="single" w:sz="8" w:space="0" w:color="auto"/>
            </w:tcBorders>
            <w:shd w:val="clear" w:color="auto" w:fill="auto"/>
            <w:noWrap/>
            <w:vAlign w:val="bottom"/>
            <w:hideMark/>
          </w:tcPr>
          <w:p w14:paraId="405B274A" w14:textId="77777777" w:rsidR="00B1485A" w:rsidRPr="00327690" w:rsidRDefault="00B1485A" w:rsidP="00B1485A">
            <w:pPr>
              <w:spacing w:before="0" w:after="0"/>
              <w:jc w:val="right"/>
              <w:rPr>
                <w:color w:val="000000"/>
                <w:sz w:val="20"/>
                <w:szCs w:val="20"/>
              </w:rPr>
            </w:pPr>
            <w:r w:rsidRPr="00327690">
              <w:rPr>
                <w:color w:val="000000"/>
                <w:sz w:val="20"/>
                <w:szCs w:val="20"/>
              </w:rPr>
              <w:t>1,354</w:t>
            </w:r>
          </w:p>
        </w:tc>
        <w:tc>
          <w:tcPr>
            <w:tcW w:w="917" w:type="dxa"/>
            <w:tcBorders>
              <w:top w:val="nil"/>
              <w:left w:val="nil"/>
              <w:bottom w:val="single" w:sz="8" w:space="0" w:color="auto"/>
              <w:right w:val="single" w:sz="8" w:space="0" w:color="auto"/>
            </w:tcBorders>
            <w:shd w:val="clear" w:color="auto" w:fill="auto"/>
            <w:noWrap/>
            <w:vAlign w:val="bottom"/>
            <w:hideMark/>
          </w:tcPr>
          <w:p w14:paraId="03FF2B50" w14:textId="77777777" w:rsidR="00B1485A" w:rsidRPr="00327690" w:rsidRDefault="00B1485A" w:rsidP="00B1485A">
            <w:pPr>
              <w:spacing w:before="0" w:after="0"/>
              <w:jc w:val="right"/>
              <w:rPr>
                <w:color w:val="000000"/>
                <w:sz w:val="20"/>
                <w:szCs w:val="20"/>
              </w:rPr>
            </w:pPr>
            <w:r w:rsidRPr="00327690">
              <w:rPr>
                <w:color w:val="000000"/>
                <w:sz w:val="20"/>
                <w:szCs w:val="20"/>
              </w:rPr>
              <w:t>67,213</w:t>
            </w:r>
          </w:p>
        </w:tc>
        <w:tc>
          <w:tcPr>
            <w:tcW w:w="1078" w:type="dxa"/>
            <w:tcBorders>
              <w:top w:val="nil"/>
              <w:left w:val="nil"/>
              <w:bottom w:val="single" w:sz="8" w:space="0" w:color="4E67C8"/>
              <w:right w:val="single" w:sz="8" w:space="0" w:color="auto"/>
            </w:tcBorders>
            <w:shd w:val="clear" w:color="auto" w:fill="auto"/>
            <w:noWrap/>
            <w:vAlign w:val="bottom"/>
            <w:hideMark/>
          </w:tcPr>
          <w:p w14:paraId="6F2D3EFA" w14:textId="77777777" w:rsidR="00B1485A" w:rsidRPr="00327690" w:rsidRDefault="00B1485A" w:rsidP="00B1485A">
            <w:pPr>
              <w:spacing w:before="0" w:after="0"/>
              <w:jc w:val="right"/>
              <w:rPr>
                <w:color w:val="000000"/>
                <w:sz w:val="20"/>
                <w:szCs w:val="20"/>
              </w:rPr>
            </w:pPr>
            <w:r w:rsidRPr="00327690">
              <w:rPr>
                <w:color w:val="000000"/>
                <w:sz w:val="20"/>
                <w:szCs w:val="20"/>
              </w:rPr>
              <w:t>4.28</w:t>
            </w:r>
          </w:p>
        </w:tc>
        <w:tc>
          <w:tcPr>
            <w:tcW w:w="717" w:type="dxa"/>
            <w:tcBorders>
              <w:top w:val="nil"/>
              <w:left w:val="nil"/>
              <w:bottom w:val="single" w:sz="8" w:space="0" w:color="4E67C8"/>
              <w:right w:val="single" w:sz="8" w:space="0" w:color="auto"/>
            </w:tcBorders>
            <w:shd w:val="clear" w:color="auto" w:fill="auto"/>
            <w:noWrap/>
            <w:vAlign w:val="bottom"/>
            <w:hideMark/>
          </w:tcPr>
          <w:p w14:paraId="35D5EF63" w14:textId="77777777" w:rsidR="00B1485A" w:rsidRPr="00327690" w:rsidRDefault="00B1485A" w:rsidP="00B1485A">
            <w:pPr>
              <w:spacing w:before="0" w:after="0"/>
              <w:jc w:val="right"/>
              <w:rPr>
                <w:color w:val="000000"/>
                <w:sz w:val="20"/>
                <w:szCs w:val="20"/>
              </w:rPr>
            </w:pPr>
            <w:r w:rsidRPr="00327690">
              <w:rPr>
                <w:color w:val="000000"/>
                <w:sz w:val="20"/>
                <w:szCs w:val="20"/>
              </w:rPr>
              <w:t>0.1</w:t>
            </w:r>
          </w:p>
        </w:tc>
        <w:tc>
          <w:tcPr>
            <w:tcW w:w="666" w:type="dxa"/>
            <w:tcBorders>
              <w:top w:val="nil"/>
              <w:left w:val="nil"/>
              <w:bottom w:val="single" w:sz="8" w:space="0" w:color="4E67C8"/>
              <w:right w:val="single" w:sz="8" w:space="0" w:color="auto"/>
            </w:tcBorders>
            <w:shd w:val="clear" w:color="auto" w:fill="auto"/>
            <w:noWrap/>
            <w:vAlign w:val="bottom"/>
            <w:hideMark/>
          </w:tcPr>
          <w:p w14:paraId="6B4D7876" w14:textId="77777777" w:rsidR="00B1485A" w:rsidRPr="00327690" w:rsidRDefault="00B1485A" w:rsidP="00B1485A">
            <w:pPr>
              <w:spacing w:before="0" w:after="0"/>
              <w:jc w:val="right"/>
              <w:rPr>
                <w:color w:val="000000"/>
                <w:sz w:val="20"/>
                <w:szCs w:val="20"/>
              </w:rPr>
            </w:pPr>
            <w:r w:rsidRPr="00327690">
              <w:rPr>
                <w:color w:val="000000"/>
                <w:sz w:val="20"/>
                <w:szCs w:val="20"/>
              </w:rPr>
              <w:t>14.52</w:t>
            </w:r>
          </w:p>
        </w:tc>
        <w:tc>
          <w:tcPr>
            <w:tcW w:w="892" w:type="dxa"/>
            <w:tcBorders>
              <w:top w:val="nil"/>
              <w:left w:val="nil"/>
              <w:bottom w:val="single" w:sz="8" w:space="0" w:color="4E67C8"/>
              <w:right w:val="single" w:sz="8" w:space="0" w:color="auto"/>
            </w:tcBorders>
            <w:shd w:val="clear" w:color="auto" w:fill="auto"/>
            <w:noWrap/>
            <w:vAlign w:val="bottom"/>
            <w:hideMark/>
          </w:tcPr>
          <w:p w14:paraId="16133C5C" w14:textId="77777777" w:rsidR="00B1485A" w:rsidRPr="00327690" w:rsidRDefault="00B1485A" w:rsidP="00B1485A">
            <w:pPr>
              <w:spacing w:before="0" w:after="0"/>
              <w:jc w:val="right"/>
              <w:rPr>
                <w:color w:val="000000"/>
                <w:sz w:val="20"/>
                <w:szCs w:val="20"/>
              </w:rPr>
            </w:pPr>
            <w:r w:rsidRPr="00327690">
              <w:rPr>
                <w:color w:val="000000"/>
                <w:sz w:val="20"/>
                <w:szCs w:val="20"/>
              </w:rPr>
              <w:t>0.02</w:t>
            </w:r>
          </w:p>
        </w:tc>
        <w:tc>
          <w:tcPr>
            <w:tcW w:w="760" w:type="dxa"/>
            <w:tcBorders>
              <w:top w:val="nil"/>
              <w:left w:val="nil"/>
              <w:bottom w:val="single" w:sz="8" w:space="0" w:color="auto"/>
              <w:right w:val="single" w:sz="8" w:space="0" w:color="auto"/>
            </w:tcBorders>
            <w:shd w:val="clear" w:color="auto" w:fill="auto"/>
            <w:vAlign w:val="bottom"/>
            <w:hideMark/>
          </w:tcPr>
          <w:p w14:paraId="7AFF41B4" w14:textId="77777777" w:rsidR="00B1485A" w:rsidRPr="00327690" w:rsidRDefault="00B1485A" w:rsidP="00B1485A">
            <w:pPr>
              <w:spacing w:before="0" w:after="0"/>
              <w:jc w:val="right"/>
              <w:rPr>
                <w:color w:val="000000"/>
                <w:sz w:val="20"/>
                <w:szCs w:val="20"/>
              </w:rPr>
            </w:pPr>
            <w:r w:rsidRPr="00327690">
              <w:rPr>
                <w:color w:val="000000"/>
                <w:sz w:val="20"/>
                <w:szCs w:val="20"/>
              </w:rPr>
              <w:t>14.52</w:t>
            </w:r>
          </w:p>
        </w:tc>
        <w:tc>
          <w:tcPr>
            <w:tcW w:w="566" w:type="dxa"/>
            <w:tcBorders>
              <w:top w:val="nil"/>
              <w:left w:val="nil"/>
              <w:bottom w:val="single" w:sz="8" w:space="0" w:color="auto"/>
              <w:right w:val="single" w:sz="8" w:space="0" w:color="auto"/>
            </w:tcBorders>
            <w:shd w:val="clear" w:color="auto" w:fill="auto"/>
            <w:vAlign w:val="bottom"/>
            <w:hideMark/>
          </w:tcPr>
          <w:p w14:paraId="2D887DA5" w14:textId="77777777" w:rsidR="00B1485A" w:rsidRPr="00327690" w:rsidRDefault="00B1485A" w:rsidP="00B1485A">
            <w:pPr>
              <w:spacing w:before="0" w:after="0"/>
              <w:jc w:val="right"/>
              <w:rPr>
                <w:color w:val="000000"/>
                <w:sz w:val="20"/>
                <w:szCs w:val="20"/>
              </w:rPr>
            </w:pPr>
            <w:r w:rsidRPr="00327690">
              <w:rPr>
                <w:color w:val="000000"/>
                <w:sz w:val="20"/>
                <w:szCs w:val="20"/>
              </w:rPr>
              <w:t>0.02</w:t>
            </w:r>
          </w:p>
        </w:tc>
      </w:tr>
      <w:tr w:rsidR="00B1485A" w:rsidRPr="00327690" w14:paraId="429076D4"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4F17045E"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4E67C8"/>
              <w:right w:val="single" w:sz="8" w:space="0" w:color="auto"/>
            </w:tcBorders>
            <w:shd w:val="clear" w:color="auto" w:fill="auto"/>
            <w:noWrap/>
            <w:vAlign w:val="center"/>
            <w:hideMark/>
          </w:tcPr>
          <w:p w14:paraId="410F6CD4" w14:textId="77777777" w:rsidR="00B1485A" w:rsidRPr="00327690" w:rsidRDefault="00B1485A" w:rsidP="00B1485A">
            <w:pPr>
              <w:spacing w:before="0" w:after="0"/>
              <w:jc w:val="left"/>
              <w:rPr>
                <w:color w:val="000000"/>
                <w:sz w:val="20"/>
                <w:szCs w:val="20"/>
              </w:rPr>
            </w:pPr>
            <w:r w:rsidRPr="00327690">
              <w:rPr>
                <w:color w:val="000000"/>
                <w:sz w:val="20"/>
                <w:szCs w:val="20"/>
              </w:rPr>
              <w:t>(4c) Obesity (Class 3) - Severe Obesity (BMI 40+)</w:t>
            </w:r>
          </w:p>
        </w:tc>
        <w:tc>
          <w:tcPr>
            <w:tcW w:w="930" w:type="dxa"/>
            <w:tcBorders>
              <w:top w:val="nil"/>
              <w:left w:val="nil"/>
              <w:bottom w:val="single" w:sz="8" w:space="0" w:color="auto"/>
              <w:right w:val="single" w:sz="8" w:space="0" w:color="auto"/>
            </w:tcBorders>
            <w:shd w:val="clear" w:color="auto" w:fill="auto"/>
            <w:noWrap/>
            <w:vAlign w:val="bottom"/>
            <w:hideMark/>
          </w:tcPr>
          <w:p w14:paraId="07CEE353" w14:textId="77777777" w:rsidR="00B1485A" w:rsidRPr="00327690" w:rsidRDefault="00B1485A" w:rsidP="00B1485A">
            <w:pPr>
              <w:spacing w:before="0" w:after="0"/>
              <w:jc w:val="right"/>
              <w:rPr>
                <w:color w:val="000000"/>
                <w:sz w:val="20"/>
                <w:szCs w:val="20"/>
              </w:rPr>
            </w:pPr>
            <w:r w:rsidRPr="00327690">
              <w:rPr>
                <w:color w:val="000000"/>
                <w:sz w:val="20"/>
                <w:szCs w:val="20"/>
              </w:rPr>
              <w:t>2,989</w:t>
            </w:r>
          </w:p>
        </w:tc>
        <w:tc>
          <w:tcPr>
            <w:tcW w:w="917" w:type="dxa"/>
            <w:tcBorders>
              <w:top w:val="nil"/>
              <w:left w:val="nil"/>
              <w:bottom w:val="single" w:sz="8" w:space="0" w:color="4E67C8"/>
              <w:right w:val="single" w:sz="8" w:space="0" w:color="auto"/>
            </w:tcBorders>
            <w:shd w:val="clear" w:color="auto" w:fill="auto"/>
            <w:vAlign w:val="bottom"/>
            <w:hideMark/>
          </w:tcPr>
          <w:p w14:paraId="26F3A69E" w14:textId="77777777" w:rsidR="00B1485A" w:rsidRPr="00327690" w:rsidRDefault="00B1485A" w:rsidP="00B1485A">
            <w:pPr>
              <w:spacing w:before="0" w:after="0"/>
              <w:jc w:val="right"/>
              <w:rPr>
                <w:color w:val="000000"/>
                <w:sz w:val="20"/>
                <w:szCs w:val="20"/>
              </w:rPr>
            </w:pPr>
            <w:r w:rsidRPr="00327690">
              <w:rPr>
                <w:color w:val="000000"/>
                <w:sz w:val="20"/>
                <w:szCs w:val="20"/>
              </w:rPr>
              <w:t>12,937</w:t>
            </w:r>
          </w:p>
        </w:tc>
        <w:tc>
          <w:tcPr>
            <w:tcW w:w="1078" w:type="dxa"/>
            <w:tcBorders>
              <w:top w:val="nil"/>
              <w:left w:val="nil"/>
              <w:bottom w:val="single" w:sz="8" w:space="0" w:color="4E67C8"/>
              <w:right w:val="single" w:sz="8" w:space="0" w:color="auto"/>
            </w:tcBorders>
            <w:shd w:val="clear" w:color="auto" w:fill="auto"/>
            <w:noWrap/>
            <w:vAlign w:val="bottom"/>
            <w:hideMark/>
          </w:tcPr>
          <w:p w14:paraId="6C4BCF77" w14:textId="77777777" w:rsidR="00B1485A" w:rsidRPr="00327690" w:rsidRDefault="00B1485A" w:rsidP="00B1485A">
            <w:pPr>
              <w:spacing w:before="0" w:after="0"/>
              <w:jc w:val="right"/>
              <w:rPr>
                <w:color w:val="000000"/>
                <w:sz w:val="20"/>
                <w:szCs w:val="20"/>
              </w:rPr>
            </w:pPr>
            <w:r w:rsidRPr="00327690">
              <w:rPr>
                <w:color w:val="000000"/>
                <w:sz w:val="20"/>
                <w:szCs w:val="20"/>
              </w:rPr>
              <w:t>9.45</w:t>
            </w:r>
          </w:p>
        </w:tc>
        <w:tc>
          <w:tcPr>
            <w:tcW w:w="717" w:type="dxa"/>
            <w:tcBorders>
              <w:top w:val="nil"/>
              <w:left w:val="nil"/>
              <w:bottom w:val="single" w:sz="8" w:space="0" w:color="4E67C8"/>
              <w:right w:val="single" w:sz="8" w:space="0" w:color="auto"/>
            </w:tcBorders>
            <w:shd w:val="clear" w:color="auto" w:fill="auto"/>
            <w:vAlign w:val="bottom"/>
            <w:hideMark/>
          </w:tcPr>
          <w:p w14:paraId="336300CB" w14:textId="77777777" w:rsidR="00B1485A" w:rsidRPr="00327690" w:rsidRDefault="00B1485A" w:rsidP="00B1485A">
            <w:pPr>
              <w:spacing w:before="0" w:after="0"/>
              <w:jc w:val="right"/>
              <w:rPr>
                <w:color w:val="000000"/>
                <w:sz w:val="20"/>
                <w:szCs w:val="20"/>
              </w:rPr>
            </w:pPr>
            <w:r w:rsidRPr="00327690">
              <w:rPr>
                <w:color w:val="000000"/>
                <w:sz w:val="20"/>
                <w:szCs w:val="20"/>
              </w:rPr>
              <w:t>0.09</w:t>
            </w:r>
          </w:p>
        </w:tc>
        <w:tc>
          <w:tcPr>
            <w:tcW w:w="666" w:type="dxa"/>
            <w:tcBorders>
              <w:top w:val="nil"/>
              <w:left w:val="nil"/>
              <w:bottom w:val="single" w:sz="8" w:space="0" w:color="4E67C8"/>
              <w:right w:val="single" w:sz="8" w:space="0" w:color="auto"/>
            </w:tcBorders>
            <w:shd w:val="clear" w:color="auto" w:fill="auto"/>
            <w:noWrap/>
            <w:vAlign w:val="bottom"/>
            <w:hideMark/>
          </w:tcPr>
          <w:p w14:paraId="78222942" w14:textId="77777777" w:rsidR="00B1485A" w:rsidRPr="00327690" w:rsidRDefault="00B1485A" w:rsidP="00B1485A">
            <w:pPr>
              <w:spacing w:before="0" w:after="0"/>
              <w:jc w:val="right"/>
              <w:rPr>
                <w:color w:val="000000"/>
                <w:sz w:val="20"/>
                <w:szCs w:val="20"/>
              </w:rPr>
            </w:pPr>
            <w:r w:rsidRPr="00327690">
              <w:rPr>
                <w:color w:val="000000"/>
                <w:sz w:val="20"/>
                <w:szCs w:val="20"/>
              </w:rPr>
              <w:t>2.79</w:t>
            </w:r>
          </w:p>
        </w:tc>
        <w:tc>
          <w:tcPr>
            <w:tcW w:w="892" w:type="dxa"/>
            <w:tcBorders>
              <w:top w:val="nil"/>
              <w:left w:val="nil"/>
              <w:bottom w:val="single" w:sz="8" w:space="0" w:color="4E67C8"/>
              <w:right w:val="single" w:sz="8" w:space="0" w:color="auto"/>
            </w:tcBorders>
            <w:shd w:val="clear" w:color="auto" w:fill="auto"/>
            <w:vAlign w:val="bottom"/>
            <w:hideMark/>
          </w:tcPr>
          <w:p w14:paraId="5195CE0C" w14:textId="77777777" w:rsidR="00B1485A" w:rsidRPr="00327690" w:rsidRDefault="00B1485A" w:rsidP="00B1485A">
            <w:pPr>
              <w:spacing w:before="0" w:after="0"/>
              <w:jc w:val="right"/>
              <w:rPr>
                <w:color w:val="000000"/>
                <w:sz w:val="20"/>
                <w:szCs w:val="20"/>
              </w:rPr>
            </w:pPr>
            <w:r w:rsidRPr="00327690">
              <w:rPr>
                <w:color w:val="000000"/>
                <w:sz w:val="20"/>
                <w:szCs w:val="20"/>
              </w:rPr>
              <w:t>0.02</w:t>
            </w:r>
          </w:p>
        </w:tc>
        <w:tc>
          <w:tcPr>
            <w:tcW w:w="760" w:type="dxa"/>
            <w:tcBorders>
              <w:top w:val="nil"/>
              <w:left w:val="nil"/>
              <w:bottom w:val="single" w:sz="8" w:space="0" w:color="4E67C8"/>
              <w:right w:val="single" w:sz="8" w:space="0" w:color="auto"/>
            </w:tcBorders>
            <w:shd w:val="clear" w:color="auto" w:fill="auto"/>
            <w:vAlign w:val="bottom"/>
            <w:hideMark/>
          </w:tcPr>
          <w:p w14:paraId="7B0E92F9" w14:textId="77777777" w:rsidR="00B1485A" w:rsidRPr="00327690" w:rsidRDefault="00B1485A" w:rsidP="00B1485A">
            <w:pPr>
              <w:spacing w:before="0" w:after="0"/>
              <w:jc w:val="right"/>
              <w:rPr>
                <w:color w:val="000000"/>
                <w:sz w:val="20"/>
                <w:szCs w:val="20"/>
              </w:rPr>
            </w:pPr>
            <w:r w:rsidRPr="00327690">
              <w:rPr>
                <w:color w:val="000000"/>
                <w:sz w:val="20"/>
                <w:szCs w:val="20"/>
              </w:rPr>
              <w:t>2.79</w:t>
            </w:r>
          </w:p>
        </w:tc>
        <w:tc>
          <w:tcPr>
            <w:tcW w:w="566" w:type="dxa"/>
            <w:tcBorders>
              <w:top w:val="nil"/>
              <w:left w:val="nil"/>
              <w:bottom w:val="single" w:sz="8" w:space="0" w:color="4E67C8"/>
              <w:right w:val="single" w:sz="8" w:space="0" w:color="4E67C8"/>
            </w:tcBorders>
            <w:shd w:val="clear" w:color="auto" w:fill="auto"/>
            <w:vAlign w:val="bottom"/>
            <w:hideMark/>
          </w:tcPr>
          <w:p w14:paraId="79295AE2" w14:textId="77777777" w:rsidR="00B1485A" w:rsidRPr="00327690" w:rsidRDefault="00B1485A" w:rsidP="00B1485A">
            <w:pPr>
              <w:spacing w:before="0" w:after="0"/>
              <w:jc w:val="right"/>
              <w:rPr>
                <w:color w:val="000000"/>
                <w:sz w:val="20"/>
                <w:szCs w:val="20"/>
              </w:rPr>
            </w:pPr>
            <w:r w:rsidRPr="00327690">
              <w:rPr>
                <w:color w:val="000000"/>
                <w:sz w:val="20"/>
                <w:szCs w:val="20"/>
              </w:rPr>
              <w:t>0.02</w:t>
            </w:r>
          </w:p>
        </w:tc>
      </w:tr>
      <w:tr w:rsidR="00B1485A" w:rsidRPr="00327690" w14:paraId="0B3AF1C3" w14:textId="77777777" w:rsidTr="00B1485A">
        <w:trPr>
          <w:trHeight w:val="331"/>
        </w:trPr>
        <w:tc>
          <w:tcPr>
            <w:tcW w:w="459" w:type="dxa"/>
            <w:tcBorders>
              <w:top w:val="nil"/>
              <w:left w:val="single" w:sz="8" w:space="0" w:color="auto"/>
              <w:bottom w:val="single" w:sz="8" w:space="0" w:color="auto"/>
              <w:right w:val="single" w:sz="8" w:space="0" w:color="auto"/>
            </w:tcBorders>
            <w:shd w:val="clear" w:color="auto" w:fill="auto"/>
            <w:noWrap/>
            <w:vAlign w:val="center"/>
            <w:hideMark/>
          </w:tcPr>
          <w:p w14:paraId="3B2B7E0E" w14:textId="77777777" w:rsidR="00B1485A" w:rsidRPr="00327690" w:rsidRDefault="00B1485A" w:rsidP="00B1485A">
            <w:pPr>
              <w:spacing w:before="0" w:after="0"/>
              <w:jc w:val="left"/>
              <w:rPr>
                <w:b/>
                <w:bCs/>
                <w:color w:val="000000"/>
                <w:sz w:val="20"/>
                <w:szCs w:val="20"/>
              </w:rPr>
            </w:pPr>
            <w:r w:rsidRPr="00327690">
              <w:rPr>
                <w:b/>
                <w:bCs/>
                <w:color w:val="000000"/>
                <w:sz w:val="20"/>
                <w:szCs w:val="20"/>
              </w:rPr>
              <w:t>2</w:t>
            </w:r>
          </w:p>
        </w:tc>
        <w:tc>
          <w:tcPr>
            <w:tcW w:w="2355" w:type="dxa"/>
            <w:tcBorders>
              <w:top w:val="nil"/>
              <w:left w:val="nil"/>
              <w:bottom w:val="single" w:sz="8" w:space="0" w:color="auto"/>
              <w:right w:val="single" w:sz="8" w:space="0" w:color="auto"/>
            </w:tcBorders>
            <w:shd w:val="clear" w:color="auto" w:fill="auto"/>
            <w:noWrap/>
            <w:vAlign w:val="center"/>
            <w:hideMark/>
          </w:tcPr>
          <w:p w14:paraId="0E8FAD2A" w14:textId="77777777" w:rsidR="00B1485A" w:rsidRPr="00327690" w:rsidRDefault="00B1485A" w:rsidP="00B1485A">
            <w:pPr>
              <w:spacing w:before="0" w:after="0"/>
              <w:jc w:val="left"/>
              <w:rPr>
                <w:color w:val="000000"/>
                <w:sz w:val="20"/>
                <w:szCs w:val="20"/>
              </w:rPr>
            </w:pPr>
            <w:r w:rsidRPr="00327690">
              <w:rPr>
                <w:color w:val="000000"/>
                <w:sz w:val="20"/>
                <w:szCs w:val="20"/>
              </w:rPr>
              <w:t>Totals:</w:t>
            </w:r>
          </w:p>
        </w:tc>
        <w:tc>
          <w:tcPr>
            <w:tcW w:w="930" w:type="dxa"/>
            <w:tcBorders>
              <w:top w:val="nil"/>
              <w:left w:val="nil"/>
              <w:bottom w:val="single" w:sz="8" w:space="0" w:color="auto"/>
              <w:right w:val="single" w:sz="8" w:space="0" w:color="auto"/>
            </w:tcBorders>
            <w:shd w:val="clear" w:color="auto" w:fill="auto"/>
            <w:vAlign w:val="bottom"/>
            <w:hideMark/>
          </w:tcPr>
          <w:p w14:paraId="38F2E213" w14:textId="77777777" w:rsidR="00B1485A" w:rsidRPr="00327690" w:rsidRDefault="00B1485A" w:rsidP="00B1485A">
            <w:pPr>
              <w:spacing w:before="0" w:after="0"/>
              <w:jc w:val="right"/>
              <w:rPr>
                <w:color w:val="000000"/>
                <w:sz w:val="20"/>
                <w:szCs w:val="20"/>
              </w:rPr>
            </w:pPr>
            <w:r w:rsidRPr="00327690">
              <w:rPr>
                <w:color w:val="000000"/>
                <w:sz w:val="20"/>
                <w:szCs w:val="20"/>
              </w:rPr>
              <w:t>31,621</w:t>
            </w:r>
          </w:p>
        </w:tc>
        <w:tc>
          <w:tcPr>
            <w:tcW w:w="917" w:type="dxa"/>
            <w:tcBorders>
              <w:top w:val="nil"/>
              <w:left w:val="nil"/>
              <w:bottom w:val="single" w:sz="8" w:space="0" w:color="auto"/>
              <w:right w:val="single" w:sz="8" w:space="0" w:color="auto"/>
            </w:tcBorders>
            <w:shd w:val="clear" w:color="auto" w:fill="auto"/>
            <w:vAlign w:val="bottom"/>
            <w:hideMark/>
          </w:tcPr>
          <w:p w14:paraId="58D7C71F" w14:textId="77777777" w:rsidR="00B1485A" w:rsidRPr="00327690" w:rsidRDefault="00B1485A" w:rsidP="00B1485A">
            <w:pPr>
              <w:spacing w:before="0" w:after="0"/>
              <w:jc w:val="right"/>
              <w:rPr>
                <w:color w:val="000000"/>
                <w:sz w:val="20"/>
                <w:szCs w:val="20"/>
              </w:rPr>
            </w:pPr>
            <w:r w:rsidRPr="00327690">
              <w:rPr>
                <w:color w:val="000000"/>
                <w:sz w:val="20"/>
                <w:szCs w:val="20"/>
              </w:rPr>
              <w:t>462,906</w:t>
            </w:r>
          </w:p>
        </w:tc>
        <w:tc>
          <w:tcPr>
            <w:tcW w:w="1078" w:type="dxa"/>
            <w:tcBorders>
              <w:top w:val="nil"/>
              <w:left w:val="nil"/>
              <w:bottom w:val="single" w:sz="8" w:space="0" w:color="auto"/>
              <w:right w:val="single" w:sz="8" w:space="0" w:color="auto"/>
            </w:tcBorders>
            <w:shd w:val="clear" w:color="auto" w:fill="auto"/>
            <w:vAlign w:val="bottom"/>
            <w:hideMark/>
          </w:tcPr>
          <w:p w14:paraId="68FED064" w14:textId="77777777" w:rsidR="00B1485A" w:rsidRPr="00327690" w:rsidRDefault="00B1485A" w:rsidP="00B1485A">
            <w:pPr>
              <w:spacing w:before="0" w:after="0"/>
              <w:jc w:val="right"/>
              <w:rPr>
                <w:color w:val="000000"/>
                <w:sz w:val="20"/>
                <w:szCs w:val="20"/>
              </w:rPr>
            </w:pPr>
            <w:r w:rsidRPr="00327690">
              <w:rPr>
                <w:color w:val="000000"/>
                <w:sz w:val="20"/>
                <w:szCs w:val="20"/>
              </w:rPr>
              <w:t> </w:t>
            </w:r>
          </w:p>
        </w:tc>
        <w:tc>
          <w:tcPr>
            <w:tcW w:w="717" w:type="dxa"/>
            <w:tcBorders>
              <w:top w:val="nil"/>
              <w:left w:val="nil"/>
              <w:bottom w:val="single" w:sz="8" w:space="0" w:color="auto"/>
              <w:right w:val="single" w:sz="8" w:space="0" w:color="auto"/>
            </w:tcBorders>
            <w:shd w:val="clear" w:color="auto" w:fill="auto"/>
            <w:vAlign w:val="bottom"/>
            <w:hideMark/>
          </w:tcPr>
          <w:p w14:paraId="128D8E42" w14:textId="77777777" w:rsidR="00B1485A" w:rsidRPr="00327690" w:rsidRDefault="00B1485A" w:rsidP="00B1485A">
            <w:pPr>
              <w:spacing w:before="0" w:after="0"/>
              <w:jc w:val="right"/>
              <w:rPr>
                <w:color w:val="000000"/>
                <w:sz w:val="20"/>
                <w:szCs w:val="20"/>
              </w:rPr>
            </w:pPr>
            <w:r w:rsidRPr="00327690">
              <w:rPr>
                <w:color w:val="000000"/>
                <w:sz w:val="20"/>
                <w:szCs w:val="20"/>
              </w:rPr>
              <w:t> </w:t>
            </w:r>
          </w:p>
        </w:tc>
        <w:tc>
          <w:tcPr>
            <w:tcW w:w="666" w:type="dxa"/>
            <w:tcBorders>
              <w:top w:val="nil"/>
              <w:left w:val="nil"/>
              <w:bottom w:val="single" w:sz="8" w:space="0" w:color="auto"/>
              <w:right w:val="single" w:sz="8" w:space="0" w:color="auto"/>
            </w:tcBorders>
            <w:shd w:val="clear" w:color="auto" w:fill="auto"/>
            <w:vAlign w:val="bottom"/>
            <w:hideMark/>
          </w:tcPr>
          <w:p w14:paraId="5B972C1A" w14:textId="77777777" w:rsidR="00B1485A" w:rsidRPr="00327690" w:rsidRDefault="00B1485A" w:rsidP="00B1485A">
            <w:pPr>
              <w:spacing w:before="0" w:after="0"/>
              <w:jc w:val="right"/>
              <w:rPr>
                <w:color w:val="000000"/>
                <w:sz w:val="20"/>
                <w:szCs w:val="20"/>
              </w:rPr>
            </w:pPr>
            <w:r w:rsidRPr="00327690">
              <w:rPr>
                <w:color w:val="000000"/>
                <w:sz w:val="20"/>
                <w:szCs w:val="20"/>
              </w:rPr>
              <w:t> </w:t>
            </w:r>
          </w:p>
        </w:tc>
        <w:tc>
          <w:tcPr>
            <w:tcW w:w="892" w:type="dxa"/>
            <w:tcBorders>
              <w:top w:val="nil"/>
              <w:left w:val="nil"/>
              <w:bottom w:val="single" w:sz="8" w:space="0" w:color="auto"/>
              <w:right w:val="single" w:sz="8" w:space="0" w:color="auto"/>
            </w:tcBorders>
            <w:shd w:val="clear" w:color="auto" w:fill="auto"/>
            <w:vAlign w:val="bottom"/>
            <w:hideMark/>
          </w:tcPr>
          <w:p w14:paraId="5183CF24" w14:textId="77777777" w:rsidR="00B1485A" w:rsidRPr="00327690" w:rsidRDefault="00B1485A" w:rsidP="00B1485A">
            <w:pPr>
              <w:spacing w:before="0" w:after="0"/>
              <w:jc w:val="right"/>
              <w:rPr>
                <w:color w:val="000000"/>
                <w:sz w:val="20"/>
                <w:szCs w:val="20"/>
              </w:rPr>
            </w:pPr>
            <w:r w:rsidRPr="00327690">
              <w:rPr>
                <w:color w:val="000000"/>
                <w:sz w:val="20"/>
                <w:szCs w:val="20"/>
              </w:rPr>
              <w:t> </w:t>
            </w:r>
          </w:p>
        </w:tc>
        <w:tc>
          <w:tcPr>
            <w:tcW w:w="760" w:type="dxa"/>
            <w:tcBorders>
              <w:top w:val="nil"/>
              <w:left w:val="nil"/>
              <w:bottom w:val="single" w:sz="8" w:space="0" w:color="auto"/>
              <w:right w:val="single" w:sz="8" w:space="0" w:color="auto"/>
            </w:tcBorders>
            <w:shd w:val="clear" w:color="auto" w:fill="auto"/>
            <w:vAlign w:val="bottom"/>
            <w:hideMark/>
          </w:tcPr>
          <w:p w14:paraId="48AE6EEB" w14:textId="77777777" w:rsidR="00B1485A" w:rsidRPr="00327690" w:rsidRDefault="00B1485A" w:rsidP="00B1485A">
            <w:pPr>
              <w:spacing w:before="0" w:after="0"/>
              <w:jc w:val="right"/>
              <w:rPr>
                <w:color w:val="000000"/>
                <w:sz w:val="20"/>
                <w:szCs w:val="20"/>
              </w:rPr>
            </w:pPr>
            <w:r w:rsidRPr="00327690">
              <w:rPr>
                <w:color w:val="000000"/>
                <w:sz w:val="20"/>
                <w:szCs w:val="20"/>
              </w:rPr>
              <w:t> </w:t>
            </w:r>
          </w:p>
        </w:tc>
        <w:tc>
          <w:tcPr>
            <w:tcW w:w="566" w:type="dxa"/>
            <w:tcBorders>
              <w:top w:val="nil"/>
              <w:left w:val="nil"/>
              <w:bottom w:val="single" w:sz="8" w:space="0" w:color="auto"/>
              <w:right w:val="single" w:sz="8" w:space="0" w:color="auto"/>
            </w:tcBorders>
            <w:shd w:val="clear" w:color="auto" w:fill="auto"/>
            <w:vAlign w:val="bottom"/>
            <w:hideMark/>
          </w:tcPr>
          <w:p w14:paraId="66E21B37" w14:textId="77777777" w:rsidR="00B1485A" w:rsidRPr="00327690" w:rsidRDefault="00B1485A" w:rsidP="00B1485A">
            <w:pPr>
              <w:spacing w:before="0" w:after="0"/>
              <w:jc w:val="right"/>
              <w:rPr>
                <w:color w:val="000000"/>
                <w:sz w:val="20"/>
                <w:szCs w:val="20"/>
              </w:rPr>
            </w:pPr>
            <w:r w:rsidRPr="00327690">
              <w:rPr>
                <w:color w:val="000000"/>
                <w:sz w:val="20"/>
                <w:szCs w:val="20"/>
              </w:rPr>
              <w:t> </w:t>
            </w:r>
          </w:p>
        </w:tc>
      </w:tr>
      <w:tr w:rsidR="00B1485A" w:rsidRPr="00327690" w14:paraId="08706BD3"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6F598514" w14:textId="77777777" w:rsidR="00B1485A" w:rsidRPr="00327690" w:rsidRDefault="00B1485A" w:rsidP="00B1485A">
            <w:pPr>
              <w:spacing w:before="0" w:after="0"/>
              <w:jc w:val="left"/>
              <w:rPr>
                <w:b/>
                <w:bCs/>
                <w:color w:val="000000"/>
                <w:sz w:val="20"/>
                <w:szCs w:val="20"/>
              </w:rPr>
            </w:pPr>
            <w:r w:rsidRPr="00327690">
              <w:rPr>
                <w:b/>
                <w:bCs/>
                <w:color w:val="000000"/>
                <w:sz w:val="20"/>
                <w:szCs w:val="20"/>
              </w:rPr>
              <w:t>3</w:t>
            </w:r>
          </w:p>
        </w:tc>
        <w:tc>
          <w:tcPr>
            <w:tcW w:w="2355" w:type="dxa"/>
            <w:tcBorders>
              <w:top w:val="nil"/>
              <w:left w:val="nil"/>
              <w:bottom w:val="single" w:sz="8" w:space="0" w:color="4E67C8"/>
              <w:right w:val="single" w:sz="8" w:space="0" w:color="auto"/>
            </w:tcBorders>
            <w:shd w:val="clear" w:color="auto" w:fill="auto"/>
            <w:noWrap/>
            <w:vAlign w:val="center"/>
            <w:hideMark/>
          </w:tcPr>
          <w:p w14:paraId="585335CB" w14:textId="77777777" w:rsidR="00B1485A" w:rsidRPr="00327690" w:rsidRDefault="00B1485A" w:rsidP="00B1485A">
            <w:pPr>
              <w:spacing w:before="0" w:after="0"/>
              <w:jc w:val="left"/>
              <w:rPr>
                <w:color w:val="000000"/>
                <w:sz w:val="20"/>
                <w:szCs w:val="20"/>
              </w:rPr>
            </w:pPr>
            <w:r w:rsidRPr="00327690">
              <w:rPr>
                <w:color w:val="000000"/>
                <w:sz w:val="20"/>
                <w:szCs w:val="20"/>
              </w:rPr>
              <w:t>Version: CODI-APQ GEO3 2015-2019</w:t>
            </w:r>
          </w:p>
        </w:tc>
        <w:tc>
          <w:tcPr>
            <w:tcW w:w="930" w:type="dxa"/>
            <w:tcBorders>
              <w:top w:val="nil"/>
              <w:left w:val="nil"/>
              <w:bottom w:val="single" w:sz="8" w:space="0" w:color="4E67C8"/>
              <w:right w:val="single" w:sz="8" w:space="0" w:color="auto"/>
            </w:tcBorders>
            <w:shd w:val="clear" w:color="auto" w:fill="auto"/>
            <w:vAlign w:val="center"/>
            <w:hideMark/>
          </w:tcPr>
          <w:p w14:paraId="0B438B62"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3946F1E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71BA6FA6"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185A1982"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539160C6"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0B3A6FE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5BE316C7"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31EDBCC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2E9F4848" w14:textId="77777777" w:rsidTr="00B1485A">
        <w:trPr>
          <w:trHeight w:val="331"/>
        </w:trPr>
        <w:tc>
          <w:tcPr>
            <w:tcW w:w="459" w:type="dxa"/>
            <w:tcBorders>
              <w:top w:val="nil"/>
              <w:left w:val="single" w:sz="8" w:space="0" w:color="auto"/>
              <w:bottom w:val="single" w:sz="8" w:space="0" w:color="auto"/>
              <w:right w:val="single" w:sz="8" w:space="0" w:color="auto"/>
            </w:tcBorders>
            <w:shd w:val="clear" w:color="auto" w:fill="auto"/>
            <w:noWrap/>
            <w:vAlign w:val="center"/>
            <w:hideMark/>
          </w:tcPr>
          <w:p w14:paraId="5BE53A58" w14:textId="77777777" w:rsidR="00B1485A" w:rsidRPr="00327690" w:rsidRDefault="00B1485A" w:rsidP="00B1485A">
            <w:pPr>
              <w:spacing w:before="0" w:after="0"/>
              <w:jc w:val="left"/>
              <w:rPr>
                <w:b/>
                <w:bCs/>
                <w:color w:val="000000"/>
                <w:sz w:val="20"/>
                <w:szCs w:val="20"/>
              </w:rPr>
            </w:pPr>
            <w:r w:rsidRPr="00327690">
              <w:rPr>
                <w:b/>
                <w:bCs/>
                <w:color w:val="000000"/>
                <w:sz w:val="20"/>
                <w:szCs w:val="20"/>
              </w:rPr>
              <w:t>4</w:t>
            </w:r>
          </w:p>
        </w:tc>
        <w:tc>
          <w:tcPr>
            <w:tcW w:w="2355" w:type="dxa"/>
            <w:tcBorders>
              <w:top w:val="nil"/>
              <w:left w:val="nil"/>
              <w:bottom w:val="single" w:sz="8" w:space="0" w:color="auto"/>
              <w:right w:val="single" w:sz="8" w:space="0" w:color="auto"/>
            </w:tcBorders>
            <w:shd w:val="clear" w:color="auto" w:fill="auto"/>
            <w:noWrap/>
            <w:vAlign w:val="center"/>
            <w:hideMark/>
          </w:tcPr>
          <w:p w14:paraId="03FC20C2" w14:textId="77777777" w:rsidR="00B1485A" w:rsidRPr="00327690" w:rsidRDefault="00B1485A" w:rsidP="00B1485A">
            <w:pPr>
              <w:spacing w:before="0" w:after="0"/>
              <w:jc w:val="left"/>
              <w:rPr>
                <w:color w:val="000000"/>
                <w:sz w:val="20"/>
                <w:szCs w:val="20"/>
              </w:rPr>
            </w:pPr>
            <w:r w:rsidRPr="00327690">
              <w:rPr>
                <w:color w:val="000000"/>
                <w:sz w:val="20"/>
                <w:szCs w:val="20"/>
              </w:rPr>
              <w:t>Query Parameters: AGE RACE SEX GEOGRAPHY YEAR</w:t>
            </w:r>
          </w:p>
        </w:tc>
        <w:tc>
          <w:tcPr>
            <w:tcW w:w="930" w:type="dxa"/>
            <w:tcBorders>
              <w:top w:val="nil"/>
              <w:left w:val="nil"/>
              <w:bottom w:val="single" w:sz="8" w:space="0" w:color="auto"/>
              <w:right w:val="single" w:sz="8" w:space="0" w:color="auto"/>
            </w:tcBorders>
            <w:shd w:val="clear" w:color="auto" w:fill="auto"/>
            <w:vAlign w:val="center"/>
            <w:hideMark/>
          </w:tcPr>
          <w:p w14:paraId="7A815D55"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auto"/>
              <w:right w:val="single" w:sz="8" w:space="0" w:color="auto"/>
            </w:tcBorders>
            <w:shd w:val="clear" w:color="auto" w:fill="auto"/>
            <w:vAlign w:val="center"/>
            <w:hideMark/>
          </w:tcPr>
          <w:p w14:paraId="4FE6822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auto"/>
              <w:right w:val="single" w:sz="8" w:space="0" w:color="auto"/>
            </w:tcBorders>
            <w:shd w:val="clear" w:color="auto" w:fill="auto"/>
            <w:vAlign w:val="center"/>
            <w:hideMark/>
          </w:tcPr>
          <w:p w14:paraId="591D2C19"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auto"/>
              <w:right w:val="single" w:sz="8" w:space="0" w:color="auto"/>
            </w:tcBorders>
            <w:shd w:val="clear" w:color="auto" w:fill="auto"/>
            <w:vAlign w:val="center"/>
            <w:hideMark/>
          </w:tcPr>
          <w:p w14:paraId="4F31B1EB"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auto"/>
              <w:right w:val="single" w:sz="8" w:space="0" w:color="auto"/>
            </w:tcBorders>
            <w:shd w:val="clear" w:color="auto" w:fill="auto"/>
            <w:vAlign w:val="center"/>
            <w:hideMark/>
          </w:tcPr>
          <w:p w14:paraId="4083615B"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auto"/>
              <w:right w:val="single" w:sz="8" w:space="0" w:color="auto"/>
            </w:tcBorders>
            <w:shd w:val="clear" w:color="auto" w:fill="auto"/>
            <w:vAlign w:val="center"/>
            <w:hideMark/>
          </w:tcPr>
          <w:p w14:paraId="0B3AC9DC"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auto"/>
              <w:right w:val="single" w:sz="8" w:space="0" w:color="auto"/>
            </w:tcBorders>
            <w:shd w:val="clear" w:color="auto" w:fill="auto"/>
            <w:vAlign w:val="center"/>
            <w:hideMark/>
          </w:tcPr>
          <w:p w14:paraId="695EC2AE"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auto"/>
              <w:right w:val="single" w:sz="8" w:space="0" w:color="auto"/>
            </w:tcBorders>
            <w:shd w:val="clear" w:color="auto" w:fill="auto"/>
            <w:vAlign w:val="center"/>
            <w:hideMark/>
          </w:tcPr>
          <w:p w14:paraId="735F6B2B"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2BB29DB0"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2FA4CF25" w14:textId="77777777" w:rsidR="00B1485A" w:rsidRPr="00327690" w:rsidRDefault="00B1485A" w:rsidP="00B1485A">
            <w:pPr>
              <w:spacing w:before="0" w:after="0"/>
              <w:jc w:val="left"/>
              <w:rPr>
                <w:b/>
                <w:bCs/>
                <w:color w:val="000000"/>
                <w:sz w:val="20"/>
                <w:szCs w:val="20"/>
              </w:rPr>
            </w:pPr>
            <w:r w:rsidRPr="00327690">
              <w:rPr>
                <w:b/>
                <w:bCs/>
                <w:color w:val="000000"/>
                <w:sz w:val="20"/>
                <w:szCs w:val="20"/>
              </w:rPr>
              <w:t>5</w:t>
            </w:r>
          </w:p>
        </w:tc>
        <w:tc>
          <w:tcPr>
            <w:tcW w:w="2355" w:type="dxa"/>
            <w:tcBorders>
              <w:top w:val="nil"/>
              <w:left w:val="nil"/>
              <w:bottom w:val="single" w:sz="8" w:space="0" w:color="4E67C8"/>
              <w:right w:val="single" w:sz="8" w:space="0" w:color="auto"/>
            </w:tcBorders>
            <w:shd w:val="clear" w:color="auto" w:fill="auto"/>
            <w:noWrap/>
            <w:vAlign w:val="center"/>
            <w:hideMark/>
          </w:tcPr>
          <w:p w14:paraId="60AB81E0" w14:textId="77777777" w:rsidR="00B1485A" w:rsidRPr="00327690" w:rsidRDefault="00B1485A" w:rsidP="00B1485A">
            <w:pPr>
              <w:spacing w:before="0" w:after="0"/>
              <w:jc w:val="left"/>
              <w:rPr>
                <w:color w:val="000000"/>
                <w:sz w:val="20"/>
                <w:szCs w:val="20"/>
              </w:rPr>
            </w:pPr>
            <w:r w:rsidRPr="00327690">
              <w:rPr>
                <w:color w:val="000000"/>
                <w:sz w:val="20"/>
                <w:szCs w:val="20"/>
              </w:rPr>
              <w:t>AGE: (20 - 24, 25 - 29, 30 - 34, 35 - 44, 45 - 54, 55 - 64)</w:t>
            </w:r>
          </w:p>
        </w:tc>
        <w:tc>
          <w:tcPr>
            <w:tcW w:w="930" w:type="dxa"/>
            <w:tcBorders>
              <w:top w:val="nil"/>
              <w:left w:val="nil"/>
              <w:bottom w:val="single" w:sz="8" w:space="0" w:color="4E67C8"/>
              <w:right w:val="single" w:sz="8" w:space="0" w:color="auto"/>
            </w:tcBorders>
            <w:shd w:val="clear" w:color="auto" w:fill="auto"/>
            <w:vAlign w:val="center"/>
            <w:hideMark/>
          </w:tcPr>
          <w:p w14:paraId="2EA25A7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25769819"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51B5C861"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45D50E26"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198CAAA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447AF91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3CB2EB4E"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36F9E42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1B1A7DD9" w14:textId="77777777" w:rsidTr="00B1485A">
        <w:trPr>
          <w:trHeight w:val="331"/>
        </w:trPr>
        <w:tc>
          <w:tcPr>
            <w:tcW w:w="459" w:type="dxa"/>
            <w:tcBorders>
              <w:top w:val="nil"/>
              <w:left w:val="single" w:sz="8" w:space="0" w:color="auto"/>
              <w:bottom w:val="single" w:sz="8" w:space="0" w:color="auto"/>
              <w:right w:val="single" w:sz="8" w:space="0" w:color="auto"/>
            </w:tcBorders>
            <w:shd w:val="clear" w:color="auto" w:fill="auto"/>
            <w:noWrap/>
            <w:vAlign w:val="center"/>
            <w:hideMark/>
          </w:tcPr>
          <w:p w14:paraId="7E582387" w14:textId="77777777" w:rsidR="00B1485A" w:rsidRPr="00327690" w:rsidRDefault="00B1485A" w:rsidP="00B1485A">
            <w:pPr>
              <w:spacing w:before="0" w:after="0"/>
              <w:jc w:val="left"/>
              <w:rPr>
                <w:b/>
                <w:bCs/>
                <w:color w:val="000000"/>
                <w:sz w:val="20"/>
                <w:szCs w:val="20"/>
              </w:rPr>
            </w:pPr>
            <w:r w:rsidRPr="00327690">
              <w:rPr>
                <w:b/>
                <w:bCs/>
                <w:color w:val="000000"/>
                <w:sz w:val="20"/>
                <w:szCs w:val="20"/>
              </w:rPr>
              <w:t>6</w:t>
            </w:r>
          </w:p>
        </w:tc>
        <w:tc>
          <w:tcPr>
            <w:tcW w:w="2355" w:type="dxa"/>
            <w:tcBorders>
              <w:top w:val="nil"/>
              <w:left w:val="nil"/>
              <w:bottom w:val="single" w:sz="8" w:space="0" w:color="auto"/>
              <w:right w:val="single" w:sz="8" w:space="0" w:color="auto"/>
            </w:tcBorders>
            <w:shd w:val="clear" w:color="auto" w:fill="auto"/>
            <w:noWrap/>
            <w:vAlign w:val="center"/>
            <w:hideMark/>
          </w:tcPr>
          <w:p w14:paraId="1657F3E6" w14:textId="77777777" w:rsidR="00B1485A" w:rsidRPr="00327690" w:rsidRDefault="00B1485A" w:rsidP="00B1485A">
            <w:pPr>
              <w:spacing w:before="0" w:after="0"/>
              <w:jc w:val="left"/>
              <w:rPr>
                <w:color w:val="000000"/>
                <w:sz w:val="20"/>
                <w:szCs w:val="20"/>
              </w:rPr>
            </w:pPr>
            <w:r w:rsidRPr="00327690">
              <w:rPr>
                <w:color w:val="000000"/>
                <w:sz w:val="20"/>
                <w:szCs w:val="20"/>
              </w:rPr>
              <w:t>SEX: (Male, Female)</w:t>
            </w:r>
          </w:p>
        </w:tc>
        <w:tc>
          <w:tcPr>
            <w:tcW w:w="930" w:type="dxa"/>
            <w:tcBorders>
              <w:top w:val="nil"/>
              <w:left w:val="nil"/>
              <w:bottom w:val="single" w:sz="8" w:space="0" w:color="auto"/>
              <w:right w:val="single" w:sz="8" w:space="0" w:color="auto"/>
            </w:tcBorders>
            <w:shd w:val="clear" w:color="auto" w:fill="auto"/>
            <w:vAlign w:val="center"/>
            <w:hideMark/>
          </w:tcPr>
          <w:p w14:paraId="473469C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auto"/>
              <w:right w:val="single" w:sz="8" w:space="0" w:color="auto"/>
            </w:tcBorders>
            <w:shd w:val="clear" w:color="auto" w:fill="auto"/>
            <w:vAlign w:val="center"/>
            <w:hideMark/>
          </w:tcPr>
          <w:p w14:paraId="40CB3CCE"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auto"/>
              <w:right w:val="single" w:sz="8" w:space="0" w:color="auto"/>
            </w:tcBorders>
            <w:shd w:val="clear" w:color="auto" w:fill="auto"/>
            <w:vAlign w:val="center"/>
            <w:hideMark/>
          </w:tcPr>
          <w:p w14:paraId="4FE87D2E"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auto"/>
              <w:right w:val="single" w:sz="8" w:space="0" w:color="auto"/>
            </w:tcBorders>
            <w:shd w:val="clear" w:color="auto" w:fill="auto"/>
            <w:vAlign w:val="center"/>
            <w:hideMark/>
          </w:tcPr>
          <w:p w14:paraId="25173F74"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auto"/>
              <w:right w:val="single" w:sz="8" w:space="0" w:color="auto"/>
            </w:tcBorders>
            <w:shd w:val="clear" w:color="auto" w:fill="auto"/>
            <w:vAlign w:val="center"/>
            <w:hideMark/>
          </w:tcPr>
          <w:p w14:paraId="07EA14A5"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auto"/>
              <w:right w:val="single" w:sz="8" w:space="0" w:color="auto"/>
            </w:tcBorders>
            <w:shd w:val="clear" w:color="auto" w:fill="auto"/>
            <w:vAlign w:val="center"/>
            <w:hideMark/>
          </w:tcPr>
          <w:p w14:paraId="3A26A6B4"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auto"/>
              <w:right w:val="single" w:sz="8" w:space="0" w:color="auto"/>
            </w:tcBorders>
            <w:shd w:val="clear" w:color="auto" w:fill="auto"/>
            <w:vAlign w:val="center"/>
            <w:hideMark/>
          </w:tcPr>
          <w:p w14:paraId="77D61A09"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auto"/>
              <w:right w:val="single" w:sz="8" w:space="0" w:color="auto"/>
            </w:tcBorders>
            <w:shd w:val="clear" w:color="auto" w:fill="auto"/>
            <w:vAlign w:val="center"/>
            <w:hideMark/>
          </w:tcPr>
          <w:p w14:paraId="6BB1B285"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47AE9194"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625AA61A" w14:textId="77777777" w:rsidR="00B1485A" w:rsidRPr="00327690" w:rsidRDefault="00B1485A" w:rsidP="00B1485A">
            <w:pPr>
              <w:spacing w:before="0" w:after="0"/>
              <w:jc w:val="left"/>
              <w:rPr>
                <w:b/>
                <w:bCs/>
                <w:color w:val="000000"/>
                <w:sz w:val="20"/>
                <w:szCs w:val="20"/>
              </w:rPr>
            </w:pPr>
            <w:r w:rsidRPr="00327690">
              <w:rPr>
                <w:b/>
                <w:bCs/>
                <w:color w:val="000000"/>
                <w:sz w:val="20"/>
                <w:szCs w:val="20"/>
              </w:rPr>
              <w:t>7</w:t>
            </w:r>
          </w:p>
        </w:tc>
        <w:tc>
          <w:tcPr>
            <w:tcW w:w="2355" w:type="dxa"/>
            <w:tcBorders>
              <w:top w:val="nil"/>
              <w:left w:val="nil"/>
              <w:bottom w:val="single" w:sz="8" w:space="0" w:color="4E67C8"/>
              <w:right w:val="single" w:sz="8" w:space="0" w:color="auto"/>
            </w:tcBorders>
            <w:shd w:val="clear" w:color="auto" w:fill="auto"/>
            <w:noWrap/>
            <w:vAlign w:val="center"/>
            <w:hideMark/>
          </w:tcPr>
          <w:p w14:paraId="4AA31D18" w14:textId="77777777" w:rsidR="00B1485A" w:rsidRPr="00327690" w:rsidRDefault="00B1485A" w:rsidP="00B1485A">
            <w:pPr>
              <w:spacing w:before="0" w:after="0"/>
              <w:jc w:val="left"/>
              <w:rPr>
                <w:color w:val="000000"/>
                <w:sz w:val="20"/>
                <w:szCs w:val="20"/>
              </w:rPr>
            </w:pPr>
            <w:r w:rsidRPr="00327690">
              <w:rPr>
                <w:color w:val="000000"/>
                <w:sz w:val="20"/>
                <w:szCs w:val="20"/>
              </w:rPr>
              <w:t>Pregnancy: included in analysis</w:t>
            </w:r>
          </w:p>
        </w:tc>
        <w:tc>
          <w:tcPr>
            <w:tcW w:w="930" w:type="dxa"/>
            <w:tcBorders>
              <w:top w:val="nil"/>
              <w:left w:val="nil"/>
              <w:bottom w:val="single" w:sz="8" w:space="0" w:color="4E67C8"/>
              <w:right w:val="single" w:sz="8" w:space="0" w:color="auto"/>
            </w:tcBorders>
            <w:shd w:val="clear" w:color="auto" w:fill="auto"/>
            <w:vAlign w:val="center"/>
            <w:hideMark/>
          </w:tcPr>
          <w:p w14:paraId="6E9FFFE7"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0B292720"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44CEA0C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45FC0927"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70F802D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759204F6"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7DD5522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7BBE1EB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3BF64AB9" w14:textId="77777777" w:rsidTr="00B1485A">
        <w:trPr>
          <w:trHeight w:val="331"/>
        </w:trPr>
        <w:tc>
          <w:tcPr>
            <w:tcW w:w="459" w:type="dxa"/>
            <w:tcBorders>
              <w:top w:val="nil"/>
              <w:left w:val="single" w:sz="8" w:space="0" w:color="auto"/>
              <w:bottom w:val="single" w:sz="8" w:space="0" w:color="auto"/>
              <w:right w:val="single" w:sz="8" w:space="0" w:color="auto"/>
            </w:tcBorders>
            <w:shd w:val="clear" w:color="auto" w:fill="auto"/>
            <w:noWrap/>
            <w:vAlign w:val="center"/>
            <w:hideMark/>
          </w:tcPr>
          <w:p w14:paraId="0F13AEEA" w14:textId="77777777" w:rsidR="00B1485A" w:rsidRPr="00327690" w:rsidRDefault="00B1485A" w:rsidP="00B1485A">
            <w:pPr>
              <w:spacing w:before="0" w:after="0"/>
              <w:jc w:val="left"/>
              <w:rPr>
                <w:b/>
                <w:bCs/>
                <w:color w:val="000000"/>
                <w:sz w:val="20"/>
                <w:szCs w:val="20"/>
              </w:rPr>
            </w:pPr>
            <w:r w:rsidRPr="00327690">
              <w:rPr>
                <w:b/>
                <w:bCs/>
                <w:color w:val="000000"/>
                <w:sz w:val="20"/>
                <w:szCs w:val="20"/>
              </w:rPr>
              <w:t>8</w:t>
            </w:r>
          </w:p>
        </w:tc>
        <w:tc>
          <w:tcPr>
            <w:tcW w:w="2355" w:type="dxa"/>
            <w:tcBorders>
              <w:top w:val="nil"/>
              <w:left w:val="nil"/>
              <w:bottom w:val="single" w:sz="8" w:space="0" w:color="auto"/>
              <w:right w:val="single" w:sz="8" w:space="0" w:color="auto"/>
            </w:tcBorders>
            <w:shd w:val="clear" w:color="auto" w:fill="auto"/>
            <w:noWrap/>
            <w:vAlign w:val="center"/>
            <w:hideMark/>
          </w:tcPr>
          <w:p w14:paraId="0129F9D0" w14:textId="77777777" w:rsidR="00B1485A" w:rsidRPr="00327690" w:rsidRDefault="00B1485A" w:rsidP="00B1485A">
            <w:pPr>
              <w:spacing w:before="0" w:after="0"/>
              <w:jc w:val="left"/>
              <w:rPr>
                <w:color w:val="000000"/>
                <w:sz w:val="20"/>
                <w:szCs w:val="20"/>
              </w:rPr>
            </w:pPr>
            <w:r w:rsidRPr="00327690">
              <w:rPr>
                <w:color w:val="000000"/>
                <w:sz w:val="20"/>
                <w:szCs w:val="20"/>
              </w:rPr>
              <w:t>RACE: (White, Black, Asian, Other)</w:t>
            </w:r>
          </w:p>
        </w:tc>
        <w:tc>
          <w:tcPr>
            <w:tcW w:w="930" w:type="dxa"/>
            <w:tcBorders>
              <w:top w:val="nil"/>
              <w:left w:val="nil"/>
              <w:bottom w:val="single" w:sz="8" w:space="0" w:color="auto"/>
              <w:right w:val="single" w:sz="8" w:space="0" w:color="auto"/>
            </w:tcBorders>
            <w:shd w:val="clear" w:color="auto" w:fill="auto"/>
            <w:vAlign w:val="center"/>
            <w:hideMark/>
          </w:tcPr>
          <w:p w14:paraId="426159E2"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auto"/>
              <w:right w:val="single" w:sz="8" w:space="0" w:color="auto"/>
            </w:tcBorders>
            <w:shd w:val="clear" w:color="auto" w:fill="auto"/>
            <w:vAlign w:val="center"/>
            <w:hideMark/>
          </w:tcPr>
          <w:p w14:paraId="2BC20B3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auto"/>
              <w:right w:val="single" w:sz="8" w:space="0" w:color="auto"/>
            </w:tcBorders>
            <w:shd w:val="clear" w:color="auto" w:fill="auto"/>
            <w:vAlign w:val="center"/>
            <w:hideMark/>
          </w:tcPr>
          <w:p w14:paraId="4E3539A9"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auto"/>
              <w:right w:val="single" w:sz="8" w:space="0" w:color="auto"/>
            </w:tcBorders>
            <w:shd w:val="clear" w:color="auto" w:fill="auto"/>
            <w:vAlign w:val="center"/>
            <w:hideMark/>
          </w:tcPr>
          <w:p w14:paraId="6AF1EBD2"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auto"/>
              <w:right w:val="single" w:sz="8" w:space="0" w:color="auto"/>
            </w:tcBorders>
            <w:shd w:val="clear" w:color="auto" w:fill="auto"/>
            <w:vAlign w:val="center"/>
            <w:hideMark/>
          </w:tcPr>
          <w:p w14:paraId="5DF0D8E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auto"/>
              <w:right w:val="single" w:sz="8" w:space="0" w:color="auto"/>
            </w:tcBorders>
            <w:shd w:val="clear" w:color="auto" w:fill="auto"/>
            <w:vAlign w:val="center"/>
            <w:hideMark/>
          </w:tcPr>
          <w:p w14:paraId="7BBE6C22"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auto"/>
              <w:right w:val="single" w:sz="8" w:space="0" w:color="auto"/>
            </w:tcBorders>
            <w:shd w:val="clear" w:color="auto" w:fill="auto"/>
            <w:vAlign w:val="center"/>
            <w:hideMark/>
          </w:tcPr>
          <w:p w14:paraId="53476077"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auto"/>
              <w:right w:val="single" w:sz="8" w:space="0" w:color="auto"/>
            </w:tcBorders>
            <w:shd w:val="clear" w:color="auto" w:fill="auto"/>
            <w:vAlign w:val="center"/>
            <w:hideMark/>
          </w:tcPr>
          <w:p w14:paraId="744CA8D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292F707B"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729D768B" w14:textId="77777777" w:rsidR="00B1485A" w:rsidRPr="00327690" w:rsidRDefault="00B1485A" w:rsidP="00B1485A">
            <w:pPr>
              <w:spacing w:before="0" w:after="0"/>
              <w:jc w:val="left"/>
              <w:rPr>
                <w:b/>
                <w:bCs/>
                <w:color w:val="000000"/>
                <w:sz w:val="20"/>
                <w:szCs w:val="20"/>
              </w:rPr>
            </w:pPr>
            <w:r w:rsidRPr="00327690">
              <w:rPr>
                <w:b/>
                <w:bCs/>
                <w:color w:val="000000"/>
                <w:sz w:val="20"/>
                <w:szCs w:val="20"/>
              </w:rPr>
              <w:t>9</w:t>
            </w:r>
          </w:p>
        </w:tc>
        <w:tc>
          <w:tcPr>
            <w:tcW w:w="2355" w:type="dxa"/>
            <w:tcBorders>
              <w:top w:val="nil"/>
              <w:left w:val="nil"/>
              <w:bottom w:val="single" w:sz="8" w:space="0" w:color="4E67C8"/>
              <w:right w:val="single" w:sz="8" w:space="0" w:color="auto"/>
            </w:tcBorders>
            <w:shd w:val="clear" w:color="auto" w:fill="auto"/>
            <w:noWrap/>
            <w:vAlign w:val="center"/>
            <w:hideMark/>
          </w:tcPr>
          <w:p w14:paraId="1DD99C72" w14:textId="77777777" w:rsidR="00B1485A" w:rsidRPr="00327690" w:rsidRDefault="00B1485A" w:rsidP="00B1485A">
            <w:pPr>
              <w:spacing w:before="0" w:after="0"/>
              <w:jc w:val="left"/>
              <w:rPr>
                <w:color w:val="000000"/>
                <w:sz w:val="20"/>
                <w:szCs w:val="20"/>
              </w:rPr>
            </w:pPr>
            <w:r w:rsidRPr="00327690">
              <w:rPr>
                <w:color w:val="000000"/>
                <w:sz w:val="20"/>
                <w:szCs w:val="20"/>
              </w:rPr>
              <w:t>RACE Suppressed: (None)</w:t>
            </w:r>
          </w:p>
        </w:tc>
        <w:tc>
          <w:tcPr>
            <w:tcW w:w="930" w:type="dxa"/>
            <w:tcBorders>
              <w:top w:val="nil"/>
              <w:left w:val="nil"/>
              <w:bottom w:val="single" w:sz="8" w:space="0" w:color="4E67C8"/>
              <w:right w:val="single" w:sz="8" w:space="0" w:color="auto"/>
            </w:tcBorders>
            <w:shd w:val="clear" w:color="auto" w:fill="auto"/>
            <w:vAlign w:val="center"/>
            <w:hideMark/>
          </w:tcPr>
          <w:p w14:paraId="40539542"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6191E8A1"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359658A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63D3FBA6"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5669E83E"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37FF83A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606AF53C"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024EEEE5"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0AB2EB09" w14:textId="77777777" w:rsidTr="00B1485A">
        <w:trPr>
          <w:trHeight w:val="331"/>
        </w:trPr>
        <w:tc>
          <w:tcPr>
            <w:tcW w:w="459" w:type="dxa"/>
            <w:tcBorders>
              <w:top w:val="nil"/>
              <w:left w:val="single" w:sz="8" w:space="0" w:color="auto"/>
              <w:bottom w:val="single" w:sz="8" w:space="0" w:color="auto"/>
              <w:right w:val="single" w:sz="8" w:space="0" w:color="auto"/>
            </w:tcBorders>
            <w:shd w:val="clear" w:color="auto" w:fill="auto"/>
            <w:noWrap/>
            <w:vAlign w:val="center"/>
            <w:hideMark/>
          </w:tcPr>
          <w:p w14:paraId="1BFAD563"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0</w:t>
            </w:r>
          </w:p>
        </w:tc>
        <w:tc>
          <w:tcPr>
            <w:tcW w:w="2355" w:type="dxa"/>
            <w:tcBorders>
              <w:top w:val="nil"/>
              <w:left w:val="nil"/>
              <w:bottom w:val="single" w:sz="8" w:space="0" w:color="auto"/>
              <w:right w:val="single" w:sz="8" w:space="0" w:color="auto"/>
            </w:tcBorders>
            <w:shd w:val="clear" w:color="auto" w:fill="auto"/>
            <w:noWrap/>
            <w:vAlign w:val="center"/>
            <w:hideMark/>
          </w:tcPr>
          <w:p w14:paraId="00D8F203" w14:textId="77777777" w:rsidR="00B1485A" w:rsidRPr="00327690" w:rsidRDefault="00B1485A" w:rsidP="00B1485A">
            <w:pPr>
              <w:spacing w:before="0" w:after="0"/>
              <w:jc w:val="left"/>
              <w:rPr>
                <w:color w:val="000000"/>
                <w:sz w:val="20"/>
                <w:szCs w:val="20"/>
              </w:rPr>
            </w:pPr>
            <w:r w:rsidRPr="00327690">
              <w:rPr>
                <w:color w:val="000000"/>
                <w:sz w:val="20"/>
                <w:szCs w:val="20"/>
              </w:rPr>
              <w:t>RACE Imputed: People with unknown race were excluded.</w:t>
            </w:r>
          </w:p>
        </w:tc>
        <w:tc>
          <w:tcPr>
            <w:tcW w:w="930" w:type="dxa"/>
            <w:tcBorders>
              <w:top w:val="nil"/>
              <w:left w:val="nil"/>
              <w:bottom w:val="single" w:sz="8" w:space="0" w:color="auto"/>
              <w:right w:val="single" w:sz="8" w:space="0" w:color="auto"/>
            </w:tcBorders>
            <w:shd w:val="clear" w:color="auto" w:fill="auto"/>
            <w:vAlign w:val="center"/>
            <w:hideMark/>
          </w:tcPr>
          <w:p w14:paraId="1DC915A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auto"/>
              <w:right w:val="single" w:sz="8" w:space="0" w:color="auto"/>
            </w:tcBorders>
            <w:shd w:val="clear" w:color="auto" w:fill="auto"/>
            <w:vAlign w:val="center"/>
            <w:hideMark/>
          </w:tcPr>
          <w:p w14:paraId="4650D38E"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auto"/>
              <w:right w:val="single" w:sz="8" w:space="0" w:color="auto"/>
            </w:tcBorders>
            <w:shd w:val="clear" w:color="auto" w:fill="auto"/>
            <w:vAlign w:val="center"/>
            <w:hideMark/>
          </w:tcPr>
          <w:p w14:paraId="25D0C7C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auto"/>
              <w:right w:val="single" w:sz="8" w:space="0" w:color="auto"/>
            </w:tcBorders>
            <w:shd w:val="clear" w:color="auto" w:fill="auto"/>
            <w:vAlign w:val="center"/>
            <w:hideMark/>
          </w:tcPr>
          <w:p w14:paraId="558D606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auto"/>
              <w:right w:val="single" w:sz="8" w:space="0" w:color="auto"/>
            </w:tcBorders>
            <w:shd w:val="clear" w:color="auto" w:fill="auto"/>
            <w:vAlign w:val="center"/>
            <w:hideMark/>
          </w:tcPr>
          <w:p w14:paraId="2BB84F52"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auto"/>
              <w:right w:val="single" w:sz="8" w:space="0" w:color="auto"/>
            </w:tcBorders>
            <w:shd w:val="clear" w:color="auto" w:fill="auto"/>
            <w:vAlign w:val="center"/>
            <w:hideMark/>
          </w:tcPr>
          <w:p w14:paraId="58C7D8F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auto"/>
              <w:right w:val="single" w:sz="8" w:space="0" w:color="auto"/>
            </w:tcBorders>
            <w:shd w:val="clear" w:color="auto" w:fill="auto"/>
            <w:vAlign w:val="center"/>
            <w:hideMark/>
          </w:tcPr>
          <w:p w14:paraId="05DACC2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auto"/>
              <w:right w:val="single" w:sz="8" w:space="0" w:color="auto"/>
            </w:tcBorders>
            <w:shd w:val="clear" w:color="auto" w:fill="auto"/>
            <w:vAlign w:val="center"/>
            <w:hideMark/>
          </w:tcPr>
          <w:p w14:paraId="35D6C0E5"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09C3BDF1"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0CEF6395"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1</w:t>
            </w:r>
          </w:p>
        </w:tc>
        <w:tc>
          <w:tcPr>
            <w:tcW w:w="2355" w:type="dxa"/>
            <w:tcBorders>
              <w:top w:val="nil"/>
              <w:left w:val="nil"/>
              <w:bottom w:val="single" w:sz="8" w:space="0" w:color="4E67C8"/>
              <w:right w:val="single" w:sz="8" w:space="0" w:color="auto"/>
            </w:tcBorders>
            <w:shd w:val="clear" w:color="auto" w:fill="auto"/>
            <w:noWrap/>
            <w:vAlign w:val="center"/>
            <w:hideMark/>
          </w:tcPr>
          <w:p w14:paraId="56CBFE27" w14:textId="77777777" w:rsidR="00B1485A" w:rsidRPr="00327690" w:rsidRDefault="00B1485A" w:rsidP="00B1485A">
            <w:pPr>
              <w:spacing w:before="0" w:after="0"/>
              <w:jc w:val="left"/>
              <w:rPr>
                <w:color w:val="000000"/>
                <w:sz w:val="20"/>
                <w:szCs w:val="20"/>
              </w:rPr>
            </w:pPr>
            <w:r w:rsidRPr="00327690">
              <w:rPr>
                <w:color w:val="000000"/>
                <w:sz w:val="20"/>
                <w:szCs w:val="20"/>
              </w:rPr>
              <w:t>Geography: (99999)</w:t>
            </w:r>
          </w:p>
        </w:tc>
        <w:tc>
          <w:tcPr>
            <w:tcW w:w="930" w:type="dxa"/>
            <w:tcBorders>
              <w:top w:val="nil"/>
              <w:left w:val="nil"/>
              <w:bottom w:val="single" w:sz="8" w:space="0" w:color="4E67C8"/>
              <w:right w:val="single" w:sz="8" w:space="0" w:color="auto"/>
            </w:tcBorders>
            <w:shd w:val="clear" w:color="auto" w:fill="auto"/>
            <w:vAlign w:val="center"/>
            <w:hideMark/>
          </w:tcPr>
          <w:p w14:paraId="6AE212C1"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7DF6683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71096B7C"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116D5BF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2B6E36E6"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3E3CEE6C"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4293690B"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2C31B399"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74E20B28" w14:textId="77777777" w:rsidTr="00B1485A">
        <w:trPr>
          <w:trHeight w:val="331"/>
        </w:trPr>
        <w:tc>
          <w:tcPr>
            <w:tcW w:w="459" w:type="dxa"/>
            <w:tcBorders>
              <w:top w:val="nil"/>
              <w:left w:val="single" w:sz="8" w:space="0" w:color="auto"/>
              <w:bottom w:val="single" w:sz="8" w:space="0" w:color="auto"/>
              <w:right w:val="single" w:sz="8" w:space="0" w:color="auto"/>
            </w:tcBorders>
            <w:shd w:val="clear" w:color="auto" w:fill="auto"/>
            <w:noWrap/>
            <w:vAlign w:val="center"/>
            <w:hideMark/>
          </w:tcPr>
          <w:p w14:paraId="355A735C"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2</w:t>
            </w:r>
          </w:p>
        </w:tc>
        <w:tc>
          <w:tcPr>
            <w:tcW w:w="2355" w:type="dxa"/>
            <w:tcBorders>
              <w:top w:val="nil"/>
              <w:left w:val="nil"/>
              <w:bottom w:val="single" w:sz="8" w:space="0" w:color="auto"/>
              <w:right w:val="single" w:sz="8" w:space="0" w:color="auto"/>
            </w:tcBorders>
            <w:shd w:val="clear" w:color="auto" w:fill="auto"/>
            <w:noWrap/>
            <w:vAlign w:val="center"/>
            <w:hideMark/>
          </w:tcPr>
          <w:p w14:paraId="6A085BB9" w14:textId="77777777" w:rsidR="00B1485A" w:rsidRPr="00327690" w:rsidRDefault="00B1485A" w:rsidP="00B1485A">
            <w:pPr>
              <w:spacing w:before="0" w:after="0"/>
              <w:jc w:val="left"/>
              <w:rPr>
                <w:color w:val="000000"/>
                <w:sz w:val="20"/>
                <w:szCs w:val="20"/>
              </w:rPr>
            </w:pPr>
            <w:r w:rsidRPr="00327690">
              <w:rPr>
                <w:color w:val="000000"/>
                <w:sz w:val="20"/>
                <w:szCs w:val="20"/>
              </w:rPr>
              <w:t>Year: 2017</w:t>
            </w:r>
          </w:p>
        </w:tc>
        <w:tc>
          <w:tcPr>
            <w:tcW w:w="930" w:type="dxa"/>
            <w:tcBorders>
              <w:top w:val="nil"/>
              <w:left w:val="nil"/>
              <w:bottom w:val="single" w:sz="8" w:space="0" w:color="auto"/>
              <w:right w:val="single" w:sz="8" w:space="0" w:color="auto"/>
            </w:tcBorders>
            <w:shd w:val="clear" w:color="auto" w:fill="auto"/>
            <w:vAlign w:val="center"/>
            <w:hideMark/>
          </w:tcPr>
          <w:p w14:paraId="5DB3B719"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auto"/>
              <w:right w:val="single" w:sz="8" w:space="0" w:color="auto"/>
            </w:tcBorders>
            <w:shd w:val="clear" w:color="auto" w:fill="auto"/>
            <w:vAlign w:val="center"/>
            <w:hideMark/>
          </w:tcPr>
          <w:p w14:paraId="528433B1"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auto"/>
              <w:right w:val="single" w:sz="8" w:space="0" w:color="auto"/>
            </w:tcBorders>
            <w:shd w:val="clear" w:color="auto" w:fill="auto"/>
            <w:vAlign w:val="center"/>
            <w:hideMark/>
          </w:tcPr>
          <w:p w14:paraId="34BFDF9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auto"/>
              <w:right w:val="single" w:sz="8" w:space="0" w:color="auto"/>
            </w:tcBorders>
            <w:shd w:val="clear" w:color="auto" w:fill="auto"/>
            <w:vAlign w:val="center"/>
            <w:hideMark/>
          </w:tcPr>
          <w:p w14:paraId="3FF0CED0"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auto"/>
              <w:right w:val="single" w:sz="8" w:space="0" w:color="auto"/>
            </w:tcBorders>
            <w:shd w:val="clear" w:color="auto" w:fill="auto"/>
            <w:vAlign w:val="center"/>
            <w:hideMark/>
          </w:tcPr>
          <w:p w14:paraId="143AD52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auto"/>
              <w:right w:val="single" w:sz="8" w:space="0" w:color="auto"/>
            </w:tcBorders>
            <w:shd w:val="clear" w:color="auto" w:fill="auto"/>
            <w:vAlign w:val="center"/>
            <w:hideMark/>
          </w:tcPr>
          <w:p w14:paraId="30113AD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auto"/>
              <w:right w:val="single" w:sz="8" w:space="0" w:color="auto"/>
            </w:tcBorders>
            <w:shd w:val="clear" w:color="auto" w:fill="auto"/>
            <w:vAlign w:val="center"/>
            <w:hideMark/>
          </w:tcPr>
          <w:p w14:paraId="200A86D2"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auto"/>
              <w:right w:val="single" w:sz="8" w:space="0" w:color="auto"/>
            </w:tcBorders>
            <w:shd w:val="clear" w:color="auto" w:fill="auto"/>
            <w:vAlign w:val="center"/>
            <w:hideMark/>
          </w:tcPr>
          <w:p w14:paraId="4EE2FBC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1DF98E1D"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1ED30621" w14:textId="77777777" w:rsidR="00B1485A" w:rsidRPr="00327690" w:rsidRDefault="00B1485A" w:rsidP="00B1485A">
            <w:pPr>
              <w:spacing w:before="0" w:after="0"/>
              <w:jc w:val="left"/>
              <w:rPr>
                <w:b/>
                <w:bCs/>
                <w:color w:val="000000"/>
                <w:sz w:val="20"/>
                <w:szCs w:val="20"/>
              </w:rPr>
            </w:pPr>
            <w:r w:rsidRPr="00327690">
              <w:rPr>
                <w:b/>
                <w:bCs/>
                <w:color w:val="000000"/>
                <w:sz w:val="20"/>
                <w:szCs w:val="20"/>
              </w:rPr>
              <w:lastRenderedPageBreak/>
              <w:t>13</w:t>
            </w:r>
          </w:p>
        </w:tc>
        <w:tc>
          <w:tcPr>
            <w:tcW w:w="2355" w:type="dxa"/>
            <w:tcBorders>
              <w:top w:val="nil"/>
              <w:left w:val="nil"/>
              <w:bottom w:val="single" w:sz="8" w:space="0" w:color="4E67C8"/>
              <w:right w:val="single" w:sz="8" w:space="0" w:color="auto"/>
            </w:tcBorders>
            <w:shd w:val="clear" w:color="auto" w:fill="auto"/>
            <w:noWrap/>
            <w:vAlign w:val="center"/>
            <w:hideMark/>
          </w:tcPr>
          <w:p w14:paraId="209ED890" w14:textId="77777777" w:rsidR="00B1485A" w:rsidRPr="00327690" w:rsidRDefault="00B1485A" w:rsidP="00B1485A">
            <w:pPr>
              <w:spacing w:before="0" w:after="0"/>
              <w:jc w:val="left"/>
              <w:rPr>
                <w:color w:val="000000"/>
                <w:sz w:val="20"/>
                <w:szCs w:val="20"/>
              </w:rPr>
            </w:pPr>
            <w:r w:rsidRPr="00327690">
              <w:rPr>
                <w:color w:val="000000"/>
                <w:sz w:val="20"/>
                <w:szCs w:val="20"/>
              </w:rPr>
              <w:t>Weighting cells were collapsed for: (None)</w:t>
            </w:r>
          </w:p>
        </w:tc>
        <w:tc>
          <w:tcPr>
            <w:tcW w:w="930" w:type="dxa"/>
            <w:tcBorders>
              <w:top w:val="nil"/>
              <w:left w:val="nil"/>
              <w:bottom w:val="single" w:sz="8" w:space="0" w:color="4E67C8"/>
              <w:right w:val="single" w:sz="8" w:space="0" w:color="auto"/>
            </w:tcBorders>
            <w:shd w:val="clear" w:color="auto" w:fill="auto"/>
            <w:vAlign w:val="center"/>
            <w:hideMark/>
          </w:tcPr>
          <w:p w14:paraId="08E6C51D"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182490E0"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4DD6A2B6"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3E2D08F1"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60BCE3C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497C695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44E32DF0"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5A663484"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71A69CD9" w14:textId="77777777" w:rsidTr="00B1485A">
        <w:trPr>
          <w:trHeight w:val="331"/>
        </w:trPr>
        <w:tc>
          <w:tcPr>
            <w:tcW w:w="459" w:type="dxa"/>
            <w:tcBorders>
              <w:top w:val="nil"/>
              <w:left w:val="single" w:sz="8" w:space="0" w:color="auto"/>
              <w:bottom w:val="single" w:sz="8" w:space="0" w:color="auto"/>
              <w:right w:val="single" w:sz="8" w:space="0" w:color="auto"/>
            </w:tcBorders>
            <w:shd w:val="clear" w:color="auto" w:fill="auto"/>
            <w:noWrap/>
            <w:vAlign w:val="center"/>
            <w:hideMark/>
          </w:tcPr>
          <w:p w14:paraId="09CDA011"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4</w:t>
            </w:r>
          </w:p>
        </w:tc>
        <w:tc>
          <w:tcPr>
            <w:tcW w:w="2355" w:type="dxa"/>
            <w:tcBorders>
              <w:top w:val="nil"/>
              <w:left w:val="nil"/>
              <w:bottom w:val="single" w:sz="8" w:space="0" w:color="auto"/>
              <w:right w:val="single" w:sz="8" w:space="0" w:color="auto"/>
            </w:tcBorders>
            <w:shd w:val="clear" w:color="auto" w:fill="auto"/>
            <w:noWrap/>
            <w:vAlign w:val="center"/>
            <w:hideMark/>
          </w:tcPr>
          <w:p w14:paraId="30826220" w14:textId="77777777" w:rsidR="00B1485A" w:rsidRPr="00327690" w:rsidRDefault="00B1485A" w:rsidP="00B1485A">
            <w:pPr>
              <w:spacing w:before="0" w:after="0"/>
              <w:jc w:val="left"/>
              <w:rPr>
                <w:color w:val="000000"/>
                <w:sz w:val="20"/>
                <w:szCs w:val="20"/>
              </w:rPr>
            </w:pPr>
            <w:r w:rsidRPr="00327690">
              <w:rPr>
                <w:color w:val="000000"/>
                <w:sz w:val="20"/>
                <w:szCs w:val="20"/>
              </w:rPr>
              <w:t>AGE adjusted: (Yes)</w:t>
            </w:r>
          </w:p>
        </w:tc>
        <w:tc>
          <w:tcPr>
            <w:tcW w:w="930" w:type="dxa"/>
            <w:tcBorders>
              <w:top w:val="nil"/>
              <w:left w:val="nil"/>
              <w:bottom w:val="single" w:sz="8" w:space="0" w:color="auto"/>
              <w:right w:val="single" w:sz="8" w:space="0" w:color="auto"/>
            </w:tcBorders>
            <w:shd w:val="clear" w:color="auto" w:fill="auto"/>
            <w:vAlign w:val="center"/>
            <w:hideMark/>
          </w:tcPr>
          <w:p w14:paraId="14FB371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auto"/>
              <w:right w:val="single" w:sz="8" w:space="0" w:color="auto"/>
            </w:tcBorders>
            <w:shd w:val="clear" w:color="auto" w:fill="auto"/>
            <w:vAlign w:val="center"/>
            <w:hideMark/>
          </w:tcPr>
          <w:p w14:paraId="047C9864"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auto"/>
              <w:right w:val="single" w:sz="8" w:space="0" w:color="auto"/>
            </w:tcBorders>
            <w:shd w:val="clear" w:color="auto" w:fill="auto"/>
            <w:vAlign w:val="center"/>
            <w:hideMark/>
          </w:tcPr>
          <w:p w14:paraId="3AEEE88E"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auto"/>
              <w:right w:val="single" w:sz="8" w:space="0" w:color="auto"/>
            </w:tcBorders>
            <w:shd w:val="clear" w:color="auto" w:fill="auto"/>
            <w:vAlign w:val="center"/>
            <w:hideMark/>
          </w:tcPr>
          <w:p w14:paraId="7A5C5A36"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auto"/>
              <w:right w:val="single" w:sz="8" w:space="0" w:color="auto"/>
            </w:tcBorders>
            <w:shd w:val="clear" w:color="auto" w:fill="auto"/>
            <w:vAlign w:val="center"/>
            <w:hideMark/>
          </w:tcPr>
          <w:p w14:paraId="43FDC686"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auto"/>
              <w:right w:val="single" w:sz="8" w:space="0" w:color="auto"/>
            </w:tcBorders>
            <w:shd w:val="clear" w:color="auto" w:fill="auto"/>
            <w:vAlign w:val="center"/>
            <w:hideMark/>
          </w:tcPr>
          <w:p w14:paraId="79B5D4B9"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auto"/>
              <w:right w:val="single" w:sz="8" w:space="0" w:color="auto"/>
            </w:tcBorders>
            <w:shd w:val="clear" w:color="auto" w:fill="auto"/>
            <w:vAlign w:val="center"/>
            <w:hideMark/>
          </w:tcPr>
          <w:p w14:paraId="4FAEB970"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auto"/>
              <w:right w:val="single" w:sz="8" w:space="0" w:color="auto"/>
            </w:tcBorders>
            <w:shd w:val="clear" w:color="auto" w:fill="auto"/>
            <w:vAlign w:val="center"/>
            <w:hideMark/>
          </w:tcPr>
          <w:p w14:paraId="7D0CDDD1"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1BC398CC"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1FDC2FD6"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5</w:t>
            </w:r>
          </w:p>
        </w:tc>
        <w:tc>
          <w:tcPr>
            <w:tcW w:w="2355" w:type="dxa"/>
            <w:tcBorders>
              <w:top w:val="nil"/>
              <w:left w:val="nil"/>
              <w:bottom w:val="single" w:sz="8" w:space="0" w:color="4E67C8"/>
              <w:right w:val="single" w:sz="8" w:space="0" w:color="auto"/>
            </w:tcBorders>
            <w:shd w:val="clear" w:color="auto" w:fill="auto"/>
            <w:noWrap/>
            <w:vAlign w:val="center"/>
            <w:hideMark/>
          </w:tcPr>
          <w:p w14:paraId="5D23FA16" w14:textId="77777777" w:rsidR="00B1485A" w:rsidRPr="00327690" w:rsidRDefault="00B1485A" w:rsidP="00B1485A">
            <w:pPr>
              <w:spacing w:before="0" w:after="0"/>
              <w:jc w:val="left"/>
              <w:rPr>
                <w:color w:val="000000"/>
                <w:sz w:val="20"/>
                <w:szCs w:val="20"/>
              </w:rPr>
            </w:pPr>
            <w:r w:rsidRPr="00327690">
              <w:rPr>
                <w:color w:val="000000"/>
                <w:sz w:val="20"/>
                <w:szCs w:val="20"/>
              </w:rPr>
              <w:t>Error Codes: (None)</w:t>
            </w:r>
          </w:p>
        </w:tc>
        <w:tc>
          <w:tcPr>
            <w:tcW w:w="930" w:type="dxa"/>
            <w:tcBorders>
              <w:top w:val="nil"/>
              <w:left w:val="nil"/>
              <w:bottom w:val="single" w:sz="8" w:space="0" w:color="4E67C8"/>
              <w:right w:val="single" w:sz="8" w:space="0" w:color="auto"/>
            </w:tcBorders>
            <w:shd w:val="clear" w:color="auto" w:fill="auto"/>
            <w:vAlign w:val="center"/>
            <w:hideMark/>
          </w:tcPr>
          <w:p w14:paraId="483DF38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0BB59F6D"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51B1D05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2D929F34"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6CF2628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29BBEB8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29478352"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37859C22"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31BD74F3" w14:textId="77777777" w:rsidTr="00B1485A">
        <w:trPr>
          <w:trHeight w:val="331"/>
        </w:trPr>
        <w:tc>
          <w:tcPr>
            <w:tcW w:w="459" w:type="dxa"/>
            <w:tcBorders>
              <w:top w:val="nil"/>
              <w:left w:val="single" w:sz="8" w:space="0" w:color="auto"/>
              <w:bottom w:val="single" w:sz="8" w:space="0" w:color="auto"/>
              <w:right w:val="single" w:sz="8" w:space="0" w:color="auto"/>
            </w:tcBorders>
            <w:shd w:val="clear" w:color="auto" w:fill="auto"/>
            <w:noWrap/>
            <w:vAlign w:val="center"/>
            <w:hideMark/>
          </w:tcPr>
          <w:p w14:paraId="39C998C9"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6</w:t>
            </w:r>
          </w:p>
        </w:tc>
        <w:tc>
          <w:tcPr>
            <w:tcW w:w="2355" w:type="dxa"/>
            <w:tcBorders>
              <w:top w:val="nil"/>
              <w:left w:val="nil"/>
              <w:bottom w:val="single" w:sz="8" w:space="0" w:color="auto"/>
              <w:right w:val="single" w:sz="8" w:space="0" w:color="auto"/>
            </w:tcBorders>
            <w:shd w:val="clear" w:color="auto" w:fill="auto"/>
            <w:noWrap/>
            <w:vAlign w:val="center"/>
            <w:hideMark/>
          </w:tcPr>
          <w:p w14:paraId="05F72639" w14:textId="77777777" w:rsidR="00B1485A" w:rsidRPr="00327690" w:rsidRDefault="00B1485A" w:rsidP="00B1485A">
            <w:pPr>
              <w:spacing w:before="0" w:after="0"/>
              <w:jc w:val="left"/>
              <w:rPr>
                <w:color w:val="000000"/>
                <w:sz w:val="20"/>
                <w:szCs w:val="20"/>
              </w:rPr>
            </w:pPr>
            <w:r w:rsidRPr="00327690">
              <w:rPr>
                <w:color w:val="000000"/>
                <w:sz w:val="20"/>
                <w:szCs w:val="20"/>
              </w:rPr>
              <w:t>Implementation Guide: See https://github.com/NORC-UChicago/CODI-PQ for more information and full details on data sources and calculations.</w:t>
            </w:r>
          </w:p>
        </w:tc>
        <w:tc>
          <w:tcPr>
            <w:tcW w:w="930" w:type="dxa"/>
            <w:tcBorders>
              <w:top w:val="nil"/>
              <w:left w:val="nil"/>
              <w:bottom w:val="single" w:sz="8" w:space="0" w:color="auto"/>
              <w:right w:val="single" w:sz="8" w:space="0" w:color="auto"/>
            </w:tcBorders>
            <w:shd w:val="clear" w:color="auto" w:fill="auto"/>
            <w:vAlign w:val="center"/>
            <w:hideMark/>
          </w:tcPr>
          <w:p w14:paraId="75820BF4"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auto"/>
              <w:right w:val="single" w:sz="8" w:space="0" w:color="auto"/>
            </w:tcBorders>
            <w:shd w:val="clear" w:color="auto" w:fill="auto"/>
            <w:vAlign w:val="center"/>
            <w:hideMark/>
          </w:tcPr>
          <w:p w14:paraId="1911992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auto"/>
              <w:right w:val="single" w:sz="8" w:space="0" w:color="auto"/>
            </w:tcBorders>
            <w:shd w:val="clear" w:color="auto" w:fill="auto"/>
            <w:vAlign w:val="center"/>
            <w:hideMark/>
          </w:tcPr>
          <w:p w14:paraId="532C932E"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auto"/>
              <w:right w:val="single" w:sz="8" w:space="0" w:color="auto"/>
            </w:tcBorders>
            <w:shd w:val="clear" w:color="auto" w:fill="auto"/>
            <w:vAlign w:val="center"/>
            <w:hideMark/>
          </w:tcPr>
          <w:p w14:paraId="70171FC7"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auto"/>
              <w:right w:val="single" w:sz="8" w:space="0" w:color="auto"/>
            </w:tcBorders>
            <w:shd w:val="clear" w:color="auto" w:fill="auto"/>
            <w:vAlign w:val="center"/>
            <w:hideMark/>
          </w:tcPr>
          <w:p w14:paraId="422B0DD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auto"/>
              <w:right w:val="single" w:sz="8" w:space="0" w:color="auto"/>
            </w:tcBorders>
            <w:shd w:val="clear" w:color="auto" w:fill="auto"/>
            <w:vAlign w:val="center"/>
            <w:hideMark/>
          </w:tcPr>
          <w:p w14:paraId="08BF4814"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auto"/>
              <w:right w:val="single" w:sz="8" w:space="0" w:color="auto"/>
            </w:tcBorders>
            <w:shd w:val="clear" w:color="auto" w:fill="auto"/>
            <w:vAlign w:val="center"/>
            <w:hideMark/>
          </w:tcPr>
          <w:p w14:paraId="2D3CDF9D"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auto"/>
              <w:right w:val="single" w:sz="8" w:space="0" w:color="auto"/>
            </w:tcBorders>
            <w:shd w:val="clear" w:color="auto" w:fill="auto"/>
            <w:vAlign w:val="center"/>
            <w:hideMark/>
          </w:tcPr>
          <w:p w14:paraId="135B544B"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60C1E13E"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4C3C4E7E"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7</w:t>
            </w:r>
          </w:p>
        </w:tc>
        <w:tc>
          <w:tcPr>
            <w:tcW w:w="2355" w:type="dxa"/>
            <w:tcBorders>
              <w:top w:val="nil"/>
              <w:left w:val="nil"/>
              <w:bottom w:val="single" w:sz="8" w:space="0" w:color="4E67C8"/>
              <w:right w:val="single" w:sz="8" w:space="0" w:color="auto"/>
            </w:tcBorders>
            <w:shd w:val="clear" w:color="auto" w:fill="auto"/>
            <w:noWrap/>
            <w:vAlign w:val="center"/>
            <w:hideMark/>
          </w:tcPr>
          <w:p w14:paraId="409C04CD" w14:textId="77777777" w:rsidR="00B1485A" w:rsidRPr="00327690" w:rsidRDefault="00B1485A" w:rsidP="00B1485A">
            <w:pPr>
              <w:spacing w:before="0" w:after="0"/>
              <w:jc w:val="left"/>
              <w:rPr>
                <w:color w:val="000000"/>
                <w:sz w:val="20"/>
                <w:szCs w:val="20"/>
              </w:rPr>
            </w:pPr>
            <w:r w:rsidRPr="00327690">
              <w:rPr>
                <w:color w:val="000000"/>
                <w:sz w:val="20"/>
                <w:szCs w:val="20"/>
              </w:rPr>
              <w:t xml:space="preserve">Query Date: Wednesday, November 3, </w:t>
            </w:r>
            <w:proofErr w:type="gramStart"/>
            <w:r w:rsidRPr="00327690">
              <w:rPr>
                <w:color w:val="000000"/>
                <w:sz w:val="20"/>
                <w:szCs w:val="20"/>
              </w:rPr>
              <w:t>2021</w:t>
            </w:r>
            <w:proofErr w:type="gramEnd"/>
            <w:r w:rsidRPr="00327690">
              <w:rPr>
                <w:color w:val="000000"/>
                <w:sz w:val="20"/>
                <w:szCs w:val="20"/>
              </w:rPr>
              <w:t xml:space="preserve"> 4:43:51 PM</w:t>
            </w:r>
          </w:p>
        </w:tc>
        <w:tc>
          <w:tcPr>
            <w:tcW w:w="930" w:type="dxa"/>
            <w:tcBorders>
              <w:top w:val="nil"/>
              <w:left w:val="nil"/>
              <w:bottom w:val="single" w:sz="8" w:space="0" w:color="4E67C8"/>
              <w:right w:val="single" w:sz="8" w:space="0" w:color="auto"/>
            </w:tcBorders>
            <w:shd w:val="clear" w:color="auto" w:fill="auto"/>
            <w:vAlign w:val="center"/>
            <w:hideMark/>
          </w:tcPr>
          <w:p w14:paraId="3C70FBD2"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55798ED7"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3369A8F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7784FEC6"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442EDE5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5514F63D"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2037704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09DC3AA1"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366A3210" w14:textId="77777777" w:rsidTr="00B1485A">
        <w:trPr>
          <w:trHeight w:val="331"/>
        </w:trPr>
        <w:tc>
          <w:tcPr>
            <w:tcW w:w="459" w:type="dxa"/>
            <w:tcBorders>
              <w:top w:val="nil"/>
              <w:left w:val="single" w:sz="8" w:space="0" w:color="auto"/>
              <w:bottom w:val="single" w:sz="8" w:space="0" w:color="auto"/>
              <w:right w:val="single" w:sz="8" w:space="0" w:color="auto"/>
            </w:tcBorders>
            <w:shd w:val="clear" w:color="auto" w:fill="auto"/>
            <w:noWrap/>
            <w:vAlign w:val="center"/>
            <w:hideMark/>
          </w:tcPr>
          <w:p w14:paraId="08EAEE8E"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8</w:t>
            </w:r>
          </w:p>
        </w:tc>
        <w:tc>
          <w:tcPr>
            <w:tcW w:w="2355" w:type="dxa"/>
            <w:tcBorders>
              <w:top w:val="nil"/>
              <w:left w:val="nil"/>
              <w:bottom w:val="single" w:sz="8" w:space="0" w:color="auto"/>
              <w:right w:val="single" w:sz="8" w:space="0" w:color="auto"/>
            </w:tcBorders>
            <w:shd w:val="clear" w:color="auto" w:fill="auto"/>
            <w:noWrap/>
            <w:vAlign w:val="center"/>
            <w:hideMark/>
          </w:tcPr>
          <w:p w14:paraId="37CE67B2" w14:textId="77777777" w:rsidR="00B1485A" w:rsidRPr="00327690" w:rsidRDefault="00B1485A" w:rsidP="00B1485A">
            <w:pPr>
              <w:spacing w:before="0" w:after="0"/>
              <w:jc w:val="left"/>
              <w:rPr>
                <w:color w:val="000000"/>
                <w:sz w:val="20"/>
                <w:szCs w:val="20"/>
              </w:rPr>
            </w:pPr>
            <w:r w:rsidRPr="00327690">
              <w:rPr>
                <w:color w:val="000000"/>
                <w:sz w:val="20"/>
                <w:szCs w:val="20"/>
              </w:rPr>
              <w:t>Suggested Citation: Tanenbaum, E., Campbell, S., Chelluri, D., Zalsha, S., Boim, J., Paddock, S., Copeland, K. (2021). Clinical and Community Data Initiative Prevalence Query (CODI-PQ) SAS programs (version 2015-2019).</w:t>
            </w:r>
          </w:p>
        </w:tc>
        <w:tc>
          <w:tcPr>
            <w:tcW w:w="930" w:type="dxa"/>
            <w:tcBorders>
              <w:top w:val="nil"/>
              <w:left w:val="nil"/>
              <w:bottom w:val="single" w:sz="8" w:space="0" w:color="auto"/>
              <w:right w:val="single" w:sz="8" w:space="0" w:color="auto"/>
            </w:tcBorders>
            <w:shd w:val="clear" w:color="auto" w:fill="auto"/>
            <w:vAlign w:val="center"/>
            <w:hideMark/>
          </w:tcPr>
          <w:p w14:paraId="046CF4A7"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auto"/>
              <w:right w:val="single" w:sz="8" w:space="0" w:color="auto"/>
            </w:tcBorders>
            <w:shd w:val="clear" w:color="auto" w:fill="auto"/>
            <w:vAlign w:val="center"/>
            <w:hideMark/>
          </w:tcPr>
          <w:p w14:paraId="62F26E1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auto"/>
              <w:right w:val="single" w:sz="8" w:space="0" w:color="auto"/>
            </w:tcBorders>
            <w:shd w:val="clear" w:color="auto" w:fill="auto"/>
            <w:vAlign w:val="center"/>
            <w:hideMark/>
          </w:tcPr>
          <w:p w14:paraId="0976C792"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auto"/>
              <w:right w:val="single" w:sz="8" w:space="0" w:color="auto"/>
            </w:tcBorders>
            <w:shd w:val="clear" w:color="auto" w:fill="auto"/>
            <w:vAlign w:val="center"/>
            <w:hideMark/>
          </w:tcPr>
          <w:p w14:paraId="2CD2E3A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auto"/>
              <w:right w:val="single" w:sz="8" w:space="0" w:color="auto"/>
            </w:tcBorders>
            <w:shd w:val="clear" w:color="auto" w:fill="auto"/>
            <w:vAlign w:val="center"/>
            <w:hideMark/>
          </w:tcPr>
          <w:p w14:paraId="3173B58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auto"/>
              <w:right w:val="single" w:sz="8" w:space="0" w:color="auto"/>
            </w:tcBorders>
            <w:shd w:val="clear" w:color="auto" w:fill="auto"/>
            <w:vAlign w:val="center"/>
            <w:hideMark/>
          </w:tcPr>
          <w:p w14:paraId="3F073F80"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auto"/>
              <w:right w:val="single" w:sz="8" w:space="0" w:color="auto"/>
            </w:tcBorders>
            <w:shd w:val="clear" w:color="auto" w:fill="auto"/>
            <w:vAlign w:val="center"/>
            <w:hideMark/>
          </w:tcPr>
          <w:p w14:paraId="141BF455"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auto"/>
              <w:right w:val="single" w:sz="8" w:space="0" w:color="auto"/>
            </w:tcBorders>
            <w:shd w:val="clear" w:color="auto" w:fill="auto"/>
            <w:vAlign w:val="center"/>
            <w:hideMark/>
          </w:tcPr>
          <w:p w14:paraId="0F792AC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340E79F3"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230F64A2"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8</w:t>
            </w:r>
          </w:p>
        </w:tc>
        <w:tc>
          <w:tcPr>
            <w:tcW w:w="2355" w:type="dxa"/>
            <w:tcBorders>
              <w:top w:val="nil"/>
              <w:left w:val="nil"/>
              <w:bottom w:val="single" w:sz="8" w:space="0" w:color="4E67C8"/>
              <w:right w:val="single" w:sz="8" w:space="0" w:color="auto"/>
            </w:tcBorders>
            <w:shd w:val="clear" w:color="auto" w:fill="auto"/>
            <w:noWrap/>
            <w:vAlign w:val="center"/>
            <w:hideMark/>
          </w:tcPr>
          <w:p w14:paraId="20946602" w14:textId="77777777" w:rsidR="00B1485A" w:rsidRPr="00327690" w:rsidRDefault="00B1485A" w:rsidP="00B1485A">
            <w:pPr>
              <w:spacing w:before="0" w:after="0"/>
              <w:jc w:val="left"/>
              <w:rPr>
                <w:color w:val="000000"/>
                <w:sz w:val="20"/>
                <w:szCs w:val="20"/>
              </w:rPr>
            </w:pPr>
            <w:r w:rsidRPr="00327690">
              <w:rPr>
                <w:color w:val="000000"/>
                <w:sz w:val="20"/>
                <w:szCs w:val="20"/>
              </w:rPr>
              <w:t xml:space="preserve">The Centers for Medicare &amp; Medicaid Services Alliance to Modernize Healthcare federally funded research and development center, Health FFRDC. Retrieved from https://github.com/NORC-UChicago/CODI-PQ on Wednesday, November 3, </w:t>
            </w:r>
            <w:proofErr w:type="gramStart"/>
            <w:r w:rsidRPr="00327690">
              <w:rPr>
                <w:color w:val="000000"/>
                <w:sz w:val="20"/>
                <w:szCs w:val="20"/>
              </w:rPr>
              <w:t>2021</w:t>
            </w:r>
            <w:proofErr w:type="gramEnd"/>
            <w:r w:rsidRPr="00327690">
              <w:rPr>
                <w:color w:val="000000"/>
                <w:sz w:val="20"/>
                <w:szCs w:val="20"/>
              </w:rPr>
              <w:t xml:space="preserve"> 4:43:51 PM.</w:t>
            </w:r>
          </w:p>
        </w:tc>
        <w:tc>
          <w:tcPr>
            <w:tcW w:w="930" w:type="dxa"/>
            <w:tcBorders>
              <w:top w:val="nil"/>
              <w:left w:val="nil"/>
              <w:bottom w:val="single" w:sz="8" w:space="0" w:color="4E67C8"/>
              <w:right w:val="single" w:sz="8" w:space="0" w:color="auto"/>
            </w:tcBorders>
            <w:shd w:val="clear" w:color="auto" w:fill="auto"/>
            <w:vAlign w:val="center"/>
            <w:hideMark/>
          </w:tcPr>
          <w:p w14:paraId="781A1551"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1BB0C647"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67B3636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67F8C5B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4DC7291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6C806F75"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1640D15E"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4FACD259"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15004BE9"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2A691C0C" w14:textId="77777777" w:rsidR="00B1485A" w:rsidRPr="00327690" w:rsidRDefault="00B1485A" w:rsidP="00B1485A">
            <w:pPr>
              <w:spacing w:before="0" w:after="0"/>
              <w:jc w:val="left"/>
              <w:rPr>
                <w:b/>
                <w:bCs/>
                <w:color w:val="000000"/>
                <w:sz w:val="20"/>
                <w:szCs w:val="20"/>
              </w:rPr>
            </w:pPr>
            <w:r w:rsidRPr="00327690">
              <w:rPr>
                <w:b/>
                <w:bCs/>
                <w:color w:val="000000"/>
                <w:sz w:val="20"/>
                <w:szCs w:val="20"/>
              </w:rPr>
              <w:t>19</w:t>
            </w:r>
          </w:p>
        </w:tc>
        <w:tc>
          <w:tcPr>
            <w:tcW w:w="2355" w:type="dxa"/>
            <w:tcBorders>
              <w:top w:val="nil"/>
              <w:left w:val="nil"/>
              <w:bottom w:val="single" w:sz="8" w:space="0" w:color="4E67C8"/>
              <w:right w:val="single" w:sz="8" w:space="0" w:color="auto"/>
            </w:tcBorders>
            <w:shd w:val="clear" w:color="auto" w:fill="auto"/>
            <w:noWrap/>
            <w:vAlign w:val="center"/>
            <w:hideMark/>
          </w:tcPr>
          <w:p w14:paraId="1D65B7C0" w14:textId="77777777" w:rsidR="00B1485A" w:rsidRPr="00327690" w:rsidRDefault="00B1485A" w:rsidP="00B1485A">
            <w:pPr>
              <w:spacing w:before="0" w:after="0"/>
              <w:jc w:val="left"/>
              <w:rPr>
                <w:color w:val="000000"/>
                <w:sz w:val="20"/>
                <w:szCs w:val="20"/>
              </w:rPr>
            </w:pPr>
            <w:r w:rsidRPr="00327690">
              <w:rPr>
                <w:color w:val="000000"/>
                <w:sz w:val="20"/>
                <w:szCs w:val="20"/>
              </w:rPr>
              <w:t>Caveats</w:t>
            </w:r>
          </w:p>
        </w:tc>
        <w:tc>
          <w:tcPr>
            <w:tcW w:w="930" w:type="dxa"/>
            <w:tcBorders>
              <w:top w:val="nil"/>
              <w:left w:val="nil"/>
              <w:bottom w:val="single" w:sz="8" w:space="0" w:color="4E67C8"/>
              <w:right w:val="single" w:sz="8" w:space="0" w:color="auto"/>
            </w:tcBorders>
            <w:shd w:val="clear" w:color="auto" w:fill="auto"/>
            <w:vAlign w:val="center"/>
            <w:hideMark/>
          </w:tcPr>
          <w:p w14:paraId="62470DD9"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5AEB3A8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0D309706"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1C1E7615"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57A4C03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667008B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730AB6BB"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7D111FDD"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4E873F0D"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476CEF67" w14:textId="77777777" w:rsidR="00B1485A" w:rsidRPr="00327690" w:rsidRDefault="00B1485A" w:rsidP="00B1485A">
            <w:pPr>
              <w:spacing w:before="0" w:after="0"/>
              <w:jc w:val="left"/>
              <w:rPr>
                <w:b/>
                <w:bCs/>
                <w:color w:val="000000"/>
                <w:sz w:val="20"/>
                <w:szCs w:val="20"/>
              </w:rPr>
            </w:pPr>
            <w:r w:rsidRPr="00327690">
              <w:rPr>
                <w:b/>
                <w:bCs/>
                <w:color w:val="000000"/>
                <w:sz w:val="20"/>
                <w:szCs w:val="20"/>
              </w:rPr>
              <w:t>20</w:t>
            </w:r>
          </w:p>
        </w:tc>
        <w:tc>
          <w:tcPr>
            <w:tcW w:w="2355" w:type="dxa"/>
            <w:tcBorders>
              <w:top w:val="nil"/>
              <w:left w:val="nil"/>
              <w:bottom w:val="single" w:sz="8" w:space="0" w:color="4E67C8"/>
              <w:right w:val="single" w:sz="8" w:space="0" w:color="auto"/>
            </w:tcBorders>
            <w:shd w:val="clear" w:color="auto" w:fill="auto"/>
            <w:noWrap/>
            <w:vAlign w:val="center"/>
            <w:hideMark/>
          </w:tcPr>
          <w:p w14:paraId="39292061" w14:textId="77777777" w:rsidR="00B1485A" w:rsidRPr="00327690" w:rsidRDefault="00B1485A" w:rsidP="00B1485A">
            <w:pPr>
              <w:spacing w:before="0" w:after="0"/>
              <w:jc w:val="left"/>
              <w:rPr>
                <w:color w:val="000000"/>
                <w:sz w:val="20"/>
                <w:szCs w:val="20"/>
              </w:rPr>
            </w:pPr>
            <w:r w:rsidRPr="00327690">
              <w:rPr>
                <w:color w:val="000000"/>
                <w:sz w:val="20"/>
                <w:szCs w:val="20"/>
              </w:rPr>
              <w:t>Patients with either missing or invalid age, sex, height, weight, or geography are not included in results.</w:t>
            </w:r>
          </w:p>
        </w:tc>
        <w:tc>
          <w:tcPr>
            <w:tcW w:w="930" w:type="dxa"/>
            <w:tcBorders>
              <w:top w:val="nil"/>
              <w:left w:val="nil"/>
              <w:bottom w:val="single" w:sz="8" w:space="0" w:color="4E67C8"/>
              <w:right w:val="single" w:sz="8" w:space="0" w:color="auto"/>
            </w:tcBorders>
            <w:shd w:val="clear" w:color="auto" w:fill="auto"/>
            <w:vAlign w:val="center"/>
            <w:hideMark/>
          </w:tcPr>
          <w:p w14:paraId="79CBFA8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215736A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29D9940B"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1B1133E1"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7DFFF5F5"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5F8BB32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0D66039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1DA498D1"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2C083C96"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358AA73F" w14:textId="77777777" w:rsidR="00B1485A" w:rsidRPr="00327690" w:rsidRDefault="00B1485A" w:rsidP="00B1485A">
            <w:pPr>
              <w:spacing w:before="0" w:after="0"/>
              <w:jc w:val="left"/>
              <w:rPr>
                <w:b/>
                <w:bCs/>
                <w:color w:val="000000"/>
                <w:sz w:val="20"/>
                <w:szCs w:val="20"/>
              </w:rPr>
            </w:pPr>
            <w:r w:rsidRPr="00327690">
              <w:rPr>
                <w:b/>
                <w:bCs/>
                <w:color w:val="000000"/>
                <w:sz w:val="20"/>
                <w:szCs w:val="20"/>
              </w:rPr>
              <w:lastRenderedPageBreak/>
              <w:t>21</w:t>
            </w:r>
          </w:p>
        </w:tc>
        <w:tc>
          <w:tcPr>
            <w:tcW w:w="2355" w:type="dxa"/>
            <w:tcBorders>
              <w:top w:val="nil"/>
              <w:left w:val="nil"/>
              <w:bottom w:val="single" w:sz="8" w:space="0" w:color="4E67C8"/>
              <w:right w:val="single" w:sz="8" w:space="0" w:color="auto"/>
            </w:tcBorders>
            <w:shd w:val="clear" w:color="auto" w:fill="auto"/>
            <w:noWrap/>
            <w:vAlign w:val="center"/>
            <w:hideMark/>
          </w:tcPr>
          <w:p w14:paraId="233EE757" w14:textId="77777777" w:rsidR="00B1485A" w:rsidRPr="00327690" w:rsidRDefault="00B1485A" w:rsidP="00B1485A">
            <w:pPr>
              <w:spacing w:before="0" w:after="0"/>
              <w:jc w:val="left"/>
              <w:rPr>
                <w:color w:val="000000"/>
                <w:sz w:val="20"/>
                <w:szCs w:val="20"/>
              </w:rPr>
            </w:pPr>
            <w:r w:rsidRPr="00327690">
              <w:rPr>
                <w:color w:val="000000"/>
                <w:sz w:val="20"/>
                <w:szCs w:val="20"/>
              </w:rPr>
              <w:t>The standard error calculations are documented in the Implementation Guide.</w:t>
            </w:r>
          </w:p>
        </w:tc>
        <w:tc>
          <w:tcPr>
            <w:tcW w:w="930" w:type="dxa"/>
            <w:tcBorders>
              <w:top w:val="nil"/>
              <w:left w:val="nil"/>
              <w:bottom w:val="single" w:sz="8" w:space="0" w:color="4E67C8"/>
              <w:right w:val="single" w:sz="8" w:space="0" w:color="auto"/>
            </w:tcBorders>
            <w:shd w:val="clear" w:color="auto" w:fill="auto"/>
            <w:vAlign w:val="center"/>
            <w:hideMark/>
          </w:tcPr>
          <w:p w14:paraId="3F3DCB1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40A462E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7D73314C"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47373AB4"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2CD3DC3D"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56B4E9A0"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75737451"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6942356B"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43986B5C"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530923DA" w14:textId="77777777" w:rsidR="00B1485A" w:rsidRPr="00327690" w:rsidRDefault="00B1485A" w:rsidP="00B1485A">
            <w:pPr>
              <w:spacing w:before="0" w:after="0"/>
              <w:jc w:val="left"/>
              <w:rPr>
                <w:b/>
                <w:bCs/>
                <w:color w:val="000000"/>
                <w:sz w:val="20"/>
                <w:szCs w:val="20"/>
              </w:rPr>
            </w:pPr>
            <w:r w:rsidRPr="00327690">
              <w:rPr>
                <w:b/>
                <w:bCs/>
                <w:color w:val="000000"/>
                <w:sz w:val="20"/>
                <w:szCs w:val="20"/>
              </w:rPr>
              <w:t>22</w:t>
            </w:r>
          </w:p>
        </w:tc>
        <w:tc>
          <w:tcPr>
            <w:tcW w:w="2355" w:type="dxa"/>
            <w:tcBorders>
              <w:top w:val="nil"/>
              <w:left w:val="nil"/>
              <w:bottom w:val="single" w:sz="8" w:space="0" w:color="4E67C8"/>
              <w:right w:val="single" w:sz="8" w:space="0" w:color="auto"/>
            </w:tcBorders>
            <w:shd w:val="clear" w:color="auto" w:fill="auto"/>
            <w:noWrap/>
            <w:vAlign w:val="center"/>
            <w:hideMark/>
          </w:tcPr>
          <w:p w14:paraId="20B1487A" w14:textId="77777777" w:rsidR="00B1485A" w:rsidRPr="00327690" w:rsidRDefault="00B1485A" w:rsidP="00B1485A">
            <w:pPr>
              <w:spacing w:before="0" w:after="0"/>
              <w:jc w:val="left"/>
              <w:rPr>
                <w:color w:val="000000"/>
                <w:sz w:val="20"/>
                <w:szCs w:val="20"/>
              </w:rPr>
            </w:pPr>
            <w:r w:rsidRPr="00327690">
              <w:rPr>
                <w:color w:val="000000"/>
                <w:sz w:val="20"/>
                <w:szCs w:val="20"/>
              </w:rPr>
              <w:t>The population is calculated from age-race-sex-geography specific counts from the user provided American Community Survey Five-year Estimates.</w:t>
            </w:r>
          </w:p>
        </w:tc>
        <w:tc>
          <w:tcPr>
            <w:tcW w:w="930" w:type="dxa"/>
            <w:tcBorders>
              <w:top w:val="nil"/>
              <w:left w:val="nil"/>
              <w:bottom w:val="single" w:sz="8" w:space="0" w:color="4E67C8"/>
              <w:right w:val="single" w:sz="8" w:space="0" w:color="auto"/>
            </w:tcBorders>
            <w:shd w:val="clear" w:color="auto" w:fill="auto"/>
            <w:vAlign w:val="center"/>
            <w:hideMark/>
          </w:tcPr>
          <w:p w14:paraId="4C362179"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53AEFEC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7B71716F"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4A19984C"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52F487E1"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0A0DAEA3"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49F16C45"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4DD370BA"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r w:rsidR="00B1485A" w:rsidRPr="00327690" w14:paraId="1D410CC7" w14:textId="77777777" w:rsidTr="00B1485A">
        <w:trPr>
          <w:trHeight w:val="331"/>
        </w:trPr>
        <w:tc>
          <w:tcPr>
            <w:tcW w:w="459" w:type="dxa"/>
            <w:tcBorders>
              <w:top w:val="nil"/>
              <w:left w:val="single" w:sz="8" w:space="0" w:color="4E67C8"/>
              <w:bottom w:val="single" w:sz="8" w:space="0" w:color="4E67C8"/>
              <w:right w:val="single" w:sz="8" w:space="0" w:color="auto"/>
            </w:tcBorders>
            <w:shd w:val="clear" w:color="auto" w:fill="auto"/>
            <w:noWrap/>
            <w:vAlign w:val="center"/>
            <w:hideMark/>
          </w:tcPr>
          <w:p w14:paraId="495B6F74" w14:textId="77777777" w:rsidR="00B1485A" w:rsidRPr="00327690" w:rsidRDefault="00B1485A" w:rsidP="00B1485A">
            <w:pPr>
              <w:spacing w:before="0" w:after="0"/>
              <w:jc w:val="left"/>
              <w:rPr>
                <w:b/>
                <w:bCs/>
                <w:color w:val="000000"/>
                <w:sz w:val="20"/>
                <w:szCs w:val="20"/>
              </w:rPr>
            </w:pPr>
            <w:r w:rsidRPr="00327690">
              <w:rPr>
                <w:b/>
                <w:bCs/>
                <w:color w:val="000000"/>
                <w:sz w:val="20"/>
                <w:szCs w:val="20"/>
              </w:rPr>
              <w:t>23</w:t>
            </w:r>
          </w:p>
        </w:tc>
        <w:tc>
          <w:tcPr>
            <w:tcW w:w="2355" w:type="dxa"/>
            <w:tcBorders>
              <w:top w:val="nil"/>
              <w:left w:val="nil"/>
              <w:bottom w:val="single" w:sz="8" w:space="0" w:color="4E67C8"/>
              <w:right w:val="single" w:sz="8" w:space="0" w:color="auto"/>
            </w:tcBorders>
            <w:shd w:val="clear" w:color="auto" w:fill="auto"/>
            <w:noWrap/>
            <w:vAlign w:val="center"/>
            <w:hideMark/>
          </w:tcPr>
          <w:p w14:paraId="53CF9679" w14:textId="77777777" w:rsidR="00B1485A" w:rsidRPr="00327690" w:rsidRDefault="00B1485A" w:rsidP="00B1485A">
            <w:pPr>
              <w:spacing w:before="0" w:after="0"/>
              <w:jc w:val="left"/>
              <w:rPr>
                <w:color w:val="000000"/>
                <w:sz w:val="20"/>
                <w:szCs w:val="20"/>
              </w:rPr>
            </w:pPr>
            <w:r w:rsidRPr="00327690">
              <w:rPr>
                <w:color w:val="000000"/>
                <w:sz w:val="20"/>
                <w:szCs w:val="20"/>
              </w:rPr>
              <w:t>The age-adjusted prevalence calculations are documented in the Implementation Guide.</w:t>
            </w:r>
          </w:p>
        </w:tc>
        <w:tc>
          <w:tcPr>
            <w:tcW w:w="930" w:type="dxa"/>
            <w:tcBorders>
              <w:top w:val="nil"/>
              <w:left w:val="nil"/>
              <w:bottom w:val="single" w:sz="8" w:space="0" w:color="4E67C8"/>
              <w:right w:val="single" w:sz="8" w:space="0" w:color="auto"/>
            </w:tcBorders>
            <w:shd w:val="clear" w:color="auto" w:fill="auto"/>
            <w:vAlign w:val="center"/>
            <w:hideMark/>
          </w:tcPr>
          <w:p w14:paraId="5DCC77EC"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917" w:type="dxa"/>
            <w:tcBorders>
              <w:top w:val="nil"/>
              <w:left w:val="nil"/>
              <w:bottom w:val="single" w:sz="8" w:space="0" w:color="4E67C8"/>
              <w:right w:val="single" w:sz="8" w:space="0" w:color="auto"/>
            </w:tcBorders>
            <w:shd w:val="clear" w:color="auto" w:fill="auto"/>
            <w:vAlign w:val="center"/>
            <w:hideMark/>
          </w:tcPr>
          <w:p w14:paraId="08217C05"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1078" w:type="dxa"/>
            <w:tcBorders>
              <w:top w:val="nil"/>
              <w:left w:val="nil"/>
              <w:bottom w:val="single" w:sz="8" w:space="0" w:color="4E67C8"/>
              <w:right w:val="single" w:sz="8" w:space="0" w:color="auto"/>
            </w:tcBorders>
            <w:shd w:val="clear" w:color="auto" w:fill="auto"/>
            <w:vAlign w:val="center"/>
            <w:hideMark/>
          </w:tcPr>
          <w:p w14:paraId="079F72C8"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17" w:type="dxa"/>
            <w:tcBorders>
              <w:top w:val="nil"/>
              <w:left w:val="nil"/>
              <w:bottom w:val="single" w:sz="8" w:space="0" w:color="4E67C8"/>
              <w:right w:val="single" w:sz="8" w:space="0" w:color="auto"/>
            </w:tcBorders>
            <w:shd w:val="clear" w:color="auto" w:fill="auto"/>
            <w:vAlign w:val="center"/>
            <w:hideMark/>
          </w:tcPr>
          <w:p w14:paraId="0B032785"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666" w:type="dxa"/>
            <w:tcBorders>
              <w:top w:val="nil"/>
              <w:left w:val="nil"/>
              <w:bottom w:val="single" w:sz="8" w:space="0" w:color="4E67C8"/>
              <w:right w:val="single" w:sz="8" w:space="0" w:color="auto"/>
            </w:tcBorders>
            <w:shd w:val="clear" w:color="auto" w:fill="auto"/>
            <w:vAlign w:val="center"/>
            <w:hideMark/>
          </w:tcPr>
          <w:p w14:paraId="130FCA06"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892" w:type="dxa"/>
            <w:tcBorders>
              <w:top w:val="nil"/>
              <w:left w:val="nil"/>
              <w:bottom w:val="single" w:sz="8" w:space="0" w:color="4E67C8"/>
              <w:right w:val="single" w:sz="8" w:space="0" w:color="auto"/>
            </w:tcBorders>
            <w:shd w:val="clear" w:color="auto" w:fill="auto"/>
            <w:vAlign w:val="center"/>
            <w:hideMark/>
          </w:tcPr>
          <w:p w14:paraId="5FC5FE34"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760" w:type="dxa"/>
            <w:tcBorders>
              <w:top w:val="nil"/>
              <w:left w:val="nil"/>
              <w:bottom w:val="single" w:sz="8" w:space="0" w:color="4E67C8"/>
              <w:right w:val="single" w:sz="8" w:space="0" w:color="auto"/>
            </w:tcBorders>
            <w:shd w:val="clear" w:color="auto" w:fill="auto"/>
            <w:vAlign w:val="center"/>
            <w:hideMark/>
          </w:tcPr>
          <w:p w14:paraId="49B5E94E" w14:textId="77777777" w:rsidR="00B1485A" w:rsidRPr="00327690" w:rsidRDefault="00B1485A" w:rsidP="00B1485A">
            <w:pPr>
              <w:spacing w:before="0" w:after="0"/>
              <w:jc w:val="left"/>
              <w:rPr>
                <w:color w:val="000000"/>
                <w:sz w:val="20"/>
                <w:szCs w:val="20"/>
              </w:rPr>
            </w:pPr>
            <w:r w:rsidRPr="00327690">
              <w:rPr>
                <w:color w:val="000000"/>
                <w:sz w:val="20"/>
                <w:szCs w:val="20"/>
              </w:rPr>
              <w:t> </w:t>
            </w:r>
          </w:p>
        </w:tc>
        <w:tc>
          <w:tcPr>
            <w:tcW w:w="566" w:type="dxa"/>
            <w:tcBorders>
              <w:top w:val="nil"/>
              <w:left w:val="nil"/>
              <w:bottom w:val="single" w:sz="8" w:space="0" w:color="4E67C8"/>
              <w:right w:val="single" w:sz="8" w:space="0" w:color="4E67C8"/>
            </w:tcBorders>
            <w:shd w:val="clear" w:color="auto" w:fill="auto"/>
            <w:vAlign w:val="center"/>
            <w:hideMark/>
          </w:tcPr>
          <w:p w14:paraId="62C43C10" w14:textId="77777777" w:rsidR="00B1485A" w:rsidRPr="00327690" w:rsidRDefault="00B1485A" w:rsidP="00B1485A">
            <w:pPr>
              <w:spacing w:before="0" w:after="0"/>
              <w:jc w:val="left"/>
              <w:rPr>
                <w:color w:val="000000"/>
                <w:sz w:val="20"/>
                <w:szCs w:val="20"/>
              </w:rPr>
            </w:pPr>
            <w:r w:rsidRPr="00327690">
              <w:rPr>
                <w:color w:val="000000"/>
                <w:sz w:val="20"/>
                <w:szCs w:val="20"/>
              </w:rPr>
              <w:t> </w:t>
            </w:r>
          </w:p>
        </w:tc>
      </w:tr>
    </w:tbl>
    <w:p w14:paraId="4FC6B13E" w14:textId="66837A23" w:rsidR="005D560B" w:rsidRPr="00327690" w:rsidRDefault="005D560B" w:rsidP="005D560B">
      <w:pPr>
        <w:spacing w:before="120" w:after="120"/>
        <w:jc w:val="left"/>
      </w:pPr>
    </w:p>
    <w:p w14:paraId="16B45880" w14:textId="77777777" w:rsidR="00343830" w:rsidRDefault="00343830">
      <w:pPr>
        <w:spacing w:before="0" w:after="0"/>
        <w:jc w:val="left"/>
        <w:rPr>
          <w:b/>
          <w:sz w:val="20"/>
          <w:szCs w:val="20"/>
        </w:rPr>
      </w:pPr>
      <w:bookmarkStart w:id="724" w:name="_Ref85804411"/>
      <w:bookmarkStart w:id="725" w:name="_Toc85789280"/>
      <w:r>
        <w:br w:type="page"/>
      </w:r>
    </w:p>
    <w:p w14:paraId="0240CAFD" w14:textId="3D162C75" w:rsidR="00EA21A8" w:rsidRPr="00327690" w:rsidRDefault="00B36233" w:rsidP="007D5286">
      <w:pPr>
        <w:pStyle w:val="Caption"/>
      </w:pPr>
      <w:r w:rsidRPr="00327690">
        <w:lastRenderedPageBreak/>
        <w:t xml:space="preserve">Table </w:t>
      </w:r>
      <w:fldSimple w:instr=" SEQ Table \* ARABIC ">
        <w:r w:rsidR="00B25A5E" w:rsidRPr="00327690">
          <w:rPr>
            <w:noProof/>
          </w:rPr>
          <w:t>34</w:t>
        </w:r>
      </w:fldSimple>
      <w:bookmarkEnd w:id="724"/>
      <w:r w:rsidR="00B25A5E" w:rsidRPr="00327690">
        <w:t>.</w:t>
      </w:r>
      <w:r w:rsidR="00EA21A8" w:rsidRPr="00327690">
        <w:t xml:space="preserve"> Example </w:t>
      </w:r>
      <w:r w:rsidR="002B620A" w:rsidRPr="00327690">
        <w:t xml:space="preserve">Results </w:t>
      </w:r>
      <w:r w:rsidR="00EA21A8" w:rsidRPr="00327690">
        <w:t>with Errors (insufficient sample size)</w:t>
      </w:r>
      <w:r w:rsidR="000670B5" w:rsidRPr="00327690">
        <w:t>, e</w:t>
      </w:r>
      <w:r w:rsidR="00EA21A8" w:rsidRPr="00327690">
        <w:t>rror messages are shown in row order</w:t>
      </w:r>
      <w:bookmarkEnd w:id="725"/>
    </w:p>
    <w:tbl>
      <w:tblPr>
        <w:tblW w:w="9355" w:type="dxa"/>
        <w:tblLayout w:type="fixed"/>
        <w:tblLook w:val="04A0" w:firstRow="1" w:lastRow="0" w:firstColumn="1" w:lastColumn="0" w:noHBand="0" w:noVBand="1"/>
      </w:tblPr>
      <w:tblGrid>
        <w:gridCol w:w="498"/>
        <w:gridCol w:w="2377"/>
        <w:gridCol w:w="810"/>
        <w:gridCol w:w="990"/>
        <w:gridCol w:w="990"/>
        <w:gridCol w:w="720"/>
        <w:gridCol w:w="720"/>
        <w:gridCol w:w="900"/>
        <w:gridCol w:w="720"/>
        <w:gridCol w:w="630"/>
      </w:tblGrid>
      <w:tr w:rsidR="007E0AB5" w:rsidRPr="00327690" w14:paraId="08CF3894" w14:textId="77777777" w:rsidTr="00343830">
        <w:trPr>
          <w:trHeight w:val="2505"/>
          <w:tblHeader/>
        </w:trPr>
        <w:tc>
          <w:tcPr>
            <w:tcW w:w="498" w:type="dxa"/>
            <w:tcBorders>
              <w:top w:val="single" w:sz="4" w:space="0" w:color="auto"/>
              <w:left w:val="single" w:sz="4" w:space="0" w:color="auto"/>
              <w:bottom w:val="single" w:sz="4" w:space="0" w:color="auto"/>
              <w:right w:val="single" w:sz="4" w:space="0" w:color="auto"/>
            </w:tcBorders>
            <w:shd w:val="clear" w:color="000000" w:fill="1F497D"/>
            <w:textDirection w:val="btLr"/>
            <w:hideMark/>
          </w:tcPr>
          <w:p w14:paraId="2F6E99D2" w14:textId="77777777" w:rsidR="007E0AB5" w:rsidRPr="00327690" w:rsidRDefault="007E0AB5" w:rsidP="007E0AB5">
            <w:pPr>
              <w:spacing w:before="0" w:after="0"/>
              <w:jc w:val="left"/>
              <w:rPr>
                <w:b/>
                <w:bCs/>
                <w:color w:val="FFFFFF"/>
                <w:sz w:val="20"/>
                <w:szCs w:val="20"/>
              </w:rPr>
            </w:pPr>
            <w:r w:rsidRPr="00327690">
              <w:rPr>
                <w:b/>
                <w:bCs/>
                <w:color w:val="FFFFFF"/>
                <w:sz w:val="20"/>
                <w:szCs w:val="20"/>
              </w:rPr>
              <w:t>Order</w:t>
            </w:r>
          </w:p>
        </w:tc>
        <w:tc>
          <w:tcPr>
            <w:tcW w:w="2377" w:type="dxa"/>
            <w:tcBorders>
              <w:top w:val="single" w:sz="4" w:space="0" w:color="auto"/>
              <w:left w:val="nil"/>
              <w:bottom w:val="single" w:sz="4" w:space="0" w:color="auto"/>
              <w:right w:val="single" w:sz="4" w:space="0" w:color="auto"/>
            </w:tcBorders>
            <w:shd w:val="clear" w:color="000000" w:fill="1F497D"/>
            <w:textDirection w:val="btLr"/>
            <w:hideMark/>
          </w:tcPr>
          <w:p w14:paraId="410FE4BB" w14:textId="33339840" w:rsidR="007E0AB5" w:rsidRPr="00327690" w:rsidRDefault="005F56B2" w:rsidP="007E0AB5">
            <w:pPr>
              <w:spacing w:before="0" w:after="0"/>
              <w:jc w:val="left"/>
              <w:rPr>
                <w:b/>
                <w:bCs/>
                <w:color w:val="FFFFFF"/>
                <w:sz w:val="20"/>
                <w:szCs w:val="20"/>
              </w:rPr>
            </w:pPr>
            <w:r w:rsidRPr="00327690">
              <w:rPr>
                <w:b/>
                <w:bCs/>
                <w:color w:val="FFFFFF"/>
                <w:sz w:val="20"/>
                <w:szCs w:val="20"/>
              </w:rPr>
              <w:t>Weight Category</w:t>
            </w:r>
          </w:p>
        </w:tc>
        <w:tc>
          <w:tcPr>
            <w:tcW w:w="810" w:type="dxa"/>
            <w:tcBorders>
              <w:top w:val="single" w:sz="4" w:space="0" w:color="auto"/>
              <w:left w:val="nil"/>
              <w:bottom w:val="single" w:sz="4" w:space="0" w:color="auto"/>
              <w:right w:val="single" w:sz="4" w:space="0" w:color="auto"/>
            </w:tcBorders>
            <w:shd w:val="clear" w:color="000000" w:fill="1F497D"/>
            <w:textDirection w:val="btLr"/>
            <w:hideMark/>
          </w:tcPr>
          <w:p w14:paraId="19C6B2CD" w14:textId="77777777" w:rsidR="007E0AB5" w:rsidRPr="00327690" w:rsidRDefault="007E0AB5" w:rsidP="007E0AB5">
            <w:pPr>
              <w:spacing w:before="0" w:after="0"/>
              <w:jc w:val="left"/>
              <w:rPr>
                <w:b/>
                <w:bCs/>
                <w:color w:val="FFFFFF"/>
                <w:sz w:val="20"/>
                <w:szCs w:val="20"/>
              </w:rPr>
            </w:pPr>
            <w:r w:rsidRPr="00327690">
              <w:rPr>
                <w:b/>
                <w:bCs/>
                <w:color w:val="FFFFFF"/>
                <w:sz w:val="20"/>
                <w:szCs w:val="20"/>
              </w:rPr>
              <w:t>Sample</w:t>
            </w:r>
          </w:p>
        </w:tc>
        <w:tc>
          <w:tcPr>
            <w:tcW w:w="990" w:type="dxa"/>
            <w:tcBorders>
              <w:top w:val="single" w:sz="4" w:space="0" w:color="auto"/>
              <w:left w:val="nil"/>
              <w:bottom w:val="single" w:sz="4" w:space="0" w:color="auto"/>
              <w:right w:val="single" w:sz="4" w:space="0" w:color="auto"/>
            </w:tcBorders>
            <w:shd w:val="clear" w:color="000000" w:fill="1F497D"/>
            <w:textDirection w:val="btLr"/>
            <w:hideMark/>
          </w:tcPr>
          <w:p w14:paraId="76C62648" w14:textId="77777777" w:rsidR="007E0AB5" w:rsidRPr="00327690" w:rsidRDefault="007E0AB5" w:rsidP="007E0AB5">
            <w:pPr>
              <w:spacing w:before="0" w:after="0"/>
              <w:jc w:val="left"/>
              <w:rPr>
                <w:b/>
                <w:bCs/>
                <w:color w:val="FFFFFF"/>
                <w:sz w:val="20"/>
                <w:szCs w:val="20"/>
              </w:rPr>
            </w:pPr>
            <w:r w:rsidRPr="00327690">
              <w:rPr>
                <w:b/>
                <w:bCs/>
                <w:color w:val="FFFFFF"/>
                <w:sz w:val="20"/>
                <w:szCs w:val="20"/>
              </w:rPr>
              <w:t>Population</w:t>
            </w:r>
          </w:p>
        </w:tc>
        <w:tc>
          <w:tcPr>
            <w:tcW w:w="990" w:type="dxa"/>
            <w:tcBorders>
              <w:top w:val="single" w:sz="4" w:space="0" w:color="auto"/>
              <w:left w:val="nil"/>
              <w:bottom w:val="single" w:sz="4" w:space="0" w:color="auto"/>
              <w:right w:val="single" w:sz="4" w:space="0" w:color="auto"/>
            </w:tcBorders>
            <w:shd w:val="clear" w:color="000000" w:fill="1F497D"/>
            <w:textDirection w:val="btLr"/>
            <w:hideMark/>
          </w:tcPr>
          <w:p w14:paraId="2AB780C2" w14:textId="77777777" w:rsidR="007E0AB5" w:rsidRPr="00327690" w:rsidRDefault="007E0AB5" w:rsidP="007E0AB5">
            <w:pPr>
              <w:spacing w:before="0" w:after="0"/>
              <w:jc w:val="left"/>
              <w:rPr>
                <w:b/>
                <w:bCs/>
                <w:color w:val="FFFFFF"/>
                <w:sz w:val="20"/>
                <w:szCs w:val="20"/>
              </w:rPr>
            </w:pPr>
            <w:r w:rsidRPr="00327690">
              <w:rPr>
                <w:b/>
                <w:bCs/>
                <w:color w:val="FFFFFF"/>
                <w:sz w:val="20"/>
                <w:szCs w:val="20"/>
              </w:rPr>
              <w:t>Crude Prevalence</w:t>
            </w:r>
          </w:p>
        </w:tc>
        <w:tc>
          <w:tcPr>
            <w:tcW w:w="720" w:type="dxa"/>
            <w:tcBorders>
              <w:top w:val="single" w:sz="4" w:space="0" w:color="auto"/>
              <w:left w:val="nil"/>
              <w:bottom w:val="single" w:sz="4" w:space="0" w:color="auto"/>
              <w:right w:val="single" w:sz="4" w:space="0" w:color="auto"/>
            </w:tcBorders>
            <w:shd w:val="clear" w:color="000000" w:fill="1F497D"/>
            <w:textDirection w:val="btLr"/>
            <w:hideMark/>
          </w:tcPr>
          <w:p w14:paraId="5CD35BD4" w14:textId="77777777" w:rsidR="007E0AB5" w:rsidRPr="00327690" w:rsidRDefault="007E0AB5" w:rsidP="007E0AB5">
            <w:pPr>
              <w:spacing w:before="0" w:after="0"/>
              <w:jc w:val="left"/>
              <w:rPr>
                <w:b/>
                <w:bCs/>
                <w:color w:val="FFFFFF"/>
                <w:sz w:val="20"/>
                <w:szCs w:val="20"/>
              </w:rPr>
            </w:pPr>
            <w:r w:rsidRPr="00327690">
              <w:rPr>
                <w:b/>
                <w:bCs/>
                <w:color w:val="FFFFFF"/>
                <w:sz w:val="20"/>
                <w:szCs w:val="20"/>
              </w:rPr>
              <w:t>Crude Prevalence Standard Error</w:t>
            </w:r>
          </w:p>
        </w:tc>
        <w:tc>
          <w:tcPr>
            <w:tcW w:w="720" w:type="dxa"/>
            <w:tcBorders>
              <w:top w:val="single" w:sz="4" w:space="0" w:color="auto"/>
              <w:left w:val="nil"/>
              <w:bottom w:val="single" w:sz="4" w:space="0" w:color="auto"/>
              <w:right w:val="single" w:sz="4" w:space="0" w:color="auto"/>
            </w:tcBorders>
            <w:shd w:val="clear" w:color="000000" w:fill="1F497D"/>
            <w:textDirection w:val="btLr"/>
            <w:hideMark/>
          </w:tcPr>
          <w:p w14:paraId="3376CD8D" w14:textId="77777777" w:rsidR="007E0AB5" w:rsidRPr="00327690" w:rsidRDefault="007E0AB5" w:rsidP="007E0AB5">
            <w:pPr>
              <w:spacing w:before="0" w:after="0"/>
              <w:jc w:val="left"/>
              <w:rPr>
                <w:b/>
                <w:bCs/>
                <w:color w:val="FFFFFF"/>
                <w:sz w:val="20"/>
                <w:szCs w:val="20"/>
              </w:rPr>
            </w:pPr>
            <w:r w:rsidRPr="00327690">
              <w:rPr>
                <w:b/>
                <w:bCs/>
                <w:color w:val="FFFFFF"/>
                <w:sz w:val="20"/>
                <w:szCs w:val="20"/>
              </w:rPr>
              <w:t>Weighted Prevalence</w:t>
            </w:r>
          </w:p>
        </w:tc>
        <w:tc>
          <w:tcPr>
            <w:tcW w:w="900" w:type="dxa"/>
            <w:tcBorders>
              <w:top w:val="single" w:sz="4" w:space="0" w:color="auto"/>
              <w:left w:val="nil"/>
              <w:bottom w:val="single" w:sz="4" w:space="0" w:color="auto"/>
              <w:right w:val="single" w:sz="4" w:space="0" w:color="auto"/>
            </w:tcBorders>
            <w:shd w:val="clear" w:color="000000" w:fill="1F497D"/>
            <w:textDirection w:val="btLr"/>
            <w:hideMark/>
          </w:tcPr>
          <w:p w14:paraId="6FB86586" w14:textId="77777777" w:rsidR="007E0AB5" w:rsidRPr="00327690" w:rsidRDefault="007E0AB5" w:rsidP="007E0AB5">
            <w:pPr>
              <w:spacing w:before="0" w:after="0"/>
              <w:jc w:val="left"/>
              <w:rPr>
                <w:b/>
                <w:bCs/>
                <w:color w:val="FFFFFF"/>
                <w:sz w:val="20"/>
                <w:szCs w:val="20"/>
              </w:rPr>
            </w:pPr>
            <w:r w:rsidRPr="00327690">
              <w:rPr>
                <w:b/>
                <w:bCs/>
                <w:color w:val="FFFFFF"/>
                <w:sz w:val="20"/>
                <w:szCs w:val="20"/>
              </w:rPr>
              <w:t>Weighted Prevalence Standard Error</w:t>
            </w:r>
          </w:p>
        </w:tc>
        <w:tc>
          <w:tcPr>
            <w:tcW w:w="720" w:type="dxa"/>
            <w:tcBorders>
              <w:top w:val="single" w:sz="4" w:space="0" w:color="auto"/>
              <w:left w:val="nil"/>
              <w:bottom w:val="single" w:sz="4" w:space="0" w:color="auto"/>
              <w:right w:val="single" w:sz="4" w:space="0" w:color="auto"/>
            </w:tcBorders>
            <w:shd w:val="clear" w:color="000000" w:fill="1F497D"/>
            <w:textDirection w:val="btLr"/>
            <w:hideMark/>
          </w:tcPr>
          <w:p w14:paraId="101BB494" w14:textId="77777777" w:rsidR="007E0AB5" w:rsidRPr="00327690" w:rsidRDefault="007E0AB5" w:rsidP="007E0AB5">
            <w:pPr>
              <w:spacing w:before="0" w:after="0"/>
              <w:jc w:val="left"/>
              <w:rPr>
                <w:b/>
                <w:bCs/>
                <w:color w:val="FFFFFF"/>
                <w:sz w:val="20"/>
                <w:szCs w:val="20"/>
              </w:rPr>
            </w:pPr>
            <w:r w:rsidRPr="00327690">
              <w:rPr>
                <w:b/>
                <w:bCs/>
                <w:color w:val="FFFFFF"/>
                <w:sz w:val="20"/>
                <w:szCs w:val="20"/>
              </w:rPr>
              <w:t>Age-Adjusted Prevalence</w:t>
            </w:r>
          </w:p>
        </w:tc>
        <w:tc>
          <w:tcPr>
            <w:tcW w:w="630" w:type="dxa"/>
            <w:tcBorders>
              <w:top w:val="single" w:sz="4" w:space="0" w:color="auto"/>
              <w:left w:val="nil"/>
              <w:bottom w:val="single" w:sz="4" w:space="0" w:color="auto"/>
              <w:right w:val="single" w:sz="4" w:space="0" w:color="auto"/>
            </w:tcBorders>
            <w:shd w:val="clear" w:color="000000" w:fill="1F497D"/>
            <w:textDirection w:val="btLr"/>
            <w:hideMark/>
          </w:tcPr>
          <w:p w14:paraId="11EB3EA7" w14:textId="77777777" w:rsidR="007E0AB5" w:rsidRPr="00327690" w:rsidRDefault="007E0AB5" w:rsidP="007E0AB5">
            <w:pPr>
              <w:spacing w:before="0" w:after="0"/>
              <w:jc w:val="left"/>
              <w:rPr>
                <w:b/>
                <w:bCs/>
                <w:color w:val="FFFFFF"/>
                <w:sz w:val="20"/>
                <w:szCs w:val="20"/>
              </w:rPr>
            </w:pPr>
            <w:r w:rsidRPr="00327690">
              <w:rPr>
                <w:b/>
                <w:bCs/>
                <w:color w:val="FFFFFF"/>
                <w:sz w:val="20"/>
                <w:szCs w:val="20"/>
              </w:rPr>
              <w:t>Age-Adjusted Prevalence Standard Error</w:t>
            </w:r>
          </w:p>
        </w:tc>
      </w:tr>
      <w:tr w:rsidR="005F56B2" w:rsidRPr="00327690" w14:paraId="677F49BB" w14:textId="77777777" w:rsidTr="005F56B2">
        <w:trPr>
          <w:trHeight w:val="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0BA4A2E"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tcBorders>
              <w:top w:val="nil"/>
              <w:left w:val="nil"/>
              <w:bottom w:val="single" w:sz="4" w:space="0" w:color="auto"/>
              <w:right w:val="single" w:sz="4" w:space="0" w:color="auto"/>
            </w:tcBorders>
            <w:shd w:val="clear" w:color="auto" w:fill="auto"/>
            <w:vAlign w:val="bottom"/>
            <w:hideMark/>
          </w:tcPr>
          <w:p w14:paraId="55BC73F7" w14:textId="77777777" w:rsidR="007E0AB5" w:rsidRPr="00327690" w:rsidRDefault="007E0AB5" w:rsidP="007E0AB5">
            <w:pPr>
              <w:spacing w:before="0" w:after="0"/>
              <w:jc w:val="left"/>
              <w:rPr>
                <w:color w:val="000000"/>
                <w:sz w:val="20"/>
                <w:szCs w:val="20"/>
              </w:rPr>
            </w:pPr>
            <w:r w:rsidRPr="00327690">
              <w:rPr>
                <w:color w:val="000000"/>
                <w:sz w:val="20"/>
                <w:szCs w:val="20"/>
              </w:rPr>
              <w:t>(1) Underweight (BMI&lt;18.5)</w:t>
            </w:r>
          </w:p>
        </w:tc>
        <w:tc>
          <w:tcPr>
            <w:tcW w:w="810" w:type="dxa"/>
            <w:tcBorders>
              <w:top w:val="nil"/>
              <w:left w:val="nil"/>
              <w:bottom w:val="single" w:sz="4" w:space="0" w:color="auto"/>
              <w:right w:val="single" w:sz="4" w:space="0" w:color="auto"/>
            </w:tcBorders>
            <w:shd w:val="clear" w:color="auto" w:fill="auto"/>
            <w:noWrap/>
            <w:vAlign w:val="bottom"/>
            <w:hideMark/>
          </w:tcPr>
          <w:p w14:paraId="39B9BFD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260197A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26231DB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C378C4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A0CA23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01B7AA1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7E05F2B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453D9B6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728DB664" w14:textId="77777777" w:rsidTr="005F56B2">
        <w:trPr>
          <w:trHeight w:val="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93C752F"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tcBorders>
              <w:top w:val="nil"/>
              <w:left w:val="nil"/>
              <w:bottom w:val="single" w:sz="4" w:space="0" w:color="auto"/>
              <w:right w:val="single" w:sz="4" w:space="0" w:color="auto"/>
            </w:tcBorders>
            <w:shd w:val="clear" w:color="auto" w:fill="auto"/>
            <w:vAlign w:val="bottom"/>
            <w:hideMark/>
          </w:tcPr>
          <w:p w14:paraId="3F685548" w14:textId="77777777" w:rsidR="007E0AB5" w:rsidRPr="00327690" w:rsidRDefault="007E0AB5" w:rsidP="007E0AB5">
            <w:pPr>
              <w:spacing w:before="0" w:after="0"/>
              <w:jc w:val="left"/>
              <w:rPr>
                <w:color w:val="000000"/>
                <w:sz w:val="20"/>
                <w:szCs w:val="20"/>
              </w:rPr>
            </w:pPr>
            <w:r w:rsidRPr="00327690">
              <w:rPr>
                <w:color w:val="000000"/>
                <w:sz w:val="20"/>
                <w:szCs w:val="20"/>
              </w:rPr>
              <w:t>(2) Healthy Weight (18.5&lt;=BMI&lt;25)</w:t>
            </w:r>
          </w:p>
        </w:tc>
        <w:tc>
          <w:tcPr>
            <w:tcW w:w="810" w:type="dxa"/>
            <w:tcBorders>
              <w:top w:val="nil"/>
              <w:left w:val="nil"/>
              <w:bottom w:val="single" w:sz="4" w:space="0" w:color="auto"/>
              <w:right w:val="single" w:sz="4" w:space="0" w:color="auto"/>
            </w:tcBorders>
            <w:shd w:val="clear" w:color="auto" w:fill="auto"/>
            <w:noWrap/>
            <w:vAlign w:val="bottom"/>
            <w:hideMark/>
          </w:tcPr>
          <w:p w14:paraId="209C706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2C907FE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3E867C2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4855E4D2"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238216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5E6679C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C5BCAA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087B057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2F0B14AA" w14:textId="77777777" w:rsidTr="005F56B2">
        <w:trPr>
          <w:trHeight w:val="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19B0673"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tcBorders>
              <w:top w:val="nil"/>
              <w:left w:val="nil"/>
              <w:bottom w:val="single" w:sz="4" w:space="0" w:color="auto"/>
              <w:right w:val="single" w:sz="4" w:space="0" w:color="auto"/>
            </w:tcBorders>
            <w:shd w:val="clear" w:color="auto" w:fill="auto"/>
            <w:vAlign w:val="bottom"/>
            <w:hideMark/>
          </w:tcPr>
          <w:p w14:paraId="735347CF" w14:textId="77777777" w:rsidR="007E0AB5" w:rsidRPr="00327690" w:rsidRDefault="007E0AB5" w:rsidP="007E0AB5">
            <w:pPr>
              <w:spacing w:before="0" w:after="0"/>
              <w:jc w:val="left"/>
              <w:rPr>
                <w:color w:val="000000"/>
                <w:sz w:val="20"/>
                <w:szCs w:val="20"/>
              </w:rPr>
            </w:pPr>
            <w:r w:rsidRPr="00327690">
              <w:rPr>
                <w:color w:val="000000"/>
                <w:sz w:val="20"/>
                <w:szCs w:val="20"/>
              </w:rPr>
              <w:t>(3) Overweight (25&lt;=BMI&lt;30)</w:t>
            </w:r>
          </w:p>
        </w:tc>
        <w:tc>
          <w:tcPr>
            <w:tcW w:w="810" w:type="dxa"/>
            <w:tcBorders>
              <w:top w:val="nil"/>
              <w:left w:val="nil"/>
              <w:bottom w:val="single" w:sz="4" w:space="0" w:color="auto"/>
              <w:right w:val="single" w:sz="4" w:space="0" w:color="auto"/>
            </w:tcBorders>
            <w:shd w:val="clear" w:color="auto" w:fill="auto"/>
            <w:noWrap/>
            <w:vAlign w:val="bottom"/>
            <w:hideMark/>
          </w:tcPr>
          <w:p w14:paraId="5CF6CED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036973F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7F9248C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9FF052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774D98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18C999F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9233EC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282BAFF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52DC93AD" w14:textId="77777777" w:rsidTr="005F56B2">
        <w:trPr>
          <w:trHeight w:val="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724877C"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tcBorders>
              <w:top w:val="nil"/>
              <w:left w:val="nil"/>
              <w:bottom w:val="single" w:sz="4" w:space="0" w:color="auto"/>
              <w:right w:val="single" w:sz="4" w:space="0" w:color="auto"/>
            </w:tcBorders>
            <w:shd w:val="clear" w:color="auto" w:fill="auto"/>
            <w:vAlign w:val="bottom"/>
            <w:hideMark/>
          </w:tcPr>
          <w:p w14:paraId="2F6E960F" w14:textId="77777777" w:rsidR="007E0AB5" w:rsidRPr="00327690" w:rsidRDefault="007E0AB5" w:rsidP="007E0AB5">
            <w:pPr>
              <w:spacing w:before="0" w:after="0"/>
              <w:jc w:val="left"/>
              <w:rPr>
                <w:color w:val="000000"/>
                <w:sz w:val="20"/>
                <w:szCs w:val="20"/>
              </w:rPr>
            </w:pPr>
            <w:r w:rsidRPr="00327690">
              <w:rPr>
                <w:color w:val="000000"/>
                <w:sz w:val="20"/>
                <w:szCs w:val="20"/>
              </w:rPr>
              <w:t>(4) Obesity (Classes 1, 2, and 3) (BMI 30+)</w:t>
            </w:r>
          </w:p>
        </w:tc>
        <w:tc>
          <w:tcPr>
            <w:tcW w:w="810" w:type="dxa"/>
            <w:tcBorders>
              <w:top w:val="nil"/>
              <w:left w:val="nil"/>
              <w:bottom w:val="single" w:sz="4" w:space="0" w:color="auto"/>
              <w:right w:val="single" w:sz="4" w:space="0" w:color="auto"/>
            </w:tcBorders>
            <w:shd w:val="clear" w:color="auto" w:fill="auto"/>
            <w:noWrap/>
            <w:vAlign w:val="bottom"/>
            <w:hideMark/>
          </w:tcPr>
          <w:p w14:paraId="407F9A8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7A575DF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04BDC14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7EAC78C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9A1C4F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0E0E99A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128F4D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7B464BF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5225A24E" w14:textId="77777777" w:rsidTr="005F56B2">
        <w:trPr>
          <w:trHeight w:val="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31A2AFD"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tcBorders>
              <w:top w:val="nil"/>
              <w:left w:val="nil"/>
              <w:bottom w:val="single" w:sz="4" w:space="0" w:color="auto"/>
              <w:right w:val="single" w:sz="4" w:space="0" w:color="auto"/>
            </w:tcBorders>
            <w:shd w:val="clear" w:color="auto" w:fill="auto"/>
            <w:vAlign w:val="bottom"/>
            <w:hideMark/>
          </w:tcPr>
          <w:p w14:paraId="4DF00F44" w14:textId="77777777" w:rsidR="007E0AB5" w:rsidRPr="00327690" w:rsidRDefault="007E0AB5" w:rsidP="007E0AB5">
            <w:pPr>
              <w:spacing w:before="0" w:after="0"/>
              <w:jc w:val="left"/>
              <w:rPr>
                <w:color w:val="000000"/>
                <w:sz w:val="20"/>
                <w:szCs w:val="20"/>
              </w:rPr>
            </w:pPr>
            <w:r w:rsidRPr="00327690">
              <w:rPr>
                <w:color w:val="000000"/>
                <w:sz w:val="20"/>
                <w:szCs w:val="20"/>
              </w:rPr>
              <w:t>(4a) Obesity (Class 1) (30&lt;=BMI&lt;35)</w:t>
            </w:r>
          </w:p>
        </w:tc>
        <w:tc>
          <w:tcPr>
            <w:tcW w:w="810" w:type="dxa"/>
            <w:tcBorders>
              <w:top w:val="nil"/>
              <w:left w:val="nil"/>
              <w:bottom w:val="single" w:sz="4" w:space="0" w:color="auto"/>
              <w:right w:val="single" w:sz="4" w:space="0" w:color="auto"/>
            </w:tcBorders>
            <w:shd w:val="clear" w:color="auto" w:fill="auto"/>
            <w:noWrap/>
            <w:vAlign w:val="bottom"/>
            <w:hideMark/>
          </w:tcPr>
          <w:p w14:paraId="0D86782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7ABC187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1D03F5E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BFCB8C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94A077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580DDB5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6A37FE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696E93B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2BBE6491" w14:textId="77777777" w:rsidTr="005F56B2">
        <w:trPr>
          <w:trHeight w:val="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8D0677A"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tcBorders>
              <w:top w:val="nil"/>
              <w:left w:val="nil"/>
              <w:bottom w:val="single" w:sz="4" w:space="0" w:color="auto"/>
              <w:right w:val="single" w:sz="4" w:space="0" w:color="auto"/>
            </w:tcBorders>
            <w:shd w:val="clear" w:color="auto" w:fill="auto"/>
            <w:vAlign w:val="bottom"/>
            <w:hideMark/>
          </w:tcPr>
          <w:p w14:paraId="3E1E5E54" w14:textId="77777777" w:rsidR="007E0AB5" w:rsidRPr="00327690" w:rsidRDefault="007E0AB5" w:rsidP="007E0AB5">
            <w:pPr>
              <w:spacing w:before="0" w:after="0"/>
              <w:jc w:val="left"/>
              <w:rPr>
                <w:color w:val="000000"/>
                <w:sz w:val="20"/>
                <w:szCs w:val="20"/>
              </w:rPr>
            </w:pPr>
            <w:r w:rsidRPr="00327690">
              <w:rPr>
                <w:color w:val="000000"/>
                <w:sz w:val="20"/>
                <w:szCs w:val="20"/>
              </w:rPr>
              <w:t>(4b) Obesity (Class 2) (35&lt;=BMI&lt;40)</w:t>
            </w:r>
          </w:p>
        </w:tc>
        <w:tc>
          <w:tcPr>
            <w:tcW w:w="810" w:type="dxa"/>
            <w:tcBorders>
              <w:top w:val="nil"/>
              <w:left w:val="nil"/>
              <w:bottom w:val="single" w:sz="4" w:space="0" w:color="auto"/>
              <w:right w:val="single" w:sz="4" w:space="0" w:color="auto"/>
            </w:tcBorders>
            <w:shd w:val="clear" w:color="auto" w:fill="auto"/>
            <w:noWrap/>
            <w:vAlign w:val="bottom"/>
            <w:hideMark/>
          </w:tcPr>
          <w:p w14:paraId="2E15A06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0EB7216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228936A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5033E8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883676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142400B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443C3BD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55D01B9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6B0FB3DE" w14:textId="77777777" w:rsidTr="005F56B2">
        <w:trPr>
          <w:trHeight w:val="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224CED1"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w:t>
            </w:r>
          </w:p>
        </w:tc>
        <w:tc>
          <w:tcPr>
            <w:tcW w:w="2377" w:type="dxa"/>
            <w:tcBorders>
              <w:top w:val="nil"/>
              <w:left w:val="nil"/>
              <w:bottom w:val="single" w:sz="4" w:space="0" w:color="auto"/>
              <w:right w:val="single" w:sz="4" w:space="0" w:color="auto"/>
            </w:tcBorders>
            <w:shd w:val="clear" w:color="auto" w:fill="auto"/>
            <w:vAlign w:val="bottom"/>
            <w:hideMark/>
          </w:tcPr>
          <w:p w14:paraId="191EEDFD" w14:textId="77777777" w:rsidR="007E0AB5" w:rsidRPr="00327690" w:rsidRDefault="007E0AB5" w:rsidP="007E0AB5">
            <w:pPr>
              <w:spacing w:before="0" w:after="0"/>
              <w:jc w:val="left"/>
              <w:rPr>
                <w:color w:val="000000"/>
                <w:sz w:val="20"/>
                <w:szCs w:val="20"/>
              </w:rPr>
            </w:pPr>
            <w:r w:rsidRPr="00327690">
              <w:rPr>
                <w:color w:val="000000"/>
                <w:sz w:val="20"/>
                <w:szCs w:val="20"/>
              </w:rPr>
              <w:t>(4c) Obesity (Class 3) - Severe Obesity (BMI 40+)</w:t>
            </w:r>
          </w:p>
        </w:tc>
        <w:tc>
          <w:tcPr>
            <w:tcW w:w="810" w:type="dxa"/>
            <w:tcBorders>
              <w:top w:val="nil"/>
              <w:left w:val="nil"/>
              <w:bottom w:val="single" w:sz="4" w:space="0" w:color="auto"/>
              <w:right w:val="single" w:sz="4" w:space="0" w:color="auto"/>
            </w:tcBorders>
            <w:shd w:val="clear" w:color="auto" w:fill="auto"/>
            <w:noWrap/>
            <w:vAlign w:val="bottom"/>
            <w:hideMark/>
          </w:tcPr>
          <w:p w14:paraId="529CB00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601970A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4B02AEE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40FC824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21F882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7EB74B9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58DC7AC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1D5F461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2F9D8B0A" w14:textId="77777777" w:rsidTr="005F56B2">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474469B"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2</w:t>
            </w:r>
          </w:p>
        </w:tc>
        <w:tc>
          <w:tcPr>
            <w:tcW w:w="2377" w:type="dxa"/>
            <w:tcBorders>
              <w:top w:val="nil"/>
              <w:left w:val="nil"/>
              <w:bottom w:val="single" w:sz="4" w:space="0" w:color="auto"/>
              <w:right w:val="single" w:sz="4" w:space="0" w:color="auto"/>
            </w:tcBorders>
            <w:shd w:val="clear" w:color="auto" w:fill="auto"/>
            <w:vAlign w:val="bottom"/>
            <w:hideMark/>
          </w:tcPr>
          <w:p w14:paraId="0BC58500" w14:textId="77777777" w:rsidR="007E0AB5" w:rsidRPr="00327690" w:rsidRDefault="007E0AB5" w:rsidP="007E0AB5">
            <w:pPr>
              <w:spacing w:before="0" w:after="0"/>
              <w:jc w:val="left"/>
              <w:rPr>
                <w:color w:val="000000"/>
                <w:sz w:val="20"/>
                <w:szCs w:val="20"/>
              </w:rPr>
            </w:pPr>
            <w:r w:rsidRPr="00327690">
              <w:rPr>
                <w:color w:val="000000"/>
                <w:sz w:val="20"/>
                <w:szCs w:val="20"/>
              </w:rPr>
              <w:t>Totals:</w:t>
            </w:r>
          </w:p>
        </w:tc>
        <w:tc>
          <w:tcPr>
            <w:tcW w:w="810" w:type="dxa"/>
            <w:tcBorders>
              <w:top w:val="nil"/>
              <w:left w:val="nil"/>
              <w:bottom w:val="single" w:sz="4" w:space="0" w:color="auto"/>
              <w:right w:val="single" w:sz="4" w:space="0" w:color="auto"/>
            </w:tcBorders>
            <w:shd w:val="clear" w:color="auto" w:fill="auto"/>
            <w:noWrap/>
            <w:vAlign w:val="bottom"/>
            <w:hideMark/>
          </w:tcPr>
          <w:p w14:paraId="338BF89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1BCB828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695C5E0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790D1B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9CB48A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76AE23D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1A13F9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7211CAC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568250FA" w14:textId="77777777" w:rsidTr="005F56B2">
        <w:trPr>
          <w:trHeight w:val="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9EBC896"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3</w:t>
            </w:r>
          </w:p>
        </w:tc>
        <w:tc>
          <w:tcPr>
            <w:tcW w:w="2377" w:type="dxa"/>
            <w:tcBorders>
              <w:top w:val="nil"/>
              <w:left w:val="nil"/>
              <w:bottom w:val="single" w:sz="4" w:space="0" w:color="auto"/>
              <w:right w:val="single" w:sz="4" w:space="0" w:color="auto"/>
            </w:tcBorders>
            <w:shd w:val="clear" w:color="auto" w:fill="auto"/>
            <w:vAlign w:val="bottom"/>
            <w:hideMark/>
          </w:tcPr>
          <w:p w14:paraId="757B070B" w14:textId="77777777" w:rsidR="007E0AB5" w:rsidRPr="00327690" w:rsidRDefault="007E0AB5" w:rsidP="007E0AB5">
            <w:pPr>
              <w:spacing w:before="0" w:after="0"/>
              <w:jc w:val="left"/>
              <w:rPr>
                <w:color w:val="000000"/>
                <w:sz w:val="20"/>
                <w:szCs w:val="20"/>
              </w:rPr>
            </w:pPr>
            <w:r w:rsidRPr="00327690">
              <w:rPr>
                <w:color w:val="000000"/>
                <w:sz w:val="20"/>
                <w:szCs w:val="20"/>
              </w:rPr>
              <w:t>Version: CODI-APQ GEO3 2015-2019</w:t>
            </w:r>
          </w:p>
        </w:tc>
        <w:tc>
          <w:tcPr>
            <w:tcW w:w="810" w:type="dxa"/>
            <w:tcBorders>
              <w:top w:val="nil"/>
              <w:left w:val="nil"/>
              <w:bottom w:val="single" w:sz="4" w:space="0" w:color="auto"/>
              <w:right w:val="single" w:sz="4" w:space="0" w:color="auto"/>
            </w:tcBorders>
            <w:shd w:val="clear" w:color="auto" w:fill="auto"/>
            <w:noWrap/>
            <w:vAlign w:val="bottom"/>
            <w:hideMark/>
          </w:tcPr>
          <w:p w14:paraId="0BCA281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656F930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04693E2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54813AC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7CB7AB8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2D3BEA0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E8CF65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30D42AF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3ACCD2A4" w14:textId="77777777" w:rsidTr="005F56B2">
        <w:trPr>
          <w:trHeight w:val="9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0696694"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4</w:t>
            </w:r>
          </w:p>
        </w:tc>
        <w:tc>
          <w:tcPr>
            <w:tcW w:w="2377" w:type="dxa"/>
            <w:tcBorders>
              <w:top w:val="nil"/>
              <w:left w:val="nil"/>
              <w:bottom w:val="single" w:sz="4" w:space="0" w:color="auto"/>
              <w:right w:val="single" w:sz="4" w:space="0" w:color="auto"/>
            </w:tcBorders>
            <w:shd w:val="clear" w:color="auto" w:fill="auto"/>
            <w:vAlign w:val="bottom"/>
            <w:hideMark/>
          </w:tcPr>
          <w:p w14:paraId="46911AD9" w14:textId="77777777" w:rsidR="007E0AB5" w:rsidRPr="00327690" w:rsidRDefault="007E0AB5" w:rsidP="007E0AB5">
            <w:pPr>
              <w:spacing w:before="0" w:after="0"/>
              <w:jc w:val="left"/>
              <w:rPr>
                <w:color w:val="000000"/>
                <w:sz w:val="20"/>
                <w:szCs w:val="20"/>
              </w:rPr>
            </w:pPr>
            <w:r w:rsidRPr="00327690">
              <w:rPr>
                <w:color w:val="000000"/>
                <w:sz w:val="20"/>
                <w:szCs w:val="20"/>
              </w:rPr>
              <w:t>Query Parameters: AGE RACE SEX GEOGRAPHY YEAR</w:t>
            </w:r>
          </w:p>
        </w:tc>
        <w:tc>
          <w:tcPr>
            <w:tcW w:w="810" w:type="dxa"/>
            <w:tcBorders>
              <w:top w:val="nil"/>
              <w:left w:val="nil"/>
              <w:bottom w:val="single" w:sz="4" w:space="0" w:color="auto"/>
              <w:right w:val="single" w:sz="4" w:space="0" w:color="auto"/>
            </w:tcBorders>
            <w:shd w:val="clear" w:color="auto" w:fill="auto"/>
            <w:noWrap/>
            <w:vAlign w:val="bottom"/>
            <w:hideMark/>
          </w:tcPr>
          <w:p w14:paraId="47BFE3E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2797E6E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0982ADD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7553331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3DB14F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56BF9F3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04B10B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2ACDF8C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2AA80CB6" w14:textId="77777777" w:rsidTr="005F56B2">
        <w:trPr>
          <w:trHeight w:val="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EB99ED7"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5</w:t>
            </w:r>
          </w:p>
        </w:tc>
        <w:tc>
          <w:tcPr>
            <w:tcW w:w="2377" w:type="dxa"/>
            <w:tcBorders>
              <w:top w:val="nil"/>
              <w:left w:val="nil"/>
              <w:bottom w:val="single" w:sz="4" w:space="0" w:color="auto"/>
              <w:right w:val="single" w:sz="4" w:space="0" w:color="auto"/>
            </w:tcBorders>
            <w:shd w:val="clear" w:color="auto" w:fill="auto"/>
            <w:vAlign w:val="bottom"/>
            <w:hideMark/>
          </w:tcPr>
          <w:p w14:paraId="120F7FF7" w14:textId="77777777" w:rsidR="007E0AB5" w:rsidRPr="00327690" w:rsidRDefault="007E0AB5" w:rsidP="007E0AB5">
            <w:pPr>
              <w:spacing w:before="0" w:after="0"/>
              <w:jc w:val="left"/>
              <w:rPr>
                <w:color w:val="000000"/>
                <w:sz w:val="20"/>
                <w:szCs w:val="20"/>
              </w:rPr>
            </w:pPr>
            <w:r w:rsidRPr="00327690">
              <w:rPr>
                <w:color w:val="000000"/>
                <w:sz w:val="20"/>
                <w:szCs w:val="20"/>
              </w:rPr>
              <w:t>AGE: (25 - 29, 30 - 34, 35 - 44)</w:t>
            </w:r>
          </w:p>
        </w:tc>
        <w:tc>
          <w:tcPr>
            <w:tcW w:w="810" w:type="dxa"/>
            <w:tcBorders>
              <w:top w:val="nil"/>
              <w:left w:val="nil"/>
              <w:bottom w:val="single" w:sz="4" w:space="0" w:color="auto"/>
              <w:right w:val="single" w:sz="4" w:space="0" w:color="auto"/>
            </w:tcBorders>
            <w:shd w:val="clear" w:color="auto" w:fill="auto"/>
            <w:noWrap/>
            <w:vAlign w:val="bottom"/>
            <w:hideMark/>
          </w:tcPr>
          <w:p w14:paraId="77ACE2B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3E83A62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5B8B290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4B19DC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CFDAF0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1B30AF6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5C5F90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06EF6FF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6DAFA66E" w14:textId="77777777" w:rsidTr="005F56B2">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BFC66C1"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6</w:t>
            </w:r>
          </w:p>
        </w:tc>
        <w:tc>
          <w:tcPr>
            <w:tcW w:w="2377" w:type="dxa"/>
            <w:tcBorders>
              <w:top w:val="nil"/>
              <w:left w:val="nil"/>
              <w:bottom w:val="single" w:sz="4" w:space="0" w:color="auto"/>
              <w:right w:val="single" w:sz="4" w:space="0" w:color="auto"/>
            </w:tcBorders>
            <w:shd w:val="clear" w:color="auto" w:fill="auto"/>
            <w:vAlign w:val="bottom"/>
            <w:hideMark/>
          </w:tcPr>
          <w:p w14:paraId="6CFEBC46" w14:textId="77777777" w:rsidR="007E0AB5" w:rsidRPr="00327690" w:rsidRDefault="007E0AB5" w:rsidP="007E0AB5">
            <w:pPr>
              <w:spacing w:before="0" w:after="0"/>
              <w:jc w:val="left"/>
              <w:rPr>
                <w:color w:val="000000"/>
                <w:sz w:val="20"/>
                <w:szCs w:val="20"/>
              </w:rPr>
            </w:pPr>
            <w:r w:rsidRPr="00327690">
              <w:rPr>
                <w:color w:val="000000"/>
                <w:sz w:val="20"/>
                <w:szCs w:val="20"/>
              </w:rPr>
              <w:t>SEX: (Female)</w:t>
            </w:r>
          </w:p>
        </w:tc>
        <w:tc>
          <w:tcPr>
            <w:tcW w:w="810" w:type="dxa"/>
            <w:tcBorders>
              <w:top w:val="nil"/>
              <w:left w:val="nil"/>
              <w:bottom w:val="single" w:sz="4" w:space="0" w:color="auto"/>
              <w:right w:val="single" w:sz="4" w:space="0" w:color="auto"/>
            </w:tcBorders>
            <w:shd w:val="clear" w:color="auto" w:fill="auto"/>
            <w:noWrap/>
            <w:vAlign w:val="bottom"/>
            <w:hideMark/>
          </w:tcPr>
          <w:p w14:paraId="0389B22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5485662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1CACBF0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A29801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52367D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0A547902"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5B2EE8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1C75C91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4C46716B" w14:textId="77777777" w:rsidTr="005F56B2">
        <w:trPr>
          <w:trHeight w:val="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0690C393"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7</w:t>
            </w:r>
          </w:p>
        </w:tc>
        <w:tc>
          <w:tcPr>
            <w:tcW w:w="2377" w:type="dxa"/>
            <w:tcBorders>
              <w:top w:val="nil"/>
              <w:left w:val="nil"/>
              <w:bottom w:val="single" w:sz="4" w:space="0" w:color="auto"/>
              <w:right w:val="single" w:sz="4" w:space="0" w:color="auto"/>
            </w:tcBorders>
            <w:shd w:val="clear" w:color="auto" w:fill="auto"/>
            <w:vAlign w:val="bottom"/>
            <w:hideMark/>
          </w:tcPr>
          <w:p w14:paraId="7AAB8A62" w14:textId="77777777" w:rsidR="007E0AB5" w:rsidRPr="00327690" w:rsidRDefault="007E0AB5" w:rsidP="007E0AB5">
            <w:pPr>
              <w:spacing w:before="0" w:after="0"/>
              <w:jc w:val="left"/>
              <w:rPr>
                <w:color w:val="000000"/>
                <w:sz w:val="20"/>
                <w:szCs w:val="20"/>
              </w:rPr>
            </w:pPr>
            <w:r w:rsidRPr="00327690">
              <w:rPr>
                <w:color w:val="000000"/>
                <w:sz w:val="20"/>
                <w:szCs w:val="20"/>
              </w:rPr>
              <w:t>Pregnancy: included in analysis</w:t>
            </w:r>
          </w:p>
        </w:tc>
        <w:tc>
          <w:tcPr>
            <w:tcW w:w="810" w:type="dxa"/>
            <w:tcBorders>
              <w:top w:val="nil"/>
              <w:left w:val="nil"/>
              <w:bottom w:val="single" w:sz="4" w:space="0" w:color="auto"/>
              <w:right w:val="single" w:sz="4" w:space="0" w:color="auto"/>
            </w:tcBorders>
            <w:shd w:val="clear" w:color="auto" w:fill="auto"/>
            <w:noWrap/>
            <w:vAlign w:val="bottom"/>
            <w:hideMark/>
          </w:tcPr>
          <w:p w14:paraId="21E8C35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799AD69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4428487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5870A16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73ED7BC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78B38A4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ACD2DD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4C64A62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26CA030B" w14:textId="77777777" w:rsidTr="005F56B2">
        <w:trPr>
          <w:trHeight w:val="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579F481"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8</w:t>
            </w:r>
          </w:p>
        </w:tc>
        <w:tc>
          <w:tcPr>
            <w:tcW w:w="2377" w:type="dxa"/>
            <w:tcBorders>
              <w:top w:val="nil"/>
              <w:left w:val="nil"/>
              <w:bottom w:val="single" w:sz="4" w:space="0" w:color="auto"/>
              <w:right w:val="single" w:sz="4" w:space="0" w:color="auto"/>
            </w:tcBorders>
            <w:shd w:val="clear" w:color="auto" w:fill="auto"/>
            <w:vAlign w:val="bottom"/>
            <w:hideMark/>
          </w:tcPr>
          <w:p w14:paraId="72A5E282" w14:textId="77777777" w:rsidR="007E0AB5" w:rsidRPr="00327690" w:rsidRDefault="007E0AB5" w:rsidP="007E0AB5">
            <w:pPr>
              <w:spacing w:before="0" w:after="0"/>
              <w:jc w:val="left"/>
              <w:rPr>
                <w:color w:val="000000"/>
                <w:sz w:val="20"/>
                <w:szCs w:val="20"/>
              </w:rPr>
            </w:pPr>
            <w:r w:rsidRPr="00327690">
              <w:rPr>
                <w:color w:val="000000"/>
                <w:sz w:val="20"/>
                <w:szCs w:val="20"/>
              </w:rPr>
              <w:t>RACE: (White, Black, Asian, Other)</w:t>
            </w:r>
          </w:p>
        </w:tc>
        <w:tc>
          <w:tcPr>
            <w:tcW w:w="810" w:type="dxa"/>
            <w:tcBorders>
              <w:top w:val="nil"/>
              <w:left w:val="nil"/>
              <w:bottom w:val="single" w:sz="4" w:space="0" w:color="auto"/>
              <w:right w:val="single" w:sz="4" w:space="0" w:color="auto"/>
            </w:tcBorders>
            <w:shd w:val="clear" w:color="auto" w:fill="auto"/>
            <w:noWrap/>
            <w:vAlign w:val="bottom"/>
            <w:hideMark/>
          </w:tcPr>
          <w:p w14:paraId="60EF99C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62EB273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724BF3C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6D3AC6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189AB2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7978F3A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02835B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11A29F6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3CD08BCF" w14:textId="77777777" w:rsidTr="005F56B2">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EE3818F"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9</w:t>
            </w:r>
          </w:p>
        </w:tc>
        <w:tc>
          <w:tcPr>
            <w:tcW w:w="2377" w:type="dxa"/>
            <w:tcBorders>
              <w:top w:val="nil"/>
              <w:left w:val="nil"/>
              <w:bottom w:val="single" w:sz="4" w:space="0" w:color="auto"/>
              <w:right w:val="single" w:sz="4" w:space="0" w:color="auto"/>
            </w:tcBorders>
            <w:shd w:val="clear" w:color="auto" w:fill="auto"/>
            <w:vAlign w:val="bottom"/>
            <w:hideMark/>
          </w:tcPr>
          <w:p w14:paraId="68EE0624" w14:textId="77777777" w:rsidR="007E0AB5" w:rsidRPr="00327690" w:rsidRDefault="007E0AB5" w:rsidP="007E0AB5">
            <w:pPr>
              <w:spacing w:before="0" w:after="0"/>
              <w:jc w:val="left"/>
              <w:rPr>
                <w:color w:val="000000"/>
                <w:sz w:val="20"/>
                <w:szCs w:val="20"/>
              </w:rPr>
            </w:pPr>
            <w:r w:rsidRPr="00327690">
              <w:rPr>
                <w:color w:val="000000"/>
                <w:sz w:val="20"/>
                <w:szCs w:val="20"/>
              </w:rPr>
              <w:t>RACE Suppressed: (Error)</w:t>
            </w:r>
          </w:p>
        </w:tc>
        <w:tc>
          <w:tcPr>
            <w:tcW w:w="810" w:type="dxa"/>
            <w:tcBorders>
              <w:top w:val="nil"/>
              <w:left w:val="nil"/>
              <w:bottom w:val="single" w:sz="4" w:space="0" w:color="auto"/>
              <w:right w:val="single" w:sz="4" w:space="0" w:color="auto"/>
            </w:tcBorders>
            <w:shd w:val="clear" w:color="auto" w:fill="auto"/>
            <w:noWrap/>
            <w:vAlign w:val="bottom"/>
            <w:hideMark/>
          </w:tcPr>
          <w:p w14:paraId="0E6E7FF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402F6432"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7523A09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72D587B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4C3776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59C9809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257F61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23883E7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58B1653E" w14:textId="77777777" w:rsidTr="005F56B2">
        <w:trPr>
          <w:trHeight w:val="9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790495C"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0</w:t>
            </w:r>
          </w:p>
        </w:tc>
        <w:tc>
          <w:tcPr>
            <w:tcW w:w="2377" w:type="dxa"/>
            <w:tcBorders>
              <w:top w:val="nil"/>
              <w:left w:val="nil"/>
              <w:bottom w:val="single" w:sz="4" w:space="0" w:color="auto"/>
              <w:right w:val="single" w:sz="4" w:space="0" w:color="auto"/>
            </w:tcBorders>
            <w:shd w:val="clear" w:color="auto" w:fill="auto"/>
            <w:vAlign w:val="bottom"/>
            <w:hideMark/>
          </w:tcPr>
          <w:p w14:paraId="655B1AFF" w14:textId="77777777" w:rsidR="007E0AB5" w:rsidRPr="00327690" w:rsidRDefault="007E0AB5" w:rsidP="007E0AB5">
            <w:pPr>
              <w:spacing w:before="0" w:after="0"/>
              <w:jc w:val="left"/>
              <w:rPr>
                <w:color w:val="000000"/>
                <w:sz w:val="20"/>
                <w:szCs w:val="20"/>
              </w:rPr>
            </w:pPr>
            <w:r w:rsidRPr="00327690">
              <w:rPr>
                <w:color w:val="000000"/>
                <w:sz w:val="20"/>
                <w:szCs w:val="20"/>
              </w:rPr>
              <w:t>Imputed race: People with unknown race were excluded.</w:t>
            </w:r>
          </w:p>
        </w:tc>
        <w:tc>
          <w:tcPr>
            <w:tcW w:w="810" w:type="dxa"/>
            <w:tcBorders>
              <w:top w:val="nil"/>
              <w:left w:val="nil"/>
              <w:bottom w:val="single" w:sz="4" w:space="0" w:color="auto"/>
              <w:right w:val="single" w:sz="4" w:space="0" w:color="auto"/>
            </w:tcBorders>
            <w:shd w:val="clear" w:color="auto" w:fill="auto"/>
            <w:noWrap/>
            <w:vAlign w:val="bottom"/>
            <w:hideMark/>
          </w:tcPr>
          <w:p w14:paraId="73279AE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516E69D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13DEE90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99E3A1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76272C9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57E68B7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4280988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5A67BC5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49EF3708" w14:textId="77777777" w:rsidTr="005F56B2">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885DD3B"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1</w:t>
            </w:r>
          </w:p>
        </w:tc>
        <w:tc>
          <w:tcPr>
            <w:tcW w:w="2377" w:type="dxa"/>
            <w:tcBorders>
              <w:top w:val="nil"/>
              <w:left w:val="nil"/>
              <w:bottom w:val="single" w:sz="4" w:space="0" w:color="auto"/>
              <w:right w:val="single" w:sz="4" w:space="0" w:color="auto"/>
            </w:tcBorders>
            <w:shd w:val="clear" w:color="auto" w:fill="auto"/>
            <w:vAlign w:val="bottom"/>
            <w:hideMark/>
          </w:tcPr>
          <w:p w14:paraId="3284F4E1" w14:textId="6E0A3CCB" w:rsidR="007E0AB5" w:rsidRPr="00327690" w:rsidRDefault="007E0AB5" w:rsidP="007E0AB5">
            <w:pPr>
              <w:spacing w:before="0" w:after="0"/>
              <w:jc w:val="left"/>
              <w:rPr>
                <w:color w:val="000000"/>
                <w:sz w:val="20"/>
                <w:szCs w:val="20"/>
              </w:rPr>
            </w:pPr>
            <w:r w:rsidRPr="00327690">
              <w:rPr>
                <w:color w:val="000000"/>
                <w:sz w:val="20"/>
                <w:szCs w:val="20"/>
              </w:rPr>
              <w:t>Geography: (99999)</w:t>
            </w:r>
          </w:p>
        </w:tc>
        <w:tc>
          <w:tcPr>
            <w:tcW w:w="810" w:type="dxa"/>
            <w:tcBorders>
              <w:top w:val="nil"/>
              <w:left w:val="nil"/>
              <w:bottom w:val="single" w:sz="4" w:space="0" w:color="auto"/>
              <w:right w:val="single" w:sz="4" w:space="0" w:color="auto"/>
            </w:tcBorders>
            <w:shd w:val="clear" w:color="auto" w:fill="auto"/>
            <w:noWrap/>
            <w:vAlign w:val="bottom"/>
            <w:hideMark/>
          </w:tcPr>
          <w:p w14:paraId="31B32A6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416EF3B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5888405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7E1A394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4F143E8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56B04E1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44B16C6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65996CC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0D0A070A" w14:textId="77777777" w:rsidTr="005F56B2">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791F09D7"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2</w:t>
            </w:r>
          </w:p>
        </w:tc>
        <w:tc>
          <w:tcPr>
            <w:tcW w:w="2377" w:type="dxa"/>
            <w:tcBorders>
              <w:top w:val="nil"/>
              <w:left w:val="nil"/>
              <w:bottom w:val="single" w:sz="4" w:space="0" w:color="auto"/>
              <w:right w:val="single" w:sz="4" w:space="0" w:color="auto"/>
            </w:tcBorders>
            <w:shd w:val="clear" w:color="auto" w:fill="auto"/>
            <w:vAlign w:val="bottom"/>
            <w:hideMark/>
          </w:tcPr>
          <w:p w14:paraId="36C97870" w14:textId="77777777" w:rsidR="007E0AB5" w:rsidRPr="00327690" w:rsidRDefault="007E0AB5" w:rsidP="007E0AB5">
            <w:pPr>
              <w:spacing w:before="0" w:after="0"/>
              <w:jc w:val="left"/>
              <w:rPr>
                <w:color w:val="000000"/>
                <w:sz w:val="20"/>
                <w:szCs w:val="20"/>
              </w:rPr>
            </w:pPr>
            <w:r w:rsidRPr="00327690">
              <w:rPr>
                <w:color w:val="000000"/>
                <w:sz w:val="20"/>
                <w:szCs w:val="20"/>
              </w:rPr>
              <w:t>Year: 2017</w:t>
            </w:r>
          </w:p>
        </w:tc>
        <w:tc>
          <w:tcPr>
            <w:tcW w:w="810" w:type="dxa"/>
            <w:tcBorders>
              <w:top w:val="nil"/>
              <w:left w:val="nil"/>
              <w:bottom w:val="single" w:sz="4" w:space="0" w:color="auto"/>
              <w:right w:val="single" w:sz="4" w:space="0" w:color="auto"/>
            </w:tcBorders>
            <w:shd w:val="clear" w:color="auto" w:fill="auto"/>
            <w:noWrap/>
            <w:vAlign w:val="bottom"/>
            <w:hideMark/>
          </w:tcPr>
          <w:p w14:paraId="6A1E39E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24A11FC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544BDCB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7D60569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73E7ACF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19E330D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BD44E2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5AC685D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3BD374FE" w14:textId="77777777" w:rsidTr="005F56B2">
        <w:trPr>
          <w:trHeight w:val="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4BCD45C" w14:textId="77777777" w:rsidR="007E0AB5" w:rsidRPr="00327690" w:rsidRDefault="007E0AB5" w:rsidP="007E0AB5">
            <w:pPr>
              <w:spacing w:before="0" w:after="0"/>
              <w:jc w:val="right"/>
              <w:rPr>
                <w:b/>
                <w:bCs/>
                <w:color w:val="000000"/>
                <w:sz w:val="20"/>
                <w:szCs w:val="20"/>
              </w:rPr>
            </w:pPr>
            <w:r w:rsidRPr="00327690">
              <w:rPr>
                <w:b/>
                <w:bCs/>
                <w:color w:val="000000"/>
                <w:sz w:val="20"/>
                <w:szCs w:val="20"/>
              </w:rPr>
              <w:lastRenderedPageBreak/>
              <w:t>13</w:t>
            </w:r>
          </w:p>
        </w:tc>
        <w:tc>
          <w:tcPr>
            <w:tcW w:w="2377" w:type="dxa"/>
            <w:tcBorders>
              <w:top w:val="nil"/>
              <w:left w:val="nil"/>
              <w:bottom w:val="single" w:sz="4" w:space="0" w:color="auto"/>
              <w:right w:val="single" w:sz="4" w:space="0" w:color="auto"/>
            </w:tcBorders>
            <w:shd w:val="clear" w:color="auto" w:fill="auto"/>
            <w:vAlign w:val="bottom"/>
            <w:hideMark/>
          </w:tcPr>
          <w:p w14:paraId="6B2BC36E" w14:textId="77777777" w:rsidR="007E0AB5" w:rsidRPr="00327690" w:rsidRDefault="007E0AB5" w:rsidP="007E0AB5">
            <w:pPr>
              <w:spacing w:before="0" w:after="0"/>
              <w:jc w:val="left"/>
              <w:rPr>
                <w:color w:val="000000"/>
                <w:sz w:val="20"/>
                <w:szCs w:val="20"/>
              </w:rPr>
            </w:pPr>
            <w:r w:rsidRPr="00327690">
              <w:rPr>
                <w:color w:val="000000"/>
                <w:sz w:val="20"/>
                <w:szCs w:val="20"/>
              </w:rPr>
              <w:t>Weighting cells were consolidated for: (Error)</w:t>
            </w:r>
          </w:p>
        </w:tc>
        <w:tc>
          <w:tcPr>
            <w:tcW w:w="810" w:type="dxa"/>
            <w:tcBorders>
              <w:top w:val="nil"/>
              <w:left w:val="nil"/>
              <w:bottom w:val="single" w:sz="4" w:space="0" w:color="auto"/>
              <w:right w:val="single" w:sz="4" w:space="0" w:color="auto"/>
            </w:tcBorders>
            <w:shd w:val="clear" w:color="auto" w:fill="auto"/>
            <w:noWrap/>
            <w:vAlign w:val="bottom"/>
            <w:hideMark/>
          </w:tcPr>
          <w:p w14:paraId="08F5566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46FFDE8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610863E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9ECF7E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2EFE74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3887B69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497513C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2B8581D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52E2E3E9" w14:textId="77777777" w:rsidTr="005F56B2">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3A3C0439"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4</w:t>
            </w:r>
          </w:p>
        </w:tc>
        <w:tc>
          <w:tcPr>
            <w:tcW w:w="2377" w:type="dxa"/>
            <w:tcBorders>
              <w:top w:val="nil"/>
              <w:left w:val="nil"/>
              <w:bottom w:val="single" w:sz="4" w:space="0" w:color="auto"/>
              <w:right w:val="single" w:sz="4" w:space="0" w:color="auto"/>
            </w:tcBorders>
            <w:shd w:val="clear" w:color="auto" w:fill="auto"/>
            <w:vAlign w:val="bottom"/>
            <w:hideMark/>
          </w:tcPr>
          <w:p w14:paraId="2B7AD148" w14:textId="77777777" w:rsidR="007E0AB5" w:rsidRPr="00327690" w:rsidRDefault="007E0AB5" w:rsidP="007E0AB5">
            <w:pPr>
              <w:spacing w:before="0" w:after="0"/>
              <w:jc w:val="left"/>
              <w:rPr>
                <w:color w:val="000000"/>
                <w:sz w:val="20"/>
                <w:szCs w:val="20"/>
              </w:rPr>
            </w:pPr>
            <w:r w:rsidRPr="00327690">
              <w:rPr>
                <w:color w:val="000000"/>
                <w:sz w:val="20"/>
                <w:szCs w:val="20"/>
              </w:rPr>
              <w:t>AGE adjusted: (Yes)</w:t>
            </w:r>
          </w:p>
        </w:tc>
        <w:tc>
          <w:tcPr>
            <w:tcW w:w="810" w:type="dxa"/>
            <w:tcBorders>
              <w:top w:val="nil"/>
              <w:left w:val="nil"/>
              <w:bottom w:val="single" w:sz="4" w:space="0" w:color="auto"/>
              <w:right w:val="single" w:sz="4" w:space="0" w:color="auto"/>
            </w:tcBorders>
            <w:shd w:val="clear" w:color="auto" w:fill="auto"/>
            <w:noWrap/>
            <w:vAlign w:val="bottom"/>
            <w:hideMark/>
          </w:tcPr>
          <w:p w14:paraId="21BB711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2EEDCF6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743A72A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14DD23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185E4D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28A8DEA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71737EA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CDDEA2"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3F6D7319" w14:textId="77777777" w:rsidTr="005F56B2">
        <w:trPr>
          <w:trHeight w:val="51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54E539C"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5</w:t>
            </w:r>
          </w:p>
        </w:tc>
        <w:tc>
          <w:tcPr>
            <w:tcW w:w="2377" w:type="dxa"/>
            <w:tcBorders>
              <w:top w:val="nil"/>
              <w:left w:val="nil"/>
              <w:bottom w:val="single" w:sz="4" w:space="0" w:color="auto"/>
              <w:right w:val="single" w:sz="4" w:space="0" w:color="auto"/>
            </w:tcBorders>
            <w:shd w:val="clear" w:color="auto" w:fill="auto"/>
            <w:vAlign w:val="bottom"/>
            <w:hideMark/>
          </w:tcPr>
          <w:p w14:paraId="08EA6C14" w14:textId="77777777" w:rsidR="007E0AB5" w:rsidRPr="00327690" w:rsidRDefault="007E0AB5" w:rsidP="007E0AB5">
            <w:pPr>
              <w:spacing w:before="0" w:after="0"/>
              <w:jc w:val="left"/>
              <w:rPr>
                <w:color w:val="000000"/>
                <w:sz w:val="20"/>
                <w:szCs w:val="20"/>
              </w:rPr>
            </w:pPr>
            <w:r w:rsidRPr="00327690">
              <w:rPr>
                <w:color w:val="000000"/>
                <w:sz w:val="20"/>
                <w:szCs w:val="20"/>
              </w:rPr>
              <w:t>Error Codes: (Current selections return an insufficient number of patients and do not meet the minimum threshold to calculate sample weights. Ensure that selections are correct (e.g., correct list of state codes or GEO3 values) or include additional geographic or demographic categories (e.g., add additional communities or include additional or all races, age groups, sex, etc.).)</w:t>
            </w:r>
          </w:p>
        </w:tc>
        <w:tc>
          <w:tcPr>
            <w:tcW w:w="810" w:type="dxa"/>
            <w:tcBorders>
              <w:top w:val="nil"/>
              <w:left w:val="nil"/>
              <w:bottom w:val="single" w:sz="4" w:space="0" w:color="auto"/>
              <w:right w:val="single" w:sz="4" w:space="0" w:color="auto"/>
            </w:tcBorders>
            <w:shd w:val="clear" w:color="auto" w:fill="auto"/>
            <w:noWrap/>
            <w:vAlign w:val="bottom"/>
            <w:hideMark/>
          </w:tcPr>
          <w:p w14:paraId="2440FE0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6C5E264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72F0A7B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5603EC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854290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3FB71D9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EF6926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045B58E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4033E64D" w14:textId="77777777" w:rsidTr="005F56B2">
        <w:trPr>
          <w:trHeight w:val="21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4E56B3C"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6</w:t>
            </w:r>
          </w:p>
        </w:tc>
        <w:tc>
          <w:tcPr>
            <w:tcW w:w="2377" w:type="dxa"/>
            <w:tcBorders>
              <w:top w:val="nil"/>
              <w:left w:val="nil"/>
              <w:bottom w:val="single" w:sz="4" w:space="0" w:color="auto"/>
              <w:right w:val="single" w:sz="4" w:space="0" w:color="auto"/>
            </w:tcBorders>
            <w:shd w:val="clear" w:color="auto" w:fill="auto"/>
            <w:vAlign w:val="bottom"/>
            <w:hideMark/>
          </w:tcPr>
          <w:p w14:paraId="504FBEE1" w14:textId="77777777" w:rsidR="007E0AB5" w:rsidRPr="00327690" w:rsidRDefault="007E0AB5" w:rsidP="007E0AB5">
            <w:pPr>
              <w:spacing w:before="0" w:after="0"/>
              <w:jc w:val="left"/>
              <w:rPr>
                <w:color w:val="000000"/>
                <w:sz w:val="20"/>
                <w:szCs w:val="20"/>
              </w:rPr>
            </w:pPr>
            <w:r w:rsidRPr="00327690">
              <w:rPr>
                <w:color w:val="000000"/>
                <w:sz w:val="20"/>
                <w:szCs w:val="20"/>
              </w:rPr>
              <w:t>Implementation Guide: See https://github.com/NORC-UChicago/CODI-PQ for more information and full details on data sources and calculations.</w:t>
            </w:r>
          </w:p>
        </w:tc>
        <w:tc>
          <w:tcPr>
            <w:tcW w:w="810" w:type="dxa"/>
            <w:tcBorders>
              <w:top w:val="nil"/>
              <w:left w:val="nil"/>
              <w:bottom w:val="single" w:sz="4" w:space="0" w:color="auto"/>
              <w:right w:val="single" w:sz="4" w:space="0" w:color="auto"/>
            </w:tcBorders>
            <w:shd w:val="clear" w:color="auto" w:fill="auto"/>
            <w:noWrap/>
            <w:vAlign w:val="bottom"/>
            <w:hideMark/>
          </w:tcPr>
          <w:p w14:paraId="1E5A8EA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131FC9D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458E9B1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AE0895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3027D9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7199DF2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712C352"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65DBE6D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24C8CC3F" w14:textId="77777777" w:rsidTr="005F56B2">
        <w:trPr>
          <w:trHeight w:val="9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216FF27"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7</w:t>
            </w:r>
          </w:p>
        </w:tc>
        <w:tc>
          <w:tcPr>
            <w:tcW w:w="2377" w:type="dxa"/>
            <w:tcBorders>
              <w:top w:val="nil"/>
              <w:left w:val="nil"/>
              <w:bottom w:val="single" w:sz="4" w:space="0" w:color="auto"/>
              <w:right w:val="single" w:sz="4" w:space="0" w:color="auto"/>
            </w:tcBorders>
            <w:shd w:val="clear" w:color="auto" w:fill="auto"/>
            <w:vAlign w:val="bottom"/>
            <w:hideMark/>
          </w:tcPr>
          <w:p w14:paraId="67473336" w14:textId="77777777" w:rsidR="007E0AB5" w:rsidRPr="00327690" w:rsidRDefault="007E0AB5" w:rsidP="007E0AB5">
            <w:pPr>
              <w:spacing w:before="0" w:after="0"/>
              <w:jc w:val="left"/>
              <w:rPr>
                <w:color w:val="000000"/>
                <w:sz w:val="20"/>
                <w:szCs w:val="20"/>
              </w:rPr>
            </w:pPr>
            <w:r w:rsidRPr="00327690">
              <w:rPr>
                <w:color w:val="000000"/>
                <w:sz w:val="20"/>
                <w:szCs w:val="20"/>
              </w:rPr>
              <w:t xml:space="preserve">Query Date: Wednesday, November 3, </w:t>
            </w:r>
            <w:proofErr w:type="gramStart"/>
            <w:r w:rsidRPr="00327690">
              <w:rPr>
                <w:color w:val="000000"/>
                <w:sz w:val="20"/>
                <w:szCs w:val="20"/>
              </w:rPr>
              <w:t>2021</w:t>
            </w:r>
            <w:proofErr w:type="gramEnd"/>
            <w:r w:rsidRPr="00327690">
              <w:rPr>
                <w:color w:val="000000"/>
                <w:sz w:val="20"/>
                <w:szCs w:val="20"/>
              </w:rPr>
              <w:t xml:space="preserve"> 3:30:52 PM</w:t>
            </w:r>
          </w:p>
        </w:tc>
        <w:tc>
          <w:tcPr>
            <w:tcW w:w="810" w:type="dxa"/>
            <w:tcBorders>
              <w:top w:val="nil"/>
              <w:left w:val="nil"/>
              <w:bottom w:val="single" w:sz="4" w:space="0" w:color="auto"/>
              <w:right w:val="single" w:sz="4" w:space="0" w:color="auto"/>
            </w:tcBorders>
            <w:shd w:val="clear" w:color="auto" w:fill="auto"/>
            <w:noWrap/>
            <w:vAlign w:val="bottom"/>
            <w:hideMark/>
          </w:tcPr>
          <w:p w14:paraId="318499B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470A38C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6E30293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48A917E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A07410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23576FC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C68203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71AA13D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1B7FDA4F" w14:textId="77777777" w:rsidTr="005F56B2">
        <w:trPr>
          <w:trHeight w:val="3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65040F6" w14:textId="77777777" w:rsidR="007E0AB5" w:rsidRPr="00327690" w:rsidRDefault="007E0AB5" w:rsidP="007E0AB5">
            <w:pPr>
              <w:spacing w:before="0" w:after="0"/>
              <w:jc w:val="right"/>
              <w:rPr>
                <w:b/>
                <w:bCs/>
                <w:color w:val="000000"/>
                <w:sz w:val="20"/>
                <w:szCs w:val="20"/>
              </w:rPr>
            </w:pPr>
            <w:r w:rsidRPr="00327690">
              <w:rPr>
                <w:b/>
                <w:bCs/>
                <w:color w:val="000000"/>
                <w:sz w:val="20"/>
                <w:szCs w:val="20"/>
              </w:rPr>
              <w:lastRenderedPageBreak/>
              <w:t>18</w:t>
            </w:r>
          </w:p>
        </w:tc>
        <w:tc>
          <w:tcPr>
            <w:tcW w:w="2377" w:type="dxa"/>
            <w:tcBorders>
              <w:top w:val="nil"/>
              <w:left w:val="nil"/>
              <w:bottom w:val="single" w:sz="4" w:space="0" w:color="auto"/>
              <w:right w:val="single" w:sz="4" w:space="0" w:color="auto"/>
            </w:tcBorders>
            <w:shd w:val="clear" w:color="auto" w:fill="auto"/>
            <w:vAlign w:val="bottom"/>
            <w:hideMark/>
          </w:tcPr>
          <w:p w14:paraId="0FD9006D" w14:textId="77777777" w:rsidR="007E0AB5" w:rsidRPr="00327690" w:rsidRDefault="007E0AB5" w:rsidP="007E0AB5">
            <w:pPr>
              <w:spacing w:before="0" w:after="0"/>
              <w:jc w:val="left"/>
              <w:rPr>
                <w:color w:val="000000"/>
                <w:sz w:val="20"/>
                <w:szCs w:val="20"/>
              </w:rPr>
            </w:pPr>
            <w:r w:rsidRPr="00327690">
              <w:rPr>
                <w:color w:val="000000"/>
                <w:sz w:val="20"/>
                <w:szCs w:val="20"/>
              </w:rPr>
              <w:t>Suggested Citation: Tanenbaum, E., Campbell, S., Chelluri, D., Zalsha, S., Boim, J., Paddock, S., Copeland, K. (2021). Clinical and Community Data Initiative Prevalence Query (CODI-PQ) SAS programs (version 2015-2019).</w:t>
            </w:r>
          </w:p>
        </w:tc>
        <w:tc>
          <w:tcPr>
            <w:tcW w:w="810" w:type="dxa"/>
            <w:tcBorders>
              <w:top w:val="nil"/>
              <w:left w:val="nil"/>
              <w:bottom w:val="single" w:sz="4" w:space="0" w:color="auto"/>
              <w:right w:val="single" w:sz="4" w:space="0" w:color="auto"/>
            </w:tcBorders>
            <w:shd w:val="clear" w:color="auto" w:fill="auto"/>
            <w:noWrap/>
            <w:vAlign w:val="bottom"/>
            <w:hideMark/>
          </w:tcPr>
          <w:p w14:paraId="12F20E0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6B10A70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78E5009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453EE6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2EEC28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3CA8D92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4A09F6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110F857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5D4EB3CA" w14:textId="77777777" w:rsidTr="005F56B2">
        <w:trPr>
          <w:trHeight w:val="36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2E6C565"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8</w:t>
            </w:r>
          </w:p>
        </w:tc>
        <w:tc>
          <w:tcPr>
            <w:tcW w:w="2377" w:type="dxa"/>
            <w:tcBorders>
              <w:top w:val="nil"/>
              <w:left w:val="nil"/>
              <w:bottom w:val="single" w:sz="4" w:space="0" w:color="auto"/>
              <w:right w:val="single" w:sz="4" w:space="0" w:color="auto"/>
            </w:tcBorders>
            <w:shd w:val="clear" w:color="auto" w:fill="auto"/>
            <w:vAlign w:val="bottom"/>
            <w:hideMark/>
          </w:tcPr>
          <w:p w14:paraId="3A2F6C1D" w14:textId="77777777" w:rsidR="007E0AB5" w:rsidRPr="00327690" w:rsidRDefault="007E0AB5" w:rsidP="007E0AB5">
            <w:pPr>
              <w:spacing w:before="0" w:after="0"/>
              <w:jc w:val="left"/>
              <w:rPr>
                <w:color w:val="000000"/>
                <w:sz w:val="20"/>
                <w:szCs w:val="20"/>
              </w:rPr>
            </w:pPr>
            <w:r w:rsidRPr="00327690">
              <w:rPr>
                <w:color w:val="000000"/>
                <w:sz w:val="20"/>
                <w:szCs w:val="20"/>
              </w:rPr>
              <w:t xml:space="preserve">The Centers for Medicare &amp; Medicaid Services Alliance to Modernize Healthcare federally funded research and development center, Health FFRDC. Retrieved from https://github.com/NORC-UChicago/CODI-PQ on Wednesday, November 3, </w:t>
            </w:r>
            <w:proofErr w:type="gramStart"/>
            <w:r w:rsidRPr="00327690">
              <w:rPr>
                <w:color w:val="000000"/>
                <w:sz w:val="20"/>
                <w:szCs w:val="20"/>
              </w:rPr>
              <w:t>2021</w:t>
            </w:r>
            <w:proofErr w:type="gramEnd"/>
            <w:r w:rsidRPr="00327690">
              <w:rPr>
                <w:color w:val="000000"/>
                <w:sz w:val="20"/>
                <w:szCs w:val="20"/>
              </w:rPr>
              <w:t xml:space="preserve"> 3:30:52 PM.</w:t>
            </w:r>
          </w:p>
        </w:tc>
        <w:tc>
          <w:tcPr>
            <w:tcW w:w="810" w:type="dxa"/>
            <w:tcBorders>
              <w:top w:val="nil"/>
              <w:left w:val="nil"/>
              <w:bottom w:val="single" w:sz="4" w:space="0" w:color="auto"/>
              <w:right w:val="single" w:sz="4" w:space="0" w:color="auto"/>
            </w:tcBorders>
            <w:shd w:val="clear" w:color="auto" w:fill="auto"/>
            <w:noWrap/>
            <w:vAlign w:val="bottom"/>
            <w:hideMark/>
          </w:tcPr>
          <w:p w14:paraId="485365C2"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4273996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67D184D2"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BE15C28"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F994BA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76F795A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13347DD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5FCD2D4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0292CA3D" w14:textId="77777777" w:rsidTr="005F56B2">
        <w:trPr>
          <w:trHeight w:val="3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2F5432A9"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19</w:t>
            </w:r>
          </w:p>
        </w:tc>
        <w:tc>
          <w:tcPr>
            <w:tcW w:w="2377" w:type="dxa"/>
            <w:tcBorders>
              <w:top w:val="nil"/>
              <w:left w:val="nil"/>
              <w:bottom w:val="single" w:sz="4" w:space="0" w:color="auto"/>
              <w:right w:val="single" w:sz="4" w:space="0" w:color="auto"/>
            </w:tcBorders>
            <w:shd w:val="clear" w:color="auto" w:fill="auto"/>
            <w:vAlign w:val="bottom"/>
            <w:hideMark/>
          </w:tcPr>
          <w:p w14:paraId="4C2854E9" w14:textId="77777777" w:rsidR="007E0AB5" w:rsidRPr="00327690" w:rsidRDefault="007E0AB5" w:rsidP="007E0AB5">
            <w:pPr>
              <w:spacing w:before="0" w:after="0"/>
              <w:jc w:val="left"/>
              <w:rPr>
                <w:color w:val="000000"/>
                <w:sz w:val="20"/>
                <w:szCs w:val="20"/>
              </w:rPr>
            </w:pPr>
            <w:r w:rsidRPr="00327690">
              <w:rPr>
                <w:color w:val="000000"/>
                <w:sz w:val="20"/>
                <w:szCs w:val="20"/>
              </w:rPr>
              <w:t>Caveats</w:t>
            </w:r>
          </w:p>
        </w:tc>
        <w:tc>
          <w:tcPr>
            <w:tcW w:w="810" w:type="dxa"/>
            <w:tcBorders>
              <w:top w:val="nil"/>
              <w:left w:val="nil"/>
              <w:bottom w:val="single" w:sz="4" w:space="0" w:color="auto"/>
              <w:right w:val="single" w:sz="4" w:space="0" w:color="auto"/>
            </w:tcBorders>
            <w:shd w:val="clear" w:color="auto" w:fill="auto"/>
            <w:noWrap/>
            <w:vAlign w:val="bottom"/>
            <w:hideMark/>
          </w:tcPr>
          <w:p w14:paraId="424E4E7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5125845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2754197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062963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412AAD7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1D4D0852"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F44E8B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01A06D6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5EC2B518" w14:textId="77777777" w:rsidTr="005F56B2">
        <w:trPr>
          <w:trHeight w:val="15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54653F41"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20</w:t>
            </w:r>
          </w:p>
        </w:tc>
        <w:tc>
          <w:tcPr>
            <w:tcW w:w="2377" w:type="dxa"/>
            <w:tcBorders>
              <w:top w:val="nil"/>
              <w:left w:val="nil"/>
              <w:bottom w:val="single" w:sz="4" w:space="0" w:color="auto"/>
              <w:right w:val="single" w:sz="4" w:space="0" w:color="auto"/>
            </w:tcBorders>
            <w:shd w:val="clear" w:color="auto" w:fill="auto"/>
            <w:vAlign w:val="bottom"/>
            <w:hideMark/>
          </w:tcPr>
          <w:p w14:paraId="4B3895B0" w14:textId="77777777" w:rsidR="007E0AB5" w:rsidRPr="00327690" w:rsidRDefault="007E0AB5" w:rsidP="007E0AB5">
            <w:pPr>
              <w:spacing w:before="0" w:after="0"/>
              <w:jc w:val="left"/>
              <w:rPr>
                <w:color w:val="000000"/>
                <w:sz w:val="20"/>
                <w:szCs w:val="20"/>
              </w:rPr>
            </w:pPr>
            <w:r w:rsidRPr="00327690">
              <w:rPr>
                <w:color w:val="000000"/>
                <w:sz w:val="20"/>
                <w:szCs w:val="20"/>
              </w:rPr>
              <w:t>Patients with either missing or invalid age, sex, height, weight, or geography are not included in results.</w:t>
            </w:r>
          </w:p>
        </w:tc>
        <w:tc>
          <w:tcPr>
            <w:tcW w:w="810" w:type="dxa"/>
            <w:tcBorders>
              <w:top w:val="nil"/>
              <w:left w:val="nil"/>
              <w:bottom w:val="single" w:sz="4" w:space="0" w:color="auto"/>
              <w:right w:val="single" w:sz="4" w:space="0" w:color="auto"/>
            </w:tcBorders>
            <w:shd w:val="clear" w:color="auto" w:fill="auto"/>
            <w:noWrap/>
            <w:vAlign w:val="bottom"/>
            <w:hideMark/>
          </w:tcPr>
          <w:p w14:paraId="54D34FD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49AAA8D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331C5A1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1B8BBE2"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70CA84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0BA0FAE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9C5FF21"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7BD969F4"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48E8520D" w14:textId="77777777" w:rsidTr="005F56B2">
        <w:trPr>
          <w:trHeight w:val="12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6EAA3282"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21</w:t>
            </w:r>
          </w:p>
        </w:tc>
        <w:tc>
          <w:tcPr>
            <w:tcW w:w="2377" w:type="dxa"/>
            <w:tcBorders>
              <w:top w:val="nil"/>
              <w:left w:val="nil"/>
              <w:bottom w:val="single" w:sz="4" w:space="0" w:color="auto"/>
              <w:right w:val="single" w:sz="4" w:space="0" w:color="auto"/>
            </w:tcBorders>
            <w:shd w:val="clear" w:color="auto" w:fill="auto"/>
            <w:vAlign w:val="bottom"/>
            <w:hideMark/>
          </w:tcPr>
          <w:p w14:paraId="1260886F" w14:textId="77777777" w:rsidR="007E0AB5" w:rsidRPr="00327690" w:rsidRDefault="007E0AB5" w:rsidP="007E0AB5">
            <w:pPr>
              <w:spacing w:before="0" w:after="0"/>
              <w:jc w:val="left"/>
              <w:rPr>
                <w:color w:val="000000"/>
                <w:sz w:val="20"/>
                <w:szCs w:val="20"/>
              </w:rPr>
            </w:pPr>
            <w:r w:rsidRPr="00327690">
              <w:rPr>
                <w:color w:val="000000"/>
                <w:sz w:val="20"/>
                <w:szCs w:val="20"/>
              </w:rPr>
              <w:t>The standard error calculations are documented in the Implementation Guide.</w:t>
            </w:r>
          </w:p>
        </w:tc>
        <w:tc>
          <w:tcPr>
            <w:tcW w:w="810" w:type="dxa"/>
            <w:tcBorders>
              <w:top w:val="nil"/>
              <w:left w:val="nil"/>
              <w:bottom w:val="single" w:sz="4" w:space="0" w:color="auto"/>
              <w:right w:val="single" w:sz="4" w:space="0" w:color="auto"/>
            </w:tcBorders>
            <w:shd w:val="clear" w:color="auto" w:fill="auto"/>
            <w:noWrap/>
            <w:vAlign w:val="bottom"/>
            <w:hideMark/>
          </w:tcPr>
          <w:p w14:paraId="1C5ED0AF"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7C78928D"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389B284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33650BC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46819EE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75BA7E1A"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E84986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0FD7125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7882850D" w14:textId="77777777" w:rsidTr="005F56B2">
        <w:trPr>
          <w:trHeight w:val="21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13A09584" w14:textId="77777777" w:rsidR="007E0AB5" w:rsidRPr="00327690" w:rsidRDefault="007E0AB5" w:rsidP="007E0AB5">
            <w:pPr>
              <w:spacing w:before="0" w:after="0"/>
              <w:jc w:val="right"/>
              <w:rPr>
                <w:b/>
                <w:bCs/>
                <w:color w:val="000000"/>
                <w:sz w:val="20"/>
                <w:szCs w:val="20"/>
              </w:rPr>
            </w:pPr>
            <w:r w:rsidRPr="00327690">
              <w:rPr>
                <w:b/>
                <w:bCs/>
                <w:color w:val="000000"/>
                <w:sz w:val="20"/>
                <w:szCs w:val="20"/>
              </w:rPr>
              <w:lastRenderedPageBreak/>
              <w:t>22</w:t>
            </w:r>
          </w:p>
        </w:tc>
        <w:tc>
          <w:tcPr>
            <w:tcW w:w="2377" w:type="dxa"/>
            <w:tcBorders>
              <w:top w:val="nil"/>
              <w:left w:val="nil"/>
              <w:bottom w:val="single" w:sz="4" w:space="0" w:color="auto"/>
              <w:right w:val="single" w:sz="4" w:space="0" w:color="auto"/>
            </w:tcBorders>
            <w:shd w:val="clear" w:color="auto" w:fill="auto"/>
            <w:vAlign w:val="bottom"/>
            <w:hideMark/>
          </w:tcPr>
          <w:p w14:paraId="1294A5CC" w14:textId="77777777" w:rsidR="007E0AB5" w:rsidRPr="00327690" w:rsidRDefault="007E0AB5" w:rsidP="007E0AB5">
            <w:pPr>
              <w:spacing w:before="0" w:after="0"/>
              <w:jc w:val="left"/>
              <w:rPr>
                <w:color w:val="000000"/>
                <w:sz w:val="20"/>
                <w:szCs w:val="20"/>
              </w:rPr>
            </w:pPr>
            <w:r w:rsidRPr="00327690">
              <w:rPr>
                <w:color w:val="000000"/>
                <w:sz w:val="20"/>
                <w:szCs w:val="20"/>
              </w:rPr>
              <w:t>The population is calculated from age-race-sex-geography specific counts from the user provided American Community Survey Five-year Estimates.</w:t>
            </w:r>
          </w:p>
        </w:tc>
        <w:tc>
          <w:tcPr>
            <w:tcW w:w="810" w:type="dxa"/>
            <w:tcBorders>
              <w:top w:val="nil"/>
              <w:left w:val="nil"/>
              <w:bottom w:val="single" w:sz="4" w:space="0" w:color="auto"/>
              <w:right w:val="single" w:sz="4" w:space="0" w:color="auto"/>
            </w:tcBorders>
            <w:shd w:val="clear" w:color="auto" w:fill="auto"/>
            <w:noWrap/>
            <w:vAlign w:val="bottom"/>
            <w:hideMark/>
          </w:tcPr>
          <w:p w14:paraId="6BA9497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5874499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00376340"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67E72F5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B110DE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48503116"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4777F9B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60B41B2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r w:rsidR="005F56B2" w:rsidRPr="00327690" w14:paraId="07FB25C7" w14:textId="77777777" w:rsidTr="005F56B2">
        <w:trPr>
          <w:trHeight w:val="1200"/>
        </w:trPr>
        <w:tc>
          <w:tcPr>
            <w:tcW w:w="498" w:type="dxa"/>
            <w:tcBorders>
              <w:top w:val="nil"/>
              <w:left w:val="single" w:sz="4" w:space="0" w:color="auto"/>
              <w:bottom w:val="single" w:sz="4" w:space="0" w:color="auto"/>
              <w:right w:val="single" w:sz="4" w:space="0" w:color="auto"/>
            </w:tcBorders>
            <w:shd w:val="clear" w:color="auto" w:fill="auto"/>
            <w:noWrap/>
            <w:vAlign w:val="bottom"/>
            <w:hideMark/>
          </w:tcPr>
          <w:p w14:paraId="4237346A" w14:textId="77777777" w:rsidR="007E0AB5" w:rsidRPr="00327690" w:rsidRDefault="007E0AB5" w:rsidP="007E0AB5">
            <w:pPr>
              <w:spacing w:before="0" w:after="0"/>
              <w:jc w:val="right"/>
              <w:rPr>
                <w:b/>
                <w:bCs/>
                <w:color w:val="000000"/>
                <w:sz w:val="20"/>
                <w:szCs w:val="20"/>
              </w:rPr>
            </w:pPr>
            <w:r w:rsidRPr="00327690">
              <w:rPr>
                <w:b/>
                <w:bCs/>
                <w:color w:val="000000"/>
                <w:sz w:val="20"/>
                <w:szCs w:val="20"/>
              </w:rPr>
              <w:t>23</w:t>
            </w:r>
          </w:p>
        </w:tc>
        <w:tc>
          <w:tcPr>
            <w:tcW w:w="2377" w:type="dxa"/>
            <w:tcBorders>
              <w:top w:val="nil"/>
              <w:left w:val="nil"/>
              <w:bottom w:val="single" w:sz="4" w:space="0" w:color="auto"/>
              <w:right w:val="single" w:sz="4" w:space="0" w:color="auto"/>
            </w:tcBorders>
            <w:shd w:val="clear" w:color="auto" w:fill="auto"/>
            <w:vAlign w:val="bottom"/>
            <w:hideMark/>
          </w:tcPr>
          <w:p w14:paraId="5AE2A78A" w14:textId="77777777" w:rsidR="007E0AB5" w:rsidRPr="00327690" w:rsidRDefault="007E0AB5" w:rsidP="007E0AB5">
            <w:pPr>
              <w:spacing w:before="0" w:after="0"/>
              <w:jc w:val="left"/>
              <w:rPr>
                <w:color w:val="000000"/>
                <w:sz w:val="20"/>
                <w:szCs w:val="20"/>
              </w:rPr>
            </w:pPr>
            <w:r w:rsidRPr="00327690">
              <w:rPr>
                <w:color w:val="000000"/>
                <w:sz w:val="20"/>
                <w:szCs w:val="20"/>
              </w:rPr>
              <w:t>The age-adjusted prevalence calculations are documented in the Implementation Guide.</w:t>
            </w:r>
          </w:p>
        </w:tc>
        <w:tc>
          <w:tcPr>
            <w:tcW w:w="810" w:type="dxa"/>
            <w:tcBorders>
              <w:top w:val="nil"/>
              <w:left w:val="nil"/>
              <w:bottom w:val="single" w:sz="4" w:space="0" w:color="auto"/>
              <w:right w:val="single" w:sz="4" w:space="0" w:color="auto"/>
            </w:tcBorders>
            <w:shd w:val="clear" w:color="auto" w:fill="auto"/>
            <w:noWrap/>
            <w:vAlign w:val="bottom"/>
            <w:hideMark/>
          </w:tcPr>
          <w:p w14:paraId="44423B97"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3BF4DD42"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4" w:space="0" w:color="auto"/>
              <w:right w:val="single" w:sz="4" w:space="0" w:color="auto"/>
            </w:tcBorders>
            <w:shd w:val="clear" w:color="auto" w:fill="auto"/>
            <w:noWrap/>
            <w:vAlign w:val="bottom"/>
            <w:hideMark/>
          </w:tcPr>
          <w:p w14:paraId="3BD8F8CE"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0DCDC9C9"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2AC2DA6B"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4" w:space="0" w:color="auto"/>
              <w:right w:val="single" w:sz="4" w:space="0" w:color="auto"/>
            </w:tcBorders>
            <w:shd w:val="clear" w:color="auto" w:fill="auto"/>
            <w:noWrap/>
            <w:vAlign w:val="bottom"/>
            <w:hideMark/>
          </w:tcPr>
          <w:p w14:paraId="10420FC5"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4" w:space="0" w:color="auto"/>
              <w:right w:val="single" w:sz="4" w:space="0" w:color="auto"/>
            </w:tcBorders>
            <w:shd w:val="clear" w:color="auto" w:fill="auto"/>
            <w:noWrap/>
            <w:vAlign w:val="bottom"/>
            <w:hideMark/>
          </w:tcPr>
          <w:p w14:paraId="5163A453" w14:textId="77777777" w:rsidR="007E0AB5" w:rsidRPr="00327690" w:rsidRDefault="007E0AB5" w:rsidP="007E0AB5">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4" w:space="0" w:color="auto"/>
              <w:right w:val="single" w:sz="4" w:space="0" w:color="auto"/>
            </w:tcBorders>
            <w:shd w:val="clear" w:color="auto" w:fill="auto"/>
            <w:noWrap/>
            <w:vAlign w:val="bottom"/>
            <w:hideMark/>
          </w:tcPr>
          <w:p w14:paraId="76A3E0FC" w14:textId="77777777" w:rsidR="007E0AB5" w:rsidRPr="00327690" w:rsidRDefault="007E0AB5" w:rsidP="007E0AB5">
            <w:pPr>
              <w:spacing w:before="0" w:after="0"/>
              <w:jc w:val="left"/>
              <w:rPr>
                <w:color w:val="000000"/>
                <w:sz w:val="20"/>
                <w:szCs w:val="20"/>
              </w:rPr>
            </w:pPr>
            <w:r w:rsidRPr="00327690">
              <w:rPr>
                <w:color w:val="000000"/>
                <w:sz w:val="20"/>
                <w:szCs w:val="20"/>
              </w:rPr>
              <w:t> </w:t>
            </w:r>
          </w:p>
        </w:tc>
      </w:tr>
    </w:tbl>
    <w:p w14:paraId="73C4EE22" w14:textId="04A23103" w:rsidR="00BD4A72" w:rsidRPr="00327690" w:rsidRDefault="00BD4A72" w:rsidP="007D5286">
      <w:pPr>
        <w:pStyle w:val="Caption"/>
      </w:pPr>
      <w:r w:rsidRPr="00327690">
        <w:br w:type="page"/>
      </w:r>
    </w:p>
    <w:p w14:paraId="1196351C" w14:textId="5F013C4F" w:rsidR="00EA21A8" w:rsidRPr="00327690" w:rsidRDefault="00B36233" w:rsidP="007D5286">
      <w:pPr>
        <w:pStyle w:val="Caption"/>
      </w:pPr>
      <w:bookmarkStart w:id="726" w:name="_Toc85789281"/>
      <w:r w:rsidRPr="00327690">
        <w:lastRenderedPageBreak/>
        <w:t xml:space="preserve">Table </w:t>
      </w:r>
      <w:fldSimple w:instr=" SEQ Table \* ARABIC ">
        <w:r w:rsidR="00B25A5E" w:rsidRPr="00327690">
          <w:rPr>
            <w:noProof/>
          </w:rPr>
          <w:t>35</w:t>
        </w:r>
      </w:fldSimple>
      <w:r w:rsidR="00B25A5E" w:rsidRPr="00327690">
        <w:t>.</w:t>
      </w:r>
      <w:r w:rsidR="00EA21A8" w:rsidRPr="00327690">
        <w:t xml:space="preserve"> Example </w:t>
      </w:r>
      <w:r w:rsidR="0083491A" w:rsidRPr="00327690">
        <w:t xml:space="preserve">Results </w:t>
      </w:r>
      <w:r w:rsidR="00EA21A8" w:rsidRPr="00327690">
        <w:t>with Errors (out of scope years)</w:t>
      </w:r>
      <w:r w:rsidR="000670B5" w:rsidRPr="00327690">
        <w:t>, e</w:t>
      </w:r>
      <w:r w:rsidR="00EA21A8" w:rsidRPr="00327690">
        <w:t xml:space="preserve">rror messages are shown in </w:t>
      </w:r>
      <w:r w:rsidR="00327690">
        <w:t>order =</w:t>
      </w:r>
      <w:r w:rsidR="00EA21A8" w:rsidRPr="00327690">
        <w:t xml:space="preserve"> </w:t>
      </w:r>
      <w:bookmarkEnd w:id="726"/>
      <w:r w:rsidR="00327690">
        <w:t>15</w:t>
      </w:r>
    </w:p>
    <w:tbl>
      <w:tblPr>
        <w:tblW w:w="9350" w:type="dxa"/>
        <w:tblLayout w:type="fixed"/>
        <w:tblLook w:val="04A0" w:firstRow="1" w:lastRow="0" w:firstColumn="1" w:lastColumn="0" w:noHBand="0" w:noVBand="1"/>
      </w:tblPr>
      <w:tblGrid>
        <w:gridCol w:w="530"/>
        <w:gridCol w:w="2355"/>
        <w:gridCol w:w="795"/>
        <w:gridCol w:w="990"/>
        <w:gridCol w:w="990"/>
        <w:gridCol w:w="720"/>
        <w:gridCol w:w="720"/>
        <w:gridCol w:w="900"/>
        <w:gridCol w:w="720"/>
        <w:gridCol w:w="630"/>
      </w:tblGrid>
      <w:tr w:rsidR="005F56B2" w:rsidRPr="00327690" w14:paraId="1C03E2EF" w14:textId="77777777" w:rsidTr="00343830">
        <w:trPr>
          <w:trHeight w:val="2320"/>
          <w:tblHeader/>
        </w:trPr>
        <w:tc>
          <w:tcPr>
            <w:tcW w:w="530" w:type="dxa"/>
            <w:tcBorders>
              <w:top w:val="single" w:sz="8" w:space="0" w:color="auto"/>
              <w:left w:val="single" w:sz="8" w:space="0" w:color="auto"/>
              <w:bottom w:val="single" w:sz="8" w:space="0" w:color="auto"/>
              <w:right w:val="single" w:sz="8" w:space="0" w:color="auto"/>
            </w:tcBorders>
            <w:shd w:val="clear" w:color="000000" w:fill="1F497D"/>
            <w:noWrap/>
            <w:textDirection w:val="btLr"/>
            <w:hideMark/>
          </w:tcPr>
          <w:p w14:paraId="6ACDD8D4" w14:textId="77777777" w:rsidR="005F56B2" w:rsidRPr="00327690" w:rsidRDefault="005F56B2" w:rsidP="00267DBE">
            <w:pPr>
              <w:spacing w:before="0" w:after="0"/>
              <w:jc w:val="left"/>
              <w:rPr>
                <w:b/>
                <w:bCs/>
                <w:color w:val="FFFFFF"/>
                <w:sz w:val="20"/>
                <w:szCs w:val="20"/>
              </w:rPr>
            </w:pPr>
            <w:r w:rsidRPr="00327690">
              <w:rPr>
                <w:b/>
                <w:bCs/>
                <w:color w:val="FFFFFF"/>
                <w:sz w:val="20"/>
                <w:szCs w:val="20"/>
              </w:rPr>
              <w:t>Order</w:t>
            </w:r>
          </w:p>
        </w:tc>
        <w:tc>
          <w:tcPr>
            <w:tcW w:w="2355" w:type="dxa"/>
            <w:tcBorders>
              <w:top w:val="single" w:sz="8" w:space="0" w:color="auto"/>
              <w:left w:val="nil"/>
              <w:bottom w:val="single" w:sz="8" w:space="0" w:color="auto"/>
              <w:right w:val="single" w:sz="8" w:space="0" w:color="auto"/>
            </w:tcBorders>
            <w:shd w:val="clear" w:color="000000" w:fill="1F497D"/>
            <w:noWrap/>
            <w:textDirection w:val="btLr"/>
            <w:hideMark/>
          </w:tcPr>
          <w:p w14:paraId="7604380B" w14:textId="36A96FEC" w:rsidR="005F56B2" w:rsidRPr="00327690" w:rsidRDefault="005F56B2" w:rsidP="00267DBE">
            <w:pPr>
              <w:spacing w:before="0" w:after="0"/>
              <w:jc w:val="left"/>
              <w:rPr>
                <w:b/>
                <w:bCs/>
                <w:color w:val="FFFFFF"/>
                <w:sz w:val="20"/>
                <w:szCs w:val="20"/>
              </w:rPr>
            </w:pPr>
            <w:r w:rsidRPr="00327690">
              <w:rPr>
                <w:b/>
                <w:bCs/>
                <w:color w:val="FFFFFF"/>
                <w:sz w:val="20"/>
                <w:szCs w:val="20"/>
              </w:rPr>
              <w:t>Weight Category</w:t>
            </w:r>
          </w:p>
        </w:tc>
        <w:tc>
          <w:tcPr>
            <w:tcW w:w="795" w:type="dxa"/>
            <w:tcBorders>
              <w:top w:val="single" w:sz="8" w:space="0" w:color="auto"/>
              <w:left w:val="nil"/>
              <w:bottom w:val="single" w:sz="8" w:space="0" w:color="auto"/>
              <w:right w:val="single" w:sz="8" w:space="0" w:color="auto"/>
            </w:tcBorders>
            <w:shd w:val="clear" w:color="000000" w:fill="1F497D"/>
            <w:noWrap/>
            <w:textDirection w:val="btLr"/>
            <w:hideMark/>
          </w:tcPr>
          <w:p w14:paraId="1AE70817" w14:textId="77777777" w:rsidR="005F56B2" w:rsidRPr="00327690" w:rsidRDefault="005F56B2" w:rsidP="00267DBE">
            <w:pPr>
              <w:spacing w:before="0" w:after="0"/>
              <w:jc w:val="left"/>
              <w:rPr>
                <w:b/>
                <w:bCs/>
                <w:color w:val="FFFFFF"/>
                <w:sz w:val="20"/>
                <w:szCs w:val="20"/>
              </w:rPr>
            </w:pPr>
            <w:r w:rsidRPr="00327690">
              <w:rPr>
                <w:b/>
                <w:bCs/>
                <w:color w:val="FFFFFF"/>
                <w:sz w:val="20"/>
                <w:szCs w:val="20"/>
              </w:rPr>
              <w:t>Sample</w:t>
            </w:r>
          </w:p>
        </w:tc>
        <w:tc>
          <w:tcPr>
            <w:tcW w:w="990" w:type="dxa"/>
            <w:tcBorders>
              <w:top w:val="single" w:sz="8" w:space="0" w:color="auto"/>
              <w:left w:val="nil"/>
              <w:bottom w:val="single" w:sz="8" w:space="0" w:color="auto"/>
              <w:right w:val="single" w:sz="8" w:space="0" w:color="auto"/>
            </w:tcBorders>
            <w:shd w:val="clear" w:color="000000" w:fill="1F497D"/>
            <w:noWrap/>
            <w:textDirection w:val="btLr"/>
            <w:hideMark/>
          </w:tcPr>
          <w:p w14:paraId="2C2E2B34" w14:textId="77777777" w:rsidR="005F56B2" w:rsidRPr="00327690" w:rsidRDefault="005F56B2" w:rsidP="00267DBE">
            <w:pPr>
              <w:spacing w:before="0" w:after="0"/>
              <w:jc w:val="left"/>
              <w:rPr>
                <w:b/>
                <w:bCs/>
                <w:color w:val="FFFFFF"/>
                <w:sz w:val="20"/>
                <w:szCs w:val="20"/>
              </w:rPr>
            </w:pPr>
            <w:r w:rsidRPr="00327690">
              <w:rPr>
                <w:b/>
                <w:bCs/>
                <w:color w:val="FFFFFF"/>
                <w:sz w:val="20"/>
                <w:szCs w:val="20"/>
              </w:rPr>
              <w:t>Population</w:t>
            </w:r>
          </w:p>
        </w:tc>
        <w:tc>
          <w:tcPr>
            <w:tcW w:w="990" w:type="dxa"/>
            <w:tcBorders>
              <w:top w:val="single" w:sz="8" w:space="0" w:color="auto"/>
              <w:left w:val="nil"/>
              <w:bottom w:val="single" w:sz="8" w:space="0" w:color="auto"/>
              <w:right w:val="single" w:sz="8" w:space="0" w:color="auto"/>
            </w:tcBorders>
            <w:shd w:val="clear" w:color="000000" w:fill="1F497D"/>
            <w:noWrap/>
            <w:textDirection w:val="btLr"/>
            <w:hideMark/>
          </w:tcPr>
          <w:p w14:paraId="023C435C" w14:textId="77777777" w:rsidR="005F56B2" w:rsidRPr="00327690" w:rsidRDefault="005F56B2" w:rsidP="00267DBE">
            <w:pPr>
              <w:spacing w:before="0" w:after="0"/>
              <w:jc w:val="left"/>
              <w:rPr>
                <w:b/>
                <w:bCs/>
                <w:color w:val="FFFFFF"/>
                <w:sz w:val="20"/>
                <w:szCs w:val="20"/>
              </w:rPr>
            </w:pPr>
            <w:r w:rsidRPr="00327690">
              <w:rPr>
                <w:b/>
                <w:bCs/>
                <w:color w:val="FFFFFF"/>
                <w:sz w:val="20"/>
                <w:szCs w:val="20"/>
              </w:rPr>
              <w:t>Crude Prevalence</w:t>
            </w:r>
          </w:p>
        </w:tc>
        <w:tc>
          <w:tcPr>
            <w:tcW w:w="720" w:type="dxa"/>
            <w:tcBorders>
              <w:top w:val="single" w:sz="8" w:space="0" w:color="auto"/>
              <w:left w:val="nil"/>
              <w:bottom w:val="single" w:sz="8" w:space="0" w:color="auto"/>
              <w:right w:val="single" w:sz="8" w:space="0" w:color="auto"/>
            </w:tcBorders>
            <w:shd w:val="clear" w:color="000000" w:fill="1F497D"/>
            <w:noWrap/>
            <w:textDirection w:val="btLr"/>
            <w:hideMark/>
          </w:tcPr>
          <w:p w14:paraId="5CF0CF40" w14:textId="77777777" w:rsidR="005F56B2" w:rsidRPr="00327690" w:rsidRDefault="005F56B2" w:rsidP="00267DBE">
            <w:pPr>
              <w:spacing w:before="0" w:after="0"/>
              <w:jc w:val="left"/>
              <w:rPr>
                <w:b/>
                <w:bCs/>
                <w:color w:val="FFFFFF"/>
                <w:sz w:val="20"/>
                <w:szCs w:val="20"/>
              </w:rPr>
            </w:pPr>
            <w:r w:rsidRPr="00327690">
              <w:rPr>
                <w:b/>
                <w:bCs/>
                <w:color w:val="FFFFFF"/>
                <w:sz w:val="20"/>
                <w:szCs w:val="20"/>
              </w:rPr>
              <w:t>Crude Prevalence Standard Error</w:t>
            </w:r>
          </w:p>
        </w:tc>
        <w:tc>
          <w:tcPr>
            <w:tcW w:w="720" w:type="dxa"/>
            <w:tcBorders>
              <w:top w:val="single" w:sz="8" w:space="0" w:color="auto"/>
              <w:left w:val="nil"/>
              <w:bottom w:val="single" w:sz="8" w:space="0" w:color="auto"/>
              <w:right w:val="single" w:sz="8" w:space="0" w:color="auto"/>
            </w:tcBorders>
            <w:shd w:val="clear" w:color="000000" w:fill="1F497D"/>
            <w:noWrap/>
            <w:textDirection w:val="btLr"/>
            <w:hideMark/>
          </w:tcPr>
          <w:p w14:paraId="1D4BB840" w14:textId="77777777" w:rsidR="005F56B2" w:rsidRPr="00327690" w:rsidRDefault="005F56B2" w:rsidP="00267DBE">
            <w:pPr>
              <w:spacing w:before="0" w:after="0"/>
              <w:jc w:val="left"/>
              <w:rPr>
                <w:b/>
                <w:bCs/>
                <w:color w:val="FFFFFF"/>
                <w:sz w:val="20"/>
                <w:szCs w:val="20"/>
              </w:rPr>
            </w:pPr>
            <w:r w:rsidRPr="00327690">
              <w:rPr>
                <w:b/>
                <w:bCs/>
                <w:color w:val="FFFFFF"/>
                <w:sz w:val="20"/>
                <w:szCs w:val="20"/>
              </w:rPr>
              <w:t>Weighted Prevalence</w:t>
            </w:r>
          </w:p>
        </w:tc>
        <w:tc>
          <w:tcPr>
            <w:tcW w:w="900" w:type="dxa"/>
            <w:tcBorders>
              <w:top w:val="single" w:sz="8" w:space="0" w:color="auto"/>
              <w:left w:val="nil"/>
              <w:bottom w:val="single" w:sz="8" w:space="0" w:color="auto"/>
              <w:right w:val="single" w:sz="8" w:space="0" w:color="auto"/>
            </w:tcBorders>
            <w:shd w:val="clear" w:color="000000" w:fill="1F497D"/>
            <w:noWrap/>
            <w:textDirection w:val="btLr"/>
            <w:hideMark/>
          </w:tcPr>
          <w:p w14:paraId="7CE82C3D" w14:textId="77777777" w:rsidR="005F56B2" w:rsidRPr="00327690" w:rsidRDefault="005F56B2" w:rsidP="00267DBE">
            <w:pPr>
              <w:spacing w:before="0" w:after="0"/>
              <w:jc w:val="left"/>
              <w:rPr>
                <w:b/>
                <w:bCs/>
                <w:color w:val="FFFFFF"/>
                <w:sz w:val="20"/>
                <w:szCs w:val="20"/>
              </w:rPr>
            </w:pPr>
            <w:r w:rsidRPr="00327690">
              <w:rPr>
                <w:b/>
                <w:bCs/>
                <w:color w:val="FFFFFF"/>
                <w:sz w:val="20"/>
                <w:szCs w:val="20"/>
              </w:rPr>
              <w:t>Weighted Prevalence Standard Error</w:t>
            </w:r>
          </w:p>
        </w:tc>
        <w:tc>
          <w:tcPr>
            <w:tcW w:w="720" w:type="dxa"/>
            <w:tcBorders>
              <w:top w:val="single" w:sz="8" w:space="0" w:color="auto"/>
              <w:left w:val="nil"/>
              <w:bottom w:val="single" w:sz="8" w:space="0" w:color="auto"/>
              <w:right w:val="single" w:sz="8" w:space="0" w:color="auto"/>
            </w:tcBorders>
            <w:shd w:val="clear" w:color="000000" w:fill="1F497D"/>
            <w:textDirection w:val="btLr"/>
            <w:hideMark/>
          </w:tcPr>
          <w:p w14:paraId="71F61AD1" w14:textId="77777777" w:rsidR="005F56B2" w:rsidRPr="00327690" w:rsidRDefault="005F56B2" w:rsidP="00267DBE">
            <w:pPr>
              <w:spacing w:before="0" w:after="0"/>
              <w:jc w:val="left"/>
              <w:rPr>
                <w:b/>
                <w:bCs/>
                <w:color w:val="FFFFFF"/>
                <w:sz w:val="20"/>
                <w:szCs w:val="20"/>
              </w:rPr>
            </w:pPr>
            <w:r w:rsidRPr="00327690">
              <w:rPr>
                <w:b/>
                <w:bCs/>
                <w:color w:val="FFFFFF"/>
                <w:sz w:val="20"/>
                <w:szCs w:val="20"/>
              </w:rPr>
              <w:t>Age-Adjusted Prevalence</w:t>
            </w:r>
          </w:p>
        </w:tc>
        <w:tc>
          <w:tcPr>
            <w:tcW w:w="630" w:type="dxa"/>
            <w:tcBorders>
              <w:top w:val="single" w:sz="8" w:space="0" w:color="auto"/>
              <w:left w:val="nil"/>
              <w:bottom w:val="single" w:sz="8" w:space="0" w:color="auto"/>
              <w:right w:val="single" w:sz="8" w:space="0" w:color="auto"/>
            </w:tcBorders>
            <w:shd w:val="clear" w:color="000000" w:fill="1F497D"/>
            <w:textDirection w:val="btLr"/>
            <w:hideMark/>
          </w:tcPr>
          <w:p w14:paraId="096FAB1B" w14:textId="77777777" w:rsidR="005F56B2" w:rsidRPr="00327690" w:rsidRDefault="005F56B2" w:rsidP="00267DBE">
            <w:pPr>
              <w:spacing w:before="0" w:after="0"/>
              <w:jc w:val="left"/>
              <w:rPr>
                <w:b/>
                <w:bCs/>
                <w:color w:val="FFFFFF"/>
                <w:sz w:val="20"/>
                <w:szCs w:val="20"/>
              </w:rPr>
            </w:pPr>
            <w:r w:rsidRPr="00327690">
              <w:rPr>
                <w:b/>
                <w:bCs/>
                <w:color w:val="FFFFFF"/>
                <w:sz w:val="20"/>
                <w:szCs w:val="20"/>
              </w:rPr>
              <w:t>Age-Adjusted Prevalence Standard Error</w:t>
            </w:r>
          </w:p>
        </w:tc>
      </w:tr>
      <w:tr w:rsidR="005F56B2" w:rsidRPr="00327690" w14:paraId="3A100093"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5C25A02C"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4E67C8"/>
              <w:right w:val="single" w:sz="8" w:space="0" w:color="auto"/>
            </w:tcBorders>
            <w:shd w:val="clear" w:color="auto" w:fill="auto"/>
            <w:noWrap/>
            <w:vAlign w:val="center"/>
            <w:hideMark/>
          </w:tcPr>
          <w:p w14:paraId="2A7E9E6A" w14:textId="77777777" w:rsidR="005F56B2" w:rsidRPr="00327690" w:rsidRDefault="005F56B2" w:rsidP="005F56B2">
            <w:pPr>
              <w:spacing w:before="0" w:after="0"/>
              <w:jc w:val="left"/>
              <w:rPr>
                <w:color w:val="000000"/>
                <w:sz w:val="20"/>
                <w:szCs w:val="20"/>
              </w:rPr>
            </w:pPr>
            <w:r w:rsidRPr="00327690">
              <w:rPr>
                <w:color w:val="000000"/>
                <w:sz w:val="20"/>
                <w:szCs w:val="20"/>
              </w:rPr>
              <w:t>(1) Underweight (BMI&lt;18.5)</w:t>
            </w:r>
          </w:p>
        </w:tc>
        <w:tc>
          <w:tcPr>
            <w:tcW w:w="795" w:type="dxa"/>
            <w:tcBorders>
              <w:top w:val="nil"/>
              <w:left w:val="nil"/>
              <w:bottom w:val="single" w:sz="8" w:space="0" w:color="4E67C8"/>
              <w:right w:val="single" w:sz="8" w:space="0" w:color="auto"/>
            </w:tcBorders>
            <w:shd w:val="clear" w:color="auto" w:fill="auto"/>
            <w:noWrap/>
            <w:vAlign w:val="center"/>
            <w:hideMark/>
          </w:tcPr>
          <w:p w14:paraId="5690079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noWrap/>
            <w:vAlign w:val="center"/>
            <w:hideMark/>
          </w:tcPr>
          <w:p w14:paraId="6E80502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noWrap/>
            <w:vAlign w:val="center"/>
            <w:hideMark/>
          </w:tcPr>
          <w:p w14:paraId="4B908EC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noWrap/>
            <w:vAlign w:val="center"/>
            <w:hideMark/>
          </w:tcPr>
          <w:p w14:paraId="03C296F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noWrap/>
            <w:vAlign w:val="center"/>
            <w:hideMark/>
          </w:tcPr>
          <w:p w14:paraId="5B25D1A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noWrap/>
            <w:vAlign w:val="center"/>
            <w:hideMark/>
          </w:tcPr>
          <w:p w14:paraId="54E7CFCD"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5C1BBBCB"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2F00502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73832276" w14:textId="77777777" w:rsidTr="005F56B2">
        <w:trPr>
          <w:trHeight w:val="354"/>
        </w:trPr>
        <w:tc>
          <w:tcPr>
            <w:tcW w:w="530" w:type="dxa"/>
            <w:tcBorders>
              <w:top w:val="nil"/>
              <w:left w:val="single" w:sz="8" w:space="0" w:color="auto"/>
              <w:bottom w:val="single" w:sz="8" w:space="0" w:color="auto"/>
              <w:right w:val="single" w:sz="8" w:space="0" w:color="auto"/>
            </w:tcBorders>
            <w:shd w:val="clear" w:color="auto" w:fill="auto"/>
            <w:noWrap/>
            <w:vAlign w:val="center"/>
            <w:hideMark/>
          </w:tcPr>
          <w:p w14:paraId="12F2CC6A"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auto"/>
              <w:right w:val="single" w:sz="8" w:space="0" w:color="auto"/>
            </w:tcBorders>
            <w:shd w:val="clear" w:color="auto" w:fill="auto"/>
            <w:noWrap/>
            <w:vAlign w:val="center"/>
            <w:hideMark/>
          </w:tcPr>
          <w:p w14:paraId="0798BD27" w14:textId="77777777" w:rsidR="005F56B2" w:rsidRPr="00327690" w:rsidRDefault="005F56B2" w:rsidP="005F56B2">
            <w:pPr>
              <w:spacing w:before="0" w:after="0"/>
              <w:jc w:val="left"/>
              <w:rPr>
                <w:color w:val="000000"/>
                <w:sz w:val="20"/>
                <w:szCs w:val="20"/>
              </w:rPr>
            </w:pPr>
            <w:r w:rsidRPr="00327690">
              <w:rPr>
                <w:color w:val="000000"/>
                <w:sz w:val="20"/>
                <w:szCs w:val="20"/>
              </w:rPr>
              <w:t>(2) Healthy Weight (18.5&lt;=BMI&lt;25)</w:t>
            </w:r>
          </w:p>
        </w:tc>
        <w:tc>
          <w:tcPr>
            <w:tcW w:w="795" w:type="dxa"/>
            <w:tcBorders>
              <w:top w:val="nil"/>
              <w:left w:val="nil"/>
              <w:bottom w:val="single" w:sz="8" w:space="0" w:color="auto"/>
              <w:right w:val="single" w:sz="8" w:space="0" w:color="auto"/>
            </w:tcBorders>
            <w:shd w:val="clear" w:color="auto" w:fill="auto"/>
            <w:noWrap/>
            <w:vAlign w:val="center"/>
            <w:hideMark/>
          </w:tcPr>
          <w:p w14:paraId="099D2EF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noWrap/>
            <w:vAlign w:val="center"/>
            <w:hideMark/>
          </w:tcPr>
          <w:p w14:paraId="6E1EF97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noWrap/>
            <w:vAlign w:val="center"/>
            <w:hideMark/>
          </w:tcPr>
          <w:p w14:paraId="355443B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noWrap/>
            <w:vAlign w:val="center"/>
            <w:hideMark/>
          </w:tcPr>
          <w:p w14:paraId="7CB75B7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noWrap/>
            <w:vAlign w:val="center"/>
            <w:hideMark/>
          </w:tcPr>
          <w:p w14:paraId="213D9C3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auto"/>
              <w:right w:val="single" w:sz="8" w:space="0" w:color="auto"/>
            </w:tcBorders>
            <w:shd w:val="clear" w:color="auto" w:fill="auto"/>
            <w:noWrap/>
            <w:vAlign w:val="center"/>
            <w:hideMark/>
          </w:tcPr>
          <w:p w14:paraId="539F6AC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25CF80D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auto"/>
              <w:right w:val="single" w:sz="8" w:space="0" w:color="auto"/>
            </w:tcBorders>
            <w:shd w:val="clear" w:color="auto" w:fill="auto"/>
            <w:vAlign w:val="center"/>
            <w:hideMark/>
          </w:tcPr>
          <w:p w14:paraId="248DEB2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0A26BE30"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08CE0D45"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4E67C8"/>
              <w:right w:val="single" w:sz="8" w:space="0" w:color="auto"/>
            </w:tcBorders>
            <w:shd w:val="clear" w:color="auto" w:fill="auto"/>
            <w:noWrap/>
            <w:vAlign w:val="center"/>
            <w:hideMark/>
          </w:tcPr>
          <w:p w14:paraId="63DFC20B" w14:textId="77777777" w:rsidR="005F56B2" w:rsidRPr="00327690" w:rsidRDefault="005F56B2" w:rsidP="005F56B2">
            <w:pPr>
              <w:spacing w:before="0" w:after="0"/>
              <w:jc w:val="left"/>
              <w:rPr>
                <w:color w:val="000000"/>
                <w:sz w:val="20"/>
                <w:szCs w:val="20"/>
              </w:rPr>
            </w:pPr>
            <w:r w:rsidRPr="00327690">
              <w:rPr>
                <w:color w:val="000000"/>
                <w:sz w:val="20"/>
                <w:szCs w:val="20"/>
              </w:rPr>
              <w:t>(3) Overweight (25&lt;=BMI&lt;30)</w:t>
            </w:r>
          </w:p>
        </w:tc>
        <w:tc>
          <w:tcPr>
            <w:tcW w:w="795" w:type="dxa"/>
            <w:tcBorders>
              <w:top w:val="nil"/>
              <w:left w:val="nil"/>
              <w:bottom w:val="single" w:sz="8" w:space="0" w:color="4E67C8"/>
              <w:right w:val="single" w:sz="8" w:space="0" w:color="auto"/>
            </w:tcBorders>
            <w:shd w:val="clear" w:color="auto" w:fill="auto"/>
            <w:noWrap/>
            <w:vAlign w:val="center"/>
            <w:hideMark/>
          </w:tcPr>
          <w:p w14:paraId="1A23FFC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noWrap/>
            <w:vAlign w:val="center"/>
            <w:hideMark/>
          </w:tcPr>
          <w:p w14:paraId="72176E3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noWrap/>
            <w:vAlign w:val="center"/>
            <w:hideMark/>
          </w:tcPr>
          <w:p w14:paraId="07EB614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noWrap/>
            <w:vAlign w:val="center"/>
            <w:hideMark/>
          </w:tcPr>
          <w:p w14:paraId="6BFF0CC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noWrap/>
            <w:vAlign w:val="center"/>
            <w:hideMark/>
          </w:tcPr>
          <w:p w14:paraId="329AD69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noWrap/>
            <w:vAlign w:val="center"/>
            <w:hideMark/>
          </w:tcPr>
          <w:p w14:paraId="79260DE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43EF5A1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505FE6D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0D3DDD1E" w14:textId="77777777" w:rsidTr="005F56B2">
        <w:trPr>
          <w:trHeight w:val="354"/>
        </w:trPr>
        <w:tc>
          <w:tcPr>
            <w:tcW w:w="530" w:type="dxa"/>
            <w:tcBorders>
              <w:top w:val="nil"/>
              <w:left w:val="single" w:sz="8" w:space="0" w:color="auto"/>
              <w:bottom w:val="single" w:sz="8" w:space="0" w:color="auto"/>
              <w:right w:val="single" w:sz="8" w:space="0" w:color="auto"/>
            </w:tcBorders>
            <w:shd w:val="clear" w:color="auto" w:fill="auto"/>
            <w:noWrap/>
            <w:vAlign w:val="center"/>
            <w:hideMark/>
          </w:tcPr>
          <w:p w14:paraId="0B5AFE40"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auto"/>
              <w:right w:val="single" w:sz="8" w:space="0" w:color="auto"/>
            </w:tcBorders>
            <w:shd w:val="clear" w:color="auto" w:fill="auto"/>
            <w:noWrap/>
            <w:vAlign w:val="center"/>
            <w:hideMark/>
          </w:tcPr>
          <w:p w14:paraId="3CD88350" w14:textId="77777777" w:rsidR="005F56B2" w:rsidRPr="00327690" w:rsidRDefault="005F56B2" w:rsidP="005F56B2">
            <w:pPr>
              <w:spacing w:before="0" w:after="0"/>
              <w:jc w:val="left"/>
              <w:rPr>
                <w:color w:val="000000"/>
                <w:sz w:val="20"/>
                <w:szCs w:val="20"/>
              </w:rPr>
            </w:pPr>
            <w:r w:rsidRPr="00327690">
              <w:rPr>
                <w:color w:val="000000"/>
                <w:sz w:val="20"/>
                <w:szCs w:val="20"/>
              </w:rPr>
              <w:t>(4) Obesity (Classes 1, 2, and 3) (BMI 30+)</w:t>
            </w:r>
          </w:p>
        </w:tc>
        <w:tc>
          <w:tcPr>
            <w:tcW w:w="795" w:type="dxa"/>
            <w:tcBorders>
              <w:top w:val="nil"/>
              <w:left w:val="nil"/>
              <w:bottom w:val="single" w:sz="8" w:space="0" w:color="auto"/>
              <w:right w:val="single" w:sz="8" w:space="0" w:color="auto"/>
            </w:tcBorders>
            <w:shd w:val="clear" w:color="auto" w:fill="auto"/>
            <w:noWrap/>
            <w:vAlign w:val="center"/>
            <w:hideMark/>
          </w:tcPr>
          <w:p w14:paraId="5932786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noWrap/>
            <w:vAlign w:val="center"/>
            <w:hideMark/>
          </w:tcPr>
          <w:p w14:paraId="0041767D"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noWrap/>
            <w:vAlign w:val="center"/>
            <w:hideMark/>
          </w:tcPr>
          <w:p w14:paraId="6A6B4AE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noWrap/>
            <w:vAlign w:val="center"/>
            <w:hideMark/>
          </w:tcPr>
          <w:p w14:paraId="3126B58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noWrap/>
            <w:vAlign w:val="center"/>
            <w:hideMark/>
          </w:tcPr>
          <w:p w14:paraId="350DCF5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auto"/>
              <w:right w:val="single" w:sz="8" w:space="0" w:color="auto"/>
            </w:tcBorders>
            <w:shd w:val="clear" w:color="auto" w:fill="auto"/>
            <w:noWrap/>
            <w:vAlign w:val="center"/>
            <w:hideMark/>
          </w:tcPr>
          <w:p w14:paraId="6DD7D5EE"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0C36F47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auto"/>
              <w:right w:val="single" w:sz="8" w:space="0" w:color="auto"/>
            </w:tcBorders>
            <w:shd w:val="clear" w:color="auto" w:fill="auto"/>
            <w:vAlign w:val="center"/>
            <w:hideMark/>
          </w:tcPr>
          <w:p w14:paraId="334C329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0ECAFB7B"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195890F5"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4E67C8"/>
              <w:right w:val="single" w:sz="8" w:space="0" w:color="auto"/>
            </w:tcBorders>
            <w:shd w:val="clear" w:color="auto" w:fill="auto"/>
            <w:noWrap/>
            <w:vAlign w:val="center"/>
            <w:hideMark/>
          </w:tcPr>
          <w:p w14:paraId="75BDBE4C" w14:textId="77777777" w:rsidR="005F56B2" w:rsidRPr="00327690" w:rsidRDefault="005F56B2" w:rsidP="005F56B2">
            <w:pPr>
              <w:spacing w:before="0" w:after="0"/>
              <w:jc w:val="left"/>
              <w:rPr>
                <w:color w:val="000000"/>
                <w:sz w:val="20"/>
                <w:szCs w:val="20"/>
              </w:rPr>
            </w:pPr>
            <w:r w:rsidRPr="00327690">
              <w:rPr>
                <w:color w:val="000000"/>
                <w:sz w:val="20"/>
                <w:szCs w:val="20"/>
              </w:rPr>
              <w:t>(4a) Obesity (Class 1) (30&lt;=BMI&lt;35)</w:t>
            </w:r>
          </w:p>
        </w:tc>
        <w:tc>
          <w:tcPr>
            <w:tcW w:w="795" w:type="dxa"/>
            <w:tcBorders>
              <w:top w:val="nil"/>
              <w:left w:val="nil"/>
              <w:bottom w:val="single" w:sz="8" w:space="0" w:color="4E67C8"/>
              <w:right w:val="single" w:sz="8" w:space="0" w:color="auto"/>
            </w:tcBorders>
            <w:shd w:val="clear" w:color="auto" w:fill="auto"/>
            <w:noWrap/>
            <w:vAlign w:val="center"/>
            <w:hideMark/>
          </w:tcPr>
          <w:p w14:paraId="0B3A6BC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noWrap/>
            <w:vAlign w:val="center"/>
            <w:hideMark/>
          </w:tcPr>
          <w:p w14:paraId="5B44DEF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noWrap/>
            <w:vAlign w:val="center"/>
            <w:hideMark/>
          </w:tcPr>
          <w:p w14:paraId="7C29D23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noWrap/>
            <w:vAlign w:val="center"/>
            <w:hideMark/>
          </w:tcPr>
          <w:p w14:paraId="6B725BD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noWrap/>
            <w:vAlign w:val="center"/>
            <w:hideMark/>
          </w:tcPr>
          <w:p w14:paraId="1D39916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noWrap/>
            <w:vAlign w:val="center"/>
            <w:hideMark/>
          </w:tcPr>
          <w:p w14:paraId="448B2D7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2A5B6E3E"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10A115B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1B59EA8D" w14:textId="77777777" w:rsidTr="005F56B2">
        <w:trPr>
          <w:trHeight w:val="354"/>
        </w:trPr>
        <w:tc>
          <w:tcPr>
            <w:tcW w:w="530" w:type="dxa"/>
            <w:tcBorders>
              <w:top w:val="nil"/>
              <w:left w:val="single" w:sz="8" w:space="0" w:color="auto"/>
              <w:bottom w:val="single" w:sz="8" w:space="0" w:color="auto"/>
              <w:right w:val="single" w:sz="8" w:space="0" w:color="auto"/>
            </w:tcBorders>
            <w:shd w:val="clear" w:color="auto" w:fill="auto"/>
            <w:noWrap/>
            <w:vAlign w:val="center"/>
            <w:hideMark/>
          </w:tcPr>
          <w:p w14:paraId="1C1E43AD"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auto"/>
              <w:right w:val="single" w:sz="8" w:space="0" w:color="auto"/>
            </w:tcBorders>
            <w:shd w:val="clear" w:color="auto" w:fill="auto"/>
            <w:noWrap/>
            <w:vAlign w:val="center"/>
            <w:hideMark/>
          </w:tcPr>
          <w:p w14:paraId="5016FAD8" w14:textId="77777777" w:rsidR="005F56B2" w:rsidRPr="00327690" w:rsidRDefault="005F56B2" w:rsidP="005F56B2">
            <w:pPr>
              <w:spacing w:before="0" w:after="0"/>
              <w:jc w:val="left"/>
              <w:rPr>
                <w:color w:val="000000"/>
                <w:sz w:val="20"/>
                <w:szCs w:val="20"/>
              </w:rPr>
            </w:pPr>
            <w:r w:rsidRPr="00327690">
              <w:rPr>
                <w:color w:val="000000"/>
                <w:sz w:val="20"/>
                <w:szCs w:val="20"/>
              </w:rPr>
              <w:t>(4b) Obesity (Class 2) (35&lt;=BMI&lt;40)</w:t>
            </w:r>
          </w:p>
        </w:tc>
        <w:tc>
          <w:tcPr>
            <w:tcW w:w="795" w:type="dxa"/>
            <w:tcBorders>
              <w:top w:val="nil"/>
              <w:left w:val="nil"/>
              <w:bottom w:val="single" w:sz="8" w:space="0" w:color="auto"/>
              <w:right w:val="single" w:sz="8" w:space="0" w:color="auto"/>
            </w:tcBorders>
            <w:shd w:val="clear" w:color="auto" w:fill="auto"/>
            <w:noWrap/>
            <w:vAlign w:val="center"/>
            <w:hideMark/>
          </w:tcPr>
          <w:p w14:paraId="1CA216C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noWrap/>
            <w:vAlign w:val="center"/>
            <w:hideMark/>
          </w:tcPr>
          <w:p w14:paraId="114F74E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noWrap/>
            <w:hideMark/>
          </w:tcPr>
          <w:p w14:paraId="3044A1C1" w14:textId="77777777" w:rsidR="005F56B2" w:rsidRPr="00327690" w:rsidRDefault="005F56B2" w:rsidP="005F56B2">
            <w:pPr>
              <w:spacing w:before="0" w:after="0"/>
              <w:jc w:val="left"/>
              <w:rPr>
                <w:rFonts w:ascii="Calibri" w:hAnsi="Calibri" w:cs="Calibri"/>
                <w:color w:val="000000"/>
                <w:sz w:val="22"/>
                <w:szCs w:val="22"/>
              </w:rPr>
            </w:pPr>
            <w:r w:rsidRPr="00327690">
              <w:rPr>
                <w:rFonts w:ascii="Calibri" w:hAnsi="Calibri" w:cs="Calibri"/>
                <w:color w:val="000000"/>
                <w:sz w:val="22"/>
                <w:szCs w:val="22"/>
              </w:rPr>
              <w:t> </w:t>
            </w:r>
          </w:p>
        </w:tc>
        <w:tc>
          <w:tcPr>
            <w:tcW w:w="720" w:type="dxa"/>
            <w:tcBorders>
              <w:top w:val="nil"/>
              <w:left w:val="nil"/>
              <w:bottom w:val="single" w:sz="8" w:space="0" w:color="auto"/>
              <w:right w:val="single" w:sz="8" w:space="0" w:color="auto"/>
            </w:tcBorders>
            <w:shd w:val="clear" w:color="auto" w:fill="auto"/>
            <w:noWrap/>
            <w:hideMark/>
          </w:tcPr>
          <w:p w14:paraId="53FE28CD" w14:textId="77777777" w:rsidR="005F56B2" w:rsidRPr="00327690" w:rsidRDefault="005F56B2" w:rsidP="005F56B2">
            <w:pPr>
              <w:spacing w:before="0" w:after="0"/>
              <w:jc w:val="left"/>
              <w:rPr>
                <w:rFonts w:ascii="Calibri" w:hAnsi="Calibri" w:cs="Calibri"/>
                <w:color w:val="000000"/>
                <w:sz w:val="22"/>
                <w:szCs w:val="22"/>
              </w:rPr>
            </w:pPr>
            <w:r w:rsidRPr="00327690">
              <w:rPr>
                <w:rFonts w:ascii="Calibri" w:hAnsi="Calibri" w:cs="Calibri"/>
                <w:color w:val="000000"/>
                <w:sz w:val="22"/>
                <w:szCs w:val="22"/>
              </w:rPr>
              <w:t> </w:t>
            </w:r>
          </w:p>
        </w:tc>
        <w:tc>
          <w:tcPr>
            <w:tcW w:w="720" w:type="dxa"/>
            <w:tcBorders>
              <w:top w:val="nil"/>
              <w:left w:val="nil"/>
              <w:bottom w:val="single" w:sz="8" w:space="0" w:color="auto"/>
              <w:right w:val="single" w:sz="8" w:space="0" w:color="auto"/>
            </w:tcBorders>
            <w:shd w:val="clear" w:color="auto" w:fill="auto"/>
            <w:noWrap/>
            <w:hideMark/>
          </w:tcPr>
          <w:p w14:paraId="58702972" w14:textId="77777777" w:rsidR="005F56B2" w:rsidRPr="00327690" w:rsidRDefault="005F56B2" w:rsidP="005F56B2">
            <w:pPr>
              <w:spacing w:before="0" w:after="0"/>
              <w:jc w:val="left"/>
              <w:rPr>
                <w:rFonts w:ascii="Calibri" w:hAnsi="Calibri" w:cs="Calibri"/>
                <w:color w:val="000000"/>
                <w:sz w:val="22"/>
                <w:szCs w:val="22"/>
              </w:rPr>
            </w:pPr>
            <w:r w:rsidRPr="00327690">
              <w:rPr>
                <w:rFonts w:ascii="Calibri" w:hAnsi="Calibri" w:cs="Calibri"/>
                <w:color w:val="000000"/>
                <w:sz w:val="22"/>
                <w:szCs w:val="22"/>
              </w:rPr>
              <w:t> </w:t>
            </w:r>
          </w:p>
        </w:tc>
        <w:tc>
          <w:tcPr>
            <w:tcW w:w="900" w:type="dxa"/>
            <w:tcBorders>
              <w:top w:val="nil"/>
              <w:left w:val="nil"/>
              <w:bottom w:val="single" w:sz="8" w:space="0" w:color="auto"/>
              <w:right w:val="single" w:sz="8" w:space="0" w:color="auto"/>
            </w:tcBorders>
            <w:shd w:val="clear" w:color="auto" w:fill="auto"/>
            <w:noWrap/>
            <w:hideMark/>
          </w:tcPr>
          <w:p w14:paraId="61F2E69C" w14:textId="77777777" w:rsidR="005F56B2" w:rsidRPr="00327690" w:rsidRDefault="005F56B2" w:rsidP="005F56B2">
            <w:pPr>
              <w:spacing w:before="0" w:after="0"/>
              <w:jc w:val="left"/>
              <w:rPr>
                <w:rFonts w:ascii="Calibri" w:hAnsi="Calibri" w:cs="Calibri"/>
                <w:color w:val="000000"/>
                <w:sz w:val="22"/>
                <w:szCs w:val="22"/>
              </w:rPr>
            </w:pPr>
            <w:r w:rsidRPr="00327690">
              <w:rPr>
                <w:rFonts w:ascii="Calibri" w:hAnsi="Calibri" w:cs="Calibri"/>
                <w:color w:val="000000"/>
                <w:sz w:val="22"/>
                <w:szCs w:val="22"/>
              </w:rPr>
              <w:t> </w:t>
            </w:r>
          </w:p>
        </w:tc>
        <w:tc>
          <w:tcPr>
            <w:tcW w:w="720" w:type="dxa"/>
            <w:tcBorders>
              <w:top w:val="nil"/>
              <w:left w:val="nil"/>
              <w:bottom w:val="single" w:sz="8" w:space="0" w:color="auto"/>
              <w:right w:val="single" w:sz="8" w:space="0" w:color="auto"/>
            </w:tcBorders>
            <w:shd w:val="clear" w:color="auto" w:fill="auto"/>
            <w:vAlign w:val="center"/>
            <w:hideMark/>
          </w:tcPr>
          <w:p w14:paraId="3E85D39A"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auto"/>
              <w:right w:val="single" w:sz="8" w:space="0" w:color="auto"/>
            </w:tcBorders>
            <w:shd w:val="clear" w:color="auto" w:fill="auto"/>
            <w:vAlign w:val="center"/>
            <w:hideMark/>
          </w:tcPr>
          <w:p w14:paraId="2F13881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5331FEA0"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6387DC2B"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w:t>
            </w:r>
          </w:p>
        </w:tc>
        <w:tc>
          <w:tcPr>
            <w:tcW w:w="2355" w:type="dxa"/>
            <w:tcBorders>
              <w:top w:val="nil"/>
              <w:left w:val="nil"/>
              <w:bottom w:val="single" w:sz="8" w:space="0" w:color="4E67C8"/>
              <w:right w:val="single" w:sz="8" w:space="0" w:color="auto"/>
            </w:tcBorders>
            <w:shd w:val="clear" w:color="auto" w:fill="auto"/>
            <w:noWrap/>
            <w:vAlign w:val="center"/>
            <w:hideMark/>
          </w:tcPr>
          <w:p w14:paraId="6E163942" w14:textId="77777777" w:rsidR="005F56B2" w:rsidRPr="00327690" w:rsidRDefault="005F56B2" w:rsidP="005F56B2">
            <w:pPr>
              <w:spacing w:before="0" w:after="0"/>
              <w:jc w:val="left"/>
              <w:rPr>
                <w:color w:val="000000"/>
                <w:sz w:val="20"/>
                <w:szCs w:val="20"/>
              </w:rPr>
            </w:pPr>
            <w:r w:rsidRPr="00327690">
              <w:rPr>
                <w:color w:val="000000"/>
                <w:sz w:val="20"/>
                <w:szCs w:val="20"/>
              </w:rPr>
              <w:t>(4c) Obesity (Class 3) - Severe Obesity (BMI 40+)</w:t>
            </w:r>
          </w:p>
        </w:tc>
        <w:tc>
          <w:tcPr>
            <w:tcW w:w="795" w:type="dxa"/>
            <w:tcBorders>
              <w:top w:val="nil"/>
              <w:left w:val="nil"/>
              <w:bottom w:val="single" w:sz="8" w:space="0" w:color="4E67C8"/>
              <w:right w:val="single" w:sz="8" w:space="0" w:color="auto"/>
            </w:tcBorders>
            <w:shd w:val="clear" w:color="auto" w:fill="auto"/>
            <w:vAlign w:val="center"/>
            <w:hideMark/>
          </w:tcPr>
          <w:p w14:paraId="659F786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31DC240D"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655FC58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262914A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110ADB6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6890053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7824E00D"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39B4411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6BB97650" w14:textId="77777777" w:rsidTr="005F56B2">
        <w:trPr>
          <w:trHeight w:val="354"/>
        </w:trPr>
        <w:tc>
          <w:tcPr>
            <w:tcW w:w="530" w:type="dxa"/>
            <w:tcBorders>
              <w:top w:val="nil"/>
              <w:left w:val="single" w:sz="8" w:space="0" w:color="auto"/>
              <w:bottom w:val="single" w:sz="8" w:space="0" w:color="auto"/>
              <w:right w:val="single" w:sz="8" w:space="0" w:color="auto"/>
            </w:tcBorders>
            <w:shd w:val="clear" w:color="auto" w:fill="auto"/>
            <w:noWrap/>
            <w:vAlign w:val="center"/>
            <w:hideMark/>
          </w:tcPr>
          <w:p w14:paraId="40020FD9" w14:textId="77777777" w:rsidR="005F56B2" w:rsidRPr="00327690" w:rsidRDefault="005F56B2" w:rsidP="005F56B2">
            <w:pPr>
              <w:spacing w:before="0" w:after="0"/>
              <w:jc w:val="left"/>
              <w:rPr>
                <w:b/>
                <w:bCs/>
                <w:color w:val="000000"/>
                <w:sz w:val="20"/>
                <w:szCs w:val="20"/>
              </w:rPr>
            </w:pPr>
            <w:r w:rsidRPr="00327690">
              <w:rPr>
                <w:b/>
                <w:bCs/>
                <w:color w:val="000000"/>
                <w:sz w:val="20"/>
                <w:szCs w:val="20"/>
              </w:rPr>
              <w:t>2</w:t>
            </w:r>
          </w:p>
        </w:tc>
        <w:tc>
          <w:tcPr>
            <w:tcW w:w="2355" w:type="dxa"/>
            <w:tcBorders>
              <w:top w:val="nil"/>
              <w:left w:val="nil"/>
              <w:bottom w:val="single" w:sz="8" w:space="0" w:color="auto"/>
              <w:right w:val="single" w:sz="8" w:space="0" w:color="auto"/>
            </w:tcBorders>
            <w:shd w:val="clear" w:color="auto" w:fill="auto"/>
            <w:noWrap/>
            <w:vAlign w:val="center"/>
            <w:hideMark/>
          </w:tcPr>
          <w:p w14:paraId="2A26DBDD" w14:textId="77777777" w:rsidR="005F56B2" w:rsidRPr="00327690" w:rsidRDefault="005F56B2" w:rsidP="005F56B2">
            <w:pPr>
              <w:spacing w:before="0" w:after="0"/>
              <w:jc w:val="left"/>
              <w:rPr>
                <w:color w:val="000000"/>
                <w:sz w:val="20"/>
                <w:szCs w:val="20"/>
              </w:rPr>
            </w:pPr>
            <w:r w:rsidRPr="00327690">
              <w:rPr>
                <w:color w:val="000000"/>
                <w:sz w:val="20"/>
                <w:szCs w:val="20"/>
              </w:rPr>
              <w:t>Totals:</w:t>
            </w:r>
          </w:p>
        </w:tc>
        <w:tc>
          <w:tcPr>
            <w:tcW w:w="795" w:type="dxa"/>
            <w:tcBorders>
              <w:top w:val="nil"/>
              <w:left w:val="nil"/>
              <w:bottom w:val="single" w:sz="8" w:space="0" w:color="auto"/>
              <w:right w:val="single" w:sz="8" w:space="0" w:color="auto"/>
            </w:tcBorders>
            <w:shd w:val="clear" w:color="auto" w:fill="auto"/>
            <w:vAlign w:val="center"/>
            <w:hideMark/>
          </w:tcPr>
          <w:p w14:paraId="2FCD739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77D76A0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1E0C4F8A"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59541A4D"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0A81EC8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auto"/>
              <w:right w:val="single" w:sz="8" w:space="0" w:color="auto"/>
            </w:tcBorders>
            <w:shd w:val="clear" w:color="auto" w:fill="auto"/>
            <w:vAlign w:val="center"/>
            <w:hideMark/>
          </w:tcPr>
          <w:p w14:paraId="355B570D"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0C27521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auto"/>
              <w:right w:val="single" w:sz="8" w:space="0" w:color="auto"/>
            </w:tcBorders>
            <w:shd w:val="clear" w:color="auto" w:fill="auto"/>
            <w:vAlign w:val="center"/>
            <w:hideMark/>
          </w:tcPr>
          <w:p w14:paraId="5B83D61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57E1CBDF"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44FCD738" w14:textId="77777777" w:rsidR="005F56B2" w:rsidRPr="00327690" w:rsidRDefault="005F56B2" w:rsidP="005F56B2">
            <w:pPr>
              <w:spacing w:before="0" w:after="0"/>
              <w:jc w:val="left"/>
              <w:rPr>
                <w:b/>
                <w:bCs/>
                <w:color w:val="000000"/>
                <w:sz w:val="20"/>
                <w:szCs w:val="20"/>
              </w:rPr>
            </w:pPr>
            <w:r w:rsidRPr="00327690">
              <w:rPr>
                <w:b/>
                <w:bCs/>
                <w:color w:val="000000"/>
                <w:sz w:val="20"/>
                <w:szCs w:val="20"/>
              </w:rPr>
              <w:t>3</w:t>
            </w:r>
          </w:p>
        </w:tc>
        <w:tc>
          <w:tcPr>
            <w:tcW w:w="2355" w:type="dxa"/>
            <w:tcBorders>
              <w:top w:val="nil"/>
              <w:left w:val="nil"/>
              <w:bottom w:val="single" w:sz="8" w:space="0" w:color="4E67C8"/>
              <w:right w:val="single" w:sz="8" w:space="0" w:color="auto"/>
            </w:tcBorders>
            <w:shd w:val="clear" w:color="auto" w:fill="auto"/>
            <w:noWrap/>
            <w:vAlign w:val="center"/>
            <w:hideMark/>
          </w:tcPr>
          <w:p w14:paraId="32D9586F" w14:textId="77777777" w:rsidR="005F56B2" w:rsidRPr="00327690" w:rsidRDefault="005F56B2" w:rsidP="005F56B2">
            <w:pPr>
              <w:spacing w:before="0" w:after="0"/>
              <w:jc w:val="left"/>
              <w:rPr>
                <w:color w:val="000000"/>
                <w:sz w:val="20"/>
                <w:szCs w:val="20"/>
              </w:rPr>
            </w:pPr>
            <w:r w:rsidRPr="00327690">
              <w:rPr>
                <w:color w:val="000000"/>
                <w:sz w:val="20"/>
                <w:szCs w:val="20"/>
              </w:rPr>
              <w:t>Version: CODI-APQ GEO3 2015-2019</w:t>
            </w:r>
          </w:p>
        </w:tc>
        <w:tc>
          <w:tcPr>
            <w:tcW w:w="795" w:type="dxa"/>
            <w:tcBorders>
              <w:top w:val="nil"/>
              <w:left w:val="nil"/>
              <w:bottom w:val="single" w:sz="8" w:space="0" w:color="4E67C8"/>
              <w:right w:val="single" w:sz="8" w:space="0" w:color="auto"/>
            </w:tcBorders>
            <w:shd w:val="clear" w:color="auto" w:fill="auto"/>
            <w:vAlign w:val="center"/>
            <w:hideMark/>
          </w:tcPr>
          <w:p w14:paraId="5722730A"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5FA422DE"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36DA8F7E"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79BF9D6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47056C7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361E6C4B"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482D3E0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0AB1890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47DD187F" w14:textId="77777777" w:rsidTr="005F56B2">
        <w:trPr>
          <w:trHeight w:val="354"/>
        </w:trPr>
        <w:tc>
          <w:tcPr>
            <w:tcW w:w="530" w:type="dxa"/>
            <w:tcBorders>
              <w:top w:val="nil"/>
              <w:left w:val="single" w:sz="8" w:space="0" w:color="auto"/>
              <w:bottom w:val="single" w:sz="8" w:space="0" w:color="auto"/>
              <w:right w:val="single" w:sz="8" w:space="0" w:color="auto"/>
            </w:tcBorders>
            <w:shd w:val="clear" w:color="auto" w:fill="auto"/>
            <w:noWrap/>
            <w:vAlign w:val="center"/>
            <w:hideMark/>
          </w:tcPr>
          <w:p w14:paraId="0C57020E" w14:textId="77777777" w:rsidR="005F56B2" w:rsidRPr="00327690" w:rsidRDefault="005F56B2" w:rsidP="005F56B2">
            <w:pPr>
              <w:spacing w:before="0" w:after="0"/>
              <w:jc w:val="left"/>
              <w:rPr>
                <w:b/>
                <w:bCs/>
                <w:color w:val="000000"/>
                <w:sz w:val="20"/>
                <w:szCs w:val="20"/>
              </w:rPr>
            </w:pPr>
            <w:r w:rsidRPr="00327690">
              <w:rPr>
                <w:b/>
                <w:bCs/>
                <w:color w:val="000000"/>
                <w:sz w:val="20"/>
                <w:szCs w:val="20"/>
              </w:rPr>
              <w:t>4</w:t>
            </w:r>
          </w:p>
        </w:tc>
        <w:tc>
          <w:tcPr>
            <w:tcW w:w="2355" w:type="dxa"/>
            <w:tcBorders>
              <w:top w:val="nil"/>
              <w:left w:val="nil"/>
              <w:bottom w:val="single" w:sz="8" w:space="0" w:color="auto"/>
              <w:right w:val="single" w:sz="8" w:space="0" w:color="auto"/>
            </w:tcBorders>
            <w:shd w:val="clear" w:color="auto" w:fill="auto"/>
            <w:noWrap/>
            <w:vAlign w:val="center"/>
            <w:hideMark/>
          </w:tcPr>
          <w:p w14:paraId="00F696FA" w14:textId="77777777" w:rsidR="005F56B2" w:rsidRPr="00327690" w:rsidRDefault="005F56B2" w:rsidP="005F56B2">
            <w:pPr>
              <w:spacing w:before="0" w:after="0"/>
              <w:jc w:val="left"/>
              <w:rPr>
                <w:color w:val="000000"/>
                <w:sz w:val="20"/>
                <w:szCs w:val="20"/>
              </w:rPr>
            </w:pPr>
            <w:r w:rsidRPr="00327690">
              <w:rPr>
                <w:color w:val="000000"/>
                <w:sz w:val="20"/>
                <w:szCs w:val="20"/>
              </w:rPr>
              <w:t>Query Parameters: AGE RACE SEX GEOGRAPHY YEAR</w:t>
            </w:r>
          </w:p>
        </w:tc>
        <w:tc>
          <w:tcPr>
            <w:tcW w:w="795" w:type="dxa"/>
            <w:tcBorders>
              <w:top w:val="nil"/>
              <w:left w:val="nil"/>
              <w:bottom w:val="single" w:sz="8" w:space="0" w:color="auto"/>
              <w:right w:val="single" w:sz="8" w:space="0" w:color="auto"/>
            </w:tcBorders>
            <w:shd w:val="clear" w:color="auto" w:fill="auto"/>
            <w:vAlign w:val="center"/>
            <w:hideMark/>
          </w:tcPr>
          <w:p w14:paraId="0F0A97AA"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246919F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6F17045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610D943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60FC031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auto"/>
              <w:right w:val="single" w:sz="8" w:space="0" w:color="auto"/>
            </w:tcBorders>
            <w:shd w:val="clear" w:color="auto" w:fill="auto"/>
            <w:vAlign w:val="center"/>
            <w:hideMark/>
          </w:tcPr>
          <w:p w14:paraId="3F0F153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40ACED7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auto"/>
              <w:right w:val="single" w:sz="8" w:space="0" w:color="auto"/>
            </w:tcBorders>
            <w:shd w:val="clear" w:color="auto" w:fill="auto"/>
            <w:vAlign w:val="center"/>
            <w:hideMark/>
          </w:tcPr>
          <w:p w14:paraId="451EC0F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75BF2BFB"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0801A166" w14:textId="77777777" w:rsidR="005F56B2" w:rsidRPr="00327690" w:rsidRDefault="005F56B2" w:rsidP="005F56B2">
            <w:pPr>
              <w:spacing w:before="0" w:after="0"/>
              <w:jc w:val="left"/>
              <w:rPr>
                <w:b/>
                <w:bCs/>
                <w:color w:val="000000"/>
                <w:sz w:val="20"/>
                <w:szCs w:val="20"/>
              </w:rPr>
            </w:pPr>
            <w:r w:rsidRPr="00327690">
              <w:rPr>
                <w:b/>
                <w:bCs/>
                <w:color w:val="000000"/>
                <w:sz w:val="20"/>
                <w:szCs w:val="20"/>
              </w:rPr>
              <w:t>5</w:t>
            </w:r>
          </w:p>
        </w:tc>
        <w:tc>
          <w:tcPr>
            <w:tcW w:w="2355" w:type="dxa"/>
            <w:tcBorders>
              <w:top w:val="nil"/>
              <w:left w:val="nil"/>
              <w:bottom w:val="single" w:sz="8" w:space="0" w:color="4E67C8"/>
              <w:right w:val="single" w:sz="8" w:space="0" w:color="auto"/>
            </w:tcBorders>
            <w:shd w:val="clear" w:color="auto" w:fill="auto"/>
            <w:noWrap/>
            <w:vAlign w:val="center"/>
            <w:hideMark/>
          </w:tcPr>
          <w:p w14:paraId="419970B0" w14:textId="77777777" w:rsidR="005F56B2" w:rsidRPr="00327690" w:rsidRDefault="005F56B2" w:rsidP="005F56B2">
            <w:pPr>
              <w:spacing w:before="0" w:after="0"/>
              <w:jc w:val="left"/>
              <w:rPr>
                <w:color w:val="000000"/>
                <w:sz w:val="20"/>
                <w:szCs w:val="20"/>
              </w:rPr>
            </w:pPr>
            <w:r w:rsidRPr="00327690">
              <w:rPr>
                <w:color w:val="000000"/>
                <w:sz w:val="20"/>
                <w:szCs w:val="20"/>
              </w:rPr>
              <w:t>AGE: (20 - 24, 25 - 29, 30 - 34, 35 - 44, 45 - 54, 55 - 64)</w:t>
            </w:r>
          </w:p>
        </w:tc>
        <w:tc>
          <w:tcPr>
            <w:tcW w:w="795" w:type="dxa"/>
            <w:tcBorders>
              <w:top w:val="nil"/>
              <w:left w:val="nil"/>
              <w:bottom w:val="single" w:sz="8" w:space="0" w:color="4E67C8"/>
              <w:right w:val="single" w:sz="8" w:space="0" w:color="auto"/>
            </w:tcBorders>
            <w:shd w:val="clear" w:color="auto" w:fill="auto"/>
            <w:vAlign w:val="center"/>
            <w:hideMark/>
          </w:tcPr>
          <w:p w14:paraId="3684F75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2611918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0B09E35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1562F93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10FE80F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0EA5D44E"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0ACE68A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2B9106D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3E96D075" w14:textId="77777777" w:rsidTr="005F56B2">
        <w:trPr>
          <w:trHeight w:val="354"/>
        </w:trPr>
        <w:tc>
          <w:tcPr>
            <w:tcW w:w="530" w:type="dxa"/>
            <w:tcBorders>
              <w:top w:val="nil"/>
              <w:left w:val="single" w:sz="8" w:space="0" w:color="auto"/>
              <w:bottom w:val="single" w:sz="8" w:space="0" w:color="auto"/>
              <w:right w:val="single" w:sz="8" w:space="0" w:color="auto"/>
            </w:tcBorders>
            <w:shd w:val="clear" w:color="auto" w:fill="auto"/>
            <w:noWrap/>
            <w:vAlign w:val="center"/>
            <w:hideMark/>
          </w:tcPr>
          <w:p w14:paraId="420734E5" w14:textId="77777777" w:rsidR="005F56B2" w:rsidRPr="00327690" w:rsidRDefault="005F56B2" w:rsidP="005F56B2">
            <w:pPr>
              <w:spacing w:before="0" w:after="0"/>
              <w:jc w:val="left"/>
              <w:rPr>
                <w:b/>
                <w:bCs/>
                <w:color w:val="000000"/>
                <w:sz w:val="20"/>
                <w:szCs w:val="20"/>
              </w:rPr>
            </w:pPr>
            <w:r w:rsidRPr="00327690">
              <w:rPr>
                <w:b/>
                <w:bCs/>
                <w:color w:val="000000"/>
                <w:sz w:val="20"/>
                <w:szCs w:val="20"/>
              </w:rPr>
              <w:t>6</w:t>
            </w:r>
          </w:p>
        </w:tc>
        <w:tc>
          <w:tcPr>
            <w:tcW w:w="2355" w:type="dxa"/>
            <w:tcBorders>
              <w:top w:val="nil"/>
              <w:left w:val="nil"/>
              <w:bottom w:val="single" w:sz="8" w:space="0" w:color="auto"/>
              <w:right w:val="single" w:sz="8" w:space="0" w:color="auto"/>
            </w:tcBorders>
            <w:shd w:val="clear" w:color="auto" w:fill="auto"/>
            <w:noWrap/>
            <w:vAlign w:val="center"/>
            <w:hideMark/>
          </w:tcPr>
          <w:p w14:paraId="298500A5" w14:textId="77777777" w:rsidR="005F56B2" w:rsidRPr="00327690" w:rsidRDefault="005F56B2" w:rsidP="005F56B2">
            <w:pPr>
              <w:spacing w:before="0" w:after="0"/>
              <w:jc w:val="left"/>
              <w:rPr>
                <w:color w:val="000000"/>
                <w:sz w:val="20"/>
                <w:szCs w:val="20"/>
              </w:rPr>
            </w:pPr>
            <w:r w:rsidRPr="00327690">
              <w:rPr>
                <w:color w:val="000000"/>
                <w:sz w:val="20"/>
                <w:szCs w:val="20"/>
              </w:rPr>
              <w:t>SEX: (Female)</w:t>
            </w:r>
          </w:p>
        </w:tc>
        <w:tc>
          <w:tcPr>
            <w:tcW w:w="795" w:type="dxa"/>
            <w:tcBorders>
              <w:top w:val="nil"/>
              <w:left w:val="nil"/>
              <w:bottom w:val="single" w:sz="8" w:space="0" w:color="auto"/>
              <w:right w:val="single" w:sz="8" w:space="0" w:color="auto"/>
            </w:tcBorders>
            <w:shd w:val="clear" w:color="auto" w:fill="auto"/>
            <w:vAlign w:val="center"/>
            <w:hideMark/>
          </w:tcPr>
          <w:p w14:paraId="6E76906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558ED72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63E09FE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3B63254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6598FB4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auto"/>
              <w:right w:val="single" w:sz="8" w:space="0" w:color="auto"/>
            </w:tcBorders>
            <w:shd w:val="clear" w:color="auto" w:fill="auto"/>
            <w:vAlign w:val="center"/>
            <w:hideMark/>
          </w:tcPr>
          <w:p w14:paraId="38EC329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585D073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auto"/>
              <w:right w:val="single" w:sz="8" w:space="0" w:color="auto"/>
            </w:tcBorders>
            <w:shd w:val="clear" w:color="auto" w:fill="auto"/>
            <w:vAlign w:val="center"/>
            <w:hideMark/>
          </w:tcPr>
          <w:p w14:paraId="03E9E22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62627876"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3AC7F8DD" w14:textId="77777777" w:rsidR="005F56B2" w:rsidRPr="00327690" w:rsidRDefault="005F56B2" w:rsidP="005F56B2">
            <w:pPr>
              <w:spacing w:before="0" w:after="0"/>
              <w:jc w:val="left"/>
              <w:rPr>
                <w:b/>
                <w:bCs/>
                <w:color w:val="000000"/>
                <w:sz w:val="20"/>
                <w:szCs w:val="20"/>
              </w:rPr>
            </w:pPr>
            <w:r w:rsidRPr="00327690">
              <w:rPr>
                <w:b/>
                <w:bCs/>
                <w:color w:val="000000"/>
                <w:sz w:val="20"/>
                <w:szCs w:val="20"/>
              </w:rPr>
              <w:t>7</w:t>
            </w:r>
          </w:p>
        </w:tc>
        <w:tc>
          <w:tcPr>
            <w:tcW w:w="2355" w:type="dxa"/>
            <w:tcBorders>
              <w:top w:val="nil"/>
              <w:left w:val="nil"/>
              <w:bottom w:val="single" w:sz="8" w:space="0" w:color="4E67C8"/>
              <w:right w:val="single" w:sz="8" w:space="0" w:color="auto"/>
            </w:tcBorders>
            <w:shd w:val="clear" w:color="auto" w:fill="auto"/>
            <w:noWrap/>
            <w:vAlign w:val="center"/>
            <w:hideMark/>
          </w:tcPr>
          <w:p w14:paraId="24A30064" w14:textId="77777777" w:rsidR="005F56B2" w:rsidRPr="00327690" w:rsidRDefault="005F56B2" w:rsidP="005F56B2">
            <w:pPr>
              <w:spacing w:before="0" w:after="0"/>
              <w:jc w:val="left"/>
              <w:rPr>
                <w:color w:val="000000"/>
                <w:sz w:val="20"/>
                <w:szCs w:val="20"/>
              </w:rPr>
            </w:pPr>
            <w:r w:rsidRPr="00327690">
              <w:rPr>
                <w:color w:val="000000"/>
                <w:sz w:val="20"/>
                <w:szCs w:val="20"/>
              </w:rPr>
              <w:t>Pregnancy: included in analysis</w:t>
            </w:r>
          </w:p>
        </w:tc>
        <w:tc>
          <w:tcPr>
            <w:tcW w:w="795" w:type="dxa"/>
            <w:tcBorders>
              <w:top w:val="nil"/>
              <w:left w:val="nil"/>
              <w:bottom w:val="single" w:sz="8" w:space="0" w:color="4E67C8"/>
              <w:right w:val="single" w:sz="8" w:space="0" w:color="auto"/>
            </w:tcBorders>
            <w:shd w:val="clear" w:color="auto" w:fill="auto"/>
            <w:vAlign w:val="center"/>
            <w:hideMark/>
          </w:tcPr>
          <w:p w14:paraId="1C52C87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2EE0F8F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07BBC1A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4900AD5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3A06804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2673FAF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4A6E862E"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0D1E670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4B85E733" w14:textId="77777777" w:rsidTr="005F56B2">
        <w:trPr>
          <w:trHeight w:val="354"/>
        </w:trPr>
        <w:tc>
          <w:tcPr>
            <w:tcW w:w="530" w:type="dxa"/>
            <w:tcBorders>
              <w:top w:val="nil"/>
              <w:left w:val="single" w:sz="8" w:space="0" w:color="auto"/>
              <w:bottom w:val="single" w:sz="8" w:space="0" w:color="auto"/>
              <w:right w:val="single" w:sz="8" w:space="0" w:color="auto"/>
            </w:tcBorders>
            <w:shd w:val="clear" w:color="auto" w:fill="auto"/>
            <w:noWrap/>
            <w:vAlign w:val="center"/>
            <w:hideMark/>
          </w:tcPr>
          <w:p w14:paraId="76B444AB" w14:textId="77777777" w:rsidR="005F56B2" w:rsidRPr="00327690" w:rsidRDefault="005F56B2" w:rsidP="005F56B2">
            <w:pPr>
              <w:spacing w:before="0" w:after="0"/>
              <w:jc w:val="left"/>
              <w:rPr>
                <w:b/>
                <w:bCs/>
                <w:color w:val="000000"/>
                <w:sz w:val="20"/>
                <w:szCs w:val="20"/>
              </w:rPr>
            </w:pPr>
            <w:r w:rsidRPr="00327690">
              <w:rPr>
                <w:b/>
                <w:bCs/>
                <w:color w:val="000000"/>
                <w:sz w:val="20"/>
                <w:szCs w:val="20"/>
              </w:rPr>
              <w:t>8</w:t>
            </w:r>
          </w:p>
        </w:tc>
        <w:tc>
          <w:tcPr>
            <w:tcW w:w="2355" w:type="dxa"/>
            <w:tcBorders>
              <w:top w:val="nil"/>
              <w:left w:val="nil"/>
              <w:bottom w:val="single" w:sz="8" w:space="0" w:color="auto"/>
              <w:right w:val="single" w:sz="8" w:space="0" w:color="auto"/>
            </w:tcBorders>
            <w:shd w:val="clear" w:color="auto" w:fill="auto"/>
            <w:noWrap/>
            <w:vAlign w:val="center"/>
            <w:hideMark/>
          </w:tcPr>
          <w:p w14:paraId="7CBB5359" w14:textId="77777777" w:rsidR="005F56B2" w:rsidRPr="00327690" w:rsidRDefault="005F56B2" w:rsidP="005F56B2">
            <w:pPr>
              <w:spacing w:before="0" w:after="0"/>
              <w:jc w:val="left"/>
              <w:rPr>
                <w:color w:val="000000"/>
                <w:sz w:val="20"/>
                <w:szCs w:val="20"/>
              </w:rPr>
            </w:pPr>
            <w:r w:rsidRPr="00327690">
              <w:rPr>
                <w:color w:val="000000"/>
                <w:sz w:val="20"/>
                <w:szCs w:val="20"/>
              </w:rPr>
              <w:t>RACE: (White, Black, Asian, Other)</w:t>
            </w:r>
          </w:p>
        </w:tc>
        <w:tc>
          <w:tcPr>
            <w:tcW w:w="795" w:type="dxa"/>
            <w:tcBorders>
              <w:top w:val="nil"/>
              <w:left w:val="nil"/>
              <w:bottom w:val="single" w:sz="8" w:space="0" w:color="auto"/>
              <w:right w:val="single" w:sz="8" w:space="0" w:color="auto"/>
            </w:tcBorders>
            <w:shd w:val="clear" w:color="auto" w:fill="auto"/>
            <w:vAlign w:val="center"/>
            <w:hideMark/>
          </w:tcPr>
          <w:p w14:paraId="397967A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018A684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35CF5A3D"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6EC5A5F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2F7C9E7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auto"/>
              <w:right w:val="single" w:sz="8" w:space="0" w:color="auto"/>
            </w:tcBorders>
            <w:shd w:val="clear" w:color="auto" w:fill="auto"/>
            <w:vAlign w:val="center"/>
            <w:hideMark/>
          </w:tcPr>
          <w:p w14:paraId="5AD81BD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2FAFD99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auto"/>
              <w:right w:val="single" w:sz="8" w:space="0" w:color="auto"/>
            </w:tcBorders>
            <w:shd w:val="clear" w:color="auto" w:fill="auto"/>
            <w:vAlign w:val="center"/>
            <w:hideMark/>
          </w:tcPr>
          <w:p w14:paraId="083A9C2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29AA5000"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6B03779A" w14:textId="77777777" w:rsidR="005F56B2" w:rsidRPr="00327690" w:rsidRDefault="005F56B2" w:rsidP="005F56B2">
            <w:pPr>
              <w:spacing w:before="0" w:after="0"/>
              <w:jc w:val="left"/>
              <w:rPr>
                <w:b/>
                <w:bCs/>
                <w:color w:val="000000"/>
                <w:sz w:val="20"/>
                <w:szCs w:val="20"/>
              </w:rPr>
            </w:pPr>
            <w:r w:rsidRPr="00327690">
              <w:rPr>
                <w:b/>
                <w:bCs/>
                <w:color w:val="000000"/>
                <w:sz w:val="20"/>
                <w:szCs w:val="20"/>
              </w:rPr>
              <w:t>9</w:t>
            </w:r>
          </w:p>
        </w:tc>
        <w:tc>
          <w:tcPr>
            <w:tcW w:w="2355" w:type="dxa"/>
            <w:tcBorders>
              <w:top w:val="nil"/>
              <w:left w:val="nil"/>
              <w:bottom w:val="single" w:sz="8" w:space="0" w:color="4E67C8"/>
              <w:right w:val="single" w:sz="8" w:space="0" w:color="auto"/>
            </w:tcBorders>
            <w:shd w:val="clear" w:color="auto" w:fill="auto"/>
            <w:noWrap/>
            <w:vAlign w:val="center"/>
            <w:hideMark/>
          </w:tcPr>
          <w:p w14:paraId="7F10343F" w14:textId="77777777" w:rsidR="005F56B2" w:rsidRPr="00327690" w:rsidRDefault="005F56B2" w:rsidP="005F56B2">
            <w:pPr>
              <w:spacing w:before="0" w:after="0"/>
              <w:jc w:val="left"/>
              <w:rPr>
                <w:color w:val="000000"/>
                <w:sz w:val="20"/>
                <w:szCs w:val="20"/>
              </w:rPr>
            </w:pPr>
            <w:r w:rsidRPr="00327690">
              <w:rPr>
                <w:color w:val="000000"/>
                <w:sz w:val="20"/>
                <w:szCs w:val="20"/>
              </w:rPr>
              <w:t>RACE Suppressed: (Error)</w:t>
            </w:r>
          </w:p>
        </w:tc>
        <w:tc>
          <w:tcPr>
            <w:tcW w:w="795" w:type="dxa"/>
            <w:tcBorders>
              <w:top w:val="nil"/>
              <w:left w:val="nil"/>
              <w:bottom w:val="single" w:sz="8" w:space="0" w:color="4E67C8"/>
              <w:right w:val="single" w:sz="8" w:space="0" w:color="auto"/>
            </w:tcBorders>
            <w:shd w:val="clear" w:color="auto" w:fill="auto"/>
            <w:vAlign w:val="center"/>
            <w:hideMark/>
          </w:tcPr>
          <w:p w14:paraId="2BB144E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4AAD410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73A4DE6B"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16F59B2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674DA00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2801E2B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6B6492E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0C656A4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0ABAF39C" w14:textId="77777777" w:rsidTr="005F56B2">
        <w:trPr>
          <w:trHeight w:val="354"/>
        </w:trPr>
        <w:tc>
          <w:tcPr>
            <w:tcW w:w="530" w:type="dxa"/>
            <w:tcBorders>
              <w:top w:val="nil"/>
              <w:left w:val="single" w:sz="8" w:space="0" w:color="auto"/>
              <w:bottom w:val="single" w:sz="8" w:space="0" w:color="auto"/>
              <w:right w:val="single" w:sz="8" w:space="0" w:color="auto"/>
            </w:tcBorders>
            <w:shd w:val="clear" w:color="auto" w:fill="auto"/>
            <w:noWrap/>
            <w:vAlign w:val="center"/>
            <w:hideMark/>
          </w:tcPr>
          <w:p w14:paraId="05CBEAAB"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0</w:t>
            </w:r>
          </w:p>
        </w:tc>
        <w:tc>
          <w:tcPr>
            <w:tcW w:w="2355" w:type="dxa"/>
            <w:tcBorders>
              <w:top w:val="nil"/>
              <w:left w:val="nil"/>
              <w:bottom w:val="single" w:sz="8" w:space="0" w:color="auto"/>
              <w:right w:val="single" w:sz="8" w:space="0" w:color="auto"/>
            </w:tcBorders>
            <w:shd w:val="clear" w:color="auto" w:fill="auto"/>
            <w:noWrap/>
            <w:vAlign w:val="center"/>
            <w:hideMark/>
          </w:tcPr>
          <w:p w14:paraId="7AF64D5A" w14:textId="77777777" w:rsidR="005F56B2" w:rsidRPr="00327690" w:rsidRDefault="005F56B2" w:rsidP="005F56B2">
            <w:pPr>
              <w:spacing w:before="0" w:after="0"/>
              <w:jc w:val="left"/>
              <w:rPr>
                <w:color w:val="000000"/>
                <w:sz w:val="20"/>
                <w:szCs w:val="20"/>
              </w:rPr>
            </w:pPr>
            <w:r w:rsidRPr="00327690">
              <w:rPr>
                <w:color w:val="000000"/>
                <w:sz w:val="20"/>
                <w:szCs w:val="20"/>
              </w:rPr>
              <w:t>Imputed race: People with unknown race were excluded.</w:t>
            </w:r>
          </w:p>
        </w:tc>
        <w:tc>
          <w:tcPr>
            <w:tcW w:w="795" w:type="dxa"/>
            <w:tcBorders>
              <w:top w:val="nil"/>
              <w:left w:val="nil"/>
              <w:bottom w:val="single" w:sz="8" w:space="0" w:color="auto"/>
              <w:right w:val="single" w:sz="8" w:space="0" w:color="auto"/>
            </w:tcBorders>
            <w:shd w:val="clear" w:color="auto" w:fill="auto"/>
            <w:vAlign w:val="center"/>
            <w:hideMark/>
          </w:tcPr>
          <w:p w14:paraId="56026E7B"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3655370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7E2CF94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1E64350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0552D00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auto"/>
              <w:right w:val="single" w:sz="8" w:space="0" w:color="auto"/>
            </w:tcBorders>
            <w:shd w:val="clear" w:color="auto" w:fill="auto"/>
            <w:vAlign w:val="center"/>
            <w:hideMark/>
          </w:tcPr>
          <w:p w14:paraId="5503031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6F99864E"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auto"/>
              <w:right w:val="single" w:sz="8" w:space="0" w:color="auto"/>
            </w:tcBorders>
            <w:shd w:val="clear" w:color="auto" w:fill="auto"/>
            <w:vAlign w:val="center"/>
            <w:hideMark/>
          </w:tcPr>
          <w:p w14:paraId="6FC2441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0F541B06"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412065A3"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1</w:t>
            </w:r>
          </w:p>
        </w:tc>
        <w:tc>
          <w:tcPr>
            <w:tcW w:w="2355" w:type="dxa"/>
            <w:tcBorders>
              <w:top w:val="nil"/>
              <w:left w:val="nil"/>
              <w:bottom w:val="single" w:sz="8" w:space="0" w:color="4E67C8"/>
              <w:right w:val="single" w:sz="8" w:space="0" w:color="auto"/>
            </w:tcBorders>
            <w:shd w:val="clear" w:color="auto" w:fill="auto"/>
            <w:noWrap/>
            <w:vAlign w:val="center"/>
            <w:hideMark/>
          </w:tcPr>
          <w:p w14:paraId="12E80060" w14:textId="7F513706" w:rsidR="005F56B2" w:rsidRPr="00327690" w:rsidRDefault="005F56B2" w:rsidP="005F56B2">
            <w:pPr>
              <w:spacing w:before="0" w:after="0"/>
              <w:jc w:val="left"/>
              <w:rPr>
                <w:color w:val="000000"/>
                <w:sz w:val="20"/>
                <w:szCs w:val="20"/>
              </w:rPr>
            </w:pPr>
            <w:r w:rsidRPr="00327690">
              <w:rPr>
                <w:color w:val="000000"/>
                <w:sz w:val="20"/>
                <w:szCs w:val="20"/>
              </w:rPr>
              <w:t>Geography: (</w:t>
            </w:r>
            <w:r w:rsidR="0083608B" w:rsidRPr="00327690">
              <w:rPr>
                <w:color w:val="000000"/>
                <w:sz w:val="20"/>
                <w:szCs w:val="20"/>
              </w:rPr>
              <w:t>99999</w:t>
            </w:r>
            <w:r w:rsidRPr="00327690">
              <w:rPr>
                <w:color w:val="000000"/>
                <w:sz w:val="20"/>
                <w:szCs w:val="20"/>
              </w:rPr>
              <w:t>)</w:t>
            </w:r>
          </w:p>
        </w:tc>
        <w:tc>
          <w:tcPr>
            <w:tcW w:w="795" w:type="dxa"/>
            <w:tcBorders>
              <w:top w:val="nil"/>
              <w:left w:val="nil"/>
              <w:bottom w:val="single" w:sz="8" w:space="0" w:color="4E67C8"/>
              <w:right w:val="single" w:sz="8" w:space="0" w:color="auto"/>
            </w:tcBorders>
            <w:shd w:val="clear" w:color="auto" w:fill="auto"/>
            <w:vAlign w:val="center"/>
            <w:hideMark/>
          </w:tcPr>
          <w:p w14:paraId="6963146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19128FBB"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7820CA6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1D00D61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4421E4BB"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6350B27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29DCA6CD"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10F7D93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4F3ADBA8" w14:textId="77777777" w:rsidTr="005F56B2">
        <w:trPr>
          <w:trHeight w:val="354"/>
        </w:trPr>
        <w:tc>
          <w:tcPr>
            <w:tcW w:w="530" w:type="dxa"/>
            <w:tcBorders>
              <w:top w:val="nil"/>
              <w:left w:val="single" w:sz="8" w:space="0" w:color="auto"/>
              <w:bottom w:val="single" w:sz="8" w:space="0" w:color="auto"/>
              <w:right w:val="single" w:sz="8" w:space="0" w:color="auto"/>
            </w:tcBorders>
            <w:shd w:val="clear" w:color="auto" w:fill="auto"/>
            <w:noWrap/>
            <w:vAlign w:val="center"/>
            <w:hideMark/>
          </w:tcPr>
          <w:p w14:paraId="289D7013"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2</w:t>
            </w:r>
          </w:p>
        </w:tc>
        <w:tc>
          <w:tcPr>
            <w:tcW w:w="2355" w:type="dxa"/>
            <w:tcBorders>
              <w:top w:val="nil"/>
              <w:left w:val="nil"/>
              <w:bottom w:val="single" w:sz="8" w:space="0" w:color="auto"/>
              <w:right w:val="single" w:sz="8" w:space="0" w:color="auto"/>
            </w:tcBorders>
            <w:shd w:val="clear" w:color="auto" w:fill="auto"/>
            <w:noWrap/>
            <w:vAlign w:val="center"/>
            <w:hideMark/>
          </w:tcPr>
          <w:p w14:paraId="3AE159E7" w14:textId="77777777" w:rsidR="005F56B2" w:rsidRPr="00327690" w:rsidRDefault="005F56B2" w:rsidP="005F56B2">
            <w:pPr>
              <w:spacing w:before="0" w:after="0"/>
              <w:jc w:val="left"/>
              <w:rPr>
                <w:color w:val="000000"/>
                <w:sz w:val="20"/>
                <w:szCs w:val="20"/>
              </w:rPr>
            </w:pPr>
            <w:r w:rsidRPr="00327690">
              <w:rPr>
                <w:color w:val="000000"/>
                <w:sz w:val="20"/>
                <w:szCs w:val="20"/>
              </w:rPr>
              <w:t>Year: 2020</w:t>
            </w:r>
          </w:p>
        </w:tc>
        <w:tc>
          <w:tcPr>
            <w:tcW w:w="795" w:type="dxa"/>
            <w:tcBorders>
              <w:top w:val="nil"/>
              <w:left w:val="nil"/>
              <w:bottom w:val="single" w:sz="8" w:space="0" w:color="auto"/>
              <w:right w:val="single" w:sz="8" w:space="0" w:color="auto"/>
            </w:tcBorders>
            <w:shd w:val="clear" w:color="auto" w:fill="auto"/>
            <w:vAlign w:val="center"/>
            <w:hideMark/>
          </w:tcPr>
          <w:p w14:paraId="7242B3F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03FE8AF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5725A17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59AFF82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4ECF79D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auto"/>
              <w:right w:val="single" w:sz="8" w:space="0" w:color="auto"/>
            </w:tcBorders>
            <w:shd w:val="clear" w:color="auto" w:fill="auto"/>
            <w:vAlign w:val="center"/>
            <w:hideMark/>
          </w:tcPr>
          <w:p w14:paraId="0881CAC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764D0B6E"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auto"/>
              <w:right w:val="single" w:sz="8" w:space="0" w:color="auto"/>
            </w:tcBorders>
            <w:shd w:val="clear" w:color="auto" w:fill="auto"/>
            <w:vAlign w:val="center"/>
            <w:hideMark/>
          </w:tcPr>
          <w:p w14:paraId="04BC84A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213BE8AC"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20098AB5"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3</w:t>
            </w:r>
          </w:p>
        </w:tc>
        <w:tc>
          <w:tcPr>
            <w:tcW w:w="2355" w:type="dxa"/>
            <w:tcBorders>
              <w:top w:val="nil"/>
              <w:left w:val="nil"/>
              <w:bottom w:val="single" w:sz="8" w:space="0" w:color="4E67C8"/>
              <w:right w:val="single" w:sz="8" w:space="0" w:color="auto"/>
            </w:tcBorders>
            <w:shd w:val="clear" w:color="auto" w:fill="auto"/>
            <w:noWrap/>
            <w:vAlign w:val="center"/>
            <w:hideMark/>
          </w:tcPr>
          <w:p w14:paraId="291B10F4" w14:textId="77777777" w:rsidR="005F56B2" w:rsidRPr="00327690" w:rsidRDefault="005F56B2" w:rsidP="005F56B2">
            <w:pPr>
              <w:spacing w:before="0" w:after="0"/>
              <w:jc w:val="left"/>
              <w:rPr>
                <w:color w:val="000000"/>
                <w:sz w:val="20"/>
                <w:szCs w:val="20"/>
              </w:rPr>
            </w:pPr>
            <w:r w:rsidRPr="00327690">
              <w:rPr>
                <w:color w:val="000000"/>
                <w:sz w:val="20"/>
                <w:szCs w:val="20"/>
              </w:rPr>
              <w:t>Weighting cells were consolidated for: (Error)</w:t>
            </w:r>
          </w:p>
        </w:tc>
        <w:tc>
          <w:tcPr>
            <w:tcW w:w="795" w:type="dxa"/>
            <w:tcBorders>
              <w:top w:val="nil"/>
              <w:left w:val="nil"/>
              <w:bottom w:val="single" w:sz="8" w:space="0" w:color="4E67C8"/>
              <w:right w:val="single" w:sz="8" w:space="0" w:color="auto"/>
            </w:tcBorders>
            <w:shd w:val="clear" w:color="auto" w:fill="auto"/>
            <w:vAlign w:val="center"/>
            <w:hideMark/>
          </w:tcPr>
          <w:p w14:paraId="0E663A4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02D5B2B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5B3708C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6958876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044F1B0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69CC1C7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566C6A3A"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183415FA"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56A55D85" w14:textId="77777777" w:rsidTr="005F56B2">
        <w:trPr>
          <w:trHeight w:val="354"/>
        </w:trPr>
        <w:tc>
          <w:tcPr>
            <w:tcW w:w="530" w:type="dxa"/>
            <w:tcBorders>
              <w:top w:val="nil"/>
              <w:left w:val="single" w:sz="8" w:space="0" w:color="auto"/>
              <w:bottom w:val="single" w:sz="8" w:space="0" w:color="auto"/>
              <w:right w:val="single" w:sz="8" w:space="0" w:color="auto"/>
            </w:tcBorders>
            <w:shd w:val="clear" w:color="auto" w:fill="auto"/>
            <w:noWrap/>
            <w:vAlign w:val="center"/>
            <w:hideMark/>
          </w:tcPr>
          <w:p w14:paraId="1259C197"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4</w:t>
            </w:r>
          </w:p>
        </w:tc>
        <w:tc>
          <w:tcPr>
            <w:tcW w:w="2355" w:type="dxa"/>
            <w:tcBorders>
              <w:top w:val="nil"/>
              <w:left w:val="nil"/>
              <w:bottom w:val="single" w:sz="8" w:space="0" w:color="auto"/>
              <w:right w:val="single" w:sz="8" w:space="0" w:color="auto"/>
            </w:tcBorders>
            <w:shd w:val="clear" w:color="auto" w:fill="auto"/>
            <w:noWrap/>
            <w:vAlign w:val="center"/>
            <w:hideMark/>
          </w:tcPr>
          <w:p w14:paraId="18646CB0" w14:textId="77777777" w:rsidR="005F56B2" w:rsidRPr="00327690" w:rsidRDefault="005F56B2" w:rsidP="005F56B2">
            <w:pPr>
              <w:spacing w:before="0" w:after="0"/>
              <w:jc w:val="left"/>
              <w:rPr>
                <w:color w:val="000000"/>
                <w:sz w:val="20"/>
                <w:szCs w:val="20"/>
              </w:rPr>
            </w:pPr>
            <w:r w:rsidRPr="00327690">
              <w:rPr>
                <w:color w:val="000000"/>
                <w:sz w:val="20"/>
                <w:szCs w:val="20"/>
              </w:rPr>
              <w:t>AGE adjusted: (Yes)</w:t>
            </w:r>
          </w:p>
        </w:tc>
        <w:tc>
          <w:tcPr>
            <w:tcW w:w="795" w:type="dxa"/>
            <w:tcBorders>
              <w:top w:val="nil"/>
              <w:left w:val="nil"/>
              <w:bottom w:val="single" w:sz="8" w:space="0" w:color="auto"/>
              <w:right w:val="single" w:sz="8" w:space="0" w:color="auto"/>
            </w:tcBorders>
            <w:shd w:val="clear" w:color="auto" w:fill="auto"/>
            <w:vAlign w:val="center"/>
            <w:hideMark/>
          </w:tcPr>
          <w:p w14:paraId="5FAA639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26BAA46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61416DB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2619DF3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4995187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auto"/>
              <w:right w:val="single" w:sz="8" w:space="0" w:color="auto"/>
            </w:tcBorders>
            <w:shd w:val="clear" w:color="auto" w:fill="auto"/>
            <w:vAlign w:val="center"/>
            <w:hideMark/>
          </w:tcPr>
          <w:p w14:paraId="77D99FF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72DAD32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auto"/>
              <w:right w:val="single" w:sz="8" w:space="0" w:color="auto"/>
            </w:tcBorders>
            <w:shd w:val="clear" w:color="auto" w:fill="auto"/>
            <w:vAlign w:val="center"/>
            <w:hideMark/>
          </w:tcPr>
          <w:p w14:paraId="4FE31B9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38786868"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21019AF9" w14:textId="77777777" w:rsidR="005F56B2" w:rsidRPr="00327690" w:rsidRDefault="005F56B2" w:rsidP="005F56B2">
            <w:pPr>
              <w:spacing w:before="0" w:after="0"/>
              <w:jc w:val="left"/>
              <w:rPr>
                <w:b/>
                <w:bCs/>
                <w:color w:val="000000"/>
                <w:sz w:val="20"/>
                <w:szCs w:val="20"/>
              </w:rPr>
            </w:pPr>
            <w:r w:rsidRPr="00327690">
              <w:rPr>
                <w:b/>
                <w:bCs/>
                <w:color w:val="000000"/>
                <w:sz w:val="20"/>
                <w:szCs w:val="20"/>
              </w:rPr>
              <w:lastRenderedPageBreak/>
              <w:t>15</w:t>
            </w:r>
          </w:p>
        </w:tc>
        <w:tc>
          <w:tcPr>
            <w:tcW w:w="2355" w:type="dxa"/>
            <w:tcBorders>
              <w:top w:val="nil"/>
              <w:left w:val="nil"/>
              <w:bottom w:val="single" w:sz="8" w:space="0" w:color="4E67C8"/>
              <w:right w:val="single" w:sz="8" w:space="0" w:color="auto"/>
            </w:tcBorders>
            <w:shd w:val="clear" w:color="auto" w:fill="auto"/>
            <w:noWrap/>
            <w:vAlign w:val="center"/>
            <w:hideMark/>
          </w:tcPr>
          <w:p w14:paraId="55A30C43" w14:textId="77777777" w:rsidR="005F56B2" w:rsidRPr="00327690" w:rsidRDefault="005F56B2" w:rsidP="005F56B2">
            <w:pPr>
              <w:spacing w:before="0" w:after="0"/>
              <w:jc w:val="left"/>
              <w:rPr>
                <w:color w:val="000000"/>
                <w:sz w:val="20"/>
                <w:szCs w:val="20"/>
              </w:rPr>
            </w:pPr>
            <w:r w:rsidRPr="00327690">
              <w:rPr>
                <w:color w:val="000000"/>
                <w:sz w:val="20"/>
                <w:szCs w:val="20"/>
              </w:rPr>
              <w:t>Error Codes: (Years are out of scope for IQVIA. Acceptable years include 2015, 2016, 2017, 2018, and 2019 for IQVIA.)</w:t>
            </w:r>
          </w:p>
        </w:tc>
        <w:tc>
          <w:tcPr>
            <w:tcW w:w="795" w:type="dxa"/>
            <w:tcBorders>
              <w:top w:val="nil"/>
              <w:left w:val="nil"/>
              <w:bottom w:val="single" w:sz="8" w:space="0" w:color="4E67C8"/>
              <w:right w:val="single" w:sz="8" w:space="0" w:color="auto"/>
            </w:tcBorders>
            <w:shd w:val="clear" w:color="auto" w:fill="auto"/>
            <w:vAlign w:val="center"/>
            <w:hideMark/>
          </w:tcPr>
          <w:p w14:paraId="6B1A3CF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68A15BF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11511DC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6FEFD3A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5E97734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732E3AE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4F961D56"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4CF0444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0C54B3DD" w14:textId="77777777" w:rsidTr="005F56B2">
        <w:trPr>
          <w:trHeight w:val="354"/>
        </w:trPr>
        <w:tc>
          <w:tcPr>
            <w:tcW w:w="530" w:type="dxa"/>
            <w:tcBorders>
              <w:top w:val="nil"/>
              <w:left w:val="single" w:sz="8" w:space="0" w:color="auto"/>
              <w:bottom w:val="single" w:sz="8" w:space="0" w:color="auto"/>
              <w:right w:val="single" w:sz="8" w:space="0" w:color="auto"/>
            </w:tcBorders>
            <w:shd w:val="clear" w:color="auto" w:fill="auto"/>
            <w:noWrap/>
            <w:vAlign w:val="center"/>
            <w:hideMark/>
          </w:tcPr>
          <w:p w14:paraId="7E4A26FC"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6</w:t>
            </w:r>
          </w:p>
        </w:tc>
        <w:tc>
          <w:tcPr>
            <w:tcW w:w="2355" w:type="dxa"/>
            <w:tcBorders>
              <w:top w:val="nil"/>
              <w:left w:val="nil"/>
              <w:bottom w:val="single" w:sz="8" w:space="0" w:color="auto"/>
              <w:right w:val="single" w:sz="8" w:space="0" w:color="auto"/>
            </w:tcBorders>
            <w:shd w:val="clear" w:color="auto" w:fill="auto"/>
            <w:noWrap/>
            <w:vAlign w:val="center"/>
            <w:hideMark/>
          </w:tcPr>
          <w:p w14:paraId="7DC67D24" w14:textId="77777777" w:rsidR="005F56B2" w:rsidRPr="00327690" w:rsidRDefault="005F56B2" w:rsidP="005F56B2">
            <w:pPr>
              <w:spacing w:before="0" w:after="0"/>
              <w:jc w:val="left"/>
              <w:rPr>
                <w:color w:val="000000"/>
                <w:sz w:val="20"/>
                <w:szCs w:val="20"/>
              </w:rPr>
            </w:pPr>
            <w:r w:rsidRPr="00327690">
              <w:rPr>
                <w:color w:val="000000"/>
                <w:sz w:val="20"/>
                <w:szCs w:val="20"/>
              </w:rPr>
              <w:t>Implementation Guide: See https://github.com/NORC-UChicago/CODI-PQ for more information and full details on data sources and calculations.</w:t>
            </w:r>
          </w:p>
        </w:tc>
        <w:tc>
          <w:tcPr>
            <w:tcW w:w="795" w:type="dxa"/>
            <w:tcBorders>
              <w:top w:val="nil"/>
              <w:left w:val="nil"/>
              <w:bottom w:val="single" w:sz="8" w:space="0" w:color="auto"/>
              <w:right w:val="single" w:sz="8" w:space="0" w:color="auto"/>
            </w:tcBorders>
            <w:shd w:val="clear" w:color="auto" w:fill="auto"/>
            <w:vAlign w:val="center"/>
            <w:hideMark/>
          </w:tcPr>
          <w:p w14:paraId="42BBC7FD"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38F3FCC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0334CC7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1B949BDE"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2F2C54B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auto"/>
              <w:right w:val="single" w:sz="8" w:space="0" w:color="auto"/>
            </w:tcBorders>
            <w:shd w:val="clear" w:color="auto" w:fill="auto"/>
            <w:vAlign w:val="center"/>
            <w:hideMark/>
          </w:tcPr>
          <w:p w14:paraId="52B9C7E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3C365B8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auto"/>
              <w:right w:val="single" w:sz="8" w:space="0" w:color="auto"/>
            </w:tcBorders>
            <w:shd w:val="clear" w:color="auto" w:fill="auto"/>
            <w:vAlign w:val="center"/>
            <w:hideMark/>
          </w:tcPr>
          <w:p w14:paraId="0C61505D"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03550F94"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2884E1FB"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7</w:t>
            </w:r>
          </w:p>
        </w:tc>
        <w:tc>
          <w:tcPr>
            <w:tcW w:w="2355" w:type="dxa"/>
            <w:tcBorders>
              <w:top w:val="nil"/>
              <w:left w:val="nil"/>
              <w:bottom w:val="single" w:sz="8" w:space="0" w:color="4E67C8"/>
              <w:right w:val="single" w:sz="8" w:space="0" w:color="auto"/>
            </w:tcBorders>
            <w:shd w:val="clear" w:color="auto" w:fill="auto"/>
            <w:noWrap/>
            <w:vAlign w:val="center"/>
            <w:hideMark/>
          </w:tcPr>
          <w:p w14:paraId="0CDE129C" w14:textId="77777777" w:rsidR="005F56B2" w:rsidRPr="00327690" w:rsidRDefault="005F56B2" w:rsidP="005F56B2">
            <w:pPr>
              <w:spacing w:before="0" w:after="0"/>
              <w:jc w:val="left"/>
              <w:rPr>
                <w:color w:val="000000"/>
                <w:sz w:val="20"/>
                <w:szCs w:val="20"/>
              </w:rPr>
            </w:pPr>
            <w:r w:rsidRPr="00327690">
              <w:rPr>
                <w:color w:val="000000"/>
                <w:sz w:val="20"/>
                <w:szCs w:val="20"/>
              </w:rPr>
              <w:t xml:space="preserve">Query Date: Wednesday, November 3, </w:t>
            </w:r>
            <w:proofErr w:type="gramStart"/>
            <w:r w:rsidRPr="00327690">
              <w:rPr>
                <w:color w:val="000000"/>
                <w:sz w:val="20"/>
                <w:szCs w:val="20"/>
              </w:rPr>
              <w:t>2021</w:t>
            </w:r>
            <w:proofErr w:type="gramEnd"/>
            <w:r w:rsidRPr="00327690">
              <w:rPr>
                <w:color w:val="000000"/>
                <w:sz w:val="20"/>
                <w:szCs w:val="20"/>
              </w:rPr>
              <w:t xml:space="preserve"> 3:52:32 PM</w:t>
            </w:r>
          </w:p>
        </w:tc>
        <w:tc>
          <w:tcPr>
            <w:tcW w:w="795" w:type="dxa"/>
            <w:tcBorders>
              <w:top w:val="nil"/>
              <w:left w:val="nil"/>
              <w:bottom w:val="single" w:sz="8" w:space="0" w:color="4E67C8"/>
              <w:right w:val="single" w:sz="8" w:space="0" w:color="auto"/>
            </w:tcBorders>
            <w:shd w:val="clear" w:color="auto" w:fill="auto"/>
            <w:vAlign w:val="center"/>
            <w:hideMark/>
          </w:tcPr>
          <w:p w14:paraId="3E7C958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4C81585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1927354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1033FB0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3531F64A"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58C237F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2DE9083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5FEC325D"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05DC6175" w14:textId="77777777" w:rsidTr="005F56B2">
        <w:trPr>
          <w:trHeight w:val="354"/>
        </w:trPr>
        <w:tc>
          <w:tcPr>
            <w:tcW w:w="530" w:type="dxa"/>
            <w:tcBorders>
              <w:top w:val="nil"/>
              <w:left w:val="single" w:sz="8" w:space="0" w:color="auto"/>
              <w:bottom w:val="single" w:sz="8" w:space="0" w:color="auto"/>
              <w:right w:val="single" w:sz="8" w:space="0" w:color="auto"/>
            </w:tcBorders>
            <w:shd w:val="clear" w:color="auto" w:fill="auto"/>
            <w:noWrap/>
            <w:vAlign w:val="center"/>
            <w:hideMark/>
          </w:tcPr>
          <w:p w14:paraId="7143428E"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8</w:t>
            </w:r>
          </w:p>
        </w:tc>
        <w:tc>
          <w:tcPr>
            <w:tcW w:w="2355" w:type="dxa"/>
            <w:tcBorders>
              <w:top w:val="nil"/>
              <w:left w:val="nil"/>
              <w:bottom w:val="single" w:sz="8" w:space="0" w:color="auto"/>
              <w:right w:val="single" w:sz="8" w:space="0" w:color="auto"/>
            </w:tcBorders>
            <w:shd w:val="clear" w:color="auto" w:fill="auto"/>
            <w:noWrap/>
            <w:vAlign w:val="center"/>
            <w:hideMark/>
          </w:tcPr>
          <w:p w14:paraId="3C5D3EB8" w14:textId="77777777" w:rsidR="005F56B2" w:rsidRPr="00327690" w:rsidRDefault="005F56B2" w:rsidP="005F56B2">
            <w:pPr>
              <w:spacing w:before="0" w:after="0"/>
              <w:jc w:val="left"/>
              <w:rPr>
                <w:color w:val="000000"/>
                <w:sz w:val="20"/>
                <w:szCs w:val="20"/>
              </w:rPr>
            </w:pPr>
            <w:r w:rsidRPr="00327690">
              <w:rPr>
                <w:color w:val="000000"/>
                <w:sz w:val="20"/>
                <w:szCs w:val="20"/>
              </w:rPr>
              <w:t>Suggested Citation: Tanenbaum, E., Campbell, S., Chelluri, D., Zalsha, S., Boim, J., Paddock, S., Copeland, K. (2021). Clinical and Community Data Initiative Prevalence Query (CODI-PQ) SAS programs (version 2015-2019).</w:t>
            </w:r>
          </w:p>
        </w:tc>
        <w:tc>
          <w:tcPr>
            <w:tcW w:w="795" w:type="dxa"/>
            <w:tcBorders>
              <w:top w:val="nil"/>
              <w:left w:val="nil"/>
              <w:bottom w:val="single" w:sz="8" w:space="0" w:color="auto"/>
              <w:right w:val="single" w:sz="8" w:space="0" w:color="auto"/>
            </w:tcBorders>
            <w:shd w:val="clear" w:color="auto" w:fill="auto"/>
            <w:vAlign w:val="center"/>
            <w:hideMark/>
          </w:tcPr>
          <w:p w14:paraId="603BF06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7683B91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auto"/>
              <w:right w:val="single" w:sz="8" w:space="0" w:color="auto"/>
            </w:tcBorders>
            <w:shd w:val="clear" w:color="auto" w:fill="auto"/>
            <w:vAlign w:val="center"/>
            <w:hideMark/>
          </w:tcPr>
          <w:p w14:paraId="3661E28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643D4B0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1E737B5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auto"/>
              <w:right w:val="single" w:sz="8" w:space="0" w:color="auto"/>
            </w:tcBorders>
            <w:shd w:val="clear" w:color="auto" w:fill="auto"/>
            <w:vAlign w:val="center"/>
            <w:hideMark/>
          </w:tcPr>
          <w:p w14:paraId="4F50B7B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auto"/>
              <w:right w:val="single" w:sz="8" w:space="0" w:color="auto"/>
            </w:tcBorders>
            <w:shd w:val="clear" w:color="auto" w:fill="auto"/>
            <w:vAlign w:val="center"/>
            <w:hideMark/>
          </w:tcPr>
          <w:p w14:paraId="66A4B6E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auto"/>
              <w:right w:val="single" w:sz="8" w:space="0" w:color="auto"/>
            </w:tcBorders>
            <w:shd w:val="clear" w:color="auto" w:fill="auto"/>
            <w:vAlign w:val="center"/>
            <w:hideMark/>
          </w:tcPr>
          <w:p w14:paraId="5809AA7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30C6F023"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72938604"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8</w:t>
            </w:r>
          </w:p>
        </w:tc>
        <w:tc>
          <w:tcPr>
            <w:tcW w:w="2355" w:type="dxa"/>
            <w:tcBorders>
              <w:top w:val="nil"/>
              <w:left w:val="nil"/>
              <w:bottom w:val="single" w:sz="8" w:space="0" w:color="4E67C8"/>
              <w:right w:val="single" w:sz="8" w:space="0" w:color="auto"/>
            </w:tcBorders>
            <w:shd w:val="clear" w:color="auto" w:fill="auto"/>
            <w:noWrap/>
            <w:vAlign w:val="center"/>
            <w:hideMark/>
          </w:tcPr>
          <w:p w14:paraId="2089305B" w14:textId="77777777" w:rsidR="005F56B2" w:rsidRPr="00327690" w:rsidRDefault="005F56B2" w:rsidP="005F56B2">
            <w:pPr>
              <w:spacing w:before="0" w:after="0"/>
              <w:jc w:val="left"/>
              <w:rPr>
                <w:color w:val="000000"/>
                <w:sz w:val="20"/>
                <w:szCs w:val="20"/>
              </w:rPr>
            </w:pPr>
            <w:r w:rsidRPr="00327690">
              <w:rPr>
                <w:color w:val="000000"/>
                <w:sz w:val="20"/>
                <w:szCs w:val="20"/>
              </w:rPr>
              <w:t xml:space="preserve">The Centers for Medicare &amp; Medicaid Services Alliance to Modernize Healthcare federally funded research and development center, Health FFRDC. Retrieved from https://github.com/NORC-UChicago/CODI-PQ on Wednesday, November 3, </w:t>
            </w:r>
            <w:proofErr w:type="gramStart"/>
            <w:r w:rsidRPr="00327690">
              <w:rPr>
                <w:color w:val="000000"/>
                <w:sz w:val="20"/>
                <w:szCs w:val="20"/>
              </w:rPr>
              <w:t>2021</w:t>
            </w:r>
            <w:proofErr w:type="gramEnd"/>
            <w:r w:rsidRPr="00327690">
              <w:rPr>
                <w:color w:val="000000"/>
                <w:sz w:val="20"/>
                <w:szCs w:val="20"/>
              </w:rPr>
              <w:t xml:space="preserve"> 3:52:32 PM.</w:t>
            </w:r>
          </w:p>
        </w:tc>
        <w:tc>
          <w:tcPr>
            <w:tcW w:w="795" w:type="dxa"/>
            <w:tcBorders>
              <w:top w:val="nil"/>
              <w:left w:val="nil"/>
              <w:bottom w:val="single" w:sz="8" w:space="0" w:color="4E67C8"/>
              <w:right w:val="single" w:sz="8" w:space="0" w:color="auto"/>
            </w:tcBorders>
            <w:shd w:val="clear" w:color="auto" w:fill="auto"/>
            <w:vAlign w:val="center"/>
            <w:hideMark/>
          </w:tcPr>
          <w:p w14:paraId="4A10D1E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025233CA"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269972D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67D6C31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35077AA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7AF88FE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2CB5CF8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55E7983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2D8EA434"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5AF7421C" w14:textId="77777777" w:rsidR="005F56B2" w:rsidRPr="00327690" w:rsidRDefault="005F56B2" w:rsidP="005F56B2">
            <w:pPr>
              <w:spacing w:before="0" w:after="0"/>
              <w:jc w:val="left"/>
              <w:rPr>
                <w:b/>
                <w:bCs/>
                <w:color w:val="000000"/>
                <w:sz w:val="20"/>
                <w:szCs w:val="20"/>
              </w:rPr>
            </w:pPr>
            <w:r w:rsidRPr="00327690">
              <w:rPr>
                <w:b/>
                <w:bCs/>
                <w:color w:val="000000"/>
                <w:sz w:val="20"/>
                <w:szCs w:val="20"/>
              </w:rPr>
              <w:t>19</w:t>
            </w:r>
          </w:p>
        </w:tc>
        <w:tc>
          <w:tcPr>
            <w:tcW w:w="2355" w:type="dxa"/>
            <w:tcBorders>
              <w:top w:val="nil"/>
              <w:left w:val="nil"/>
              <w:bottom w:val="single" w:sz="8" w:space="0" w:color="4E67C8"/>
              <w:right w:val="single" w:sz="8" w:space="0" w:color="auto"/>
            </w:tcBorders>
            <w:shd w:val="clear" w:color="auto" w:fill="auto"/>
            <w:noWrap/>
            <w:vAlign w:val="center"/>
            <w:hideMark/>
          </w:tcPr>
          <w:p w14:paraId="5AB00C61" w14:textId="77777777" w:rsidR="005F56B2" w:rsidRPr="00327690" w:rsidRDefault="005F56B2" w:rsidP="005F56B2">
            <w:pPr>
              <w:spacing w:before="0" w:after="0"/>
              <w:jc w:val="left"/>
              <w:rPr>
                <w:color w:val="000000"/>
                <w:sz w:val="20"/>
                <w:szCs w:val="20"/>
              </w:rPr>
            </w:pPr>
            <w:r w:rsidRPr="00327690">
              <w:rPr>
                <w:color w:val="000000"/>
                <w:sz w:val="20"/>
                <w:szCs w:val="20"/>
              </w:rPr>
              <w:t>Caveats</w:t>
            </w:r>
          </w:p>
        </w:tc>
        <w:tc>
          <w:tcPr>
            <w:tcW w:w="795" w:type="dxa"/>
            <w:tcBorders>
              <w:top w:val="nil"/>
              <w:left w:val="nil"/>
              <w:bottom w:val="single" w:sz="8" w:space="0" w:color="4E67C8"/>
              <w:right w:val="single" w:sz="8" w:space="0" w:color="auto"/>
            </w:tcBorders>
            <w:shd w:val="clear" w:color="auto" w:fill="auto"/>
            <w:vAlign w:val="center"/>
            <w:hideMark/>
          </w:tcPr>
          <w:p w14:paraId="2ED7C7C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2717A4F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511F52E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39BBEE8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79B9F0D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6D58DBAA"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04F00345"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06BA20F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1DBDE8BE"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543E32E2" w14:textId="77777777" w:rsidR="005F56B2" w:rsidRPr="00327690" w:rsidRDefault="005F56B2" w:rsidP="005F56B2">
            <w:pPr>
              <w:spacing w:before="0" w:after="0"/>
              <w:jc w:val="left"/>
              <w:rPr>
                <w:b/>
                <w:bCs/>
                <w:color w:val="000000"/>
                <w:sz w:val="20"/>
                <w:szCs w:val="20"/>
              </w:rPr>
            </w:pPr>
            <w:r w:rsidRPr="00327690">
              <w:rPr>
                <w:b/>
                <w:bCs/>
                <w:color w:val="000000"/>
                <w:sz w:val="20"/>
                <w:szCs w:val="20"/>
              </w:rPr>
              <w:t>20</w:t>
            </w:r>
          </w:p>
        </w:tc>
        <w:tc>
          <w:tcPr>
            <w:tcW w:w="2355" w:type="dxa"/>
            <w:tcBorders>
              <w:top w:val="nil"/>
              <w:left w:val="nil"/>
              <w:bottom w:val="single" w:sz="8" w:space="0" w:color="4E67C8"/>
              <w:right w:val="single" w:sz="8" w:space="0" w:color="auto"/>
            </w:tcBorders>
            <w:shd w:val="clear" w:color="auto" w:fill="auto"/>
            <w:noWrap/>
            <w:vAlign w:val="center"/>
            <w:hideMark/>
          </w:tcPr>
          <w:p w14:paraId="7132F9B1" w14:textId="77777777" w:rsidR="005F56B2" w:rsidRPr="00327690" w:rsidRDefault="005F56B2" w:rsidP="005F56B2">
            <w:pPr>
              <w:spacing w:before="0" w:after="0"/>
              <w:jc w:val="left"/>
              <w:rPr>
                <w:color w:val="000000"/>
                <w:sz w:val="20"/>
                <w:szCs w:val="20"/>
              </w:rPr>
            </w:pPr>
            <w:r w:rsidRPr="00327690">
              <w:rPr>
                <w:color w:val="000000"/>
                <w:sz w:val="20"/>
                <w:szCs w:val="20"/>
              </w:rPr>
              <w:t>Patients with either missing or invalid age, sex, height, weight, or geography are not included in results.</w:t>
            </w:r>
          </w:p>
        </w:tc>
        <w:tc>
          <w:tcPr>
            <w:tcW w:w="795" w:type="dxa"/>
            <w:tcBorders>
              <w:top w:val="nil"/>
              <w:left w:val="nil"/>
              <w:bottom w:val="single" w:sz="8" w:space="0" w:color="4E67C8"/>
              <w:right w:val="single" w:sz="8" w:space="0" w:color="auto"/>
            </w:tcBorders>
            <w:shd w:val="clear" w:color="auto" w:fill="auto"/>
            <w:vAlign w:val="center"/>
            <w:hideMark/>
          </w:tcPr>
          <w:p w14:paraId="4BA1E33A"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1C96FF8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67D51D7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75D7D55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741F46A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6EE6B11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232578C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6F976300"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6B594DA5"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199690AD" w14:textId="77777777" w:rsidR="005F56B2" w:rsidRPr="00327690" w:rsidRDefault="005F56B2" w:rsidP="005F56B2">
            <w:pPr>
              <w:spacing w:before="0" w:after="0"/>
              <w:jc w:val="left"/>
              <w:rPr>
                <w:b/>
                <w:bCs/>
                <w:color w:val="000000"/>
                <w:sz w:val="20"/>
                <w:szCs w:val="20"/>
              </w:rPr>
            </w:pPr>
            <w:r w:rsidRPr="00327690">
              <w:rPr>
                <w:b/>
                <w:bCs/>
                <w:color w:val="000000"/>
                <w:sz w:val="20"/>
                <w:szCs w:val="20"/>
              </w:rPr>
              <w:lastRenderedPageBreak/>
              <w:t>21</w:t>
            </w:r>
          </w:p>
        </w:tc>
        <w:tc>
          <w:tcPr>
            <w:tcW w:w="2355" w:type="dxa"/>
            <w:tcBorders>
              <w:top w:val="nil"/>
              <w:left w:val="nil"/>
              <w:bottom w:val="single" w:sz="8" w:space="0" w:color="4E67C8"/>
              <w:right w:val="single" w:sz="8" w:space="0" w:color="auto"/>
            </w:tcBorders>
            <w:shd w:val="clear" w:color="auto" w:fill="auto"/>
            <w:noWrap/>
            <w:vAlign w:val="center"/>
            <w:hideMark/>
          </w:tcPr>
          <w:p w14:paraId="4038F38C" w14:textId="77777777" w:rsidR="005F56B2" w:rsidRPr="00327690" w:rsidRDefault="005F56B2" w:rsidP="005F56B2">
            <w:pPr>
              <w:spacing w:before="0" w:after="0"/>
              <w:jc w:val="left"/>
              <w:rPr>
                <w:color w:val="000000"/>
                <w:sz w:val="20"/>
                <w:szCs w:val="20"/>
              </w:rPr>
            </w:pPr>
            <w:r w:rsidRPr="00327690">
              <w:rPr>
                <w:color w:val="000000"/>
                <w:sz w:val="20"/>
                <w:szCs w:val="20"/>
              </w:rPr>
              <w:t>The standard error calculations are documented in the Implementation Guide.</w:t>
            </w:r>
          </w:p>
        </w:tc>
        <w:tc>
          <w:tcPr>
            <w:tcW w:w="795" w:type="dxa"/>
            <w:tcBorders>
              <w:top w:val="nil"/>
              <w:left w:val="nil"/>
              <w:bottom w:val="single" w:sz="8" w:space="0" w:color="4E67C8"/>
              <w:right w:val="single" w:sz="8" w:space="0" w:color="auto"/>
            </w:tcBorders>
            <w:shd w:val="clear" w:color="auto" w:fill="auto"/>
            <w:vAlign w:val="center"/>
            <w:hideMark/>
          </w:tcPr>
          <w:p w14:paraId="63E40C4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3EB74E5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19453DF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1066145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3726A2D3"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604136FE"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40E78CE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0E1589EF"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3A0FFF09"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5C049924" w14:textId="77777777" w:rsidR="005F56B2" w:rsidRPr="00327690" w:rsidRDefault="005F56B2" w:rsidP="005F56B2">
            <w:pPr>
              <w:spacing w:before="0" w:after="0"/>
              <w:jc w:val="left"/>
              <w:rPr>
                <w:b/>
                <w:bCs/>
                <w:color w:val="000000"/>
                <w:sz w:val="20"/>
                <w:szCs w:val="20"/>
              </w:rPr>
            </w:pPr>
            <w:r w:rsidRPr="00327690">
              <w:rPr>
                <w:b/>
                <w:bCs/>
                <w:color w:val="000000"/>
                <w:sz w:val="20"/>
                <w:szCs w:val="20"/>
              </w:rPr>
              <w:t>22</w:t>
            </w:r>
          </w:p>
        </w:tc>
        <w:tc>
          <w:tcPr>
            <w:tcW w:w="2355" w:type="dxa"/>
            <w:tcBorders>
              <w:top w:val="nil"/>
              <w:left w:val="nil"/>
              <w:bottom w:val="single" w:sz="8" w:space="0" w:color="4E67C8"/>
              <w:right w:val="single" w:sz="8" w:space="0" w:color="auto"/>
            </w:tcBorders>
            <w:shd w:val="clear" w:color="auto" w:fill="auto"/>
            <w:noWrap/>
            <w:vAlign w:val="center"/>
            <w:hideMark/>
          </w:tcPr>
          <w:p w14:paraId="3773F0FD" w14:textId="77777777" w:rsidR="005F56B2" w:rsidRPr="00327690" w:rsidRDefault="005F56B2" w:rsidP="005F56B2">
            <w:pPr>
              <w:spacing w:before="0" w:after="0"/>
              <w:jc w:val="left"/>
              <w:rPr>
                <w:color w:val="000000"/>
                <w:sz w:val="20"/>
                <w:szCs w:val="20"/>
              </w:rPr>
            </w:pPr>
            <w:r w:rsidRPr="00327690">
              <w:rPr>
                <w:color w:val="000000"/>
                <w:sz w:val="20"/>
                <w:szCs w:val="20"/>
              </w:rPr>
              <w:t>The population is calculated from age-race-sex-geography specific counts from the user provided American Community Survey Five-year Estimates.</w:t>
            </w:r>
          </w:p>
        </w:tc>
        <w:tc>
          <w:tcPr>
            <w:tcW w:w="795" w:type="dxa"/>
            <w:tcBorders>
              <w:top w:val="nil"/>
              <w:left w:val="nil"/>
              <w:bottom w:val="single" w:sz="8" w:space="0" w:color="4E67C8"/>
              <w:right w:val="single" w:sz="8" w:space="0" w:color="auto"/>
            </w:tcBorders>
            <w:shd w:val="clear" w:color="auto" w:fill="auto"/>
            <w:vAlign w:val="center"/>
            <w:hideMark/>
          </w:tcPr>
          <w:p w14:paraId="75F0FDDD"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3947ECF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175A85F1"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06D1299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21358B2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1E283654"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07B9023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5F96DFAE"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r w:rsidR="005F56B2" w:rsidRPr="00327690" w14:paraId="32D3D3B6" w14:textId="77777777" w:rsidTr="005F56B2">
        <w:trPr>
          <w:trHeight w:val="354"/>
        </w:trPr>
        <w:tc>
          <w:tcPr>
            <w:tcW w:w="530" w:type="dxa"/>
            <w:tcBorders>
              <w:top w:val="nil"/>
              <w:left w:val="single" w:sz="8" w:space="0" w:color="4E67C8"/>
              <w:bottom w:val="single" w:sz="8" w:space="0" w:color="4E67C8"/>
              <w:right w:val="single" w:sz="8" w:space="0" w:color="auto"/>
            </w:tcBorders>
            <w:shd w:val="clear" w:color="auto" w:fill="auto"/>
            <w:noWrap/>
            <w:vAlign w:val="center"/>
            <w:hideMark/>
          </w:tcPr>
          <w:p w14:paraId="12B7DA88" w14:textId="77777777" w:rsidR="005F56B2" w:rsidRPr="00327690" w:rsidRDefault="005F56B2" w:rsidP="005F56B2">
            <w:pPr>
              <w:spacing w:before="0" w:after="0"/>
              <w:jc w:val="left"/>
              <w:rPr>
                <w:b/>
                <w:bCs/>
                <w:color w:val="000000"/>
                <w:sz w:val="20"/>
                <w:szCs w:val="20"/>
              </w:rPr>
            </w:pPr>
            <w:r w:rsidRPr="00327690">
              <w:rPr>
                <w:b/>
                <w:bCs/>
                <w:color w:val="000000"/>
                <w:sz w:val="20"/>
                <w:szCs w:val="20"/>
              </w:rPr>
              <w:t>23</w:t>
            </w:r>
          </w:p>
        </w:tc>
        <w:tc>
          <w:tcPr>
            <w:tcW w:w="2355" w:type="dxa"/>
            <w:tcBorders>
              <w:top w:val="nil"/>
              <w:left w:val="nil"/>
              <w:bottom w:val="single" w:sz="8" w:space="0" w:color="4E67C8"/>
              <w:right w:val="single" w:sz="8" w:space="0" w:color="auto"/>
            </w:tcBorders>
            <w:shd w:val="clear" w:color="auto" w:fill="auto"/>
            <w:noWrap/>
            <w:vAlign w:val="center"/>
            <w:hideMark/>
          </w:tcPr>
          <w:p w14:paraId="32475A37" w14:textId="77777777" w:rsidR="005F56B2" w:rsidRPr="00327690" w:rsidRDefault="005F56B2" w:rsidP="005F56B2">
            <w:pPr>
              <w:spacing w:before="0" w:after="0"/>
              <w:jc w:val="left"/>
              <w:rPr>
                <w:color w:val="000000"/>
                <w:sz w:val="20"/>
                <w:szCs w:val="20"/>
              </w:rPr>
            </w:pPr>
            <w:r w:rsidRPr="00327690">
              <w:rPr>
                <w:color w:val="000000"/>
                <w:sz w:val="20"/>
                <w:szCs w:val="20"/>
              </w:rPr>
              <w:t>The age-adjusted prevalence calculations are documented in the Implementation Guide.</w:t>
            </w:r>
          </w:p>
        </w:tc>
        <w:tc>
          <w:tcPr>
            <w:tcW w:w="795" w:type="dxa"/>
            <w:tcBorders>
              <w:top w:val="nil"/>
              <w:left w:val="nil"/>
              <w:bottom w:val="single" w:sz="8" w:space="0" w:color="4E67C8"/>
              <w:right w:val="single" w:sz="8" w:space="0" w:color="auto"/>
            </w:tcBorders>
            <w:shd w:val="clear" w:color="auto" w:fill="auto"/>
            <w:vAlign w:val="center"/>
            <w:hideMark/>
          </w:tcPr>
          <w:p w14:paraId="765CBC6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5EB4C61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90" w:type="dxa"/>
            <w:tcBorders>
              <w:top w:val="nil"/>
              <w:left w:val="nil"/>
              <w:bottom w:val="single" w:sz="8" w:space="0" w:color="4E67C8"/>
              <w:right w:val="single" w:sz="8" w:space="0" w:color="auto"/>
            </w:tcBorders>
            <w:shd w:val="clear" w:color="auto" w:fill="auto"/>
            <w:vAlign w:val="center"/>
            <w:hideMark/>
          </w:tcPr>
          <w:p w14:paraId="58210267"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05660848"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365863FC"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900" w:type="dxa"/>
            <w:tcBorders>
              <w:top w:val="nil"/>
              <w:left w:val="nil"/>
              <w:bottom w:val="single" w:sz="8" w:space="0" w:color="4E67C8"/>
              <w:right w:val="single" w:sz="8" w:space="0" w:color="auto"/>
            </w:tcBorders>
            <w:shd w:val="clear" w:color="auto" w:fill="auto"/>
            <w:vAlign w:val="center"/>
            <w:hideMark/>
          </w:tcPr>
          <w:p w14:paraId="78008C5E"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720" w:type="dxa"/>
            <w:tcBorders>
              <w:top w:val="nil"/>
              <w:left w:val="nil"/>
              <w:bottom w:val="single" w:sz="8" w:space="0" w:color="4E67C8"/>
              <w:right w:val="single" w:sz="8" w:space="0" w:color="auto"/>
            </w:tcBorders>
            <w:shd w:val="clear" w:color="auto" w:fill="auto"/>
            <w:vAlign w:val="center"/>
            <w:hideMark/>
          </w:tcPr>
          <w:p w14:paraId="4815D979" w14:textId="77777777" w:rsidR="005F56B2" w:rsidRPr="00327690" w:rsidRDefault="005F56B2" w:rsidP="005F56B2">
            <w:pPr>
              <w:spacing w:before="0" w:after="0"/>
              <w:jc w:val="left"/>
              <w:rPr>
                <w:color w:val="000000"/>
                <w:sz w:val="20"/>
                <w:szCs w:val="20"/>
              </w:rPr>
            </w:pPr>
            <w:r w:rsidRPr="00327690">
              <w:rPr>
                <w:color w:val="000000"/>
                <w:sz w:val="20"/>
                <w:szCs w:val="20"/>
              </w:rPr>
              <w:t> </w:t>
            </w:r>
          </w:p>
        </w:tc>
        <w:tc>
          <w:tcPr>
            <w:tcW w:w="630" w:type="dxa"/>
            <w:tcBorders>
              <w:top w:val="nil"/>
              <w:left w:val="nil"/>
              <w:bottom w:val="single" w:sz="8" w:space="0" w:color="4E67C8"/>
              <w:right w:val="single" w:sz="8" w:space="0" w:color="4E67C8"/>
            </w:tcBorders>
            <w:shd w:val="clear" w:color="auto" w:fill="auto"/>
            <w:vAlign w:val="center"/>
            <w:hideMark/>
          </w:tcPr>
          <w:p w14:paraId="0944E362" w14:textId="77777777" w:rsidR="005F56B2" w:rsidRPr="00327690" w:rsidRDefault="005F56B2" w:rsidP="005F56B2">
            <w:pPr>
              <w:spacing w:before="0" w:after="0"/>
              <w:jc w:val="left"/>
              <w:rPr>
                <w:color w:val="000000"/>
                <w:sz w:val="20"/>
                <w:szCs w:val="20"/>
              </w:rPr>
            </w:pPr>
            <w:r w:rsidRPr="00327690">
              <w:rPr>
                <w:color w:val="000000"/>
                <w:sz w:val="20"/>
                <w:szCs w:val="20"/>
              </w:rPr>
              <w:t> </w:t>
            </w:r>
          </w:p>
        </w:tc>
      </w:tr>
    </w:tbl>
    <w:p w14:paraId="199DD75C" w14:textId="3B22B35A" w:rsidR="00683BB9" w:rsidRPr="00327690" w:rsidRDefault="00683BB9" w:rsidP="00683BB9">
      <w:pPr>
        <w:pStyle w:val="Heading7"/>
      </w:pPr>
      <w:r w:rsidRPr="00327690">
        <w:t>Diabetes Prevalence</w:t>
      </w:r>
    </w:p>
    <w:p w14:paraId="5CF1877A" w14:textId="1A72128B" w:rsidR="00BD4A72" w:rsidRPr="00327690" w:rsidRDefault="00BD4A72" w:rsidP="005D560B">
      <w:pPr>
        <w:spacing w:before="120" w:after="120"/>
        <w:jc w:val="left"/>
      </w:pPr>
    </w:p>
    <w:p w14:paraId="59BFE991" w14:textId="3EC29285" w:rsidR="00683BB9" w:rsidRPr="00327690" w:rsidRDefault="00E2369C" w:rsidP="00683BB9">
      <w:pPr>
        <w:spacing w:before="120" w:after="120"/>
        <w:jc w:val="left"/>
      </w:pPr>
      <w:r w:rsidRPr="00327690">
        <w:t>CODI-APQ</w:t>
      </w:r>
      <w:r w:rsidR="00683BB9" w:rsidRPr="00327690">
        <w:t xml:space="preserve"> generates optional diabetes prevalence results as an Excel file. </w:t>
      </w:r>
      <w:r w:rsidR="00E94FE0" w:rsidRPr="00327690">
        <w:fldChar w:fldCharType="begin"/>
      </w:r>
      <w:r w:rsidR="00E94FE0" w:rsidRPr="00327690">
        <w:instrText xml:space="preserve"> REF _Ref85804450 \h </w:instrText>
      </w:r>
      <w:r w:rsidR="004A4D16" w:rsidRPr="00327690">
        <w:instrText xml:space="preserve"> \* MERGEFORMAT </w:instrText>
      </w:r>
      <w:r w:rsidR="00E94FE0" w:rsidRPr="00327690">
        <w:fldChar w:fldCharType="separate"/>
      </w:r>
      <w:r w:rsidR="00E94FE0" w:rsidRPr="00327690">
        <w:t xml:space="preserve">Table </w:t>
      </w:r>
      <w:r w:rsidR="00E94FE0" w:rsidRPr="00327690">
        <w:rPr>
          <w:noProof/>
        </w:rPr>
        <w:t>36</w:t>
      </w:r>
      <w:r w:rsidR="00E94FE0" w:rsidRPr="00327690">
        <w:fldChar w:fldCharType="end"/>
      </w:r>
      <w:r w:rsidR="00683BB9" w:rsidRPr="00327690">
        <w:t xml:space="preserve"> provides an overview of the Excel Worksheets and </w:t>
      </w:r>
      <w:r w:rsidR="00E94FE0" w:rsidRPr="00327690">
        <w:fldChar w:fldCharType="begin"/>
      </w:r>
      <w:r w:rsidR="00E94FE0" w:rsidRPr="00327690">
        <w:instrText xml:space="preserve"> REF _Ref85804466 \h </w:instrText>
      </w:r>
      <w:r w:rsidR="004A4D16" w:rsidRPr="00327690">
        <w:instrText xml:space="preserve"> \* MERGEFORMAT </w:instrText>
      </w:r>
      <w:r w:rsidR="00E94FE0" w:rsidRPr="00327690">
        <w:fldChar w:fldCharType="separate"/>
      </w:r>
      <w:r w:rsidR="00E94FE0" w:rsidRPr="00327690">
        <w:t xml:space="preserve">Table </w:t>
      </w:r>
      <w:r w:rsidR="00E94FE0" w:rsidRPr="00327690">
        <w:rPr>
          <w:noProof/>
        </w:rPr>
        <w:t>37</w:t>
      </w:r>
      <w:r w:rsidR="00E94FE0" w:rsidRPr="00327690">
        <w:fldChar w:fldCharType="end"/>
      </w:r>
      <w:r w:rsidR="00E94FE0" w:rsidRPr="00327690">
        <w:t xml:space="preserve"> </w:t>
      </w:r>
      <w:r w:rsidR="00683BB9" w:rsidRPr="00327690">
        <w:t xml:space="preserve">provides results by Worksheet class and variables (Excel cells) generated when the co-occurring condition is set to yes. Variable names repeat between Excel Worksheets. Inclusion criteria determines the sample represented within the Excel Worksheet. Note, descriptive information about </w:t>
      </w:r>
      <w:r w:rsidRPr="00327690">
        <w:t>CODI-APQ</w:t>
      </w:r>
      <w:r w:rsidR="00683BB9" w:rsidRPr="00327690">
        <w:t xml:space="preserve"> user inputs, error codes, sources of technical documentation, caveats, and a possible citation begins with the row labeled order 3 and continues through order 24. The number of rows output will vary based on the criteria selected.</w:t>
      </w:r>
    </w:p>
    <w:p w14:paraId="327047AD" w14:textId="720CE333" w:rsidR="00683BB9" w:rsidRPr="00327690" w:rsidRDefault="00683BB9" w:rsidP="007D5286">
      <w:pPr>
        <w:pStyle w:val="Caption"/>
      </w:pPr>
      <w:bookmarkStart w:id="727" w:name="_Ref85804450"/>
      <w:bookmarkStart w:id="728" w:name="_Toc85789282"/>
      <w:r w:rsidRPr="00327690">
        <w:t xml:space="preserve">Table </w:t>
      </w:r>
      <w:fldSimple w:instr=" SEQ Table \* ARABIC ">
        <w:r w:rsidR="00B25A5E" w:rsidRPr="00327690">
          <w:rPr>
            <w:noProof/>
          </w:rPr>
          <w:t>36</w:t>
        </w:r>
      </w:fldSimple>
      <w:bookmarkEnd w:id="727"/>
      <w:r w:rsidR="00B25A5E" w:rsidRPr="00327690">
        <w:t>.</w:t>
      </w:r>
      <w:r w:rsidRPr="00327690">
        <w:t xml:space="preserve"> </w:t>
      </w:r>
      <w:r w:rsidR="00E2369C" w:rsidRPr="00327690">
        <w:t>CODI-APQ</w:t>
      </w:r>
      <w:r w:rsidRPr="00327690">
        <w:t xml:space="preserve"> Diabetes Prevalence Results, Description of Excel Worksheets</w:t>
      </w:r>
      <w:bookmarkEnd w:id="728"/>
    </w:p>
    <w:tbl>
      <w:tblPr>
        <w:tblW w:w="0" w:type="auto"/>
        <w:tblLook w:val="04A0" w:firstRow="1" w:lastRow="0" w:firstColumn="1" w:lastColumn="0" w:noHBand="0" w:noVBand="1"/>
      </w:tblPr>
      <w:tblGrid>
        <w:gridCol w:w="1658"/>
        <w:gridCol w:w="1702"/>
        <w:gridCol w:w="5980"/>
      </w:tblGrid>
      <w:tr w:rsidR="00683BB9" w:rsidRPr="00327690" w14:paraId="2C566035" w14:textId="77777777" w:rsidTr="00B25A5E">
        <w:trPr>
          <w:trHeight w:val="530"/>
          <w:tblHeader/>
        </w:trPr>
        <w:tc>
          <w:tcPr>
            <w:tcW w:w="0" w:type="auto"/>
            <w:tcBorders>
              <w:top w:val="single" w:sz="8" w:space="0" w:color="4E67C8"/>
              <w:left w:val="single" w:sz="8" w:space="0" w:color="4E67C8"/>
              <w:bottom w:val="single" w:sz="8" w:space="0" w:color="auto"/>
              <w:right w:val="single" w:sz="8" w:space="0" w:color="4E67C8"/>
            </w:tcBorders>
            <w:shd w:val="clear" w:color="000000" w:fill="1F497D"/>
            <w:vAlign w:val="center"/>
            <w:hideMark/>
          </w:tcPr>
          <w:p w14:paraId="187A962F" w14:textId="77777777" w:rsidR="00683BB9" w:rsidRPr="00327690" w:rsidRDefault="00683BB9" w:rsidP="00812685">
            <w:pPr>
              <w:spacing w:before="0" w:after="0"/>
              <w:jc w:val="left"/>
              <w:rPr>
                <w:b/>
                <w:color w:val="FFFFFF"/>
                <w:sz w:val="20"/>
                <w:szCs w:val="20"/>
              </w:rPr>
            </w:pPr>
            <w:r w:rsidRPr="00327690">
              <w:rPr>
                <w:b/>
                <w:color w:val="FFFFFF"/>
                <w:sz w:val="20"/>
                <w:szCs w:val="20"/>
              </w:rPr>
              <w:t>Excel Worksheet</w:t>
            </w:r>
          </w:p>
        </w:tc>
        <w:tc>
          <w:tcPr>
            <w:tcW w:w="0" w:type="auto"/>
            <w:tcBorders>
              <w:top w:val="single" w:sz="8" w:space="0" w:color="auto"/>
              <w:left w:val="nil"/>
              <w:bottom w:val="single" w:sz="8" w:space="0" w:color="auto"/>
              <w:right w:val="single" w:sz="8" w:space="0" w:color="auto"/>
            </w:tcBorders>
            <w:shd w:val="clear" w:color="000000" w:fill="1F497D"/>
            <w:vAlign w:val="center"/>
            <w:hideMark/>
          </w:tcPr>
          <w:p w14:paraId="31E056DA" w14:textId="77777777" w:rsidR="00683BB9" w:rsidRPr="00327690" w:rsidRDefault="00683BB9" w:rsidP="00812685">
            <w:pPr>
              <w:spacing w:before="0" w:after="0"/>
              <w:jc w:val="left"/>
              <w:rPr>
                <w:b/>
                <w:bCs/>
                <w:color w:val="FFFFFF"/>
                <w:sz w:val="20"/>
                <w:szCs w:val="20"/>
              </w:rPr>
            </w:pPr>
            <w:r w:rsidRPr="00327690">
              <w:rPr>
                <w:b/>
                <w:bCs/>
                <w:color w:val="FFFFFF"/>
                <w:sz w:val="20"/>
                <w:szCs w:val="20"/>
              </w:rPr>
              <w:t>Worksheet Class</w:t>
            </w:r>
          </w:p>
        </w:tc>
        <w:tc>
          <w:tcPr>
            <w:tcW w:w="0" w:type="auto"/>
            <w:tcBorders>
              <w:top w:val="single" w:sz="8" w:space="0" w:color="4E67C8"/>
              <w:left w:val="nil"/>
              <w:bottom w:val="single" w:sz="8" w:space="0" w:color="auto"/>
              <w:right w:val="single" w:sz="8" w:space="0" w:color="4E67C8"/>
            </w:tcBorders>
            <w:shd w:val="clear" w:color="000000" w:fill="1F497D"/>
            <w:vAlign w:val="center"/>
            <w:hideMark/>
          </w:tcPr>
          <w:p w14:paraId="0670B181" w14:textId="77777777" w:rsidR="00683BB9" w:rsidRPr="00327690" w:rsidRDefault="00683BB9" w:rsidP="00812685">
            <w:pPr>
              <w:spacing w:before="0" w:after="0"/>
              <w:jc w:val="left"/>
              <w:rPr>
                <w:b/>
                <w:bCs/>
                <w:color w:val="FFFFFF"/>
                <w:sz w:val="20"/>
                <w:szCs w:val="20"/>
              </w:rPr>
            </w:pPr>
            <w:r w:rsidRPr="00327690">
              <w:rPr>
                <w:b/>
                <w:bCs/>
                <w:color w:val="FFFFFF"/>
                <w:sz w:val="20"/>
                <w:szCs w:val="20"/>
              </w:rPr>
              <w:t>Description and Inclusion Criteria</w:t>
            </w:r>
          </w:p>
        </w:tc>
      </w:tr>
      <w:tr w:rsidR="00683BB9" w:rsidRPr="00327690" w14:paraId="4E9FF83B" w14:textId="77777777" w:rsidTr="00812685">
        <w:trPr>
          <w:trHeight w:val="300"/>
        </w:trPr>
        <w:tc>
          <w:tcPr>
            <w:tcW w:w="0" w:type="auto"/>
            <w:tcBorders>
              <w:top w:val="nil"/>
              <w:left w:val="single" w:sz="8" w:space="0" w:color="4E67C8"/>
              <w:bottom w:val="single" w:sz="8" w:space="0" w:color="4E67C8"/>
              <w:right w:val="single" w:sz="8" w:space="0" w:color="4E67C8"/>
            </w:tcBorders>
            <w:shd w:val="clear" w:color="auto" w:fill="auto"/>
            <w:vAlign w:val="center"/>
            <w:hideMark/>
          </w:tcPr>
          <w:p w14:paraId="08B58987" w14:textId="77777777" w:rsidR="00683BB9" w:rsidRPr="00327690" w:rsidRDefault="00683BB9" w:rsidP="00812685">
            <w:pPr>
              <w:spacing w:before="0" w:after="0"/>
              <w:jc w:val="left"/>
              <w:rPr>
                <w:color w:val="000000"/>
                <w:sz w:val="20"/>
                <w:szCs w:val="20"/>
              </w:rPr>
            </w:pPr>
            <w:r w:rsidRPr="00327690">
              <w:rPr>
                <w:color w:val="000000"/>
                <w:sz w:val="20"/>
                <w:szCs w:val="20"/>
              </w:rPr>
              <w:t>Counts</w:t>
            </w:r>
          </w:p>
        </w:tc>
        <w:tc>
          <w:tcPr>
            <w:tcW w:w="0" w:type="auto"/>
            <w:tcBorders>
              <w:top w:val="nil"/>
              <w:left w:val="nil"/>
              <w:bottom w:val="single" w:sz="8" w:space="0" w:color="4E67C8"/>
              <w:right w:val="single" w:sz="8" w:space="0" w:color="auto"/>
            </w:tcBorders>
            <w:shd w:val="clear" w:color="auto" w:fill="auto"/>
            <w:vAlign w:val="center"/>
            <w:hideMark/>
          </w:tcPr>
          <w:p w14:paraId="3769C354" w14:textId="77777777" w:rsidR="00683BB9" w:rsidRPr="00327690" w:rsidRDefault="00683BB9" w:rsidP="00812685">
            <w:pPr>
              <w:spacing w:before="0" w:after="0"/>
              <w:jc w:val="left"/>
              <w:rPr>
                <w:color w:val="000000"/>
                <w:sz w:val="20"/>
                <w:szCs w:val="20"/>
              </w:rPr>
            </w:pPr>
            <w:r w:rsidRPr="00327690">
              <w:rPr>
                <w:color w:val="000000"/>
                <w:sz w:val="20"/>
                <w:szCs w:val="20"/>
              </w:rPr>
              <w:t>Counts</w:t>
            </w:r>
          </w:p>
        </w:tc>
        <w:tc>
          <w:tcPr>
            <w:tcW w:w="0" w:type="auto"/>
            <w:tcBorders>
              <w:top w:val="nil"/>
              <w:left w:val="nil"/>
              <w:bottom w:val="single" w:sz="8" w:space="0" w:color="4E67C8"/>
              <w:right w:val="single" w:sz="8" w:space="0" w:color="4E67C8"/>
            </w:tcBorders>
            <w:shd w:val="clear" w:color="auto" w:fill="auto"/>
            <w:vAlign w:val="center"/>
            <w:hideMark/>
          </w:tcPr>
          <w:p w14:paraId="6F774BB3" w14:textId="77777777" w:rsidR="00683BB9" w:rsidRPr="00327690" w:rsidRDefault="00683BB9" w:rsidP="00812685">
            <w:pPr>
              <w:spacing w:before="0" w:after="0"/>
              <w:jc w:val="left"/>
              <w:rPr>
                <w:color w:val="000000"/>
                <w:sz w:val="20"/>
                <w:szCs w:val="20"/>
              </w:rPr>
            </w:pPr>
            <w:r w:rsidRPr="00327690">
              <w:rPr>
                <w:color w:val="000000"/>
                <w:sz w:val="20"/>
                <w:szCs w:val="20"/>
              </w:rPr>
              <w:t>Provides crude and weighted counts. Does not include prevalence estimates. Inclusion: all patients.</w:t>
            </w:r>
          </w:p>
        </w:tc>
      </w:tr>
      <w:tr w:rsidR="00683BB9" w:rsidRPr="00327690" w14:paraId="293500D3" w14:textId="77777777" w:rsidTr="00812685">
        <w:trPr>
          <w:trHeight w:val="530"/>
        </w:trPr>
        <w:tc>
          <w:tcPr>
            <w:tcW w:w="0" w:type="auto"/>
            <w:tcBorders>
              <w:top w:val="nil"/>
              <w:left w:val="single" w:sz="8" w:space="0" w:color="4E67C8"/>
              <w:bottom w:val="single" w:sz="8" w:space="0" w:color="auto"/>
              <w:right w:val="single" w:sz="8" w:space="0" w:color="4E67C8"/>
            </w:tcBorders>
            <w:shd w:val="clear" w:color="auto" w:fill="auto"/>
            <w:vAlign w:val="center"/>
            <w:hideMark/>
          </w:tcPr>
          <w:p w14:paraId="6A02BFFB" w14:textId="77777777" w:rsidR="00683BB9" w:rsidRPr="00327690" w:rsidRDefault="00683BB9" w:rsidP="00812685">
            <w:pPr>
              <w:spacing w:before="0" w:after="0"/>
              <w:jc w:val="left"/>
              <w:rPr>
                <w:color w:val="000000"/>
                <w:sz w:val="20"/>
                <w:szCs w:val="20"/>
              </w:rPr>
            </w:pPr>
            <w:r w:rsidRPr="00327690">
              <w:rPr>
                <w:color w:val="000000"/>
                <w:sz w:val="20"/>
                <w:szCs w:val="20"/>
              </w:rPr>
              <w:t>Weight Category</w:t>
            </w:r>
          </w:p>
        </w:tc>
        <w:tc>
          <w:tcPr>
            <w:tcW w:w="0" w:type="auto"/>
            <w:tcBorders>
              <w:top w:val="nil"/>
              <w:left w:val="nil"/>
              <w:bottom w:val="single" w:sz="8" w:space="0" w:color="auto"/>
              <w:right w:val="single" w:sz="8" w:space="0" w:color="auto"/>
            </w:tcBorders>
            <w:shd w:val="clear" w:color="auto" w:fill="auto"/>
            <w:vAlign w:val="center"/>
            <w:hideMark/>
          </w:tcPr>
          <w:p w14:paraId="068BE424" w14:textId="68605E58" w:rsidR="00683BB9" w:rsidRPr="00327690" w:rsidRDefault="004F4322" w:rsidP="00812685">
            <w:pPr>
              <w:spacing w:before="0" w:after="0"/>
              <w:jc w:val="left"/>
              <w:rPr>
                <w:color w:val="000000"/>
                <w:sz w:val="20"/>
                <w:szCs w:val="20"/>
              </w:rPr>
            </w:pPr>
            <w:r w:rsidRPr="00327690">
              <w:rPr>
                <w:color w:val="000000"/>
                <w:sz w:val="20"/>
                <w:szCs w:val="20"/>
              </w:rPr>
              <w:t xml:space="preserve">BMI prevalence </w:t>
            </w:r>
          </w:p>
        </w:tc>
        <w:tc>
          <w:tcPr>
            <w:tcW w:w="0" w:type="auto"/>
            <w:tcBorders>
              <w:top w:val="nil"/>
              <w:left w:val="nil"/>
              <w:bottom w:val="single" w:sz="8" w:space="0" w:color="auto"/>
              <w:right w:val="single" w:sz="8" w:space="0" w:color="4E67C8"/>
            </w:tcBorders>
            <w:shd w:val="clear" w:color="auto" w:fill="auto"/>
            <w:vAlign w:val="center"/>
            <w:hideMark/>
          </w:tcPr>
          <w:p w14:paraId="3FBBF865" w14:textId="54104C94" w:rsidR="00683BB9" w:rsidRPr="00327690" w:rsidRDefault="00683BB9" w:rsidP="00812685">
            <w:pPr>
              <w:spacing w:before="0" w:after="0"/>
              <w:jc w:val="left"/>
              <w:rPr>
                <w:color w:val="000000"/>
                <w:sz w:val="20"/>
                <w:szCs w:val="20"/>
              </w:rPr>
            </w:pPr>
            <w:r w:rsidRPr="00327690">
              <w:rPr>
                <w:color w:val="000000"/>
                <w:sz w:val="20"/>
                <w:szCs w:val="20"/>
              </w:rPr>
              <w:t xml:space="preserve">Provides results as described in Section 2.5.5 Review </w:t>
            </w:r>
            <w:r w:rsidR="006C348A" w:rsidRPr="00327690">
              <w:rPr>
                <w:color w:val="000000"/>
                <w:sz w:val="20"/>
                <w:szCs w:val="20"/>
              </w:rPr>
              <w:t xml:space="preserve">BMI prevalence </w:t>
            </w:r>
            <w:r w:rsidRPr="00327690">
              <w:rPr>
                <w:color w:val="000000"/>
                <w:sz w:val="20"/>
                <w:szCs w:val="20"/>
              </w:rPr>
              <w:t>Results Inclusion: all patients.</w:t>
            </w:r>
          </w:p>
        </w:tc>
      </w:tr>
      <w:tr w:rsidR="00683BB9" w:rsidRPr="00327690" w14:paraId="65B5476C" w14:textId="77777777" w:rsidTr="00812685">
        <w:trPr>
          <w:trHeight w:val="530"/>
        </w:trPr>
        <w:tc>
          <w:tcPr>
            <w:tcW w:w="0" w:type="auto"/>
            <w:tcBorders>
              <w:top w:val="nil"/>
              <w:left w:val="single" w:sz="8" w:space="0" w:color="4E67C8"/>
              <w:bottom w:val="single" w:sz="8" w:space="0" w:color="4E67C8"/>
              <w:right w:val="single" w:sz="8" w:space="0" w:color="4E67C8"/>
            </w:tcBorders>
            <w:shd w:val="clear" w:color="auto" w:fill="auto"/>
            <w:vAlign w:val="center"/>
            <w:hideMark/>
          </w:tcPr>
          <w:p w14:paraId="716D7917"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 xml:space="preserve">Diabetes Spectrum </w:t>
            </w:r>
          </w:p>
        </w:tc>
        <w:tc>
          <w:tcPr>
            <w:tcW w:w="0" w:type="auto"/>
            <w:tcBorders>
              <w:top w:val="nil"/>
              <w:left w:val="nil"/>
              <w:bottom w:val="single" w:sz="8" w:space="0" w:color="4E67C8"/>
              <w:right w:val="single" w:sz="8" w:space="0" w:color="auto"/>
            </w:tcBorders>
            <w:shd w:val="clear" w:color="auto" w:fill="auto"/>
            <w:vAlign w:val="center"/>
            <w:hideMark/>
          </w:tcPr>
          <w:p w14:paraId="0FCB4A6A" w14:textId="77777777" w:rsidR="00683BB9" w:rsidRPr="00327690" w:rsidRDefault="00683BB9" w:rsidP="00812685">
            <w:pPr>
              <w:spacing w:before="0" w:after="0"/>
              <w:jc w:val="left"/>
              <w:rPr>
                <w:color w:val="000000"/>
                <w:sz w:val="20"/>
                <w:szCs w:val="20"/>
              </w:rPr>
            </w:pPr>
            <w:r w:rsidRPr="00327690">
              <w:rPr>
                <w:color w:val="000000"/>
                <w:sz w:val="20"/>
                <w:szCs w:val="20"/>
              </w:rPr>
              <w:t>Diabetes prevalence</w:t>
            </w:r>
          </w:p>
        </w:tc>
        <w:tc>
          <w:tcPr>
            <w:tcW w:w="0" w:type="auto"/>
            <w:tcBorders>
              <w:top w:val="nil"/>
              <w:left w:val="nil"/>
              <w:bottom w:val="single" w:sz="8" w:space="0" w:color="4E67C8"/>
              <w:right w:val="single" w:sz="8" w:space="0" w:color="4E67C8"/>
            </w:tcBorders>
            <w:shd w:val="clear" w:color="auto" w:fill="auto"/>
            <w:vAlign w:val="center"/>
            <w:hideMark/>
          </w:tcPr>
          <w:p w14:paraId="04F27D15" w14:textId="77777777" w:rsidR="00683BB9" w:rsidRPr="00327690" w:rsidRDefault="00683BB9" w:rsidP="00812685">
            <w:pPr>
              <w:spacing w:before="0" w:after="0"/>
              <w:jc w:val="left"/>
              <w:rPr>
                <w:color w:val="000000"/>
                <w:sz w:val="20"/>
                <w:szCs w:val="20"/>
              </w:rPr>
            </w:pPr>
            <w:r w:rsidRPr="00327690">
              <w:rPr>
                <w:color w:val="000000"/>
                <w:sz w:val="20"/>
                <w:szCs w:val="20"/>
              </w:rPr>
              <w:t>Provides results for diabetes counts and prevalence. Inclusion: all patients.</w:t>
            </w:r>
          </w:p>
        </w:tc>
      </w:tr>
      <w:tr w:rsidR="00683BB9" w:rsidRPr="00327690" w14:paraId="4663DF04" w14:textId="77777777" w:rsidTr="00812685">
        <w:trPr>
          <w:trHeight w:val="790"/>
        </w:trPr>
        <w:tc>
          <w:tcPr>
            <w:tcW w:w="0" w:type="auto"/>
            <w:tcBorders>
              <w:top w:val="nil"/>
              <w:left w:val="single" w:sz="8" w:space="0" w:color="4E67C8"/>
              <w:bottom w:val="single" w:sz="8" w:space="0" w:color="auto"/>
              <w:right w:val="single" w:sz="8" w:space="0" w:color="4E67C8"/>
            </w:tcBorders>
            <w:shd w:val="clear" w:color="auto" w:fill="auto"/>
            <w:vAlign w:val="center"/>
            <w:hideMark/>
          </w:tcPr>
          <w:p w14:paraId="7681EE4C"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 xml:space="preserve">Diabetes Underweight </w:t>
            </w:r>
          </w:p>
        </w:tc>
        <w:tc>
          <w:tcPr>
            <w:tcW w:w="0" w:type="auto"/>
            <w:tcBorders>
              <w:top w:val="nil"/>
              <w:left w:val="nil"/>
              <w:bottom w:val="single" w:sz="8" w:space="0" w:color="auto"/>
              <w:right w:val="single" w:sz="8" w:space="0" w:color="auto"/>
            </w:tcBorders>
            <w:shd w:val="clear" w:color="auto" w:fill="auto"/>
            <w:vAlign w:val="center"/>
            <w:hideMark/>
          </w:tcPr>
          <w:p w14:paraId="719FC14F" w14:textId="1056B837"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tcBorders>
              <w:top w:val="nil"/>
              <w:left w:val="nil"/>
              <w:bottom w:val="single" w:sz="8" w:space="0" w:color="auto"/>
              <w:right w:val="single" w:sz="8" w:space="0" w:color="4E67C8"/>
            </w:tcBorders>
            <w:shd w:val="clear" w:color="auto" w:fill="auto"/>
            <w:vAlign w:val="center"/>
            <w:hideMark/>
          </w:tcPr>
          <w:p w14:paraId="18C7DC87" w14:textId="2DED3082"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underweight. Inclusion: patients with a </w:t>
            </w:r>
            <w:r w:rsidR="004F4322" w:rsidRPr="00327690">
              <w:rPr>
                <w:color w:val="000000"/>
                <w:sz w:val="20"/>
                <w:szCs w:val="20"/>
              </w:rPr>
              <w:t>BMI</w:t>
            </w:r>
            <w:r w:rsidRPr="00327690">
              <w:rPr>
                <w:color w:val="000000"/>
                <w:sz w:val="20"/>
                <w:szCs w:val="20"/>
              </w:rPr>
              <w:t xml:space="preserve"> equal to underweight.</w:t>
            </w:r>
          </w:p>
        </w:tc>
      </w:tr>
      <w:tr w:rsidR="00683BB9" w:rsidRPr="00327690" w14:paraId="5D97BDE2" w14:textId="77777777" w:rsidTr="00812685">
        <w:trPr>
          <w:trHeight w:val="790"/>
        </w:trPr>
        <w:tc>
          <w:tcPr>
            <w:tcW w:w="0" w:type="auto"/>
            <w:tcBorders>
              <w:top w:val="nil"/>
              <w:left w:val="single" w:sz="8" w:space="0" w:color="4E67C8"/>
              <w:bottom w:val="single" w:sz="8" w:space="0" w:color="4E67C8"/>
              <w:right w:val="single" w:sz="8" w:space="0" w:color="4E67C8"/>
            </w:tcBorders>
            <w:shd w:val="clear" w:color="auto" w:fill="auto"/>
            <w:vAlign w:val="center"/>
            <w:hideMark/>
          </w:tcPr>
          <w:p w14:paraId="006F6A3C"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lastRenderedPageBreak/>
              <w:t xml:space="preserve">Diabetes Healthy Weight </w:t>
            </w:r>
          </w:p>
        </w:tc>
        <w:tc>
          <w:tcPr>
            <w:tcW w:w="0" w:type="auto"/>
            <w:tcBorders>
              <w:top w:val="nil"/>
              <w:left w:val="nil"/>
              <w:bottom w:val="single" w:sz="8" w:space="0" w:color="auto"/>
              <w:right w:val="single" w:sz="8" w:space="0" w:color="auto"/>
            </w:tcBorders>
            <w:shd w:val="clear" w:color="auto" w:fill="auto"/>
            <w:vAlign w:val="center"/>
            <w:hideMark/>
          </w:tcPr>
          <w:p w14:paraId="4D4B21BD" w14:textId="7F6AAD62"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tcBorders>
              <w:top w:val="nil"/>
              <w:left w:val="nil"/>
              <w:bottom w:val="single" w:sz="8" w:space="0" w:color="4E67C8"/>
              <w:right w:val="single" w:sz="8" w:space="0" w:color="4E67C8"/>
            </w:tcBorders>
            <w:shd w:val="clear" w:color="auto" w:fill="auto"/>
            <w:vAlign w:val="center"/>
            <w:hideMark/>
          </w:tcPr>
          <w:p w14:paraId="565A345D" w14:textId="71EB1EEB"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healthy weight. Inclusion: patients with a </w:t>
            </w:r>
            <w:r w:rsidR="004F4322" w:rsidRPr="00327690">
              <w:rPr>
                <w:color w:val="000000"/>
                <w:sz w:val="20"/>
                <w:szCs w:val="20"/>
              </w:rPr>
              <w:t>BMI</w:t>
            </w:r>
            <w:r w:rsidRPr="00327690">
              <w:rPr>
                <w:color w:val="000000"/>
                <w:sz w:val="20"/>
                <w:szCs w:val="20"/>
              </w:rPr>
              <w:t xml:space="preserve"> equal to healthy weight.</w:t>
            </w:r>
          </w:p>
        </w:tc>
      </w:tr>
      <w:tr w:rsidR="00683BB9" w:rsidRPr="00327690" w14:paraId="325AFD79" w14:textId="77777777" w:rsidTr="00812685">
        <w:trPr>
          <w:trHeight w:val="790"/>
        </w:trPr>
        <w:tc>
          <w:tcPr>
            <w:tcW w:w="0" w:type="auto"/>
            <w:tcBorders>
              <w:top w:val="nil"/>
              <w:left w:val="single" w:sz="8" w:space="0" w:color="4E67C8"/>
              <w:bottom w:val="nil"/>
              <w:right w:val="single" w:sz="8" w:space="0" w:color="4E67C8"/>
            </w:tcBorders>
            <w:shd w:val="clear" w:color="auto" w:fill="auto"/>
            <w:vAlign w:val="center"/>
            <w:hideMark/>
          </w:tcPr>
          <w:p w14:paraId="215C68BC" w14:textId="77777777" w:rsidR="00683BB9" w:rsidRPr="00327690" w:rsidRDefault="00683BB9" w:rsidP="00812685">
            <w:pPr>
              <w:spacing w:before="0" w:after="0"/>
              <w:jc w:val="left"/>
              <w:rPr>
                <w:color w:val="000000"/>
                <w:sz w:val="20"/>
                <w:szCs w:val="20"/>
              </w:rPr>
            </w:pPr>
            <w:r w:rsidRPr="00327690">
              <w:rPr>
                <w:color w:val="000000"/>
                <w:sz w:val="20"/>
                <w:szCs w:val="20"/>
              </w:rPr>
              <w:t>Diabetes Overweight</w:t>
            </w:r>
          </w:p>
        </w:tc>
        <w:tc>
          <w:tcPr>
            <w:tcW w:w="0" w:type="auto"/>
            <w:tcBorders>
              <w:top w:val="nil"/>
              <w:left w:val="nil"/>
              <w:bottom w:val="single" w:sz="8" w:space="0" w:color="auto"/>
              <w:right w:val="single" w:sz="8" w:space="0" w:color="auto"/>
            </w:tcBorders>
            <w:shd w:val="clear" w:color="auto" w:fill="auto"/>
            <w:vAlign w:val="center"/>
            <w:hideMark/>
          </w:tcPr>
          <w:p w14:paraId="712AC1C5" w14:textId="0C6C03E9"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tcBorders>
              <w:top w:val="nil"/>
              <w:left w:val="nil"/>
              <w:bottom w:val="nil"/>
              <w:right w:val="single" w:sz="8" w:space="0" w:color="4E67C8"/>
            </w:tcBorders>
            <w:shd w:val="clear" w:color="auto" w:fill="auto"/>
            <w:vAlign w:val="center"/>
            <w:hideMark/>
          </w:tcPr>
          <w:p w14:paraId="10589BBB" w14:textId="4764689E"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overweight. Inclusion: patients with a </w:t>
            </w:r>
            <w:r w:rsidR="004F4322" w:rsidRPr="00327690">
              <w:rPr>
                <w:color w:val="000000"/>
                <w:sz w:val="20"/>
                <w:szCs w:val="20"/>
              </w:rPr>
              <w:t>BMI</w:t>
            </w:r>
            <w:r w:rsidRPr="00327690">
              <w:rPr>
                <w:color w:val="000000"/>
                <w:sz w:val="20"/>
                <w:szCs w:val="20"/>
              </w:rPr>
              <w:t xml:space="preserve"> equal to overweight.</w:t>
            </w:r>
          </w:p>
        </w:tc>
      </w:tr>
      <w:tr w:rsidR="00683BB9" w:rsidRPr="00327690" w14:paraId="2EED978C" w14:textId="77777777" w:rsidTr="00812685">
        <w:trPr>
          <w:trHeight w:val="790"/>
        </w:trPr>
        <w:tc>
          <w:tcPr>
            <w:tcW w:w="0" w:type="auto"/>
            <w:tcBorders>
              <w:top w:val="nil"/>
              <w:left w:val="single" w:sz="8" w:space="0" w:color="4E67C8"/>
              <w:bottom w:val="single" w:sz="8" w:space="0" w:color="auto"/>
              <w:right w:val="single" w:sz="8" w:space="0" w:color="4E67C8"/>
            </w:tcBorders>
            <w:shd w:val="clear" w:color="auto" w:fill="auto"/>
            <w:vAlign w:val="center"/>
            <w:hideMark/>
          </w:tcPr>
          <w:p w14:paraId="67BAC8B2"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Diabetes Obese</w:t>
            </w:r>
          </w:p>
        </w:tc>
        <w:tc>
          <w:tcPr>
            <w:tcW w:w="0" w:type="auto"/>
            <w:tcBorders>
              <w:top w:val="nil"/>
              <w:left w:val="nil"/>
              <w:bottom w:val="single" w:sz="8" w:space="0" w:color="auto"/>
              <w:right w:val="single" w:sz="8" w:space="0" w:color="auto"/>
            </w:tcBorders>
            <w:shd w:val="clear" w:color="auto" w:fill="auto"/>
            <w:vAlign w:val="center"/>
            <w:hideMark/>
          </w:tcPr>
          <w:p w14:paraId="03B24848" w14:textId="291F930D"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tcBorders>
              <w:top w:val="nil"/>
              <w:left w:val="nil"/>
              <w:bottom w:val="single" w:sz="8" w:space="0" w:color="auto"/>
              <w:right w:val="single" w:sz="8" w:space="0" w:color="4E67C8"/>
            </w:tcBorders>
            <w:shd w:val="clear" w:color="auto" w:fill="auto"/>
            <w:vAlign w:val="center"/>
            <w:hideMark/>
          </w:tcPr>
          <w:p w14:paraId="698BB00B" w14:textId="65198FA4"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obese. Inclusion: patients with a </w:t>
            </w:r>
            <w:r w:rsidR="004F4322" w:rsidRPr="00327690">
              <w:rPr>
                <w:color w:val="000000"/>
                <w:sz w:val="20"/>
                <w:szCs w:val="20"/>
              </w:rPr>
              <w:t>BMI</w:t>
            </w:r>
            <w:r w:rsidRPr="00327690">
              <w:rPr>
                <w:color w:val="000000"/>
                <w:sz w:val="20"/>
                <w:szCs w:val="20"/>
              </w:rPr>
              <w:t xml:space="preserve"> equal to obesity.</w:t>
            </w:r>
          </w:p>
        </w:tc>
      </w:tr>
      <w:tr w:rsidR="00683BB9" w:rsidRPr="00327690" w14:paraId="26EC77D9" w14:textId="77777777" w:rsidTr="00812685">
        <w:trPr>
          <w:trHeight w:val="790"/>
        </w:trPr>
        <w:tc>
          <w:tcPr>
            <w:tcW w:w="0" w:type="auto"/>
            <w:tcBorders>
              <w:top w:val="nil"/>
              <w:left w:val="single" w:sz="8" w:space="0" w:color="4E67C8"/>
              <w:bottom w:val="single" w:sz="8" w:space="0" w:color="4E67C8"/>
              <w:right w:val="single" w:sz="8" w:space="0" w:color="4E67C8"/>
            </w:tcBorders>
            <w:shd w:val="clear" w:color="auto" w:fill="auto"/>
            <w:vAlign w:val="center"/>
            <w:hideMark/>
          </w:tcPr>
          <w:p w14:paraId="6BDBB1DE" w14:textId="77777777" w:rsidR="00683BB9" w:rsidRPr="00327690" w:rsidRDefault="00683BB9" w:rsidP="00812685">
            <w:pPr>
              <w:spacing w:before="0" w:after="0"/>
              <w:jc w:val="left"/>
              <w:rPr>
                <w:color w:val="000000"/>
                <w:sz w:val="20"/>
                <w:szCs w:val="20"/>
              </w:rPr>
            </w:pPr>
            <w:r w:rsidRPr="00327690">
              <w:rPr>
                <w:rFonts w:eastAsiaTheme="minorHAnsi"/>
                <w:color w:val="000000"/>
                <w:sz w:val="20"/>
                <w:szCs w:val="20"/>
              </w:rPr>
              <w:t>Diabetes Severe Obese</w:t>
            </w:r>
          </w:p>
        </w:tc>
        <w:tc>
          <w:tcPr>
            <w:tcW w:w="0" w:type="auto"/>
            <w:tcBorders>
              <w:top w:val="nil"/>
              <w:left w:val="nil"/>
              <w:bottom w:val="single" w:sz="8" w:space="0" w:color="auto"/>
              <w:right w:val="single" w:sz="8" w:space="0" w:color="auto"/>
            </w:tcBorders>
            <w:shd w:val="clear" w:color="auto" w:fill="auto"/>
            <w:vAlign w:val="center"/>
            <w:hideMark/>
          </w:tcPr>
          <w:p w14:paraId="664393F2" w14:textId="7AFFC711" w:rsidR="00683BB9" w:rsidRPr="00327690" w:rsidRDefault="004F4322" w:rsidP="00812685">
            <w:pPr>
              <w:spacing w:before="0" w:after="0"/>
              <w:jc w:val="left"/>
              <w:rPr>
                <w:color w:val="000000"/>
                <w:sz w:val="20"/>
                <w:szCs w:val="20"/>
              </w:rPr>
            </w:pPr>
            <w:r w:rsidRPr="00327690">
              <w:rPr>
                <w:color w:val="000000"/>
                <w:sz w:val="20"/>
                <w:szCs w:val="20"/>
              </w:rPr>
              <w:t>BMI</w:t>
            </w:r>
            <w:r w:rsidR="00683BB9" w:rsidRPr="00327690">
              <w:rPr>
                <w:color w:val="000000"/>
                <w:sz w:val="20"/>
                <w:szCs w:val="20"/>
              </w:rPr>
              <w:t xml:space="preserve"> by Diabetes prevalence</w:t>
            </w:r>
          </w:p>
        </w:tc>
        <w:tc>
          <w:tcPr>
            <w:tcW w:w="0" w:type="auto"/>
            <w:tcBorders>
              <w:top w:val="nil"/>
              <w:left w:val="nil"/>
              <w:bottom w:val="single" w:sz="8" w:space="0" w:color="4E67C8"/>
              <w:right w:val="single" w:sz="8" w:space="0" w:color="4E67C8"/>
            </w:tcBorders>
            <w:shd w:val="clear" w:color="auto" w:fill="auto"/>
            <w:vAlign w:val="center"/>
            <w:hideMark/>
          </w:tcPr>
          <w:p w14:paraId="498FA652" w14:textId="21A06678" w:rsidR="00683BB9" w:rsidRPr="00327690" w:rsidRDefault="00683BB9" w:rsidP="00812685">
            <w:pPr>
              <w:spacing w:before="0" w:after="0"/>
              <w:jc w:val="left"/>
              <w:rPr>
                <w:color w:val="000000"/>
                <w:sz w:val="20"/>
                <w:szCs w:val="20"/>
              </w:rPr>
            </w:pPr>
            <w:r w:rsidRPr="00327690">
              <w:rPr>
                <w:color w:val="000000"/>
                <w:sz w:val="20"/>
                <w:szCs w:val="20"/>
              </w:rPr>
              <w:t xml:space="preserve">Provides results for diabetes counts and prevalence for all patients identified as </w:t>
            </w:r>
            <w:r w:rsidR="004F4322" w:rsidRPr="00327690">
              <w:rPr>
                <w:color w:val="000000"/>
                <w:sz w:val="20"/>
                <w:szCs w:val="20"/>
              </w:rPr>
              <w:t>BMI</w:t>
            </w:r>
            <w:r w:rsidRPr="00327690">
              <w:rPr>
                <w:color w:val="000000"/>
                <w:sz w:val="20"/>
                <w:szCs w:val="20"/>
              </w:rPr>
              <w:t xml:space="preserve"> = obese class I. Inclusion: patients with a </w:t>
            </w:r>
            <w:r w:rsidR="004F4322" w:rsidRPr="00327690">
              <w:rPr>
                <w:color w:val="000000"/>
                <w:sz w:val="20"/>
                <w:szCs w:val="20"/>
              </w:rPr>
              <w:t>BMI</w:t>
            </w:r>
            <w:r w:rsidRPr="00327690">
              <w:rPr>
                <w:color w:val="000000"/>
                <w:sz w:val="20"/>
                <w:szCs w:val="20"/>
              </w:rPr>
              <w:t xml:space="preserve"> equal to severe obesity.</w:t>
            </w:r>
          </w:p>
        </w:tc>
      </w:tr>
    </w:tbl>
    <w:p w14:paraId="39B4D5BD" w14:textId="77777777" w:rsidR="00327690" w:rsidRDefault="00327690" w:rsidP="00343830">
      <w:pPr>
        <w:pStyle w:val="Caption"/>
        <w:jc w:val="both"/>
      </w:pPr>
      <w:bookmarkStart w:id="729" w:name="_Ref85804466"/>
      <w:bookmarkStart w:id="730" w:name="_Toc85789283"/>
    </w:p>
    <w:p w14:paraId="2250F636" w14:textId="35FCAE3B" w:rsidR="00683BB9" w:rsidRPr="00327690" w:rsidRDefault="00683BB9" w:rsidP="007D5286">
      <w:pPr>
        <w:pStyle w:val="Caption"/>
      </w:pPr>
      <w:r w:rsidRPr="00327690">
        <w:t xml:space="preserve">Table </w:t>
      </w:r>
      <w:fldSimple w:instr=" SEQ Table \* ARABIC ">
        <w:r w:rsidR="00B25A5E" w:rsidRPr="00327690">
          <w:rPr>
            <w:noProof/>
          </w:rPr>
          <w:t>37</w:t>
        </w:r>
      </w:fldSimple>
      <w:bookmarkEnd w:id="729"/>
      <w:r w:rsidR="00B25A5E" w:rsidRPr="00327690">
        <w:t>.</w:t>
      </w:r>
      <w:r w:rsidRPr="00327690">
        <w:t xml:space="preserve"> </w:t>
      </w:r>
      <w:r w:rsidR="00E2369C" w:rsidRPr="00327690">
        <w:t>CODI-APQ</w:t>
      </w:r>
      <w:r w:rsidRPr="00327690">
        <w:t xml:space="preserve"> Diabetes Prevalence Results Data Dictionary</w:t>
      </w:r>
      <w:bookmarkEnd w:id="730"/>
    </w:p>
    <w:tbl>
      <w:tblPr>
        <w:tblStyle w:val="LightList-Accent12"/>
        <w:tblW w:w="5000" w:type="pct"/>
        <w:jc w:val="center"/>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20" w:firstRow="1" w:lastRow="0" w:firstColumn="0" w:lastColumn="0" w:noHBand="0" w:noVBand="0"/>
        <w:tblCaption w:val="CODI-PQ Output Data Dictionary"/>
        <w:tblDescription w:val="A table with 2 columns that read from left to right: Column, Description."/>
      </w:tblPr>
      <w:tblGrid>
        <w:gridCol w:w="2960"/>
        <w:gridCol w:w="2341"/>
        <w:gridCol w:w="4039"/>
      </w:tblGrid>
      <w:tr w:rsidR="00683BB9" w:rsidRPr="00327690" w14:paraId="519C3DCA" w14:textId="77777777" w:rsidTr="00B25A5E">
        <w:trPr>
          <w:cnfStyle w:val="100000000000" w:firstRow="1" w:lastRow="0" w:firstColumn="0" w:lastColumn="0" w:oddVBand="0" w:evenVBand="0" w:oddHBand="0" w:evenHBand="0" w:firstRowFirstColumn="0" w:firstRowLastColumn="0" w:lastRowFirstColumn="0" w:lastRowLastColumn="0"/>
          <w:trHeight w:val="290"/>
          <w:tblHeader/>
          <w:jc w:val="center"/>
        </w:trPr>
        <w:tc>
          <w:tcPr>
            <w:cnfStyle w:val="000010000000" w:firstRow="0" w:lastRow="0" w:firstColumn="0" w:lastColumn="0" w:oddVBand="1" w:evenVBand="0" w:oddHBand="0" w:evenHBand="0" w:firstRowFirstColumn="0" w:firstRowLastColumn="0" w:lastRowFirstColumn="0" w:lastRowLastColumn="0"/>
            <w:tcW w:w="1585" w:type="pct"/>
            <w:shd w:val="clear" w:color="auto" w:fill="1F497D"/>
          </w:tcPr>
          <w:p w14:paraId="17023C9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Worksheet Class</w:t>
            </w:r>
          </w:p>
        </w:tc>
        <w:tc>
          <w:tcPr>
            <w:tcW w:w="1253" w:type="pct"/>
            <w:shd w:val="clear" w:color="auto" w:fill="1F497D"/>
          </w:tcPr>
          <w:p w14:paraId="4BDAADC4" w14:textId="77777777" w:rsidR="00683BB9" w:rsidRPr="00327690" w:rsidRDefault="00683BB9" w:rsidP="00812685">
            <w:pPr>
              <w:spacing w:before="0" w:after="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olumn</w:t>
            </w:r>
          </w:p>
        </w:tc>
        <w:tc>
          <w:tcPr>
            <w:cnfStyle w:val="000010000000" w:firstRow="0" w:lastRow="0" w:firstColumn="0" w:lastColumn="0" w:oddVBand="1" w:evenVBand="0" w:oddHBand="0" w:evenHBand="0" w:firstRowFirstColumn="0" w:firstRowLastColumn="0" w:lastRowFirstColumn="0" w:lastRowLastColumn="0"/>
            <w:tcW w:w="2162" w:type="pct"/>
            <w:shd w:val="clear" w:color="auto" w:fill="1F497D"/>
          </w:tcPr>
          <w:p w14:paraId="1F49144B"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Description</w:t>
            </w:r>
          </w:p>
        </w:tc>
      </w:tr>
      <w:tr w:rsidR="00683BB9" w:rsidRPr="00327690" w14:paraId="07BD5420"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1FB3F3A"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4EB593E6"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26F7B3E6"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Row order</w:t>
            </w:r>
          </w:p>
        </w:tc>
      </w:tr>
      <w:tr w:rsidR="00683BB9" w:rsidRPr="00327690" w14:paraId="5DCA281F"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55113BD"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126EF169"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Condition</w:t>
            </w:r>
          </w:p>
        </w:tc>
        <w:tc>
          <w:tcPr>
            <w:cnfStyle w:val="000010000000" w:firstRow="0" w:lastRow="0" w:firstColumn="0" w:lastColumn="0" w:oddVBand="1" w:evenVBand="0" w:oddHBand="0" w:evenHBand="0" w:firstRowFirstColumn="0" w:firstRowLastColumn="0" w:lastRowFirstColumn="0" w:lastRowLastColumn="0"/>
            <w:tcW w:w="2162" w:type="pct"/>
          </w:tcPr>
          <w:p w14:paraId="4530020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Occurring Condition based on the Diabetes Spectrum (no evidence of diabetes, pre-diabetes, diabetes).</w:t>
            </w:r>
          </w:p>
        </w:tc>
      </w:tr>
      <w:tr w:rsidR="00683BB9" w:rsidRPr="00327690" w14:paraId="18226978"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F7210D8"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45FCF14E"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 Category</w:t>
            </w:r>
          </w:p>
        </w:tc>
        <w:tc>
          <w:tcPr>
            <w:cnfStyle w:val="000010000000" w:firstRow="0" w:lastRow="0" w:firstColumn="0" w:lastColumn="0" w:oddVBand="1" w:evenVBand="0" w:oddHBand="0" w:evenHBand="0" w:firstRowFirstColumn="0" w:firstRowLastColumn="0" w:lastRowFirstColumn="0" w:lastRowLastColumn="0"/>
            <w:tcW w:w="2162" w:type="pct"/>
          </w:tcPr>
          <w:p w14:paraId="13C21814" w14:textId="2187C7C9"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 category based on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w:t>
            </w:r>
          </w:p>
        </w:tc>
      </w:tr>
      <w:tr w:rsidR="00683BB9" w:rsidRPr="00327690" w14:paraId="4371988B"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B34EEE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38BD99EA"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5CC66DDD" w14:textId="6D6C602D"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observed (also known as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683BB9" w:rsidRPr="00327690" w14:paraId="25A2F35B"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7F5DD7E"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2E3F122D"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44A9154D"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683BB9" w:rsidRPr="00327690" w14:paraId="6AF6E788"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775EAF5D"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unts</w:t>
            </w:r>
          </w:p>
        </w:tc>
        <w:tc>
          <w:tcPr>
            <w:tcW w:w="1253" w:type="pct"/>
          </w:tcPr>
          <w:p w14:paraId="067A83AA"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2519D46C"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weighted, age-adjusted count of the study population (optional).</w:t>
            </w:r>
          </w:p>
        </w:tc>
      </w:tr>
      <w:tr w:rsidR="00683BB9" w:rsidRPr="00327690" w14:paraId="43A98E3C"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D1D445E" w14:textId="71083AB7"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06D49CA6"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258A3F42"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Row order</w:t>
            </w:r>
          </w:p>
        </w:tc>
      </w:tr>
      <w:tr w:rsidR="00683BB9" w:rsidRPr="00327690" w14:paraId="4C540CD1"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AC263AB" w14:textId="63C1705F"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6E768916"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Weight Category</w:t>
            </w:r>
          </w:p>
        </w:tc>
        <w:tc>
          <w:tcPr>
            <w:cnfStyle w:val="000010000000" w:firstRow="0" w:lastRow="0" w:firstColumn="0" w:lastColumn="0" w:oddVBand="1" w:evenVBand="0" w:oddHBand="0" w:evenHBand="0" w:firstRowFirstColumn="0" w:firstRowLastColumn="0" w:lastRowFirstColumn="0" w:lastRowLastColumn="0"/>
            <w:tcW w:w="2162" w:type="pct"/>
          </w:tcPr>
          <w:p w14:paraId="5475F565" w14:textId="0F00C9F3"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weight category based on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w:t>
            </w:r>
          </w:p>
        </w:tc>
      </w:tr>
      <w:tr w:rsidR="00683BB9" w:rsidRPr="00327690" w14:paraId="3913A201"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F7C81B2" w14:textId="2C503629"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76886659"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69CB589E" w14:textId="67F2ED03"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observed (also known as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683BB9" w:rsidRPr="00327690" w14:paraId="531715B6"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13ADCD3" w14:textId="1C3A964B"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0A366A0A"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648EBDE0"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683BB9" w:rsidRPr="00327690" w14:paraId="0E3EC3FC"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7A8D111" w14:textId="0EA47518"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62694CDE"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7CB6DCBA"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weighted, age-adjusted count of the study population (optional).</w:t>
            </w:r>
          </w:p>
        </w:tc>
      </w:tr>
      <w:tr w:rsidR="00683BB9" w:rsidRPr="00327690" w14:paraId="434A2740"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18F14A21" w14:textId="111639D6"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7BB59493"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rude Prevalence</w:t>
            </w:r>
          </w:p>
        </w:tc>
        <w:tc>
          <w:tcPr>
            <w:cnfStyle w:val="000010000000" w:firstRow="0" w:lastRow="0" w:firstColumn="0" w:lastColumn="0" w:oddVBand="1" w:evenVBand="0" w:oddHBand="0" w:evenHBand="0" w:firstRowFirstColumn="0" w:firstRowLastColumn="0" w:lastRowFirstColumn="0" w:lastRowLastColumn="0"/>
            <w:tcW w:w="2162" w:type="pct"/>
          </w:tcPr>
          <w:p w14:paraId="0011BB46"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683BB9" w:rsidRPr="00327690" w14:paraId="03506D5F"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ED08C49" w14:textId="1CB58E73"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71A278F3"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Crude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0106F778"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683BB9" w:rsidRPr="00327690" w14:paraId="6A549F7B"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F808086" w14:textId="7C26A518"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3FCF5DB2"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114A4C0F" w14:textId="33A01A83"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 xml:space="preserve">Prevalence based on weighted counts. A sample weight is assigned to each sampled patient.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patient. See implementation guide, Appendix A. Sample Weights for more information.</w:t>
            </w:r>
          </w:p>
        </w:tc>
      </w:tr>
      <w:tr w:rsidR="00683BB9" w:rsidRPr="00327690" w14:paraId="39D845BC"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B772F30" w14:textId="71988952"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365A27CB"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Weigh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3BB56B0A"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Standard error based on weighted counts. See implementation guide, Appendix A. Variance for more information.</w:t>
            </w:r>
          </w:p>
        </w:tc>
      </w:tr>
      <w:tr w:rsidR="00683BB9" w:rsidRPr="00327690" w14:paraId="116800CC"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8F814BD" w14:textId="03D8F585"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lastRenderedPageBreak/>
              <w:t xml:space="preserve">BMI prevalence </w:t>
            </w:r>
          </w:p>
        </w:tc>
        <w:tc>
          <w:tcPr>
            <w:tcW w:w="1253" w:type="pct"/>
          </w:tcPr>
          <w:p w14:paraId="20406F87"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327690">
              <w:rPr>
                <w:rFonts w:ascii="Times New Roman" w:hAnsi="Times New Roman" w:cs="Times New Roman"/>
                <w:sz w:val="20"/>
                <w:szCs w:val="20"/>
              </w:rPr>
              <w:t>Age-adjus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630351DA" w14:textId="77777777" w:rsidR="00683BB9" w:rsidRPr="00327690" w:rsidRDefault="00683BB9" w:rsidP="00812685">
            <w:pPr>
              <w:spacing w:before="0" w:after="0"/>
              <w:jc w:val="left"/>
              <w:rPr>
                <w:rFonts w:ascii="Times New Roman" w:eastAsia="Times New Roman" w:hAnsi="Times New Roman" w:cs="Times New Roman"/>
                <w:sz w:val="20"/>
                <w:szCs w:val="20"/>
              </w:rPr>
            </w:pPr>
            <w:r w:rsidRPr="00327690">
              <w:rPr>
                <w:rFonts w:ascii="Times New Roman" w:hAnsi="Times New Roman" w:cs="Times New Roman"/>
                <w:sz w:val="20"/>
                <w:szCs w:val="20"/>
              </w:rPr>
              <w:t>Prevalence based on weighted, age-adjusted counts (optional). See implementation guide, Appendix A. Age Adjustment for more information.</w:t>
            </w:r>
          </w:p>
        </w:tc>
      </w:tr>
      <w:tr w:rsidR="00683BB9" w:rsidRPr="00327690" w14:paraId="5FF842BC"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DF35B76" w14:textId="354FA3FE" w:rsidR="00683BB9" w:rsidRPr="00327690" w:rsidRDefault="004F4322"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BMI prevalence </w:t>
            </w:r>
          </w:p>
        </w:tc>
        <w:tc>
          <w:tcPr>
            <w:tcW w:w="1253" w:type="pct"/>
          </w:tcPr>
          <w:p w14:paraId="5C08B766"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Age-Adjus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5570B5B8"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Standard error based on weighted, age-adjusted counts (optional). See implementation guide, See implementation guide, Appendix A. Age Adjustment for more information.</w:t>
            </w:r>
          </w:p>
        </w:tc>
      </w:tr>
      <w:tr w:rsidR="00683BB9" w:rsidRPr="00327690" w14:paraId="6BDF1498"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2251FE8" w14:textId="4B531559"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w:t>
            </w:r>
          </w:p>
          <w:p w14:paraId="7545D98D"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13B7E100"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Order</w:t>
            </w:r>
          </w:p>
        </w:tc>
        <w:tc>
          <w:tcPr>
            <w:cnfStyle w:val="000010000000" w:firstRow="0" w:lastRow="0" w:firstColumn="0" w:lastColumn="0" w:oddVBand="1" w:evenVBand="0" w:oddHBand="0" w:evenHBand="0" w:firstRowFirstColumn="0" w:firstRowLastColumn="0" w:lastRowFirstColumn="0" w:lastRowLastColumn="0"/>
            <w:tcW w:w="2162" w:type="pct"/>
          </w:tcPr>
          <w:p w14:paraId="103F6A56"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Row order</w:t>
            </w:r>
          </w:p>
        </w:tc>
      </w:tr>
      <w:tr w:rsidR="00683BB9" w:rsidRPr="00327690" w14:paraId="0B70E7B3"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82603A0" w14:textId="4D66DB83"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15660D6F"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071E1BEB"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Condition</w:t>
            </w:r>
          </w:p>
        </w:tc>
        <w:tc>
          <w:tcPr>
            <w:cnfStyle w:val="000010000000" w:firstRow="0" w:lastRow="0" w:firstColumn="0" w:lastColumn="0" w:oddVBand="1" w:evenVBand="0" w:oddHBand="0" w:evenHBand="0" w:firstRowFirstColumn="0" w:firstRowLastColumn="0" w:lastRowFirstColumn="0" w:lastRowLastColumn="0"/>
            <w:tcW w:w="2162" w:type="pct"/>
          </w:tcPr>
          <w:p w14:paraId="2921A98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Co-Occurring Condition based on the Diabetes Spectrum.</w:t>
            </w:r>
          </w:p>
        </w:tc>
      </w:tr>
      <w:tr w:rsidR="00683BB9" w:rsidRPr="00327690" w14:paraId="412FDCC4"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5758118" w14:textId="7E0004CE"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07E618A4"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214BF16B"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Sample</w:t>
            </w:r>
          </w:p>
        </w:tc>
        <w:tc>
          <w:tcPr>
            <w:cnfStyle w:val="000010000000" w:firstRow="0" w:lastRow="0" w:firstColumn="0" w:lastColumn="0" w:oddVBand="1" w:evenVBand="0" w:oddHBand="0" w:evenHBand="0" w:firstRowFirstColumn="0" w:firstRowLastColumn="0" w:lastRowFirstColumn="0" w:lastRowLastColumn="0"/>
            <w:tcW w:w="2162" w:type="pct"/>
          </w:tcPr>
          <w:p w14:paraId="7979654B" w14:textId="67550630"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observed (or unadjusted, or crude) count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study population.</w:t>
            </w:r>
          </w:p>
        </w:tc>
      </w:tr>
      <w:tr w:rsidR="00683BB9" w:rsidRPr="00327690" w14:paraId="775D52EA"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6435220B" w14:textId="61C55955"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6567EDD7"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5F1C35E2"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w:t>
            </w:r>
          </w:p>
        </w:tc>
        <w:tc>
          <w:tcPr>
            <w:cnfStyle w:val="000010000000" w:firstRow="0" w:lastRow="0" w:firstColumn="0" w:lastColumn="0" w:oddVBand="1" w:evenVBand="0" w:oddHBand="0" w:evenHBand="0" w:firstRowFirstColumn="0" w:firstRowLastColumn="0" w:lastRowFirstColumn="0" w:lastRowLastColumn="0"/>
            <w:tcW w:w="2162" w:type="pct"/>
          </w:tcPr>
          <w:p w14:paraId="584C04B4"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The weighted (or adjusted) count of the study population. </w:t>
            </w:r>
          </w:p>
        </w:tc>
      </w:tr>
      <w:tr w:rsidR="00683BB9" w:rsidRPr="00327690" w14:paraId="6909A06F"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242DFEE" w14:textId="6B00ED84"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6A95904A"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06CD5721"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Population (Age Adjusted)</w:t>
            </w:r>
          </w:p>
        </w:tc>
        <w:tc>
          <w:tcPr>
            <w:cnfStyle w:val="000010000000" w:firstRow="0" w:lastRow="0" w:firstColumn="0" w:lastColumn="0" w:oddVBand="1" w:evenVBand="0" w:oddHBand="0" w:evenHBand="0" w:firstRowFirstColumn="0" w:firstRowLastColumn="0" w:lastRowFirstColumn="0" w:lastRowLastColumn="0"/>
            <w:tcW w:w="2162" w:type="pct"/>
          </w:tcPr>
          <w:p w14:paraId="0E944437" w14:textId="3083AC09"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weighted, age-adjusted count of the study population (optional).</w:t>
            </w:r>
          </w:p>
        </w:tc>
      </w:tr>
      <w:tr w:rsidR="00683BB9" w:rsidRPr="00327690" w14:paraId="688E8B96"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15CB3D8" w14:textId="1DA4C06A"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4C6C2010"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6B16E14C"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Crude Prevalence</w:t>
            </w:r>
          </w:p>
        </w:tc>
        <w:tc>
          <w:tcPr>
            <w:cnfStyle w:val="000010000000" w:firstRow="0" w:lastRow="0" w:firstColumn="0" w:lastColumn="0" w:oddVBand="1" w:evenVBand="0" w:oddHBand="0" w:evenHBand="0" w:firstRowFirstColumn="0" w:firstRowLastColumn="0" w:lastRowFirstColumn="0" w:lastRowLastColumn="0"/>
            <w:tcW w:w="2162" w:type="pct"/>
          </w:tcPr>
          <w:p w14:paraId="67CE187E"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observed (or unadjusted, or crude) prevalence in the study population.</w:t>
            </w:r>
          </w:p>
        </w:tc>
      </w:tr>
      <w:tr w:rsidR="00683BB9" w:rsidRPr="00327690" w14:paraId="37ADEB7D"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3F8DF653" w14:textId="547665DE"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442F9928"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7113668D"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Crude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105212F5"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The observed (or unadjusted, or crude) standard error in the study population.</w:t>
            </w:r>
          </w:p>
        </w:tc>
      </w:tr>
      <w:tr w:rsidR="00683BB9" w:rsidRPr="00327690" w14:paraId="1F9C421B"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262FF3E0" w14:textId="5D2EDACD"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18ABAD92"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0D2E81AD"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Weigh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4C316FD6" w14:textId="4D565D46"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Prevalence based on weighted counts. A sample weight is assigned to each sampled patient. It is a measure of the number of </w:t>
            </w:r>
            <w:r w:rsidR="00E2369C" w:rsidRPr="00327690">
              <w:rPr>
                <w:rFonts w:ascii="Times New Roman" w:hAnsi="Times New Roman" w:cs="Times New Roman"/>
                <w:sz w:val="20"/>
                <w:szCs w:val="20"/>
              </w:rPr>
              <w:t>adults</w:t>
            </w:r>
            <w:r w:rsidRPr="00327690">
              <w:rPr>
                <w:rFonts w:ascii="Times New Roman" w:hAnsi="Times New Roman" w:cs="Times New Roman"/>
                <w:sz w:val="20"/>
                <w:szCs w:val="20"/>
              </w:rPr>
              <w:t xml:space="preserve"> in the population represented by that sample patient. See implementation guide, Appendix A. Sample Weights for more information.</w:t>
            </w:r>
          </w:p>
        </w:tc>
      </w:tr>
      <w:tr w:rsidR="00683BB9" w:rsidRPr="00327690" w14:paraId="0803998D"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48A0C5B9" w14:textId="698CCC8D"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5ACE21B9"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30F0960B"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Weigh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18B8E3B0"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Standard error based on weighted counts. See implementation guide, Appendix A. Variance for more information.</w:t>
            </w:r>
          </w:p>
        </w:tc>
      </w:tr>
      <w:tr w:rsidR="00683BB9" w:rsidRPr="00327690" w14:paraId="0105BC3E" w14:textId="77777777" w:rsidTr="00812685">
        <w:trPr>
          <w:cnfStyle w:val="000000100000" w:firstRow="0" w:lastRow="0" w:firstColumn="0" w:lastColumn="0" w:oddVBand="0" w:evenVBand="0" w:oddHBand="1" w:evenHBand="0" w:firstRowFirstColumn="0" w:firstRowLastColumn="0" w:lastRowFirstColumn="0" w:lastRowLastColumn="0"/>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0D267C0F" w14:textId="59903482"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18720A04"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69F708A1" w14:textId="77777777" w:rsidR="00683BB9" w:rsidRPr="00327690" w:rsidRDefault="00683BB9" w:rsidP="00812685">
            <w:pPr>
              <w:spacing w:before="0" w:after="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Age-adjusted Prevalence</w:t>
            </w:r>
          </w:p>
        </w:tc>
        <w:tc>
          <w:tcPr>
            <w:cnfStyle w:val="000010000000" w:firstRow="0" w:lastRow="0" w:firstColumn="0" w:lastColumn="0" w:oddVBand="1" w:evenVBand="0" w:oddHBand="0" w:evenHBand="0" w:firstRowFirstColumn="0" w:firstRowLastColumn="0" w:lastRowFirstColumn="0" w:lastRowLastColumn="0"/>
            <w:tcW w:w="2162" w:type="pct"/>
          </w:tcPr>
          <w:p w14:paraId="4512E5C6"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Prevalence based on weighted, age-adjusted counts (optional). See implementation guide, Appendix A. Age Adjustment for more information.</w:t>
            </w:r>
          </w:p>
        </w:tc>
      </w:tr>
      <w:tr w:rsidR="00683BB9" w:rsidRPr="00327690" w14:paraId="4E0349D4" w14:textId="77777777" w:rsidTr="00812685">
        <w:trPr>
          <w:trHeight w:val="290"/>
          <w:jc w:val="center"/>
        </w:trPr>
        <w:tc>
          <w:tcPr>
            <w:cnfStyle w:val="000010000000" w:firstRow="0" w:lastRow="0" w:firstColumn="0" w:lastColumn="0" w:oddVBand="1" w:evenVBand="0" w:oddHBand="0" w:evenHBand="0" w:firstRowFirstColumn="0" w:firstRowLastColumn="0" w:lastRowFirstColumn="0" w:lastRowLastColumn="0"/>
            <w:tcW w:w="1585" w:type="pct"/>
          </w:tcPr>
          <w:p w14:paraId="54134BCC" w14:textId="0C3B3FAA"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 xml:space="preserve">Diabetes prevalence, </w:t>
            </w:r>
            <w:r w:rsidR="004F4322" w:rsidRPr="00327690">
              <w:rPr>
                <w:rFonts w:ascii="Times New Roman" w:hAnsi="Times New Roman" w:cs="Times New Roman"/>
                <w:sz w:val="20"/>
                <w:szCs w:val="20"/>
              </w:rPr>
              <w:t>BMI</w:t>
            </w:r>
            <w:r w:rsidRPr="00327690">
              <w:rPr>
                <w:rFonts w:ascii="Times New Roman" w:hAnsi="Times New Roman" w:cs="Times New Roman"/>
                <w:sz w:val="20"/>
                <w:szCs w:val="20"/>
              </w:rPr>
              <w:t xml:space="preserve"> by diabetes prevalence </w:t>
            </w:r>
          </w:p>
          <w:p w14:paraId="034FB093" w14:textId="77777777" w:rsidR="00683BB9" w:rsidRPr="00327690" w:rsidRDefault="00683BB9" w:rsidP="00812685">
            <w:pPr>
              <w:spacing w:before="0" w:after="0"/>
              <w:jc w:val="left"/>
              <w:rPr>
                <w:rFonts w:ascii="Times New Roman" w:hAnsi="Times New Roman" w:cs="Times New Roman"/>
                <w:sz w:val="20"/>
                <w:szCs w:val="20"/>
              </w:rPr>
            </w:pPr>
          </w:p>
        </w:tc>
        <w:tc>
          <w:tcPr>
            <w:tcW w:w="1253" w:type="pct"/>
          </w:tcPr>
          <w:p w14:paraId="23359FB7" w14:textId="77777777" w:rsidR="00683BB9" w:rsidRPr="00327690" w:rsidRDefault="00683BB9" w:rsidP="00812685">
            <w:pPr>
              <w:spacing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27690">
              <w:rPr>
                <w:rFonts w:ascii="Times New Roman" w:hAnsi="Times New Roman" w:cs="Times New Roman"/>
                <w:sz w:val="20"/>
                <w:szCs w:val="20"/>
              </w:rPr>
              <w:t>Age-Adjusted Prevalence Standard Error</w:t>
            </w:r>
          </w:p>
        </w:tc>
        <w:tc>
          <w:tcPr>
            <w:cnfStyle w:val="000010000000" w:firstRow="0" w:lastRow="0" w:firstColumn="0" w:lastColumn="0" w:oddVBand="1" w:evenVBand="0" w:oddHBand="0" w:evenHBand="0" w:firstRowFirstColumn="0" w:firstRowLastColumn="0" w:lastRowFirstColumn="0" w:lastRowLastColumn="0"/>
            <w:tcW w:w="2162" w:type="pct"/>
          </w:tcPr>
          <w:p w14:paraId="5B3CFEAE" w14:textId="77777777" w:rsidR="00683BB9" w:rsidRPr="00327690" w:rsidRDefault="00683BB9" w:rsidP="00812685">
            <w:pPr>
              <w:spacing w:before="0" w:after="0"/>
              <w:jc w:val="left"/>
              <w:rPr>
                <w:rFonts w:ascii="Times New Roman" w:hAnsi="Times New Roman" w:cs="Times New Roman"/>
                <w:sz w:val="20"/>
                <w:szCs w:val="20"/>
              </w:rPr>
            </w:pPr>
            <w:r w:rsidRPr="00327690">
              <w:rPr>
                <w:rFonts w:ascii="Times New Roman" w:hAnsi="Times New Roman" w:cs="Times New Roman"/>
                <w:sz w:val="20"/>
                <w:szCs w:val="20"/>
              </w:rPr>
              <w:t>Standard error based on weighted, age-adjusted counts (optional). See implementation guide, See implementation guide, Appendix A. Age Adjustment for more information.</w:t>
            </w:r>
          </w:p>
        </w:tc>
      </w:tr>
    </w:tbl>
    <w:p w14:paraId="253E1532" w14:textId="77777777" w:rsidR="00683BB9" w:rsidRPr="00327690" w:rsidRDefault="00683BB9" w:rsidP="005D560B">
      <w:pPr>
        <w:spacing w:before="120" w:after="120"/>
        <w:jc w:val="left"/>
      </w:pPr>
    </w:p>
    <w:p w14:paraId="148A66BA" w14:textId="77777777" w:rsidR="005D560B" w:rsidRPr="00327690" w:rsidRDefault="005D560B" w:rsidP="005D560B">
      <w:pPr>
        <w:spacing w:before="0" w:after="0"/>
        <w:jc w:val="left"/>
        <w:rPr>
          <w:rFonts w:ascii="Arial Narrow" w:hAnsi="Arial Narrow"/>
          <w:b/>
          <w:sz w:val="32"/>
          <w:szCs w:val="20"/>
        </w:rPr>
      </w:pPr>
      <w:bookmarkStart w:id="731" w:name="_Toc79519482"/>
      <w:r w:rsidRPr="00327690">
        <w:br w:type="page"/>
      </w:r>
    </w:p>
    <w:p w14:paraId="1C93A0D3" w14:textId="0D063526" w:rsidR="005D560B" w:rsidRPr="00327690" w:rsidRDefault="51FD1B7C" w:rsidP="00961754">
      <w:pPr>
        <w:pStyle w:val="Heading6"/>
      </w:pPr>
      <w:bookmarkStart w:id="732" w:name="_Toc79586718"/>
      <w:bookmarkStart w:id="733" w:name="_Toc86246333"/>
      <w:r w:rsidRPr="00327690">
        <w:lastRenderedPageBreak/>
        <w:t>State FIPS codes</w:t>
      </w:r>
      <w:bookmarkEnd w:id="731"/>
      <w:bookmarkEnd w:id="732"/>
      <w:bookmarkEnd w:id="733"/>
      <w:r w:rsidRPr="00327690">
        <w:t xml:space="preserve"> </w:t>
      </w:r>
    </w:p>
    <w:p w14:paraId="668D7B6B" w14:textId="377F504E" w:rsidR="005D560B" w:rsidRPr="00327690" w:rsidRDefault="005D560B" w:rsidP="005D560B">
      <w:pPr>
        <w:spacing w:before="120" w:after="120"/>
        <w:jc w:val="left"/>
      </w:pPr>
      <w:r w:rsidRPr="00327690">
        <w:t>Note: for a list of all state and county codes</w:t>
      </w:r>
      <w:r w:rsidR="00E97507" w:rsidRPr="00327690">
        <w:t>,</w:t>
      </w:r>
      <w:r w:rsidRPr="00327690">
        <w:t xml:space="preserve"> visit USDA’s website </w:t>
      </w:r>
      <w:hyperlink r:id="rId44" w:history="1">
        <w:r w:rsidRPr="00327690">
          <w:rPr>
            <w:color w:val="0000FF"/>
            <w:u w:val="single"/>
          </w:rPr>
          <w:t>https://www.nrcs.usda.gov/wps/portal/nrcs/detail/national/home/?cid=nrcs143_013697</w:t>
        </w:r>
      </w:hyperlink>
      <w:r w:rsidRPr="00327690">
        <w:t xml:space="preserve"> </w:t>
      </w:r>
    </w:p>
    <w:p w14:paraId="69CA72AA" w14:textId="7065AE7B" w:rsidR="00054249" w:rsidRPr="00327690" w:rsidRDefault="00054249" w:rsidP="007D5286">
      <w:pPr>
        <w:pStyle w:val="Caption"/>
      </w:pPr>
      <w:bookmarkStart w:id="734" w:name="_Toc85789284"/>
      <w:r w:rsidRPr="00327690">
        <w:t xml:space="preserve">Table </w:t>
      </w:r>
      <w:fldSimple w:instr=" SEQ Table \* ARABIC ">
        <w:r w:rsidR="00B25A5E" w:rsidRPr="00327690">
          <w:rPr>
            <w:noProof/>
          </w:rPr>
          <w:t>38</w:t>
        </w:r>
      </w:fldSimple>
      <w:r w:rsidR="00B25A5E" w:rsidRPr="00327690">
        <w:t>.</w:t>
      </w:r>
      <w:r w:rsidRPr="00327690">
        <w:t xml:space="preserve"> State FIPS Codes</w:t>
      </w:r>
      <w:bookmarkEnd w:id="734"/>
    </w:p>
    <w:tbl>
      <w:tblPr>
        <w:tblStyle w:val="LightList-Accent12"/>
        <w:tblW w:w="51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Caption w:val="FIPS Codes and State Names"/>
        <w:tblDescription w:val="A table with 3 columns that read from left to right: Name, Postal Code, FIPS"/>
      </w:tblPr>
      <w:tblGrid>
        <w:gridCol w:w="2549"/>
        <w:gridCol w:w="1373"/>
        <w:gridCol w:w="1208"/>
      </w:tblGrid>
      <w:tr w:rsidR="005D560B" w:rsidRPr="00327690" w14:paraId="7295865B" w14:textId="77777777" w:rsidTr="00EA21A8">
        <w:trPr>
          <w:cnfStyle w:val="100000000000" w:firstRow="1" w:lastRow="0" w:firstColumn="0" w:lastColumn="0" w:oddVBand="0" w:evenVBand="0" w:oddHBand="0" w:evenHBand="0" w:firstRowFirstColumn="0" w:firstRowLastColumn="0" w:lastRowFirstColumn="0" w:lastRowLastColumn="0"/>
          <w:trHeight w:val="315"/>
          <w:tblHeader/>
          <w:jc w:val="center"/>
        </w:trPr>
        <w:tc>
          <w:tcPr>
            <w:tcW w:w="2549" w:type="dxa"/>
            <w:shd w:val="clear" w:color="auto" w:fill="1F497D"/>
            <w:noWrap/>
            <w:hideMark/>
          </w:tcPr>
          <w:p w14:paraId="69BE536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ame</w:t>
            </w:r>
          </w:p>
        </w:tc>
        <w:tc>
          <w:tcPr>
            <w:tcW w:w="1373" w:type="dxa"/>
            <w:shd w:val="clear" w:color="auto" w:fill="1F497D"/>
            <w:noWrap/>
            <w:hideMark/>
          </w:tcPr>
          <w:p w14:paraId="4592BFF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Postal Code</w:t>
            </w:r>
          </w:p>
        </w:tc>
        <w:tc>
          <w:tcPr>
            <w:tcW w:w="1208" w:type="dxa"/>
            <w:shd w:val="clear" w:color="auto" w:fill="1F497D"/>
            <w:noWrap/>
            <w:hideMark/>
          </w:tcPr>
          <w:p w14:paraId="29DBDC0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FIPS</w:t>
            </w:r>
          </w:p>
        </w:tc>
      </w:tr>
      <w:tr w:rsidR="005D560B" w:rsidRPr="00327690" w14:paraId="6AE122E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D5054A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labama</w:t>
            </w:r>
          </w:p>
        </w:tc>
        <w:tc>
          <w:tcPr>
            <w:tcW w:w="1373" w:type="dxa"/>
            <w:noWrap/>
            <w:hideMark/>
          </w:tcPr>
          <w:p w14:paraId="3DCBA33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L</w:t>
            </w:r>
          </w:p>
        </w:tc>
        <w:tc>
          <w:tcPr>
            <w:tcW w:w="1208" w:type="dxa"/>
            <w:noWrap/>
            <w:hideMark/>
          </w:tcPr>
          <w:p w14:paraId="48406EA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1</w:t>
            </w:r>
          </w:p>
        </w:tc>
      </w:tr>
      <w:tr w:rsidR="005D560B" w:rsidRPr="00327690" w14:paraId="5F88973D" w14:textId="77777777" w:rsidTr="00EA21A8">
        <w:trPr>
          <w:trHeight w:val="315"/>
          <w:jc w:val="center"/>
        </w:trPr>
        <w:tc>
          <w:tcPr>
            <w:tcW w:w="2549" w:type="dxa"/>
            <w:noWrap/>
            <w:hideMark/>
          </w:tcPr>
          <w:p w14:paraId="5A04E0E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laska</w:t>
            </w:r>
          </w:p>
        </w:tc>
        <w:tc>
          <w:tcPr>
            <w:tcW w:w="1373" w:type="dxa"/>
            <w:noWrap/>
            <w:hideMark/>
          </w:tcPr>
          <w:p w14:paraId="0834771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K</w:t>
            </w:r>
          </w:p>
        </w:tc>
        <w:tc>
          <w:tcPr>
            <w:tcW w:w="1208" w:type="dxa"/>
            <w:noWrap/>
            <w:hideMark/>
          </w:tcPr>
          <w:p w14:paraId="5FC9E5F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2</w:t>
            </w:r>
          </w:p>
        </w:tc>
      </w:tr>
      <w:tr w:rsidR="005D560B" w:rsidRPr="00327690" w14:paraId="618372F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61EDCD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rizona</w:t>
            </w:r>
          </w:p>
        </w:tc>
        <w:tc>
          <w:tcPr>
            <w:tcW w:w="1373" w:type="dxa"/>
            <w:noWrap/>
            <w:hideMark/>
          </w:tcPr>
          <w:p w14:paraId="390A401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Z</w:t>
            </w:r>
          </w:p>
        </w:tc>
        <w:tc>
          <w:tcPr>
            <w:tcW w:w="1208" w:type="dxa"/>
            <w:noWrap/>
            <w:hideMark/>
          </w:tcPr>
          <w:p w14:paraId="5949064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4</w:t>
            </w:r>
          </w:p>
        </w:tc>
      </w:tr>
      <w:tr w:rsidR="005D560B" w:rsidRPr="00327690" w14:paraId="238E6D7C" w14:textId="77777777" w:rsidTr="00EA21A8">
        <w:trPr>
          <w:trHeight w:val="315"/>
          <w:jc w:val="center"/>
        </w:trPr>
        <w:tc>
          <w:tcPr>
            <w:tcW w:w="2549" w:type="dxa"/>
            <w:noWrap/>
            <w:hideMark/>
          </w:tcPr>
          <w:p w14:paraId="0ADD5F8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rkansas</w:t>
            </w:r>
          </w:p>
        </w:tc>
        <w:tc>
          <w:tcPr>
            <w:tcW w:w="1373" w:type="dxa"/>
            <w:noWrap/>
            <w:hideMark/>
          </w:tcPr>
          <w:p w14:paraId="69A62E3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AR</w:t>
            </w:r>
          </w:p>
        </w:tc>
        <w:tc>
          <w:tcPr>
            <w:tcW w:w="1208" w:type="dxa"/>
            <w:noWrap/>
            <w:hideMark/>
          </w:tcPr>
          <w:p w14:paraId="2748812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5</w:t>
            </w:r>
          </w:p>
        </w:tc>
      </w:tr>
      <w:tr w:rsidR="005D560B" w:rsidRPr="00327690" w14:paraId="709F238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A0B051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alifornia</w:t>
            </w:r>
          </w:p>
        </w:tc>
        <w:tc>
          <w:tcPr>
            <w:tcW w:w="1373" w:type="dxa"/>
            <w:noWrap/>
            <w:hideMark/>
          </w:tcPr>
          <w:p w14:paraId="03D005E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A</w:t>
            </w:r>
          </w:p>
        </w:tc>
        <w:tc>
          <w:tcPr>
            <w:tcW w:w="1208" w:type="dxa"/>
            <w:noWrap/>
            <w:hideMark/>
          </w:tcPr>
          <w:p w14:paraId="5E80072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6</w:t>
            </w:r>
          </w:p>
        </w:tc>
      </w:tr>
      <w:tr w:rsidR="005D560B" w:rsidRPr="00327690" w14:paraId="040FB5CF" w14:textId="77777777" w:rsidTr="00EA21A8">
        <w:trPr>
          <w:trHeight w:val="315"/>
          <w:jc w:val="center"/>
        </w:trPr>
        <w:tc>
          <w:tcPr>
            <w:tcW w:w="2549" w:type="dxa"/>
            <w:noWrap/>
            <w:hideMark/>
          </w:tcPr>
          <w:p w14:paraId="2422F35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olorado</w:t>
            </w:r>
          </w:p>
        </w:tc>
        <w:tc>
          <w:tcPr>
            <w:tcW w:w="1373" w:type="dxa"/>
            <w:noWrap/>
            <w:hideMark/>
          </w:tcPr>
          <w:p w14:paraId="6BDF4AC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O</w:t>
            </w:r>
          </w:p>
        </w:tc>
        <w:tc>
          <w:tcPr>
            <w:tcW w:w="1208" w:type="dxa"/>
            <w:noWrap/>
            <w:hideMark/>
          </w:tcPr>
          <w:p w14:paraId="7044377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8</w:t>
            </w:r>
          </w:p>
        </w:tc>
      </w:tr>
      <w:tr w:rsidR="005D560B" w:rsidRPr="00327690" w14:paraId="3CB21EAC"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9BE6BE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onnecticut</w:t>
            </w:r>
          </w:p>
        </w:tc>
        <w:tc>
          <w:tcPr>
            <w:tcW w:w="1373" w:type="dxa"/>
            <w:noWrap/>
            <w:hideMark/>
          </w:tcPr>
          <w:p w14:paraId="493DCB5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CT</w:t>
            </w:r>
          </w:p>
        </w:tc>
        <w:tc>
          <w:tcPr>
            <w:tcW w:w="1208" w:type="dxa"/>
            <w:noWrap/>
            <w:hideMark/>
          </w:tcPr>
          <w:p w14:paraId="62ADB2D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09</w:t>
            </w:r>
          </w:p>
        </w:tc>
      </w:tr>
      <w:tr w:rsidR="005D560B" w:rsidRPr="00327690" w14:paraId="665841BF" w14:textId="77777777" w:rsidTr="00EA21A8">
        <w:trPr>
          <w:trHeight w:val="315"/>
          <w:jc w:val="center"/>
        </w:trPr>
        <w:tc>
          <w:tcPr>
            <w:tcW w:w="2549" w:type="dxa"/>
            <w:noWrap/>
            <w:hideMark/>
          </w:tcPr>
          <w:p w14:paraId="184F740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Delaware</w:t>
            </w:r>
          </w:p>
        </w:tc>
        <w:tc>
          <w:tcPr>
            <w:tcW w:w="1373" w:type="dxa"/>
            <w:noWrap/>
            <w:hideMark/>
          </w:tcPr>
          <w:p w14:paraId="3B238F6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DE</w:t>
            </w:r>
          </w:p>
        </w:tc>
        <w:tc>
          <w:tcPr>
            <w:tcW w:w="1208" w:type="dxa"/>
            <w:noWrap/>
            <w:hideMark/>
          </w:tcPr>
          <w:p w14:paraId="5E405DB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0</w:t>
            </w:r>
          </w:p>
        </w:tc>
      </w:tr>
      <w:tr w:rsidR="005D560B" w:rsidRPr="00327690" w14:paraId="4C78FDFA"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2DF176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District of Columbia</w:t>
            </w:r>
          </w:p>
        </w:tc>
        <w:tc>
          <w:tcPr>
            <w:tcW w:w="1373" w:type="dxa"/>
            <w:noWrap/>
            <w:hideMark/>
          </w:tcPr>
          <w:p w14:paraId="23927EA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DC</w:t>
            </w:r>
          </w:p>
        </w:tc>
        <w:tc>
          <w:tcPr>
            <w:tcW w:w="1208" w:type="dxa"/>
            <w:noWrap/>
            <w:hideMark/>
          </w:tcPr>
          <w:p w14:paraId="461270A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1</w:t>
            </w:r>
          </w:p>
        </w:tc>
      </w:tr>
      <w:tr w:rsidR="005D560B" w:rsidRPr="00327690" w14:paraId="6613B4EE" w14:textId="77777777" w:rsidTr="00EA21A8">
        <w:trPr>
          <w:trHeight w:val="315"/>
          <w:jc w:val="center"/>
        </w:trPr>
        <w:tc>
          <w:tcPr>
            <w:tcW w:w="2549" w:type="dxa"/>
            <w:noWrap/>
            <w:hideMark/>
          </w:tcPr>
          <w:p w14:paraId="58B43FF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Florida</w:t>
            </w:r>
          </w:p>
        </w:tc>
        <w:tc>
          <w:tcPr>
            <w:tcW w:w="1373" w:type="dxa"/>
            <w:noWrap/>
            <w:hideMark/>
          </w:tcPr>
          <w:p w14:paraId="16064F3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FL</w:t>
            </w:r>
          </w:p>
        </w:tc>
        <w:tc>
          <w:tcPr>
            <w:tcW w:w="1208" w:type="dxa"/>
            <w:noWrap/>
            <w:hideMark/>
          </w:tcPr>
          <w:p w14:paraId="0B19566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2</w:t>
            </w:r>
          </w:p>
        </w:tc>
      </w:tr>
      <w:tr w:rsidR="005D560B" w:rsidRPr="00327690" w14:paraId="4528CCCF"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D110BA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Georgia</w:t>
            </w:r>
          </w:p>
        </w:tc>
        <w:tc>
          <w:tcPr>
            <w:tcW w:w="1373" w:type="dxa"/>
            <w:noWrap/>
            <w:hideMark/>
          </w:tcPr>
          <w:p w14:paraId="31F9669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GA</w:t>
            </w:r>
          </w:p>
        </w:tc>
        <w:tc>
          <w:tcPr>
            <w:tcW w:w="1208" w:type="dxa"/>
            <w:noWrap/>
            <w:hideMark/>
          </w:tcPr>
          <w:p w14:paraId="47E206B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3</w:t>
            </w:r>
          </w:p>
        </w:tc>
      </w:tr>
      <w:tr w:rsidR="005D560B" w:rsidRPr="00327690" w14:paraId="5469D26D" w14:textId="77777777" w:rsidTr="00EA21A8">
        <w:trPr>
          <w:trHeight w:val="315"/>
          <w:jc w:val="center"/>
        </w:trPr>
        <w:tc>
          <w:tcPr>
            <w:tcW w:w="2549" w:type="dxa"/>
            <w:noWrap/>
            <w:hideMark/>
          </w:tcPr>
          <w:p w14:paraId="494606B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Hawaii</w:t>
            </w:r>
          </w:p>
        </w:tc>
        <w:tc>
          <w:tcPr>
            <w:tcW w:w="1373" w:type="dxa"/>
            <w:noWrap/>
            <w:hideMark/>
          </w:tcPr>
          <w:p w14:paraId="1E7CEC2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HI</w:t>
            </w:r>
          </w:p>
        </w:tc>
        <w:tc>
          <w:tcPr>
            <w:tcW w:w="1208" w:type="dxa"/>
            <w:noWrap/>
            <w:hideMark/>
          </w:tcPr>
          <w:p w14:paraId="397B90A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5</w:t>
            </w:r>
          </w:p>
        </w:tc>
      </w:tr>
      <w:tr w:rsidR="005D560B" w:rsidRPr="00327690" w14:paraId="51B8FAF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7ABA856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daho</w:t>
            </w:r>
          </w:p>
        </w:tc>
        <w:tc>
          <w:tcPr>
            <w:tcW w:w="1373" w:type="dxa"/>
            <w:noWrap/>
            <w:hideMark/>
          </w:tcPr>
          <w:p w14:paraId="609D7AA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D</w:t>
            </w:r>
          </w:p>
        </w:tc>
        <w:tc>
          <w:tcPr>
            <w:tcW w:w="1208" w:type="dxa"/>
            <w:noWrap/>
            <w:hideMark/>
          </w:tcPr>
          <w:p w14:paraId="1477C47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6</w:t>
            </w:r>
          </w:p>
        </w:tc>
      </w:tr>
      <w:tr w:rsidR="005D560B" w:rsidRPr="00327690" w14:paraId="194E4D1B" w14:textId="77777777" w:rsidTr="00EA21A8">
        <w:trPr>
          <w:trHeight w:val="315"/>
          <w:jc w:val="center"/>
        </w:trPr>
        <w:tc>
          <w:tcPr>
            <w:tcW w:w="2549" w:type="dxa"/>
            <w:noWrap/>
            <w:hideMark/>
          </w:tcPr>
          <w:p w14:paraId="4080F1F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llinois</w:t>
            </w:r>
          </w:p>
        </w:tc>
        <w:tc>
          <w:tcPr>
            <w:tcW w:w="1373" w:type="dxa"/>
            <w:noWrap/>
            <w:hideMark/>
          </w:tcPr>
          <w:p w14:paraId="2DCF132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L</w:t>
            </w:r>
          </w:p>
        </w:tc>
        <w:tc>
          <w:tcPr>
            <w:tcW w:w="1208" w:type="dxa"/>
            <w:noWrap/>
            <w:hideMark/>
          </w:tcPr>
          <w:p w14:paraId="7C1DABA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7</w:t>
            </w:r>
          </w:p>
        </w:tc>
      </w:tr>
      <w:tr w:rsidR="005D560B" w:rsidRPr="00327690" w14:paraId="548B7C66"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BF0C3F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ndiana</w:t>
            </w:r>
          </w:p>
        </w:tc>
        <w:tc>
          <w:tcPr>
            <w:tcW w:w="1373" w:type="dxa"/>
            <w:noWrap/>
            <w:hideMark/>
          </w:tcPr>
          <w:p w14:paraId="0E9B060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N</w:t>
            </w:r>
          </w:p>
        </w:tc>
        <w:tc>
          <w:tcPr>
            <w:tcW w:w="1208" w:type="dxa"/>
            <w:noWrap/>
            <w:hideMark/>
          </w:tcPr>
          <w:p w14:paraId="6C42AA4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8</w:t>
            </w:r>
          </w:p>
        </w:tc>
      </w:tr>
      <w:tr w:rsidR="005D560B" w:rsidRPr="00327690" w14:paraId="2800589F" w14:textId="77777777" w:rsidTr="00EA21A8">
        <w:trPr>
          <w:trHeight w:val="315"/>
          <w:jc w:val="center"/>
        </w:trPr>
        <w:tc>
          <w:tcPr>
            <w:tcW w:w="2549" w:type="dxa"/>
            <w:noWrap/>
            <w:hideMark/>
          </w:tcPr>
          <w:p w14:paraId="063032C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owa</w:t>
            </w:r>
          </w:p>
        </w:tc>
        <w:tc>
          <w:tcPr>
            <w:tcW w:w="1373" w:type="dxa"/>
            <w:noWrap/>
            <w:hideMark/>
          </w:tcPr>
          <w:p w14:paraId="0219522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IA</w:t>
            </w:r>
          </w:p>
        </w:tc>
        <w:tc>
          <w:tcPr>
            <w:tcW w:w="1208" w:type="dxa"/>
            <w:noWrap/>
            <w:hideMark/>
          </w:tcPr>
          <w:p w14:paraId="2070F1F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19</w:t>
            </w:r>
          </w:p>
        </w:tc>
      </w:tr>
      <w:tr w:rsidR="005D560B" w:rsidRPr="00327690" w14:paraId="0D8FFF72"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305490D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Kansas</w:t>
            </w:r>
          </w:p>
        </w:tc>
        <w:tc>
          <w:tcPr>
            <w:tcW w:w="1373" w:type="dxa"/>
            <w:noWrap/>
            <w:hideMark/>
          </w:tcPr>
          <w:p w14:paraId="37459A7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KS</w:t>
            </w:r>
          </w:p>
        </w:tc>
        <w:tc>
          <w:tcPr>
            <w:tcW w:w="1208" w:type="dxa"/>
            <w:noWrap/>
            <w:hideMark/>
          </w:tcPr>
          <w:p w14:paraId="0442B11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0</w:t>
            </w:r>
          </w:p>
        </w:tc>
      </w:tr>
      <w:tr w:rsidR="005D560B" w:rsidRPr="00327690" w14:paraId="2F062D57" w14:textId="77777777" w:rsidTr="00EA21A8">
        <w:trPr>
          <w:trHeight w:val="315"/>
          <w:jc w:val="center"/>
        </w:trPr>
        <w:tc>
          <w:tcPr>
            <w:tcW w:w="2549" w:type="dxa"/>
            <w:noWrap/>
            <w:hideMark/>
          </w:tcPr>
          <w:p w14:paraId="68476E3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Kentucky</w:t>
            </w:r>
          </w:p>
        </w:tc>
        <w:tc>
          <w:tcPr>
            <w:tcW w:w="1373" w:type="dxa"/>
            <w:noWrap/>
            <w:hideMark/>
          </w:tcPr>
          <w:p w14:paraId="175BF77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KY</w:t>
            </w:r>
          </w:p>
        </w:tc>
        <w:tc>
          <w:tcPr>
            <w:tcW w:w="1208" w:type="dxa"/>
            <w:noWrap/>
            <w:hideMark/>
          </w:tcPr>
          <w:p w14:paraId="3E32698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1</w:t>
            </w:r>
          </w:p>
        </w:tc>
      </w:tr>
      <w:tr w:rsidR="005D560B" w:rsidRPr="00327690" w14:paraId="7EFD53B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B06344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Louisiana</w:t>
            </w:r>
          </w:p>
        </w:tc>
        <w:tc>
          <w:tcPr>
            <w:tcW w:w="1373" w:type="dxa"/>
            <w:noWrap/>
            <w:hideMark/>
          </w:tcPr>
          <w:p w14:paraId="5810612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LA</w:t>
            </w:r>
          </w:p>
        </w:tc>
        <w:tc>
          <w:tcPr>
            <w:tcW w:w="1208" w:type="dxa"/>
            <w:noWrap/>
            <w:hideMark/>
          </w:tcPr>
          <w:p w14:paraId="076D164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2</w:t>
            </w:r>
          </w:p>
        </w:tc>
      </w:tr>
      <w:tr w:rsidR="005D560B" w:rsidRPr="00327690" w14:paraId="5FFA83EB" w14:textId="77777777" w:rsidTr="00EA21A8">
        <w:trPr>
          <w:trHeight w:val="315"/>
          <w:jc w:val="center"/>
        </w:trPr>
        <w:tc>
          <w:tcPr>
            <w:tcW w:w="2549" w:type="dxa"/>
            <w:noWrap/>
            <w:hideMark/>
          </w:tcPr>
          <w:p w14:paraId="5781D28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aine</w:t>
            </w:r>
          </w:p>
        </w:tc>
        <w:tc>
          <w:tcPr>
            <w:tcW w:w="1373" w:type="dxa"/>
            <w:noWrap/>
            <w:hideMark/>
          </w:tcPr>
          <w:p w14:paraId="2A7725E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E</w:t>
            </w:r>
          </w:p>
        </w:tc>
        <w:tc>
          <w:tcPr>
            <w:tcW w:w="1208" w:type="dxa"/>
            <w:noWrap/>
            <w:hideMark/>
          </w:tcPr>
          <w:p w14:paraId="37F57E4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3</w:t>
            </w:r>
          </w:p>
        </w:tc>
      </w:tr>
      <w:tr w:rsidR="005D560B" w:rsidRPr="00327690" w14:paraId="592D868D"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8A3C09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aryland</w:t>
            </w:r>
          </w:p>
        </w:tc>
        <w:tc>
          <w:tcPr>
            <w:tcW w:w="1373" w:type="dxa"/>
            <w:noWrap/>
            <w:hideMark/>
          </w:tcPr>
          <w:p w14:paraId="2D1F274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D</w:t>
            </w:r>
          </w:p>
        </w:tc>
        <w:tc>
          <w:tcPr>
            <w:tcW w:w="1208" w:type="dxa"/>
            <w:noWrap/>
            <w:hideMark/>
          </w:tcPr>
          <w:p w14:paraId="1F31EBB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4</w:t>
            </w:r>
          </w:p>
        </w:tc>
      </w:tr>
      <w:tr w:rsidR="005D560B" w:rsidRPr="00327690" w14:paraId="3C2C2BD8" w14:textId="77777777" w:rsidTr="00EA21A8">
        <w:trPr>
          <w:trHeight w:val="315"/>
          <w:jc w:val="center"/>
        </w:trPr>
        <w:tc>
          <w:tcPr>
            <w:tcW w:w="2549" w:type="dxa"/>
            <w:noWrap/>
            <w:hideMark/>
          </w:tcPr>
          <w:p w14:paraId="428FC7B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assachusetts</w:t>
            </w:r>
          </w:p>
        </w:tc>
        <w:tc>
          <w:tcPr>
            <w:tcW w:w="1373" w:type="dxa"/>
            <w:noWrap/>
            <w:hideMark/>
          </w:tcPr>
          <w:p w14:paraId="20ED479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A</w:t>
            </w:r>
          </w:p>
        </w:tc>
        <w:tc>
          <w:tcPr>
            <w:tcW w:w="1208" w:type="dxa"/>
            <w:noWrap/>
            <w:hideMark/>
          </w:tcPr>
          <w:p w14:paraId="49E047B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5</w:t>
            </w:r>
          </w:p>
        </w:tc>
      </w:tr>
      <w:tr w:rsidR="005D560B" w:rsidRPr="00327690" w14:paraId="28F04145"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59ADAA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chigan</w:t>
            </w:r>
          </w:p>
        </w:tc>
        <w:tc>
          <w:tcPr>
            <w:tcW w:w="1373" w:type="dxa"/>
            <w:noWrap/>
            <w:hideMark/>
          </w:tcPr>
          <w:p w14:paraId="20C41D8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w:t>
            </w:r>
          </w:p>
        </w:tc>
        <w:tc>
          <w:tcPr>
            <w:tcW w:w="1208" w:type="dxa"/>
            <w:noWrap/>
            <w:hideMark/>
          </w:tcPr>
          <w:p w14:paraId="1EAE89F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6</w:t>
            </w:r>
          </w:p>
        </w:tc>
      </w:tr>
      <w:tr w:rsidR="005D560B" w:rsidRPr="00327690" w14:paraId="18569D6E" w14:textId="77777777" w:rsidTr="00EA21A8">
        <w:trPr>
          <w:trHeight w:val="315"/>
          <w:jc w:val="center"/>
        </w:trPr>
        <w:tc>
          <w:tcPr>
            <w:tcW w:w="2549" w:type="dxa"/>
            <w:noWrap/>
            <w:hideMark/>
          </w:tcPr>
          <w:p w14:paraId="2404BAC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nnesota</w:t>
            </w:r>
          </w:p>
        </w:tc>
        <w:tc>
          <w:tcPr>
            <w:tcW w:w="1373" w:type="dxa"/>
            <w:noWrap/>
            <w:hideMark/>
          </w:tcPr>
          <w:p w14:paraId="647F0FE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N</w:t>
            </w:r>
          </w:p>
        </w:tc>
        <w:tc>
          <w:tcPr>
            <w:tcW w:w="1208" w:type="dxa"/>
            <w:noWrap/>
            <w:hideMark/>
          </w:tcPr>
          <w:p w14:paraId="799305E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7</w:t>
            </w:r>
          </w:p>
        </w:tc>
      </w:tr>
      <w:tr w:rsidR="005D560B" w:rsidRPr="00327690" w14:paraId="248EBA53"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DE23A1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ssissippi</w:t>
            </w:r>
          </w:p>
        </w:tc>
        <w:tc>
          <w:tcPr>
            <w:tcW w:w="1373" w:type="dxa"/>
            <w:noWrap/>
            <w:hideMark/>
          </w:tcPr>
          <w:p w14:paraId="7ADB2F8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S</w:t>
            </w:r>
          </w:p>
        </w:tc>
        <w:tc>
          <w:tcPr>
            <w:tcW w:w="1208" w:type="dxa"/>
            <w:noWrap/>
            <w:hideMark/>
          </w:tcPr>
          <w:p w14:paraId="45BAA66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8</w:t>
            </w:r>
          </w:p>
        </w:tc>
      </w:tr>
      <w:tr w:rsidR="005D560B" w:rsidRPr="00327690" w14:paraId="2EE31246" w14:textId="77777777" w:rsidTr="00EA21A8">
        <w:trPr>
          <w:trHeight w:val="315"/>
          <w:jc w:val="center"/>
        </w:trPr>
        <w:tc>
          <w:tcPr>
            <w:tcW w:w="2549" w:type="dxa"/>
            <w:noWrap/>
            <w:hideMark/>
          </w:tcPr>
          <w:p w14:paraId="128ED42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issouri</w:t>
            </w:r>
          </w:p>
        </w:tc>
        <w:tc>
          <w:tcPr>
            <w:tcW w:w="1373" w:type="dxa"/>
            <w:noWrap/>
            <w:hideMark/>
          </w:tcPr>
          <w:p w14:paraId="0C6C9E8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O</w:t>
            </w:r>
          </w:p>
        </w:tc>
        <w:tc>
          <w:tcPr>
            <w:tcW w:w="1208" w:type="dxa"/>
            <w:noWrap/>
            <w:hideMark/>
          </w:tcPr>
          <w:p w14:paraId="3E0A5EC9"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29</w:t>
            </w:r>
          </w:p>
        </w:tc>
      </w:tr>
      <w:tr w:rsidR="005D560B" w:rsidRPr="00327690" w14:paraId="591DAE5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840C55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ontana</w:t>
            </w:r>
          </w:p>
        </w:tc>
        <w:tc>
          <w:tcPr>
            <w:tcW w:w="1373" w:type="dxa"/>
            <w:noWrap/>
            <w:hideMark/>
          </w:tcPr>
          <w:p w14:paraId="47DEB5F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MT</w:t>
            </w:r>
          </w:p>
        </w:tc>
        <w:tc>
          <w:tcPr>
            <w:tcW w:w="1208" w:type="dxa"/>
            <w:noWrap/>
            <w:hideMark/>
          </w:tcPr>
          <w:p w14:paraId="45F813D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0</w:t>
            </w:r>
          </w:p>
        </w:tc>
      </w:tr>
      <w:tr w:rsidR="005D560B" w:rsidRPr="00327690" w14:paraId="6E6FFEBF" w14:textId="77777777" w:rsidTr="00EA21A8">
        <w:trPr>
          <w:trHeight w:val="315"/>
          <w:jc w:val="center"/>
        </w:trPr>
        <w:tc>
          <w:tcPr>
            <w:tcW w:w="2549" w:type="dxa"/>
            <w:noWrap/>
            <w:hideMark/>
          </w:tcPr>
          <w:p w14:paraId="62B52E6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braska</w:t>
            </w:r>
          </w:p>
        </w:tc>
        <w:tc>
          <w:tcPr>
            <w:tcW w:w="1373" w:type="dxa"/>
            <w:noWrap/>
            <w:hideMark/>
          </w:tcPr>
          <w:p w14:paraId="5BC1B1C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w:t>
            </w:r>
          </w:p>
        </w:tc>
        <w:tc>
          <w:tcPr>
            <w:tcW w:w="1208" w:type="dxa"/>
            <w:noWrap/>
            <w:hideMark/>
          </w:tcPr>
          <w:p w14:paraId="30CE1E5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1</w:t>
            </w:r>
          </w:p>
        </w:tc>
      </w:tr>
      <w:tr w:rsidR="005D560B" w:rsidRPr="00327690" w14:paraId="313149C4"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98CD63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vada</w:t>
            </w:r>
          </w:p>
        </w:tc>
        <w:tc>
          <w:tcPr>
            <w:tcW w:w="1373" w:type="dxa"/>
            <w:noWrap/>
            <w:hideMark/>
          </w:tcPr>
          <w:p w14:paraId="0B035E3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V</w:t>
            </w:r>
          </w:p>
        </w:tc>
        <w:tc>
          <w:tcPr>
            <w:tcW w:w="1208" w:type="dxa"/>
            <w:noWrap/>
            <w:hideMark/>
          </w:tcPr>
          <w:p w14:paraId="1B413F9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2</w:t>
            </w:r>
          </w:p>
        </w:tc>
      </w:tr>
      <w:tr w:rsidR="005D560B" w:rsidRPr="00327690" w14:paraId="0274A2DF" w14:textId="77777777" w:rsidTr="00EA21A8">
        <w:trPr>
          <w:trHeight w:val="315"/>
          <w:jc w:val="center"/>
        </w:trPr>
        <w:tc>
          <w:tcPr>
            <w:tcW w:w="2549" w:type="dxa"/>
            <w:noWrap/>
            <w:hideMark/>
          </w:tcPr>
          <w:p w14:paraId="4AE7A9B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w Hampshire</w:t>
            </w:r>
          </w:p>
        </w:tc>
        <w:tc>
          <w:tcPr>
            <w:tcW w:w="1373" w:type="dxa"/>
            <w:noWrap/>
            <w:hideMark/>
          </w:tcPr>
          <w:p w14:paraId="346780B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H</w:t>
            </w:r>
          </w:p>
        </w:tc>
        <w:tc>
          <w:tcPr>
            <w:tcW w:w="1208" w:type="dxa"/>
            <w:noWrap/>
            <w:hideMark/>
          </w:tcPr>
          <w:p w14:paraId="01C1CA2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3</w:t>
            </w:r>
          </w:p>
        </w:tc>
      </w:tr>
      <w:tr w:rsidR="005D560B" w:rsidRPr="00327690" w14:paraId="0D0C26FE"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F98E5A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w Jersey</w:t>
            </w:r>
          </w:p>
        </w:tc>
        <w:tc>
          <w:tcPr>
            <w:tcW w:w="1373" w:type="dxa"/>
            <w:noWrap/>
            <w:hideMark/>
          </w:tcPr>
          <w:p w14:paraId="37B03C8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J</w:t>
            </w:r>
          </w:p>
        </w:tc>
        <w:tc>
          <w:tcPr>
            <w:tcW w:w="1208" w:type="dxa"/>
            <w:noWrap/>
            <w:hideMark/>
          </w:tcPr>
          <w:p w14:paraId="7F0F67C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4</w:t>
            </w:r>
          </w:p>
        </w:tc>
      </w:tr>
      <w:tr w:rsidR="005D560B" w:rsidRPr="00327690" w14:paraId="3C832E3B" w14:textId="77777777" w:rsidTr="00EA21A8">
        <w:trPr>
          <w:trHeight w:val="315"/>
          <w:jc w:val="center"/>
        </w:trPr>
        <w:tc>
          <w:tcPr>
            <w:tcW w:w="2549" w:type="dxa"/>
            <w:noWrap/>
            <w:hideMark/>
          </w:tcPr>
          <w:p w14:paraId="264083A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ew Mexico</w:t>
            </w:r>
          </w:p>
        </w:tc>
        <w:tc>
          <w:tcPr>
            <w:tcW w:w="1373" w:type="dxa"/>
            <w:noWrap/>
            <w:hideMark/>
          </w:tcPr>
          <w:p w14:paraId="1407DCB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M</w:t>
            </w:r>
          </w:p>
        </w:tc>
        <w:tc>
          <w:tcPr>
            <w:tcW w:w="1208" w:type="dxa"/>
            <w:noWrap/>
            <w:hideMark/>
          </w:tcPr>
          <w:p w14:paraId="0CABF92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5</w:t>
            </w:r>
          </w:p>
        </w:tc>
      </w:tr>
      <w:tr w:rsidR="005D560B" w:rsidRPr="00327690" w14:paraId="6AB3649C"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F91631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lastRenderedPageBreak/>
              <w:t>New York</w:t>
            </w:r>
          </w:p>
        </w:tc>
        <w:tc>
          <w:tcPr>
            <w:tcW w:w="1373" w:type="dxa"/>
            <w:noWrap/>
            <w:hideMark/>
          </w:tcPr>
          <w:p w14:paraId="5792C15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Y</w:t>
            </w:r>
          </w:p>
        </w:tc>
        <w:tc>
          <w:tcPr>
            <w:tcW w:w="1208" w:type="dxa"/>
            <w:noWrap/>
            <w:hideMark/>
          </w:tcPr>
          <w:p w14:paraId="341026F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6</w:t>
            </w:r>
          </w:p>
        </w:tc>
      </w:tr>
      <w:tr w:rsidR="005D560B" w:rsidRPr="00327690" w14:paraId="6D542C31" w14:textId="77777777" w:rsidTr="00EA21A8">
        <w:trPr>
          <w:trHeight w:val="315"/>
          <w:jc w:val="center"/>
        </w:trPr>
        <w:tc>
          <w:tcPr>
            <w:tcW w:w="2549" w:type="dxa"/>
            <w:noWrap/>
            <w:hideMark/>
          </w:tcPr>
          <w:p w14:paraId="7F27AC2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orth Carolina</w:t>
            </w:r>
          </w:p>
        </w:tc>
        <w:tc>
          <w:tcPr>
            <w:tcW w:w="1373" w:type="dxa"/>
            <w:noWrap/>
            <w:hideMark/>
          </w:tcPr>
          <w:p w14:paraId="3005560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C</w:t>
            </w:r>
          </w:p>
        </w:tc>
        <w:tc>
          <w:tcPr>
            <w:tcW w:w="1208" w:type="dxa"/>
            <w:noWrap/>
            <w:hideMark/>
          </w:tcPr>
          <w:p w14:paraId="57C2F59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7</w:t>
            </w:r>
          </w:p>
        </w:tc>
      </w:tr>
      <w:tr w:rsidR="005D560B" w:rsidRPr="00327690" w14:paraId="54FBB867"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5130568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orth Dakota</w:t>
            </w:r>
          </w:p>
        </w:tc>
        <w:tc>
          <w:tcPr>
            <w:tcW w:w="1373" w:type="dxa"/>
            <w:noWrap/>
            <w:hideMark/>
          </w:tcPr>
          <w:p w14:paraId="467537B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ND</w:t>
            </w:r>
          </w:p>
        </w:tc>
        <w:tc>
          <w:tcPr>
            <w:tcW w:w="1208" w:type="dxa"/>
            <w:noWrap/>
            <w:hideMark/>
          </w:tcPr>
          <w:p w14:paraId="19E72ED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8</w:t>
            </w:r>
          </w:p>
        </w:tc>
      </w:tr>
      <w:tr w:rsidR="005D560B" w:rsidRPr="00327690" w14:paraId="097D1809" w14:textId="77777777" w:rsidTr="00EA21A8">
        <w:trPr>
          <w:trHeight w:val="315"/>
          <w:jc w:val="center"/>
        </w:trPr>
        <w:tc>
          <w:tcPr>
            <w:tcW w:w="2549" w:type="dxa"/>
            <w:noWrap/>
            <w:hideMark/>
          </w:tcPr>
          <w:p w14:paraId="57DE354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hio</w:t>
            </w:r>
          </w:p>
        </w:tc>
        <w:tc>
          <w:tcPr>
            <w:tcW w:w="1373" w:type="dxa"/>
            <w:noWrap/>
            <w:hideMark/>
          </w:tcPr>
          <w:p w14:paraId="02AE301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H</w:t>
            </w:r>
          </w:p>
        </w:tc>
        <w:tc>
          <w:tcPr>
            <w:tcW w:w="1208" w:type="dxa"/>
            <w:noWrap/>
            <w:hideMark/>
          </w:tcPr>
          <w:p w14:paraId="6F78D48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39</w:t>
            </w:r>
          </w:p>
        </w:tc>
      </w:tr>
      <w:tr w:rsidR="005D560B" w:rsidRPr="00327690" w14:paraId="0C49CE8B"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1F0FBA1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klahoma</w:t>
            </w:r>
          </w:p>
        </w:tc>
        <w:tc>
          <w:tcPr>
            <w:tcW w:w="1373" w:type="dxa"/>
            <w:noWrap/>
            <w:hideMark/>
          </w:tcPr>
          <w:p w14:paraId="3963776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K</w:t>
            </w:r>
          </w:p>
        </w:tc>
        <w:tc>
          <w:tcPr>
            <w:tcW w:w="1208" w:type="dxa"/>
            <w:noWrap/>
            <w:hideMark/>
          </w:tcPr>
          <w:p w14:paraId="37E94D5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0</w:t>
            </w:r>
          </w:p>
        </w:tc>
      </w:tr>
      <w:tr w:rsidR="005D560B" w:rsidRPr="00327690" w14:paraId="17C056FF" w14:textId="77777777" w:rsidTr="00EA21A8">
        <w:trPr>
          <w:trHeight w:val="315"/>
          <w:jc w:val="center"/>
        </w:trPr>
        <w:tc>
          <w:tcPr>
            <w:tcW w:w="2549" w:type="dxa"/>
            <w:noWrap/>
            <w:hideMark/>
          </w:tcPr>
          <w:p w14:paraId="0685513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regon</w:t>
            </w:r>
          </w:p>
        </w:tc>
        <w:tc>
          <w:tcPr>
            <w:tcW w:w="1373" w:type="dxa"/>
            <w:noWrap/>
            <w:hideMark/>
          </w:tcPr>
          <w:p w14:paraId="438A411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OR</w:t>
            </w:r>
          </w:p>
        </w:tc>
        <w:tc>
          <w:tcPr>
            <w:tcW w:w="1208" w:type="dxa"/>
            <w:noWrap/>
            <w:hideMark/>
          </w:tcPr>
          <w:p w14:paraId="29F0D8F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1</w:t>
            </w:r>
          </w:p>
        </w:tc>
      </w:tr>
      <w:tr w:rsidR="005D560B" w:rsidRPr="00327690" w14:paraId="0FF7E4E8"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48D63141"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Pennsylvania</w:t>
            </w:r>
          </w:p>
        </w:tc>
        <w:tc>
          <w:tcPr>
            <w:tcW w:w="1373" w:type="dxa"/>
            <w:noWrap/>
            <w:hideMark/>
          </w:tcPr>
          <w:p w14:paraId="5C2C626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PA</w:t>
            </w:r>
          </w:p>
        </w:tc>
        <w:tc>
          <w:tcPr>
            <w:tcW w:w="1208" w:type="dxa"/>
            <w:noWrap/>
            <w:hideMark/>
          </w:tcPr>
          <w:p w14:paraId="2DC8EB4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2</w:t>
            </w:r>
          </w:p>
        </w:tc>
      </w:tr>
      <w:tr w:rsidR="005D560B" w:rsidRPr="00327690" w14:paraId="62DAD367" w14:textId="77777777" w:rsidTr="00EA21A8">
        <w:trPr>
          <w:trHeight w:val="315"/>
          <w:jc w:val="center"/>
        </w:trPr>
        <w:tc>
          <w:tcPr>
            <w:tcW w:w="2549" w:type="dxa"/>
            <w:noWrap/>
            <w:hideMark/>
          </w:tcPr>
          <w:p w14:paraId="34155C6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Rhode Island</w:t>
            </w:r>
          </w:p>
        </w:tc>
        <w:tc>
          <w:tcPr>
            <w:tcW w:w="1373" w:type="dxa"/>
            <w:noWrap/>
            <w:hideMark/>
          </w:tcPr>
          <w:p w14:paraId="3286467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RI</w:t>
            </w:r>
          </w:p>
        </w:tc>
        <w:tc>
          <w:tcPr>
            <w:tcW w:w="1208" w:type="dxa"/>
            <w:noWrap/>
            <w:hideMark/>
          </w:tcPr>
          <w:p w14:paraId="644915E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4</w:t>
            </w:r>
          </w:p>
        </w:tc>
      </w:tr>
      <w:tr w:rsidR="005D560B" w:rsidRPr="00327690" w14:paraId="3CA83740"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7FECF9FE"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South Carolina</w:t>
            </w:r>
          </w:p>
        </w:tc>
        <w:tc>
          <w:tcPr>
            <w:tcW w:w="1373" w:type="dxa"/>
            <w:noWrap/>
            <w:hideMark/>
          </w:tcPr>
          <w:p w14:paraId="413F94D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SC</w:t>
            </w:r>
          </w:p>
        </w:tc>
        <w:tc>
          <w:tcPr>
            <w:tcW w:w="1208" w:type="dxa"/>
            <w:noWrap/>
            <w:hideMark/>
          </w:tcPr>
          <w:p w14:paraId="3F3DB07B"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5</w:t>
            </w:r>
          </w:p>
        </w:tc>
      </w:tr>
      <w:tr w:rsidR="005D560B" w:rsidRPr="00327690" w14:paraId="477A10D3" w14:textId="77777777" w:rsidTr="00EA21A8">
        <w:trPr>
          <w:trHeight w:val="315"/>
          <w:jc w:val="center"/>
        </w:trPr>
        <w:tc>
          <w:tcPr>
            <w:tcW w:w="2549" w:type="dxa"/>
            <w:noWrap/>
            <w:hideMark/>
          </w:tcPr>
          <w:p w14:paraId="1C5C608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South Dakota</w:t>
            </w:r>
          </w:p>
        </w:tc>
        <w:tc>
          <w:tcPr>
            <w:tcW w:w="1373" w:type="dxa"/>
            <w:noWrap/>
            <w:hideMark/>
          </w:tcPr>
          <w:p w14:paraId="1EF0D3F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SD</w:t>
            </w:r>
          </w:p>
        </w:tc>
        <w:tc>
          <w:tcPr>
            <w:tcW w:w="1208" w:type="dxa"/>
            <w:noWrap/>
            <w:hideMark/>
          </w:tcPr>
          <w:p w14:paraId="17FFB2C6"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6</w:t>
            </w:r>
          </w:p>
        </w:tc>
      </w:tr>
      <w:tr w:rsidR="005D560B" w:rsidRPr="00327690" w14:paraId="45F21E22"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30E43FA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Tennessee</w:t>
            </w:r>
          </w:p>
        </w:tc>
        <w:tc>
          <w:tcPr>
            <w:tcW w:w="1373" w:type="dxa"/>
            <w:noWrap/>
            <w:hideMark/>
          </w:tcPr>
          <w:p w14:paraId="3F6AAAB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TN</w:t>
            </w:r>
          </w:p>
        </w:tc>
        <w:tc>
          <w:tcPr>
            <w:tcW w:w="1208" w:type="dxa"/>
            <w:noWrap/>
            <w:hideMark/>
          </w:tcPr>
          <w:p w14:paraId="7A23AEB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7</w:t>
            </w:r>
          </w:p>
        </w:tc>
      </w:tr>
      <w:tr w:rsidR="005D560B" w:rsidRPr="00327690" w14:paraId="296DACF7" w14:textId="77777777" w:rsidTr="00EA21A8">
        <w:trPr>
          <w:trHeight w:val="315"/>
          <w:jc w:val="center"/>
        </w:trPr>
        <w:tc>
          <w:tcPr>
            <w:tcW w:w="2549" w:type="dxa"/>
            <w:noWrap/>
            <w:hideMark/>
          </w:tcPr>
          <w:p w14:paraId="747AEA2C"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Texas</w:t>
            </w:r>
          </w:p>
        </w:tc>
        <w:tc>
          <w:tcPr>
            <w:tcW w:w="1373" w:type="dxa"/>
            <w:noWrap/>
            <w:hideMark/>
          </w:tcPr>
          <w:p w14:paraId="2A768270"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TX</w:t>
            </w:r>
          </w:p>
        </w:tc>
        <w:tc>
          <w:tcPr>
            <w:tcW w:w="1208" w:type="dxa"/>
            <w:noWrap/>
            <w:hideMark/>
          </w:tcPr>
          <w:p w14:paraId="1F76BE4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8</w:t>
            </w:r>
          </w:p>
        </w:tc>
      </w:tr>
      <w:tr w:rsidR="005D560B" w:rsidRPr="00327690" w14:paraId="31B9ABC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6F91420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Utah</w:t>
            </w:r>
          </w:p>
        </w:tc>
        <w:tc>
          <w:tcPr>
            <w:tcW w:w="1373" w:type="dxa"/>
            <w:noWrap/>
            <w:hideMark/>
          </w:tcPr>
          <w:p w14:paraId="329F705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UT</w:t>
            </w:r>
          </w:p>
        </w:tc>
        <w:tc>
          <w:tcPr>
            <w:tcW w:w="1208" w:type="dxa"/>
            <w:noWrap/>
            <w:hideMark/>
          </w:tcPr>
          <w:p w14:paraId="29A4C8D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49</w:t>
            </w:r>
          </w:p>
        </w:tc>
      </w:tr>
      <w:tr w:rsidR="005D560B" w:rsidRPr="00327690" w14:paraId="75467A86" w14:textId="77777777" w:rsidTr="00EA21A8">
        <w:trPr>
          <w:trHeight w:val="315"/>
          <w:jc w:val="center"/>
        </w:trPr>
        <w:tc>
          <w:tcPr>
            <w:tcW w:w="2549" w:type="dxa"/>
            <w:noWrap/>
            <w:hideMark/>
          </w:tcPr>
          <w:p w14:paraId="3B000307"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Vermont</w:t>
            </w:r>
          </w:p>
        </w:tc>
        <w:tc>
          <w:tcPr>
            <w:tcW w:w="1373" w:type="dxa"/>
            <w:noWrap/>
            <w:hideMark/>
          </w:tcPr>
          <w:p w14:paraId="0A81088D"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VT</w:t>
            </w:r>
          </w:p>
        </w:tc>
        <w:tc>
          <w:tcPr>
            <w:tcW w:w="1208" w:type="dxa"/>
            <w:noWrap/>
            <w:hideMark/>
          </w:tcPr>
          <w:p w14:paraId="1331B70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0</w:t>
            </w:r>
          </w:p>
        </w:tc>
      </w:tr>
      <w:tr w:rsidR="005D560B" w:rsidRPr="00327690" w14:paraId="4D8FA7B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2BD76CB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Virginia</w:t>
            </w:r>
          </w:p>
        </w:tc>
        <w:tc>
          <w:tcPr>
            <w:tcW w:w="1373" w:type="dxa"/>
            <w:noWrap/>
            <w:hideMark/>
          </w:tcPr>
          <w:p w14:paraId="0272F3C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VA</w:t>
            </w:r>
          </w:p>
        </w:tc>
        <w:tc>
          <w:tcPr>
            <w:tcW w:w="1208" w:type="dxa"/>
            <w:noWrap/>
            <w:hideMark/>
          </w:tcPr>
          <w:p w14:paraId="0EFE51A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1</w:t>
            </w:r>
          </w:p>
        </w:tc>
      </w:tr>
      <w:tr w:rsidR="005D560B" w:rsidRPr="00327690" w14:paraId="5CBAFA59" w14:textId="77777777" w:rsidTr="00EA21A8">
        <w:trPr>
          <w:trHeight w:val="315"/>
          <w:jc w:val="center"/>
        </w:trPr>
        <w:tc>
          <w:tcPr>
            <w:tcW w:w="2549" w:type="dxa"/>
            <w:noWrap/>
            <w:hideMark/>
          </w:tcPr>
          <w:p w14:paraId="1B22413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ashington</w:t>
            </w:r>
          </w:p>
        </w:tc>
        <w:tc>
          <w:tcPr>
            <w:tcW w:w="1373" w:type="dxa"/>
            <w:noWrap/>
            <w:hideMark/>
          </w:tcPr>
          <w:p w14:paraId="0C2BDE9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A</w:t>
            </w:r>
          </w:p>
        </w:tc>
        <w:tc>
          <w:tcPr>
            <w:tcW w:w="1208" w:type="dxa"/>
            <w:noWrap/>
            <w:hideMark/>
          </w:tcPr>
          <w:p w14:paraId="0A077FB5"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3</w:t>
            </w:r>
          </w:p>
        </w:tc>
      </w:tr>
      <w:tr w:rsidR="005D560B" w:rsidRPr="00327690" w14:paraId="67775729"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C231FF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est Virginia</w:t>
            </w:r>
          </w:p>
        </w:tc>
        <w:tc>
          <w:tcPr>
            <w:tcW w:w="1373" w:type="dxa"/>
            <w:noWrap/>
            <w:hideMark/>
          </w:tcPr>
          <w:p w14:paraId="3A8F302F"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V</w:t>
            </w:r>
          </w:p>
        </w:tc>
        <w:tc>
          <w:tcPr>
            <w:tcW w:w="1208" w:type="dxa"/>
            <w:noWrap/>
            <w:hideMark/>
          </w:tcPr>
          <w:p w14:paraId="22385DE8"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4</w:t>
            </w:r>
          </w:p>
        </w:tc>
      </w:tr>
      <w:tr w:rsidR="005D560B" w:rsidRPr="00327690" w14:paraId="7AD9C668" w14:textId="77777777" w:rsidTr="00EA21A8">
        <w:trPr>
          <w:trHeight w:val="315"/>
          <w:jc w:val="center"/>
        </w:trPr>
        <w:tc>
          <w:tcPr>
            <w:tcW w:w="2549" w:type="dxa"/>
            <w:noWrap/>
            <w:hideMark/>
          </w:tcPr>
          <w:p w14:paraId="68579D7A"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isconsin</w:t>
            </w:r>
          </w:p>
        </w:tc>
        <w:tc>
          <w:tcPr>
            <w:tcW w:w="1373" w:type="dxa"/>
            <w:noWrap/>
            <w:hideMark/>
          </w:tcPr>
          <w:p w14:paraId="04414C82"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I</w:t>
            </w:r>
          </w:p>
        </w:tc>
        <w:tc>
          <w:tcPr>
            <w:tcW w:w="1208" w:type="dxa"/>
            <w:noWrap/>
            <w:hideMark/>
          </w:tcPr>
          <w:p w14:paraId="5820BC04"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5</w:t>
            </w:r>
          </w:p>
        </w:tc>
      </w:tr>
      <w:tr w:rsidR="005D560B" w:rsidRPr="00327690" w14:paraId="02E6FDE1" w14:textId="77777777" w:rsidTr="00EA21A8">
        <w:trPr>
          <w:cnfStyle w:val="000000100000" w:firstRow="0" w:lastRow="0" w:firstColumn="0" w:lastColumn="0" w:oddVBand="0" w:evenVBand="0" w:oddHBand="1" w:evenHBand="0" w:firstRowFirstColumn="0" w:firstRowLastColumn="0" w:lastRowFirstColumn="0" w:lastRowLastColumn="0"/>
          <w:trHeight w:val="315"/>
          <w:jc w:val="center"/>
        </w:trPr>
        <w:tc>
          <w:tcPr>
            <w:tcW w:w="2549" w:type="dxa"/>
            <w:noWrap/>
            <w:hideMark/>
          </w:tcPr>
          <w:p w14:paraId="0F9D85A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yoming</w:t>
            </w:r>
          </w:p>
        </w:tc>
        <w:tc>
          <w:tcPr>
            <w:tcW w:w="1373" w:type="dxa"/>
            <w:noWrap/>
            <w:hideMark/>
          </w:tcPr>
          <w:p w14:paraId="291C697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WY</w:t>
            </w:r>
          </w:p>
        </w:tc>
        <w:tc>
          <w:tcPr>
            <w:tcW w:w="1208" w:type="dxa"/>
            <w:noWrap/>
            <w:hideMark/>
          </w:tcPr>
          <w:p w14:paraId="42063333" w14:textId="77777777" w:rsidR="005D560B" w:rsidRPr="00327690" w:rsidRDefault="005D560B" w:rsidP="00961754">
            <w:pPr>
              <w:spacing w:before="0" w:after="0"/>
              <w:jc w:val="center"/>
              <w:rPr>
                <w:rFonts w:ascii="Times New Roman" w:eastAsia="Times New Roman" w:hAnsi="Times New Roman" w:cs="Times New Roman"/>
                <w:sz w:val="20"/>
                <w:szCs w:val="20"/>
              </w:rPr>
            </w:pPr>
            <w:r w:rsidRPr="00327690">
              <w:rPr>
                <w:rFonts w:ascii="Times New Roman" w:hAnsi="Times New Roman" w:cs="Times New Roman"/>
                <w:sz w:val="20"/>
                <w:szCs w:val="20"/>
              </w:rPr>
              <w:t>56</w:t>
            </w:r>
          </w:p>
        </w:tc>
      </w:tr>
    </w:tbl>
    <w:p w14:paraId="60FF0CD6" w14:textId="77777777" w:rsidR="005D560B" w:rsidRPr="00327690" w:rsidRDefault="005D560B" w:rsidP="00961754">
      <w:pPr>
        <w:spacing w:before="120" w:after="120"/>
        <w:jc w:val="center"/>
      </w:pPr>
    </w:p>
    <w:p w14:paraId="339C4CD4" w14:textId="77777777" w:rsidR="005D560B" w:rsidRPr="00327690" w:rsidRDefault="005D560B" w:rsidP="005D560B">
      <w:pPr>
        <w:spacing w:before="120" w:after="0"/>
        <w:jc w:val="left"/>
      </w:pPr>
    </w:p>
    <w:p w14:paraId="0E3C27C0" w14:textId="77777777" w:rsidR="005D560B" w:rsidRPr="00327690" w:rsidRDefault="005D560B" w:rsidP="005D560B">
      <w:pPr>
        <w:spacing w:before="0" w:after="0"/>
        <w:jc w:val="left"/>
      </w:pPr>
      <w:r w:rsidRPr="00327690">
        <w:br w:type="page"/>
      </w:r>
    </w:p>
    <w:p w14:paraId="623E60A2" w14:textId="05636753" w:rsidR="00183985" w:rsidRPr="00327690" w:rsidRDefault="47996C44" w:rsidP="00961754">
      <w:pPr>
        <w:pStyle w:val="Heading6"/>
      </w:pPr>
      <w:bookmarkStart w:id="735" w:name="_Toc86246334"/>
      <w:bookmarkStart w:id="736" w:name="_Toc79586740"/>
      <w:r w:rsidRPr="00327690">
        <w:lastRenderedPageBreak/>
        <w:t>Glossary</w:t>
      </w:r>
      <w:bookmarkEnd w:id="735"/>
    </w:p>
    <w:p w14:paraId="0E0DFF0C" w14:textId="48B0D522" w:rsidR="00183985" w:rsidRPr="00327690" w:rsidRDefault="00183985" w:rsidP="00183985">
      <w:pPr>
        <w:spacing w:before="120" w:after="120"/>
        <w:jc w:val="left"/>
      </w:pPr>
      <w:r w:rsidRPr="00327690">
        <w:rPr>
          <w:b/>
        </w:rPr>
        <w:t>ACS</w:t>
      </w:r>
      <w:r w:rsidRPr="00327690">
        <w:t xml:space="preserve"> – American Community Survey. </w:t>
      </w:r>
      <w:r w:rsidR="00E2369C" w:rsidRPr="00327690">
        <w:t>CODI-APQ</w:t>
      </w:r>
      <w:r w:rsidR="00D31B7D" w:rsidRPr="00327690">
        <w:t xml:space="preserve"> relies on ACS </w:t>
      </w:r>
      <w:r w:rsidRPr="00327690">
        <w:t xml:space="preserve">population </w:t>
      </w:r>
      <w:r w:rsidR="00882367" w:rsidRPr="00327690">
        <w:t xml:space="preserve">counts </w:t>
      </w:r>
      <w:r w:rsidR="00D31B7D" w:rsidRPr="00327690">
        <w:t>for statistical weighting</w:t>
      </w:r>
      <w:r w:rsidRPr="00327690">
        <w:t>.</w:t>
      </w:r>
    </w:p>
    <w:p w14:paraId="49FE1AD1" w14:textId="24559F38" w:rsidR="00183985" w:rsidRPr="00327690" w:rsidRDefault="00183985" w:rsidP="00183985">
      <w:pPr>
        <w:spacing w:before="120" w:after="120"/>
        <w:jc w:val="left"/>
      </w:pPr>
      <w:r w:rsidRPr="00327690">
        <w:rPr>
          <w:b/>
        </w:rPr>
        <w:t>AEMR</w:t>
      </w:r>
      <w:r w:rsidRPr="00327690">
        <w:t xml:space="preserve"> – Ambulatory Electronic Medical Record. Used to test </w:t>
      </w:r>
      <w:r w:rsidR="00E2369C" w:rsidRPr="00327690">
        <w:t>CODI-APQ</w:t>
      </w:r>
      <w:r w:rsidRPr="00327690">
        <w:t>.</w:t>
      </w:r>
    </w:p>
    <w:p w14:paraId="3457AB41" w14:textId="77777777" w:rsidR="00183985" w:rsidRPr="00327690" w:rsidRDefault="00183985" w:rsidP="00183985">
      <w:pPr>
        <w:spacing w:before="120" w:after="120"/>
        <w:jc w:val="left"/>
      </w:pPr>
      <w:r w:rsidRPr="00327690">
        <w:rPr>
          <w:b/>
        </w:rPr>
        <w:t>AEMR-US</w:t>
      </w:r>
      <w:r w:rsidRPr="00327690">
        <w:t xml:space="preserve"> – Ambulatory United States Electronic Medical Record data. </w:t>
      </w:r>
    </w:p>
    <w:p w14:paraId="2251A299" w14:textId="77777777" w:rsidR="00183985" w:rsidRPr="00327690" w:rsidRDefault="00183985" w:rsidP="00183985">
      <w:pPr>
        <w:spacing w:before="120" w:after="120"/>
        <w:jc w:val="left"/>
      </w:pPr>
      <w:r w:rsidRPr="00327690">
        <w:t>Source: AEMR-US version 5 OMOP 5 (Aug 2019 release) accessed through the E360TM Software-as-a-Service (SaaS) Platform.</w:t>
      </w:r>
    </w:p>
    <w:p w14:paraId="30D79416" w14:textId="078A53A3" w:rsidR="00183985" w:rsidRPr="00327690" w:rsidRDefault="00183985" w:rsidP="00183985">
      <w:pPr>
        <w:spacing w:before="120" w:after="120"/>
        <w:jc w:val="left"/>
      </w:pPr>
      <w:r w:rsidRPr="00327690">
        <w:rPr>
          <w:b/>
        </w:rPr>
        <w:t xml:space="preserve">Age-adjusted prevalence </w:t>
      </w:r>
      <w:r w:rsidRPr="00327690">
        <w:t xml:space="preserve">–is a prevalence that controls for the effects of differences in population age distributions. When comparing across geographic areas, age adjusting is typically used to control for the influence that different population age distributions might have on health </w:t>
      </w:r>
      <w:r w:rsidR="00874537" w:rsidRPr="00327690">
        <w:t xml:space="preserve">encounter </w:t>
      </w:r>
      <w:proofErr w:type="spellStart"/>
      <w:r w:rsidR="00184BE2" w:rsidRPr="00327690">
        <w:t>prevalences</w:t>
      </w:r>
      <w:proofErr w:type="spellEnd"/>
      <w:r w:rsidRPr="00327690">
        <w:t xml:space="preserve">. Age-adjustment (or age standardization) is the same as calculating a weighted average. It weights the age-specific </w:t>
      </w:r>
      <w:r w:rsidR="00184BE2" w:rsidRPr="00327690">
        <w:t xml:space="preserve">prevalence </w:t>
      </w:r>
      <w:r w:rsidRPr="00327690">
        <w:t>observed in a population of interest by the proportion of each age group in a standard population. The standard population are published by the CDC and represent the U.S. 2000 population in each age group.</w:t>
      </w:r>
    </w:p>
    <w:p w14:paraId="5958D4ED" w14:textId="7A594E99" w:rsidR="00183985" w:rsidRPr="00327690" w:rsidRDefault="00183985" w:rsidP="00183985">
      <w:pPr>
        <w:spacing w:before="120" w:after="120"/>
        <w:jc w:val="left"/>
      </w:pPr>
      <w:r w:rsidRPr="00327690">
        <w:rPr>
          <w:b/>
        </w:rPr>
        <w:t>Age Groups</w:t>
      </w:r>
      <w:r w:rsidRPr="00327690">
        <w:t xml:space="preserve"> – Age groups include ages </w:t>
      </w:r>
      <w:r w:rsidR="006A1DE4" w:rsidRPr="00327690">
        <w:t xml:space="preserve">20 to 24, 25 to 29, 30 to 34, 35 to 44, 45 to 54, and 55 to 64 </w:t>
      </w:r>
      <w:r w:rsidRPr="00327690">
        <w:t>years of age.</w:t>
      </w:r>
    </w:p>
    <w:p w14:paraId="3FED6622" w14:textId="01534F61" w:rsidR="00183985" w:rsidRPr="00327690" w:rsidRDefault="00183985" w:rsidP="00183985">
      <w:pPr>
        <w:spacing w:before="120" w:after="120"/>
        <w:jc w:val="left"/>
      </w:pPr>
      <w:r w:rsidRPr="00327690">
        <w:rPr>
          <w:b/>
        </w:rPr>
        <w:t>BMI</w:t>
      </w:r>
      <w:r w:rsidRPr="00327690">
        <w:t xml:space="preserve"> – Body Mass Index. Used to categorize a person’s height and weight into various categories (e.g.</w:t>
      </w:r>
      <w:r w:rsidR="00E248C9" w:rsidRPr="00327690">
        <w:t>,</w:t>
      </w:r>
      <w:r w:rsidRPr="00327690">
        <w:t xml:space="preserve"> underweight, overweight, etc.)</w:t>
      </w:r>
    </w:p>
    <w:p w14:paraId="1173FE9F" w14:textId="77777777" w:rsidR="00183985" w:rsidRPr="00327690" w:rsidRDefault="00183985" w:rsidP="00183985">
      <w:pPr>
        <w:spacing w:before="120" w:after="120"/>
        <w:jc w:val="left"/>
      </w:pPr>
      <w:r w:rsidRPr="00327690">
        <w:rPr>
          <w:b/>
        </w:rPr>
        <w:t>CDC</w:t>
      </w:r>
      <w:r w:rsidRPr="00327690">
        <w:t xml:space="preserve"> – Centers for Disease Control and Prevention.</w:t>
      </w:r>
    </w:p>
    <w:p w14:paraId="29FBCC31" w14:textId="77777777" w:rsidR="00183985" w:rsidRPr="00327690" w:rsidRDefault="00183985" w:rsidP="00183985">
      <w:pPr>
        <w:spacing w:before="120" w:after="120"/>
        <w:jc w:val="left"/>
      </w:pPr>
      <w:r w:rsidRPr="00327690">
        <w:rPr>
          <w:b/>
        </w:rPr>
        <w:t>CDM</w:t>
      </w:r>
      <w:r w:rsidRPr="00327690">
        <w:t xml:space="preserve"> – Common Data Model.</w:t>
      </w:r>
    </w:p>
    <w:p w14:paraId="3BD530A5" w14:textId="77777777" w:rsidR="00183985" w:rsidRPr="00327690" w:rsidRDefault="00183985" w:rsidP="00183985">
      <w:pPr>
        <w:spacing w:before="120" w:after="120"/>
        <w:jc w:val="left"/>
      </w:pPr>
      <w:r w:rsidRPr="00327690">
        <w:rPr>
          <w:b/>
        </w:rPr>
        <w:t>Census Tract</w:t>
      </w:r>
      <w:r w:rsidRPr="00327690">
        <w:t xml:space="preserve"> – small, relatively permanent statistical subdivisions of a county or equivalent entity that are updated prior to each decennial census. The primary purpose of census tracts is to provide a stable set of geographic units for the presentation of statistical data. Census tracts generally have a population size between 1,200 and 8,000 people. </w:t>
      </w:r>
    </w:p>
    <w:p w14:paraId="7CB7F04C" w14:textId="60B748D0" w:rsidR="00183985" w:rsidRPr="00327690" w:rsidRDefault="00183985" w:rsidP="00183985">
      <w:pPr>
        <w:spacing w:before="120" w:after="120"/>
        <w:jc w:val="left"/>
      </w:pPr>
      <w:r w:rsidRPr="00327690">
        <w:rPr>
          <w:b/>
        </w:rPr>
        <w:t>CODI</w:t>
      </w:r>
      <w:r w:rsidRPr="00327690">
        <w:t xml:space="preserve"> – previously the “Childhood Obesity Data Initiative” currently the “The Clinical and Community Data Initiative.” CODI 1.0 and 2.0 are projects led by the Centers for Disease Control and Prevention originally designed to enhance data capacity for </w:t>
      </w:r>
      <w:r w:rsidR="009E751E" w:rsidRPr="00327690">
        <w:t xml:space="preserve">users </w:t>
      </w:r>
      <w:r w:rsidRPr="00327690">
        <w:t xml:space="preserve">interested in exploring the efficacy of weight-related intervention and prevention strategies. </w:t>
      </w:r>
    </w:p>
    <w:p w14:paraId="57CEA17B" w14:textId="3CD68CFC" w:rsidR="00183985" w:rsidRPr="00327690" w:rsidRDefault="00E2369C" w:rsidP="00183985">
      <w:pPr>
        <w:spacing w:before="120" w:after="120"/>
        <w:jc w:val="left"/>
      </w:pPr>
      <w:r w:rsidRPr="00327690">
        <w:rPr>
          <w:b/>
        </w:rPr>
        <w:t>CODI-APQ</w:t>
      </w:r>
      <w:r w:rsidR="00183985" w:rsidRPr="00327690">
        <w:t xml:space="preserve"> – CODI prevalence query. (</w:t>
      </w:r>
      <w:r w:rsidR="008B4F19" w:rsidRPr="00327690">
        <w:t>CODI_APQ</w:t>
      </w:r>
      <w:r w:rsidR="00183985" w:rsidRPr="00327690">
        <w:t xml:space="preserve"> in SAS programs)</w:t>
      </w:r>
    </w:p>
    <w:p w14:paraId="2D15D988" w14:textId="5AEE2A1B" w:rsidR="00183985" w:rsidRPr="00327690" w:rsidRDefault="00E2369C" w:rsidP="00183985">
      <w:pPr>
        <w:spacing w:before="120" w:after="120"/>
        <w:jc w:val="left"/>
      </w:pPr>
      <w:r w:rsidRPr="00327690">
        <w:rPr>
          <w:b/>
        </w:rPr>
        <w:t>CODI-APQ</w:t>
      </w:r>
      <w:r w:rsidR="00183985" w:rsidRPr="00327690">
        <w:rPr>
          <w:b/>
        </w:rPr>
        <w:t>-</w:t>
      </w:r>
      <w:r w:rsidR="00901F13" w:rsidRPr="00327690">
        <w:rPr>
          <w:b/>
        </w:rPr>
        <w:t>GEO3</w:t>
      </w:r>
      <w:r w:rsidR="00901F13" w:rsidRPr="00327690">
        <w:t xml:space="preserve"> </w:t>
      </w:r>
      <w:r w:rsidR="00183985" w:rsidRPr="00327690">
        <w:t xml:space="preserve">– CODI PQ applied on EHR with state and </w:t>
      </w:r>
      <w:r w:rsidR="00901F13" w:rsidRPr="00327690">
        <w:t xml:space="preserve">a </w:t>
      </w:r>
      <w:proofErr w:type="gramStart"/>
      <w:r w:rsidR="00901F13" w:rsidRPr="00327690">
        <w:t>three digit</w:t>
      </w:r>
      <w:proofErr w:type="gramEnd"/>
      <w:r w:rsidR="00901F13" w:rsidRPr="00327690">
        <w:t xml:space="preserve"> geographic </w:t>
      </w:r>
      <w:r w:rsidR="00183985" w:rsidRPr="00327690">
        <w:t>identifier.</w:t>
      </w:r>
    </w:p>
    <w:p w14:paraId="3A46F4D2" w14:textId="52A3D69E" w:rsidR="00183985" w:rsidRPr="00327690" w:rsidRDefault="00183985" w:rsidP="00183985">
      <w:pPr>
        <w:spacing w:before="120" w:after="120"/>
        <w:jc w:val="left"/>
      </w:pPr>
      <w:r w:rsidRPr="00327690">
        <w:rPr>
          <w:b/>
        </w:rPr>
        <w:t>Converge</w:t>
      </w:r>
      <w:r w:rsidRPr="00327690">
        <w:t xml:space="preserve"> – property (exhibited by the statistical weighting function) of approaching a limit more and more closely as an argument (variable) of the function increases or decreases or as the number of terms of the series increases. Crude Prevalence of </w:t>
      </w:r>
      <w:r w:rsidR="004F4322" w:rsidRPr="00327690">
        <w:t>BMI</w:t>
      </w:r>
      <w:r w:rsidRPr="00327690">
        <w:t xml:space="preserve"> – is the total number of people within a particular </w:t>
      </w:r>
      <w:r w:rsidR="004F4322" w:rsidRPr="00327690">
        <w:t>BMI</w:t>
      </w:r>
      <w:r w:rsidRPr="00327690">
        <w:t xml:space="preserve"> (e.g.</w:t>
      </w:r>
      <w:r w:rsidR="00066AB5" w:rsidRPr="00327690">
        <w:t>,</w:t>
      </w:r>
      <w:r w:rsidRPr="00327690">
        <w:t xml:space="preserve"> </w:t>
      </w:r>
      <w:r w:rsidR="00DF0F50" w:rsidRPr="00327690">
        <w:t>underweight</w:t>
      </w:r>
      <w:r w:rsidRPr="00327690">
        <w:t>) in a specified geographic area (state, county, ZCTA</w:t>
      </w:r>
      <w:r w:rsidR="00EE4F6C" w:rsidRPr="00327690">
        <w:t>-</w:t>
      </w:r>
      <w:r w:rsidRPr="00327690">
        <w:t xml:space="preserve">3, etc.) for a specified group of people (age, race, or all people) divided by the total population for the same geographic area and same specified group for a specific </w:t>
      </w:r>
      <w:proofErr w:type="gramStart"/>
      <w:r w:rsidRPr="00327690">
        <w:t>time period</w:t>
      </w:r>
      <w:proofErr w:type="gramEnd"/>
      <w:r w:rsidRPr="00327690">
        <w:t xml:space="preserve"> (e.g.</w:t>
      </w:r>
      <w:r w:rsidR="00066AB5" w:rsidRPr="00327690">
        <w:t>,</w:t>
      </w:r>
      <w:r w:rsidRPr="00327690">
        <w:t xml:space="preserve"> 2016) and multiplied by 100.</w:t>
      </w:r>
    </w:p>
    <w:p w14:paraId="4F2B01E4" w14:textId="394D83F9" w:rsidR="00183985" w:rsidRPr="00327690" w:rsidRDefault="00183985" w:rsidP="00183985">
      <w:pPr>
        <w:spacing w:before="120" w:after="120"/>
        <w:jc w:val="left"/>
      </w:pPr>
      <w:r w:rsidRPr="00327690">
        <w:rPr>
          <w:b/>
        </w:rPr>
        <w:lastRenderedPageBreak/>
        <w:t xml:space="preserve">COUNTY data – </w:t>
      </w:r>
      <w:r w:rsidRPr="00327690">
        <w:t xml:space="preserve">when referenced in all capital letters, it refers to </w:t>
      </w:r>
      <w:r w:rsidR="008A6A30" w:rsidRPr="00327690">
        <w:t>EHRs</w:t>
      </w:r>
      <w:r w:rsidRPr="00327690">
        <w:t xml:space="preserve"> linked to a patient’s state and county FIPS code. </w:t>
      </w:r>
    </w:p>
    <w:p w14:paraId="3FF46D5B" w14:textId="77777777" w:rsidR="00183985" w:rsidRPr="00327690" w:rsidRDefault="00183985" w:rsidP="00183985">
      <w:pPr>
        <w:spacing w:before="120" w:after="120"/>
        <w:jc w:val="left"/>
      </w:pPr>
      <w:r w:rsidRPr="00327690">
        <w:rPr>
          <w:b/>
        </w:rPr>
        <w:t>CSV</w:t>
      </w:r>
      <w:r w:rsidRPr="00327690">
        <w:t xml:space="preserve"> – Comma Separated Value. All input files should be in CSV.</w:t>
      </w:r>
    </w:p>
    <w:p w14:paraId="5AD689FB" w14:textId="77777777" w:rsidR="007711AB" w:rsidRPr="00327690" w:rsidRDefault="00183985" w:rsidP="00183985">
      <w:pPr>
        <w:spacing w:before="120" w:after="120"/>
        <w:jc w:val="left"/>
      </w:pPr>
      <w:r w:rsidRPr="00327690">
        <w:rPr>
          <w:b/>
        </w:rPr>
        <w:t>DHDN</w:t>
      </w:r>
      <w:r w:rsidRPr="00327690">
        <w:t xml:space="preserve"> - Distributed health data network.</w:t>
      </w:r>
    </w:p>
    <w:p w14:paraId="5671E1CA" w14:textId="657140AC" w:rsidR="007711AB" w:rsidRPr="00327690" w:rsidRDefault="007711AB" w:rsidP="00183985">
      <w:pPr>
        <w:spacing w:before="120" w:after="120"/>
        <w:jc w:val="left"/>
      </w:pPr>
      <w:r w:rsidRPr="00327690">
        <w:rPr>
          <w:b/>
          <w:bCs/>
        </w:rPr>
        <w:t xml:space="preserve">Diabetes spectrum </w:t>
      </w:r>
      <w:r w:rsidRPr="00327690">
        <w:t>- categorization of a person’s diabetes and prediabetes status into one of three categories: no evidence of diabetes, prediabetes, or diabetes.</w:t>
      </w:r>
    </w:p>
    <w:p w14:paraId="1F141A9F" w14:textId="002D6D2E" w:rsidR="00183985" w:rsidRPr="00327690" w:rsidRDefault="007711AB" w:rsidP="00183985">
      <w:pPr>
        <w:spacing w:before="120" w:after="120"/>
        <w:jc w:val="left"/>
      </w:pPr>
      <w:r w:rsidRPr="00327690">
        <w:rPr>
          <w:b/>
          <w:bCs/>
        </w:rPr>
        <w:t>Diabetes</w:t>
      </w:r>
      <w:r w:rsidRPr="00327690">
        <w:t xml:space="preserve"> – </w:t>
      </w:r>
      <w:r w:rsidR="009E082A" w:rsidRPr="00327690">
        <w:t>A category in</w:t>
      </w:r>
      <w:r w:rsidRPr="00327690">
        <w:t xml:space="preserve"> the diabetes spectrum. Both Type I and Type II diabetes are included. </w:t>
      </w:r>
      <w:r w:rsidR="00183985" w:rsidRPr="00327690">
        <w:t xml:space="preserve"> </w:t>
      </w:r>
    </w:p>
    <w:p w14:paraId="614E0214" w14:textId="6DCCBB73" w:rsidR="00183985" w:rsidRPr="00327690" w:rsidRDefault="00183985" w:rsidP="00183985">
      <w:pPr>
        <w:spacing w:before="120" w:after="120"/>
        <w:jc w:val="left"/>
      </w:pPr>
      <w:r w:rsidRPr="00327690">
        <w:rPr>
          <w:b/>
        </w:rPr>
        <w:t>EHR</w:t>
      </w:r>
      <w:r w:rsidRPr="00327690">
        <w:t xml:space="preserve"> – Electronic health records. Digital records of patient health information. An EHR contains the patient's records from multiple </w:t>
      </w:r>
      <w:r w:rsidR="00184BE2" w:rsidRPr="00327690">
        <w:t xml:space="preserve">providers </w:t>
      </w:r>
      <w:r w:rsidRPr="00327690">
        <w:t>and provides a more holistic, long-term view of a patient's health.</w:t>
      </w:r>
    </w:p>
    <w:p w14:paraId="08B29B93" w14:textId="77777777" w:rsidR="00183985" w:rsidRPr="00327690" w:rsidRDefault="00183985" w:rsidP="00183985">
      <w:pPr>
        <w:spacing w:before="120" w:after="120"/>
        <w:jc w:val="left"/>
      </w:pPr>
      <w:r w:rsidRPr="00327690">
        <w:rPr>
          <w:b/>
        </w:rPr>
        <w:t>EMR</w:t>
      </w:r>
      <w:r w:rsidRPr="00327690">
        <w:t xml:space="preserve"> – Electronic medical records. Digital records of patient health information. A digital version of a patient's chart. </w:t>
      </w:r>
    </w:p>
    <w:p w14:paraId="470715DE" w14:textId="77777777" w:rsidR="00183985" w:rsidRPr="00327690" w:rsidRDefault="00183985" w:rsidP="00183985">
      <w:pPr>
        <w:spacing w:before="120" w:after="120"/>
        <w:jc w:val="left"/>
      </w:pPr>
      <w:r w:rsidRPr="00327690">
        <w:rPr>
          <w:b/>
        </w:rPr>
        <w:t>Execute</w:t>
      </w:r>
      <w:r w:rsidRPr="00327690">
        <w:t xml:space="preserve"> - in SAS software is the process by which a computer or virtual machine executes the instructions of a computer program. The term run is used synonymously in SAS. A related definition refers to the specific action of a user starting, launching, or invoking a program.</w:t>
      </w:r>
    </w:p>
    <w:p w14:paraId="75DEB9B7" w14:textId="77777777" w:rsidR="00183985" w:rsidRPr="00327690" w:rsidRDefault="00183985" w:rsidP="00183985">
      <w:pPr>
        <w:spacing w:before="120" w:after="120"/>
        <w:jc w:val="left"/>
      </w:pPr>
      <w:r w:rsidRPr="00327690">
        <w:rPr>
          <w:b/>
        </w:rPr>
        <w:t>FFRDC</w:t>
      </w:r>
      <w:r w:rsidRPr="00327690">
        <w:t xml:space="preserve"> – Federally Funded Research and Development Center.</w:t>
      </w:r>
    </w:p>
    <w:p w14:paraId="7C879A09" w14:textId="77777777" w:rsidR="00183985" w:rsidRPr="00327690" w:rsidRDefault="00183985" w:rsidP="00183985">
      <w:pPr>
        <w:spacing w:before="120" w:after="120"/>
        <w:jc w:val="left"/>
      </w:pPr>
      <w:r w:rsidRPr="00327690">
        <w:rPr>
          <w:b/>
        </w:rPr>
        <w:t>FIPS Codes</w:t>
      </w:r>
      <w:r w:rsidRPr="00327690">
        <w:t xml:space="preserve"> – numbers which uniquely identify geographic areas. The number of digits in FIPS codes vary depending on the level of geography. State-level FIPS codes have two digits, county-level FIPS codes have five digits of which the first two digits are the FIPS code of the state to which the county belongs followed by three digits which represent a county within the state.</w:t>
      </w:r>
    </w:p>
    <w:p w14:paraId="792D5582" w14:textId="77777777" w:rsidR="00183985" w:rsidRPr="00327690" w:rsidRDefault="00183985" w:rsidP="00183985">
      <w:pPr>
        <w:spacing w:before="120" w:after="120"/>
        <w:jc w:val="left"/>
      </w:pPr>
      <w:r w:rsidRPr="00327690">
        <w:rPr>
          <w:b/>
        </w:rPr>
        <w:t>Geographic Area</w:t>
      </w:r>
      <w:r w:rsidRPr="00327690">
        <w:t xml:space="preserve"> – Geographic area is defined based on either 1) the state and county or 2) the state and ZCTA-3.</w:t>
      </w:r>
    </w:p>
    <w:p w14:paraId="6FCFFE31" w14:textId="508D2A13" w:rsidR="00901F13" w:rsidRPr="00327690" w:rsidRDefault="008C1476" w:rsidP="00901F13">
      <w:pPr>
        <w:spacing w:before="120" w:after="120"/>
        <w:jc w:val="left"/>
      </w:pPr>
      <w:r w:rsidRPr="00327690">
        <w:rPr>
          <w:b/>
        </w:rPr>
        <w:t>GEO</w:t>
      </w:r>
      <w:r w:rsidR="00901F13" w:rsidRPr="00327690">
        <w:rPr>
          <w:b/>
        </w:rPr>
        <w:t>3</w:t>
      </w:r>
      <w:r w:rsidR="00901F13" w:rsidRPr="00327690">
        <w:t xml:space="preserve"> – Geographic area identified by three numbers. </w:t>
      </w:r>
      <w:r w:rsidRPr="00327690">
        <w:t xml:space="preserve">GEO3 </w:t>
      </w:r>
      <w:r w:rsidR="00901F13" w:rsidRPr="00327690">
        <w:t>is defined based on either the state and 1) county or 2) ZCTA-3.</w:t>
      </w:r>
    </w:p>
    <w:p w14:paraId="5B36615F" w14:textId="3E091C9F" w:rsidR="00183985" w:rsidRPr="00327690" w:rsidRDefault="00183985" w:rsidP="00183985">
      <w:pPr>
        <w:spacing w:before="120" w:after="120"/>
        <w:jc w:val="left"/>
      </w:pPr>
      <w:r w:rsidRPr="00327690">
        <w:rPr>
          <w:b/>
        </w:rPr>
        <w:t>Growthcleanr</w:t>
      </w:r>
      <w:r w:rsidRPr="00327690">
        <w:t xml:space="preserve"> - </w:t>
      </w:r>
      <w:r w:rsidR="00F25D19" w:rsidRPr="00327690">
        <w:t xml:space="preserve">An open-source R package for assessing height and weight </w:t>
      </w:r>
      <w:r w:rsidR="0077633C" w:rsidRPr="00327690">
        <w:t xml:space="preserve">record </w:t>
      </w:r>
      <w:r w:rsidR="00F25D19" w:rsidRPr="00327690">
        <w:t xml:space="preserve">data from EHR systems, focused on categorizing the plausibility of individual </w:t>
      </w:r>
      <w:r w:rsidR="0077633C" w:rsidRPr="00327690">
        <w:t>record</w:t>
      </w:r>
      <w:r w:rsidR="00F25D19" w:rsidRPr="00327690">
        <w:t xml:space="preserve"> based on longitudinal analysis of each </w:t>
      </w:r>
      <w:r w:rsidR="008C688B" w:rsidRPr="00327690">
        <w:t>patient</w:t>
      </w:r>
      <w:r w:rsidR="00F25D19" w:rsidRPr="00327690">
        <w:t xml:space="preserve"> subject.</w:t>
      </w:r>
    </w:p>
    <w:p w14:paraId="5042712C" w14:textId="77777777" w:rsidR="00183985" w:rsidRPr="00327690" w:rsidRDefault="00183985" w:rsidP="00183985">
      <w:pPr>
        <w:spacing w:before="120" w:after="120"/>
        <w:jc w:val="left"/>
      </w:pPr>
      <w:r w:rsidRPr="00327690">
        <w:rPr>
          <w:b/>
        </w:rPr>
        <w:t>Health FFRDC</w:t>
      </w:r>
      <w:r w:rsidRPr="00327690">
        <w:t>- Centers for Medicare &amp; Medicaid Services Alliance to Modernize Healthcare federally funded research and development center.</w:t>
      </w:r>
    </w:p>
    <w:p w14:paraId="1FFC81E6" w14:textId="726D4B27" w:rsidR="00183985" w:rsidRPr="00327690" w:rsidRDefault="00183985" w:rsidP="00183985">
      <w:pPr>
        <w:spacing w:before="120" w:after="120"/>
        <w:jc w:val="left"/>
      </w:pPr>
      <w:r w:rsidRPr="00327690">
        <w:rPr>
          <w:b/>
        </w:rPr>
        <w:t>Healthy Weight</w:t>
      </w:r>
      <w:r w:rsidRPr="00327690">
        <w:t xml:space="preserve"> – Body Mass Index </w:t>
      </w:r>
      <w:r w:rsidR="00DF0F50" w:rsidRPr="00327690">
        <w:t>greater than or equal to 18.5 and less than 25</w:t>
      </w:r>
      <w:r w:rsidRPr="00327690">
        <w:t>.</w:t>
      </w:r>
    </w:p>
    <w:p w14:paraId="35101106" w14:textId="265170F3" w:rsidR="00183985" w:rsidRPr="00327690" w:rsidRDefault="00183985" w:rsidP="00183985">
      <w:pPr>
        <w:spacing w:before="120" w:after="120"/>
        <w:jc w:val="left"/>
      </w:pPr>
      <w:r w:rsidRPr="00327690">
        <w:rPr>
          <w:b/>
        </w:rPr>
        <w:t>Informed presence</w:t>
      </w:r>
      <w:r w:rsidRPr="00327690">
        <w:t xml:space="preserve"> – The belief that patients do not randomly go to the </w:t>
      </w:r>
      <w:r w:rsidR="00184BE2" w:rsidRPr="00327690">
        <w:t>provider</w:t>
      </w:r>
      <w:r w:rsidRPr="00327690">
        <w:t xml:space="preserve">’s office and thus are not randomly </w:t>
      </w:r>
      <w:r w:rsidR="00827901" w:rsidRPr="00327690">
        <w:t xml:space="preserve">included </w:t>
      </w:r>
      <w:r w:rsidRPr="00327690">
        <w:t xml:space="preserve">in </w:t>
      </w:r>
      <w:r w:rsidR="008A6A30" w:rsidRPr="00327690">
        <w:t>EHRs</w:t>
      </w:r>
      <w:r w:rsidRPr="00327690">
        <w:t>.</w:t>
      </w:r>
    </w:p>
    <w:p w14:paraId="4469DD0F" w14:textId="0F2EF16A" w:rsidR="00183985" w:rsidRPr="00327690" w:rsidRDefault="00183985" w:rsidP="00183985">
      <w:pPr>
        <w:spacing w:before="120" w:after="120"/>
        <w:jc w:val="left"/>
      </w:pPr>
      <w:r w:rsidRPr="00327690">
        <w:rPr>
          <w:b/>
        </w:rPr>
        <w:t>Imputation</w:t>
      </w:r>
      <w:r w:rsidRPr="00327690">
        <w:t xml:space="preserve"> –</w:t>
      </w:r>
      <w:r w:rsidR="00947199" w:rsidRPr="00327690">
        <w:t>Estimating</w:t>
      </w:r>
      <w:r w:rsidRPr="00327690">
        <w:t xml:space="preserve"> a value for a specific data item (e.g.</w:t>
      </w:r>
      <w:r w:rsidR="006A4B3A" w:rsidRPr="00327690">
        <w:t>,</w:t>
      </w:r>
      <w:r w:rsidRPr="00327690">
        <w:t xml:space="preserve"> race) where the response is missing or unusable. </w:t>
      </w:r>
    </w:p>
    <w:p w14:paraId="2C526609" w14:textId="77777777" w:rsidR="00183985" w:rsidRPr="00327690" w:rsidRDefault="00183985" w:rsidP="00183985">
      <w:pPr>
        <w:spacing w:before="120" w:after="120"/>
        <w:jc w:val="left"/>
      </w:pPr>
      <w:r w:rsidRPr="00327690">
        <w:rPr>
          <w:b/>
        </w:rPr>
        <w:t>Iterative proportional fitting</w:t>
      </w:r>
      <w:r w:rsidRPr="00327690">
        <w:t xml:space="preserve"> – (IPF or raking) is an iterative algorithm for proportionally adjusting a matrix or contingency table of non-negative elements to produce a new 'similar' table with specified positive marginal totals in at least two dimensions.</w:t>
      </w:r>
    </w:p>
    <w:p w14:paraId="70213C16" w14:textId="6333D0C1" w:rsidR="00183985" w:rsidRPr="00327690" w:rsidRDefault="00183985" w:rsidP="00183985">
      <w:pPr>
        <w:spacing w:before="120" w:after="120"/>
        <w:jc w:val="left"/>
      </w:pPr>
      <w:r w:rsidRPr="00327690">
        <w:rPr>
          <w:b/>
        </w:rPr>
        <w:t>MSE</w:t>
      </w:r>
      <w:r w:rsidRPr="00327690">
        <w:t xml:space="preserve"> – Mean Square</w:t>
      </w:r>
      <w:r w:rsidR="00470A9A" w:rsidRPr="00327690">
        <w:t>d</w:t>
      </w:r>
      <w:r w:rsidRPr="00327690">
        <w:t xml:space="preserve"> Error.</w:t>
      </w:r>
    </w:p>
    <w:p w14:paraId="460B0982" w14:textId="77777777" w:rsidR="00183985" w:rsidRPr="00327690" w:rsidRDefault="00183985" w:rsidP="00183985">
      <w:pPr>
        <w:spacing w:before="120" w:after="120"/>
        <w:jc w:val="left"/>
      </w:pPr>
      <w:r w:rsidRPr="00327690">
        <w:rPr>
          <w:b/>
        </w:rPr>
        <w:lastRenderedPageBreak/>
        <w:t>NCHS</w:t>
      </w:r>
      <w:r w:rsidRPr="00327690">
        <w:t xml:space="preserve"> – National Center for Health Statistics.</w:t>
      </w:r>
    </w:p>
    <w:p w14:paraId="3078A143" w14:textId="77777777" w:rsidR="00183985" w:rsidRPr="00327690" w:rsidRDefault="00183985" w:rsidP="00183985">
      <w:pPr>
        <w:spacing w:before="120" w:after="120"/>
        <w:jc w:val="left"/>
      </w:pPr>
      <w:r w:rsidRPr="00327690">
        <w:rPr>
          <w:b/>
        </w:rPr>
        <w:t>NHANES</w:t>
      </w:r>
      <w:r w:rsidRPr="00327690">
        <w:t xml:space="preserve"> – National Health and Nutrition Examination Survey, a probability-based survey that might be more representative of the general population.</w:t>
      </w:r>
    </w:p>
    <w:p w14:paraId="7EFA796C" w14:textId="45882C0C" w:rsidR="009C6869" w:rsidRPr="00327690" w:rsidRDefault="009C6869" w:rsidP="009C6869">
      <w:pPr>
        <w:spacing w:before="120" w:after="120"/>
        <w:jc w:val="left"/>
      </w:pPr>
      <w:r w:rsidRPr="00327690">
        <w:rPr>
          <w:b/>
        </w:rPr>
        <w:t xml:space="preserve">No Evidence of Diabetes - </w:t>
      </w:r>
      <w:r w:rsidRPr="00327690">
        <w:t xml:space="preserve">Part of the diabetes spectrum, lacking sufficient evidence that the patient has prediabetes or diabetes.  </w:t>
      </w:r>
    </w:p>
    <w:p w14:paraId="1ECF436F" w14:textId="3AFBA035" w:rsidR="00183985" w:rsidRPr="00327690" w:rsidRDefault="00183985" w:rsidP="00183985">
      <w:pPr>
        <w:spacing w:before="120" w:after="120"/>
        <w:jc w:val="left"/>
      </w:pPr>
      <w:r w:rsidRPr="00327690">
        <w:rPr>
          <w:b/>
        </w:rPr>
        <w:t>Obesity</w:t>
      </w:r>
      <w:r w:rsidRPr="00327690">
        <w:t xml:space="preserve"> </w:t>
      </w:r>
      <w:r w:rsidR="004F4322" w:rsidRPr="00327690">
        <w:t>–</w:t>
      </w:r>
      <w:r w:rsidRPr="00327690">
        <w:t xml:space="preserve"> </w:t>
      </w:r>
      <w:r w:rsidR="004F4322" w:rsidRPr="00327690">
        <w:t>Body Mass Index greater than or equal to 30</w:t>
      </w:r>
      <w:r w:rsidRPr="00327690">
        <w:t>.</w:t>
      </w:r>
    </w:p>
    <w:p w14:paraId="51C03FE1" w14:textId="7287F858" w:rsidR="00DF0F50" w:rsidRPr="00327690" w:rsidRDefault="00DF0F50" w:rsidP="004A4D16">
      <w:r w:rsidRPr="00327690">
        <w:rPr>
          <w:b/>
          <w:bCs/>
        </w:rPr>
        <w:t>Obesity Class 1</w:t>
      </w:r>
      <w:r w:rsidRPr="00327690">
        <w:t xml:space="preserve"> – Body Mass Index greater than or equal to 30 and less than 35 </w:t>
      </w:r>
    </w:p>
    <w:p w14:paraId="575F8775" w14:textId="2AEF9352" w:rsidR="00DF0F50" w:rsidRPr="00327690" w:rsidRDefault="00DF0F50" w:rsidP="004A4D16">
      <w:r w:rsidRPr="00327690">
        <w:rPr>
          <w:b/>
          <w:bCs/>
        </w:rPr>
        <w:t>Obesity Class 2</w:t>
      </w:r>
      <w:r w:rsidRPr="00327690">
        <w:t xml:space="preserve"> – Body Mass Index greater than or equal to 35 and less than 40</w:t>
      </w:r>
    </w:p>
    <w:p w14:paraId="06DC82DA" w14:textId="5F1DDC21" w:rsidR="00DF0F50" w:rsidRPr="00327690" w:rsidRDefault="00DF0F50" w:rsidP="004A4D16">
      <w:r w:rsidRPr="00327690">
        <w:rPr>
          <w:b/>
          <w:bCs/>
        </w:rPr>
        <w:t>Obesity Class 3</w:t>
      </w:r>
      <w:r w:rsidRPr="00327690">
        <w:t xml:space="preserve"> – Body Mass Index greater than or equal to 40</w:t>
      </w:r>
    </w:p>
    <w:p w14:paraId="105AC6BA" w14:textId="623DDDAE" w:rsidR="00183985" w:rsidRPr="00327690" w:rsidRDefault="00183985" w:rsidP="00183985">
      <w:pPr>
        <w:spacing w:before="120" w:after="120"/>
        <w:jc w:val="left"/>
      </w:pPr>
      <w:r w:rsidRPr="00327690">
        <w:rPr>
          <w:b/>
        </w:rPr>
        <w:t>Overweight</w:t>
      </w:r>
      <w:r w:rsidRPr="00327690">
        <w:t xml:space="preserve"> - Body Mass Index </w:t>
      </w:r>
      <w:r w:rsidR="004F4322" w:rsidRPr="00327690">
        <w:t>greater than or equal to 25 and less than 30</w:t>
      </w:r>
      <w:r w:rsidRPr="00327690">
        <w:t>.</w:t>
      </w:r>
    </w:p>
    <w:p w14:paraId="05869967" w14:textId="2A41B4A5" w:rsidR="00183985" w:rsidRPr="00327690" w:rsidRDefault="00183985" w:rsidP="00183985">
      <w:pPr>
        <w:spacing w:before="120" w:after="120"/>
        <w:jc w:val="left"/>
      </w:pPr>
      <w:r w:rsidRPr="00327690">
        <w:rPr>
          <w:b/>
        </w:rPr>
        <w:t>Open</w:t>
      </w:r>
      <w:r w:rsidR="00874537" w:rsidRPr="00327690">
        <w:rPr>
          <w:b/>
        </w:rPr>
        <w:t>-</w:t>
      </w:r>
      <w:r w:rsidRPr="00327690">
        <w:rPr>
          <w:b/>
        </w:rPr>
        <w:t xml:space="preserve">Access </w:t>
      </w:r>
      <w:r w:rsidR="002002FC" w:rsidRPr="00327690">
        <w:rPr>
          <w:b/>
        </w:rPr>
        <w:t>program</w:t>
      </w:r>
      <w:r w:rsidR="002002FC" w:rsidRPr="00327690">
        <w:t xml:space="preserve"> </w:t>
      </w:r>
      <w:r w:rsidRPr="00327690">
        <w:t xml:space="preserve">– a </w:t>
      </w:r>
      <w:r w:rsidR="002002FC" w:rsidRPr="00327690">
        <w:t xml:space="preserve">program </w:t>
      </w:r>
      <w:r w:rsidRPr="00327690">
        <w:t>made freely available to libraries and end users.</w:t>
      </w:r>
    </w:p>
    <w:p w14:paraId="17B7B101" w14:textId="2FA83950" w:rsidR="00183985" w:rsidRPr="00327690" w:rsidRDefault="00874537" w:rsidP="00183985">
      <w:pPr>
        <w:spacing w:before="120" w:after="120"/>
        <w:jc w:val="left"/>
      </w:pPr>
      <w:r w:rsidRPr="00327690">
        <w:rPr>
          <w:b/>
        </w:rPr>
        <w:t>Open-Source</w:t>
      </w:r>
      <w:r w:rsidR="00183985" w:rsidRPr="00327690">
        <w:rPr>
          <w:b/>
        </w:rPr>
        <w:t xml:space="preserve"> </w:t>
      </w:r>
      <w:r w:rsidR="002002FC" w:rsidRPr="00327690">
        <w:rPr>
          <w:b/>
        </w:rPr>
        <w:t>program</w:t>
      </w:r>
      <w:r w:rsidR="002002FC" w:rsidRPr="00327690">
        <w:t xml:space="preserve"> </w:t>
      </w:r>
      <w:r w:rsidR="00183985" w:rsidRPr="00327690">
        <w:t xml:space="preserve">– a </w:t>
      </w:r>
      <w:r w:rsidR="002002FC" w:rsidRPr="00327690">
        <w:t>program</w:t>
      </w:r>
      <w:r w:rsidR="00183985" w:rsidRPr="00327690">
        <w:t xml:space="preserve"> made freely available to libraries and end users, written in software that is free of charge.</w:t>
      </w:r>
    </w:p>
    <w:p w14:paraId="7D0E29C2" w14:textId="77777777" w:rsidR="00183985" w:rsidRPr="00327690" w:rsidRDefault="00183985" w:rsidP="00183985">
      <w:pPr>
        <w:spacing w:before="120" w:after="120"/>
        <w:jc w:val="left"/>
      </w:pPr>
      <w:proofErr w:type="spellStart"/>
      <w:r w:rsidRPr="00327690">
        <w:rPr>
          <w:b/>
        </w:rPr>
        <w:t>PCORnet</w:t>
      </w:r>
      <w:proofErr w:type="spellEnd"/>
      <w:r w:rsidRPr="00327690">
        <w:t xml:space="preserve"> – Patient Centered Outcomes Research Network’s.</w:t>
      </w:r>
    </w:p>
    <w:p w14:paraId="1051EF80" w14:textId="40132C81" w:rsidR="007711AB" w:rsidRPr="00327690" w:rsidRDefault="007711AB" w:rsidP="007711AB">
      <w:pPr>
        <w:spacing w:before="120" w:after="120"/>
        <w:jc w:val="left"/>
      </w:pPr>
      <w:r w:rsidRPr="00327690">
        <w:rPr>
          <w:b/>
        </w:rPr>
        <w:t xml:space="preserve">Prediabetes – </w:t>
      </w:r>
      <w:r w:rsidRPr="00327690">
        <w:t xml:space="preserve">A category in the diabetes spectrum based on a phenotype. </w:t>
      </w:r>
    </w:p>
    <w:p w14:paraId="2364F2BC" w14:textId="06DF8816" w:rsidR="00183985" w:rsidRPr="00327690" w:rsidRDefault="00183985" w:rsidP="00183985">
      <w:pPr>
        <w:spacing w:before="120" w:after="120"/>
        <w:jc w:val="left"/>
      </w:pPr>
      <w:r w:rsidRPr="00327690">
        <w:rPr>
          <w:b/>
        </w:rPr>
        <w:t xml:space="preserve">Pre-processing </w:t>
      </w:r>
      <w:r w:rsidR="00E2369C" w:rsidRPr="00327690">
        <w:rPr>
          <w:b/>
        </w:rPr>
        <w:t>CODI-APQ</w:t>
      </w:r>
      <w:r w:rsidRPr="00327690">
        <w:t xml:space="preserve"> – a set of SAS programs that are executed once and only once per AEMR data file. </w:t>
      </w:r>
      <w:r w:rsidR="00AC0EDF" w:rsidRPr="00327690">
        <w:t>It is also known as the data inputs and link population data.</w:t>
      </w:r>
    </w:p>
    <w:p w14:paraId="72C0E87E" w14:textId="77777777" w:rsidR="00183985" w:rsidRPr="00327690" w:rsidRDefault="00183985" w:rsidP="00183985">
      <w:pPr>
        <w:spacing w:before="120" w:after="120"/>
        <w:jc w:val="left"/>
      </w:pPr>
      <w:r w:rsidRPr="00327690">
        <w:rPr>
          <w:b/>
        </w:rPr>
        <w:t>Prevalence</w:t>
      </w:r>
      <w:r w:rsidRPr="00327690">
        <w:t xml:space="preserve"> – proportion of a particular population found to be affected by a medical condition at a specific time.</w:t>
      </w:r>
    </w:p>
    <w:p w14:paraId="6DA40D93" w14:textId="77777777" w:rsidR="00183985" w:rsidRPr="00327690" w:rsidRDefault="00183985" w:rsidP="00183985">
      <w:pPr>
        <w:spacing w:before="120" w:after="120"/>
        <w:jc w:val="left"/>
      </w:pPr>
      <w:r w:rsidRPr="00327690">
        <w:rPr>
          <w:b/>
        </w:rPr>
        <w:t>PUF</w:t>
      </w:r>
      <w:r w:rsidRPr="00327690">
        <w:t xml:space="preserve"> – Public Use File.</w:t>
      </w:r>
    </w:p>
    <w:p w14:paraId="49A9BE82" w14:textId="4385583C" w:rsidR="00183985" w:rsidRPr="00327690" w:rsidRDefault="00183985" w:rsidP="00183985">
      <w:pPr>
        <w:spacing w:before="120" w:after="120"/>
        <w:jc w:val="left"/>
      </w:pPr>
      <w:proofErr w:type="spellStart"/>
      <w:r w:rsidRPr="00327690">
        <w:rPr>
          <w:b/>
        </w:rPr>
        <w:t>Quickstart</w:t>
      </w:r>
      <w:proofErr w:type="spellEnd"/>
      <w:r w:rsidRPr="00327690">
        <w:t xml:space="preserve"> – a SAS program which requires user input. Only the </w:t>
      </w:r>
      <w:proofErr w:type="spellStart"/>
      <w:r w:rsidR="00724426" w:rsidRPr="00327690">
        <w:t>Q</w:t>
      </w:r>
      <w:r w:rsidRPr="00327690">
        <w:t>uickstart</w:t>
      </w:r>
      <w:proofErr w:type="spellEnd"/>
      <w:r w:rsidRPr="00327690">
        <w:t xml:space="preserve"> programs are needed along with user specifications to run the pre-processing and/or the PQ.</w:t>
      </w:r>
    </w:p>
    <w:p w14:paraId="0FFE4FAE" w14:textId="4821C6AB" w:rsidR="00183985" w:rsidRPr="00327690" w:rsidRDefault="00183985" w:rsidP="00183985">
      <w:pPr>
        <w:spacing w:before="120" w:after="120"/>
        <w:jc w:val="left"/>
      </w:pPr>
      <w:r w:rsidRPr="00327690">
        <w:rPr>
          <w:b/>
        </w:rPr>
        <w:t>Race imputation</w:t>
      </w:r>
      <w:r w:rsidRPr="00327690">
        <w:t xml:space="preserve"> – Imputing missing race data, see also imputation. Setting race imputation to yes allows the </w:t>
      </w:r>
      <w:r w:rsidR="00EF6A6C" w:rsidRPr="00327690">
        <w:t>program</w:t>
      </w:r>
      <w:r w:rsidRPr="00327690">
        <w:t xml:space="preserve">s to include all available </w:t>
      </w:r>
      <w:r w:rsidR="008A6A30" w:rsidRPr="00327690">
        <w:t>EHRs</w:t>
      </w:r>
      <w:r w:rsidRPr="00327690">
        <w:t xml:space="preserve"> for </w:t>
      </w:r>
      <w:r w:rsidR="00E2369C" w:rsidRPr="00327690">
        <w:t>adults</w:t>
      </w:r>
      <w:r w:rsidRPr="00327690">
        <w:t xml:space="preserve"> even if the medical record did not include a known race. See Imputation for further clarification.</w:t>
      </w:r>
    </w:p>
    <w:p w14:paraId="2A438082" w14:textId="77777777" w:rsidR="00183985" w:rsidRPr="00327690" w:rsidRDefault="00183985" w:rsidP="00183985">
      <w:pPr>
        <w:spacing w:before="120" w:after="120"/>
        <w:jc w:val="left"/>
      </w:pPr>
      <w:r w:rsidRPr="00327690">
        <w:rPr>
          <w:b/>
        </w:rPr>
        <w:t>Random sample</w:t>
      </w:r>
      <w:r w:rsidRPr="00327690">
        <w:t xml:space="preserve"> - a method of selecting a sample from a population in such a way that every possible sample that could be selected has a predetermined probability of being selected.</w:t>
      </w:r>
    </w:p>
    <w:p w14:paraId="7AA5BAD6" w14:textId="77777777" w:rsidR="00183985" w:rsidRPr="00327690" w:rsidRDefault="00183985" w:rsidP="00183985">
      <w:pPr>
        <w:spacing w:before="120" w:after="120"/>
        <w:jc w:val="left"/>
      </w:pPr>
      <w:r w:rsidRPr="00327690">
        <w:rPr>
          <w:b/>
        </w:rPr>
        <w:t>RDM</w:t>
      </w:r>
      <w:r w:rsidRPr="00327690">
        <w:t xml:space="preserve"> – CODI Research Data Model.</w:t>
      </w:r>
    </w:p>
    <w:p w14:paraId="42FDAC1D" w14:textId="77777777" w:rsidR="00183985" w:rsidRPr="00327690" w:rsidRDefault="00183985" w:rsidP="00183985">
      <w:pPr>
        <w:spacing w:before="120" w:after="120"/>
        <w:jc w:val="left"/>
      </w:pPr>
      <w:r w:rsidRPr="00327690">
        <w:rPr>
          <w:b/>
        </w:rPr>
        <w:t>RLDM</w:t>
      </w:r>
      <w:r w:rsidRPr="00327690">
        <w:t xml:space="preserve"> – CODI Record Linkage Data Model.</w:t>
      </w:r>
    </w:p>
    <w:p w14:paraId="18C09E7E" w14:textId="77777777" w:rsidR="00183985" w:rsidRPr="00327690" w:rsidRDefault="00183985" w:rsidP="00183985">
      <w:pPr>
        <w:spacing w:before="120" w:after="120"/>
        <w:jc w:val="left"/>
      </w:pPr>
      <w:r w:rsidRPr="00327690">
        <w:rPr>
          <w:b/>
        </w:rPr>
        <w:t>Run</w:t>
      </w:r>
      <w:r w:rsidRPr="00327690">
        <w:t xml:space="preserve"> – in SAS software is the process by which a computer or virtual machine executes the instructions of a computer program. The term execute is used synonymously. A related definition refers to the specific action of a user starting, launching, or invoking a program.</w:t>
      </w:r>
    </w:p>
    <w:p w14:paraId="131A45C4" w14:textId="534963FC" w:rsidR="0023741A" w:rsidRPr="00327690" w:rsidRDefault="0023741A" w:rsidP="00183985">
      <w:pPr>
        <w:spacing w:before="120" w:after="120"/>
        <w:jc w:val="left"/>
        <w:rPr>
          <w:b/>
        </w:rPr>
      </w:pPr>
      <w:r w:rsidRPr="00327690">
        <w:rPr>
          <w:b/>
        </w:rPr>
        <w:t xml:space="preserve">SAS – </w:t>
      </w:r>
      <w:r w:rsidRPr="00327690">
        <w:rPr>
          <w:bCs/>
        </w:rPr>
        <w:t xml:space="preserve">SAS is a statistical software suite. </w:t>
      </w:r>
    </w:p>
    <w:p w14:paraId="308D05F7" w14:textId="7B60C830" w:rsidR="00183985" w:rsidRPr="00327690" w:rsidRDefault="00183985" w:rsidP="00183985">
      <w:pPr>
        <w:spacing w:before="120" w:after="120"/>
        <w:jc w:val="left"/>
      </w:pPr>
      <w:r w:rsidRPr="00327690">
        <w:rPr>
          <w:b/>
        </w:rPr>
        <w:t>Sample</w:t>
      </w:r>
      <w:r w:rsidRPr="00327690">
        <w:t xml:space="preserve"> – The observed (or unadjusted, or crude) count of </w:t>
      </w:r>
      <w:r w:rsidR="00E2369C" w:rsidRPr="00327690">
        <w:t>adults</w:t>
      </w:r>
      <w:r w:rsidRPr="00327690">
        <w:t xml:space="preserve"> in the study population.</w:t>
      </w:r>
    </w:p>
    <w:p w14:paraId="2D2AA56E" w14:textId="77777777" w:rsidR="00183985" w:rsidRPr="00327690" w:rsidRDefault="00183985" w:rsidP="00183985">
      <w:pPr>
        <w:spacing w:before="120" w:after="120"/>
        <w:jc w:val="left"/>
      </w:pPr>
      <w:r w:rsidRPr="00327690">
        <w:rPr>
          <w:b/>
        </w:rPr>
        <w:t>SDOH</w:t>
      </w:r>
      <w:r w:rsidRPr="00327690">
        <w:t xml:space="preserve"> – Social Determinants of Health.</w:t>
      </w:r>
    </w:p>
    <w:p w14:paraId="5A98F0D8" w14:textId="7C57AF75" w:rsidR="00183985" w:rsidRPr="00327690" w:rsidRDefault="00183985" w:rsidP="00183985">
      <w:pPr>
        <w:spacing w:before="120" w:after="120"/>
        <w:jc w:val="left"/>
      </w:pPr>
      <w:r w:rsidRPr="00327690">
        <w:rPr>
          <w:b/>
        </w:rPr>
        <w:lastRenderedPageBreak/>
        <w:t>Statistical Weights</w:t>
      </w:r>
      <w:r w:rsidRPr="00327690">
        <w:t xml:space="preserve"> - A statistical weight is an amount given to increase or decrease the importance of an item. Weights are commonly given for people when a sample and not a census is taken. The value of the weight can be thought of as denoting the number of </w:t>
      </w:r>
      <w:r w:rsidR="00E2369C" w:rsidRPr="00327690">
        <w:t>adults</w:t>
      </w:r>
      <w:r w:rsidRPr="00327690">
        <w:t xml:space="preserve"> in the population represented by that sample person in EHR, accounting for differences between the distribution of the sample and total populations.</w:t>
      </w:r>
    </w:p>
    <w:p w14:paraId="385C7BB7" w14:textId="5FB04C8A" w:rsidR="00183985" w:rsidRPr="00327690" w:rsidRDefault="00183985" w:rsidP="00183985">
      <w:pPr>
        <w:spacing w:before="120" w:after="120"/>
        <w:jc w:val="left"/>
      </w:pPr>
      <w:r w:rsidRPr="00327690">
        <w:t xml:space="preserve">Note: the use of statistical weights is </w:t>
      </w:r>
      <w:r w:rsidR="009457E9" w:rsidRPr="00327690">
        <w:t xml:space="preserve">encouraged </w:t>
      </w:r>
      <w:r w:rsidRPr="00327690">
        <w:t xml:space="preserve">for all analyses because the data comes from a nonprobability sample with no known probabilities of selection. Failure to use statistical weights may yield biased </w:t>
      </w:r>
      <w:r w:rsidR="00D31B7D" w:rsidRPr="00327690">
        <w:t xml:space="preserve">results </w:t>
      </w:r>
      <w:r w:rsidRPr="00327690">
        <w:t>and overstated significance levels.</w:t>
      </w:r>
    </w:p>
    <w:p w14:paraId="4F02EEE0" w14:textId="77777777" w:rsidR="00183985" w:rsidRPr="00327690" w:rsidRDefault="00183985" w:rsidP="00183985">
      <w:pPr>
        <w:spacing w:before="120" w:after="120"/>
        <w:jc w:val="left"/>
      </w:pPr>
      <w:r w:rsidRPr="00327690">
        <w:rPr>
          <w:b/>
        </w:rPr>
        <w:t>Suppression/Presentation Guidelines for Proportions</w:t>
      </w:r>
      <w:r w:rsidRPr="00327690">
        <w:t xml:space="preserve"> – Guidelines used by all of HHS which provide criteria for presenting or suppressing proportions. The multistep NCHS Data Presentation Standards for Proportions are based on a minimum denominator sample size and on criteria based on the absolute and relative widths of a CI calculated using the Clopper-Pearson method.</w:t>
      </w:r>
    </w:p>
    <w:p w14:paraId="3E92E795" w14:textId="77777777" w:rsidR="00183985" w:rsidRPr="00327690" w:rsidRDefault="00183985" w:rsidP="00183985">
      <w:pPr>
        <w:spacing w:before="120" w:after="120"/>
        <w:jc w:val="left"/>
      </w:pPr>
      <w:proofErr w:type="spellStart"/>
      <w:r w:rsidRPr="00327690">
        <w:rPr>
          <w:b/>
        </w:rPr>
        <w:t>Synthea</w:t>
      </w:r>
      <w:proofErr w:type="spellEnd"/>
      <w:r w:rsidRPr="00327690">
        <w:t xml:space="preserve"> – an open-source, synthetic patient generator that models the medical history of synthetic patients.</w:t>
      </w:r>
    </w:p>
    <w:p w14:paraId="1FD724C4" w14:textId="4B070E0F" w:rsidR="00183985" w:rsidRPr="00327690" w:rsidRDefault="00183985" w:rsidP="00183985">
      <w:pPr>
        <w:spacing w:before="120" w:after="120"/>
        <w:jc w:val="left"/>
      </w:pPr>
      <w:r w:rsidRPr="00327690">
        <w:rPr>
          <w:b/>
        </w:rPr>
        <w:t>Underweight</w:t>
      </w:r>
      <w:r w:rsidRPr="00327690">
        <w:t xml:space="preserve"> - Body Mass Index value less than </w:t>
      </w:r>
      <w:r w:rsidR="00DF0F50" w:rsidRPr="00327690">
        <w:t>18.5</w:t>
      </w:r>
      <w:r w:rsidRPr="00327690">
        <w:t>.</w:t>
      </w:r>
    </w:p>
    <w:p w14:paraId="1BAA3AE9" w14:textId="77777777" w:rsidR="00183985" w:rsidRPr="00327690" w:rsidRDefault="00183985" w:rsidP="00183985">
      <w:pPr>
        <w:spacing w:before="120" w:after="120"/>
        <w:jc w:val="left"/>
      </w:pPr>
      <w:r w:rsidRPr="00327690">
        <w:rPr>
          <w:b/>
        </w:rPr>
        <w:t>Variance</w:t>
      </w:r>
      <w:r w:rsidRPr="00327690">
        <w:t xml:space="preserve"> – A measure of how far a set of numbers is spread out from their average value.</w:t>
      </w:r>
    </w:p>
    <w:p w14:paraId="6CA2CFF6" w14:textId="3BB72C3D" w:rsidR="00183985" w:rsidRPr="00327690" w:rsidRDefault="00183985" w:rsidP="00183985">
      <w:pPr>
        <w:spacing w:before="120" w:after="120"/>
        <w:jc w:val="left"/>
      </w:pPr>
      <w:r w:rsidRPr="00327690">
        <w:rPr>
          <w:b/>
        </w:rPr>
        <w:t>Weight Category</w:t>
      </w:r>
      <w:r w:rsidRPr="00327690">
        <w:t xml:space="preserve"> – categorization of a person’s height, weight, age, and </w:t>
      </w:r>
      <w:r w:rsidR="002B1359" w:rsidRPr="00327690">
        <w:t xml:space="preserve">sex </w:t>
      </w:r>
      <w:r w:rsidR="00A26390" w:rsidRPr="00327690">
        <w:t>(</w:t>
      </w:r>
      <w:r w:rsidR="004F4322" w:rsidRPr="00327690">
        <w:t>BMI</w:t>
      </w:r>
      <w:r w:rsidR="00A26390" w:rsidRPr="00327690">
        <w:t xml:space="preserve">) </w:t>
      </w:r>
      <w:r w:rsidRPr="00327690">
        <w:t>into one of five categories: underweight, healthy weight, overweight, obesity</w:t>
      </w:r>
      <w:r w:rsidR="00DF0F50" w:rsidRPr="00327690">
        <w:t xml:space="preserve"> (class 1, 2, or 3)</w:t>
      </w:r>
      <w:r w:rsidRPr="00327690">
        <w:t>.</w:t>
      </w:r>
    </w:p>
    <w:p w14:paraId="3D110FF8" w14:textId="77777777" w:rsidR="00183985" w:rsidRPr="00327690" w:rsidRDefault="00183985" w:rsidP="00183985">
      <w:pPr>
        <w:spacing w:before="120" w:after="120"/>
        <w:jc w:val="left"/>
      </w:pPr>
      <w:r w:rsidRPr="00327690">
        <w:rPr>
          <w:b/>
        </w:rPr>
        <w:t>Weights</w:t>
      </w:r>
      <w:r w:rsidRPr="00327690">
        <w:t xml:space="preserve"> – see Statistical Weights or Weight Category.</w:t>
      </w:r>
    </w:p>
    <w:p w14:paraId="529E83D2" w14:textId="5AAF89FD" w:rsidR="00183985" w:rsidRPr="00327690" w:rsidRDefault="00183985" w:rsidP="00183985">
      <w:pPr>
        <w:spacing w:before="120" w:after="120"/>
        <w:jc w:val="left"/>
      </w:pPr>
      <w:r w:rsidRPr="00327690">
        <w:rPr>
          <w:b/>
        </w:rPr>
        <w:t>Weighted Prevalence</w:t>
      </w:r>
      <w:r w:rsidRPr="00327690">
        <w:t xml:space="preserve"> – Prevalence based on weighted counts</w:t>
      </w:r>
      <w:r w:rsidR="00D31B7D" w:rsidRPr="00327690">
        <w:t xml:space="preserve"> where are equal to</w:t>
      </w:r>
      <w:r w:rsidRPr="00327690">
        <w:t xml:space="preserve"> </w:t>
      </w:r>
      <w:r w:rsidR="00D31B7D" w:rsidRPr="00327690">
        <w:t>c</w:t>
      </w:r>
      <w:r w:rsidRPr="00327690">
        <w:t>rude prevalence with statistical weights applied.</w:t>
      </w:r>
    </w:p>
    <w:p w14:paraId="30AE86B9" w14:textId="6ED52F6C" w:rsidR="00183985" w:rsidRPr="00327690" w:rsidRDefault="00183985" w:rsidP="00183985">
      <w:pPr>
        <w:spacing w:before="120" w:after="160" w:line="259" w:lineRule="auto"/>
        <w:jc w:val="left"/>
      </w:pPr>
      <w:r w:rsidRPr="00327690">
        <w:rPr>
          <w:b/>
        </w:rPr>
        <w:t>ZCTA-3</w:t>
      </w:r>
      <w:r w:rsidRPr="00327690">
        <w:t xml:space="preserve"> –</w:t>
      </w:r>
      <w:r w:rsidR="007608B5" w:rsidRPr="00327690">
        <w:t xml:space="preserve"> </w:t>
      </w:r>
      <w:r w:rsidRPr="00327690">
        <w:t xml:space="preserve">the first three digits of a ZIP code tabulation area. (ZCTA3 in SAS) </w:t>
      </w:r>
    </w:p>
    <w:p w14:paraId="32732925" w14:textId="2C7F96E0" w:rsidR="00183985" w:rsidRPr="00327690" w:rsidRDefault="00183985" w:rsidP="00183985">
      <w:pPr>
        <w:spacing w:before="120" w:after="160" w:line="259" w:lineRule="auto"/>
        <w:jc w:val="left"/>
        <w:rPr>
          <w:rFonts w:ascii="Arial Narrow" w:hAnsi="Arial Narrow"/>
          <w:b/>
          <w:sz w:val="36"/>
          <w:szCs w:val="20"/>
        </w:rPr>
      </w:pPr>
      <w:r w:rsidRPr="00327690">
        <w:rPr>
          <w:b/>
        </w:rPr>
        <w:t>ZCTA</w:t>
      </w:r>
      <w:r w:rsidR="00EE4F6C" w:rsidRPr="00327690">
        <w:rPr>
          <w:b/>
        </w:rPr>
        <w:t>-</w:t>
      </w:r>
      <w:r w:rsidRPr="00327690">
        <w:rPr>
          <w:b/>
        </w:rPr>
        <w:t>3 data</w:t>
      </w:r>
      <w:r w:rsidRPr="00327690">
        <w:t xml:space="preserve"> – refers to a data file of ER linked to a patient’s ZIP-3 and thus ZCTA</w:t>
      </w:r>
      <w:r w:rsidR="00EE4F6C" w:rsidRPr="00327690">
        <w:t>-</w:t>
      </w:r>
      <w:r w:rsidRPr="00327690">
        <w:t>3.</w:t>
      </w:r>
      <w:r w:rsidRPr="00327690">
        <w:br w:type="page"/>
      </w:r>
    </w:p>
    <w:p w14:paraId="34CDB636" w14:textId="142BA0FF" w:rsidR="005D560B" w:rsidRPr="00327690" w:rsidRDefault="4D4916B2" w:rsidP="00961754">
      <w:pPr>
        <w:pStyle w:val="Heading6"/>
      </w:pPr>
      <w:bookmarkStart w:id="737" w:name="_Toc86246335"/>
      <w:r w:rsidRPr="00327690">
        <w:lastRenderedPageBreak/>
        <w:t xml:space="preserve">Abbreviations and </w:t>
      </w:r>
      <w:r w:rsidR="51FD1B7C" w:rsidRPr="00327690">
        <w:t>Acronyms</w:t>
      </w:r>
      <w:bookmarkEnd w:id="736"/>
      <w:bookmarkEnd w:id="737"/>
    </w:p>
    <w:tbl>
      <w:tblPr>
        <w:tblStyle w:val="LightList-Accent12"/>
        <w:tblW w:w="936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020" w:firstRow="1" w:lastRow="0" w:firstColumn="0" w:lastColumn="0" w:noHBand="0" w:noVBand="0"/>
        <w:tblCaption w:val="Two Column Acronym Table"/>
        <w:tblDescription w:val="Lists the term and the definition."/>
      </w:tblPr>
      <w:tblGrid>
        <w:gridCol w:w="2150"/>
        <w:gridCol w:w="7210"/>
      </w:tblGrid>
      <w:tr w:rsidR="00A525F7" w:rsidRPr="00327690" w14:paraId="4A9ECE3D" w14:textId="77777777" w:rsidTr="009F4343">
        <w:trPr>
          <w:cnfStyle w:val="100000000000" w:firstRow="1" w:lastRow="0" w:firstColumn="0" w:lastColumn="0" w:oddVBand="0" w:evenVBand="0" w:oddHBand="0" w:evenHBand="0" w:firstRowFirstColumn="0" w:firstRowLastColumn="0" w:lastRowFirstColumn="0" w:lastRowLastColumn="0"/>
          <w:trHeight w:val="20"/>
          <w:tblHeader/>
        </w:trPr>
        <w:tc>
          <w:tcPr>
            <w:cnfStyle w:val="000010000000" w:firstRow="0" w:lastRow="0" w:firstColumn="0" w:lastColumn="0" w:oddVBand="1" w:evenVBand="0" w:oddHBand="0" w:evenHBand="0" w:firstRowFirstColumn="0" w:firstRowLastColumn="0" w:lastRowFirstColumn="0" w:lastRowLastColumn="0"/>
            <w:tcW w:w="2150" w:type="dxa"/>
            <w:shd w:val="clear" w:color="auto" w:fill="21306A" w:themeFill="accent1" w:themeFillShade="80"/>
          </w:tcPr>
          <w:p w14:paraId="66DA5B9F" w14:textId="0FD5FDF3" w:rsidR="00A525F7" w:rsidRPr="00327690" w:rsidRDefault="00A525F7" w:rsidP="00D60046">
            <w:pPr>
              <w:spacing w:before="0"/>
              <w:jc w:val="left"/>
              <w:rPr>
                <w:rFonts w:ascii="Times New Roman" w:hAnsi="Times New Roman" w:cs="Times New Roman"/>
                <w:bCs w:val="0"/>
              </w:rPr>
            </w:pPr>
            <w:r w:rsidRPr="00327690">
              <w:rPr>
                <w:rFonts w:ascii="Times New Roman" w:hAnsi="Times New Roman" w:cs="Times New Roman"/>
              </w:rPr>
              <w:t>ACRONYM</w:t>
            </w:r>
          </w:p>
        </w:tc>
        <w:tc>
          <w:tcPr>
            <w:tcW w:w="7210" w:type="dxa"/>
            <w:shd w:val="clear" w:color="auto" w:fill="21306A" w:themeFill="accent1" w:themeFillShade="80"/>
          </w:tcPr>
          <w:p w14:paraId="61F9E3A3" w14:textId="6AF01F35" w:rsidR="00A525F7" w:rsidRPr="00327690" w:rsidRDefault="00A525F7" w:rsidP="00D60046">
            <w:pPr>
              <w:spacing w:before="0"/>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DEFINITION</w:t>
            </w:r>
          </w:p>
        </w:tc>
      </w:tr>
      <w:tr w:rsidR="00204D57" w:rsidRPr="00327690" w14:paraId="58FB968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CE80F5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ACS</w:t>
            </w:r>
          </w:p>
        </w:tc>
        <w:tc>
          <w:tcPr>
            <w:tcW w:w="7210" w:type="dxa"/>
          </w:tcPr>
          <w:p w14:paraId="4DA1F33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American Community Survey</w:t>
            </w:r>
          </w:p>
        </w:tc>
      </w:tr>
      <w:tr w:rsidR="00204D57" w:rsidRPr="00327690" w14:paraId="4C73B7B5"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6CAE9A6"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ADHD</w:t>
            </w:r>
          </w:p>
        </w:tc>
        <w:tc>
          <w:tcPr>
            <w:tcW w:w="7210" w:type="dxa"/>
          </w:tcPr>
          <w:p w14:paraId="7172640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Attention Deficit Hyperactivity Disorder</w:t>
            </w:r>
          </w:p>
        </w:tc>
      </w:tr>
      <w:tr w:rsidR="00204D57" w:rsidRPr="00327690" w14:paraId="4F38F7C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E5B74E5"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AEMR</w:t>
            </w:r>
          </w:p>
        </w:tc>
        <w:tc>
          <w:tcPr>
            <w:tcW w:w="7210" w:type="dxa"/>
          </w:tcPr>
          <w:p w14:paraId="65A03C5F"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Ambulatory Electronic Medical Record</w:t>
            </w:r>
          </w:p>
        </w:tc>
      </w:tr>
      <w:tr w:rsidR="00204D57" w:rsidRPr="00327690" w14:paraId="4A8F9159"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7868361"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BMI</w:t>
            </w:r>
          </w:p>
        </w:tc>
        <w:tc>
          <w:tcPr>
            <w:tcW w:w="7210" w:type="dxa"/>
          </w:tcPr>
          <w:p w14:paraId="5E6B0444"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Body Mass Index</w:t>
            </w:r>
          </w:p>
        </w:tc>
      </w:tr>
      <w:tr w:rsidR="00204D57" w:rsidRPr="00327690" w14:paraId="723AEF35"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0C7EBB6"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DC</w:t>
            </w:r>
          </w:p>
        </w:tc>
        <w:tc>
          <w:tcPr>
            <w:tcW w:w="7210" w:type="dxa"/>
          </w:tcPr>
          <w:p w14:paraId="10AA599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enters for Disease Control and Prevention</w:t>
            </w:r>
          </w:p>
        </w:tc>
      </w:tr>
      <w:tr w:rsidR="00204D57" w:rsidRPr="00327690" w14:paraId="5970A8BD"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59F7C04C"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CI</w:t>
            </w:r>
          </w:p>
        </w:tc>
        <w:tc>
          <w:tcPr>
            <w:tcW w:w="7210" w:type="dxa"/>
          </w:tcPr>
          <w:p w14:paraId="10990565"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Confidence Interval</w:t>
            </w:r>
          </w:p>
        </w:tc>
      </w:tr>
      <w:tr w:rsidR="00204D57" w:rsidRPr="00327690" w14:paraId="29ADABB3"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2064B94"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ODI</w:t>
            </w:r>
          </w:p>
        </w:tc>
        <w:tc>
          <w:tcPr>
            <w:tcW w:w="7210" w:type="dxa"/>
          </w:tcPr>
          <w:p w14:paraId="568E3C57"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linical and Community Data Initiative</w:t>
            </w:r>
          </w:p>
        </w:tc>
      </w:tr>
      <w:tr w:rsidR="00204D57" w:rsidRPr="00327690" w14:paraId="25B10EB1"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06A0C08E" w14:textId="510E40B9" w:rsidR="00204D57" w:rsidRPr="00327690" w:rsidRDefault="00E2369C" w:rsidP="00D60046">
            <w:pPr>
              <w:spacing w:before="0"/>
              <w:jc w:val="left"/>
              <w:rPr>
                <w:rFonts w:ascii="Times New Roman" w:eastAsia="Times New Roman" w:hAnsi="Times New Roman" w:cs="Times New Roman"/>
                <w:bCs/>
              </w:rPr>
            </w:pPr>
            <w:r w:rsidRPr="00327690">
              <w:rPr>
                <w:rFonts w:ascii="Times New Roman" w:hAnsi="Times New Roman" w:cs="Times New Roman"/>
                <w:bCs/>
              </w:rPr>
              <w:t>CODI-APQ</w:t>
            </w:r>
          </w:p>
        </w:tc>
        <w:tc>
          <w:tcPr>
            <w:tcW w:w="7210" w:type="dxa"/>
          </w:tcPr>
          <w:p w14:paraId="6007C8D9"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linical and Community Data Initiative Prevalence Query</w:t>
            </w:r>
          </w:p>
        </w:tc>
      </w:tr>
      <w:tr w:rsidR="00204D57" w:rsidRPr="00327690" w14:paraId="508242A8"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148D5852"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CSV</w:t>
            </w:r>
          </w:p>
        </w:tc>
        <w:tc>
          <w:tcPr>
            <w:tcW w:w="7210" w:type="dxa"/>
          </w:tcPr>
          <w:p w14:paraId="0D82083A"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Comma Separated Value</w:t>
            </w:r>
          </w:p>
        </w:tc>
      </w:tr>
      <w:tr w:rsidR="00204D57" w:rsidRPr="00327690" w14:paraId="2890BF92"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3043F99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DHDN</w:t>
            </w:r>
          </w:p>
        </w:tc>
        <w:tc>
          <w:tcPr>
            <w:tcW w:w="7210" w:type="dxa"/>
          </w:tcPr>
          <w:p w14:paraId="3ACB693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Distributed Health Data Network</w:t>
            </w:r>
          </w:p>
        </w:tc>
      </w:tr>
      <w:tr w:rsidR="00204D57" w:rsidRPr="00327690" w14:paraId="44C72D87"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4121449"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EHR</w:t>
            </w:r>
          </w:p>
        </w:tc>
        <w:tc>
          <w:tcPr>
            <w:tcW w:w="7210" w:type="dxa"/>
          </w:tcPr>
          <w:p w14:paraId="54A122F7"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Electronic Health Record</w:t>
            </w:r>
          </w:p>
        </w:tc>
      </w:tr>
      <w:tr w:rsidR="00204D57" w:rsidRPr="00327690" w14:paraId="3CDF6648"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82A7F0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EMR</w:t>
            </w:r>
          </w:p>
        </w:tc>
        <w:tc>
          <w:tcPr>
            <w:tcW w:w="7210" w:type="dxa"/>
          </w:tcPr>
          <w:p w14:paraId="01588B29"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Electronic Medical Record</w:t>
            </w:r>
          </w:p>
        </w:tc>
      </w:tr>
      <w:tr w:rsidR="00204D57" w:rsidRPr="00327690" w14:paraId="0C234D06"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6163AF72"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FFRDC</w:t>
            </w:r>
          </w:p>
        </w:tc>
        <w:tc>
          <w:tcPr>
            <w:tcW w:w="7210" w:type="dxa"/>
          </w:tcPr>
          <w:p w14:paraId="484EA52B"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Federally Funded Research and Development Center</w:t>
            </w:r>
          </w:p>
        </w:tc>
      </w:tr>
      <w:tr w:rsidR="00204D57" w:rsidRPr="00327690" w14:paraId="503CD6B7"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14E8FF5"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HHS</w:t>
            </w:r>
          </w:p>
        </w:tc>
        <w:tc>
          <w:tcPr>
            <w:tcW w:w="7210" w:type="dxa"/>
          </w:tcPr>
          <w:p w14:paraId="7DF58D5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U.S. Department of Health and Human Services</w:t>
            </w:r>
          </w:p>
        </w:tc>
      </w:tr>
      <w:tr w:rsidR="00204D57" w:rsidRPr="00327690" w14:paraId="1CE21BCC"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490611A8"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IG</w:t>
            </w:r>
          </w:p>
        </w:tc>
        <w:tc>
          <w:tcPr>
            <w:tcW w:w="7210" w:type="dxa"/>
          </w:tcPr>
          <w:p w14:paraId="08E03872"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rPr>
            </w:pPr>
            <w:r w:rsidRPr="00327690">
              <w:rPr>
                <w:rFonts w:ascii="Times New Roman" w:hAnsi="Times New Roman" w:cs="Times New Roman"/>
                <w:bCs/>
              </w:rPr>
              <w:t>Implementation Guide</w:t>
            </w:r>
          </w:p>
        </w:tc>
      </w:tr>
      <w:tr w:rsidR="00204D57" w:rsidRPr="00327690" w14:paraId="7BF0B24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951254C"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IPW</w:t>
            </w:r>
          </w:p>
        </w:tc>
        <w:tc>
          <w:tcPr>
            <w:tcW w:w="7210" w:type="dxa"/>
          </w:tcPr>
          <w:p w14:paraId="2910935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Inverse-Probability Weighting</w:t>
            </w:r>
          </w:p>
        </w:tc>
      </w:tr>
      <w:tr w:rsidR="00204D57" w:rsidRPr="00327690" w14:paraId="4D9553E1"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5BF3AFBF"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MSE</w:t>
            </w:r>
          </w:p>
        </w:tc>
        <w:tc>
          <w:tcPr>
            <w:tcW w:w="7210" w:type="dxa"/>
          </w:tcPr>
          <w:p w14:paraId="2EAA1285"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Mean Square Error</w:t>
            </w:r>
          </w:p>
        </w:tc>
      </w:tr>
      <w:tr w:rsidR="00204D57" w:rsidRPr="00327690" w14:paraId="651A4B0B"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74BFB73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NCHS</w:t>
            </w:r>
          </w:p>
        </w:tc>
        <w:tc>
          <w:tcPr>
            <w:tcW w:w="7210" w:type="dxa"/>
          </w:tcPr>
          <w:p w14:paraId="79E519C3"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National Center for Health Statistics</w:t>
            </w:r>
          </w:p>
        </w:tc>
      </w:tr>
      <w:tr w:rsidR="00204D57" w:rsidRPr="00327690" w14:paraId="1E143B99"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3CBDD2EB"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NHANES</w:t>
            </w:r>
          </w:p>
        </w:tc>
        <w:tc>
          <w:tcPr>
            <w:tcW w:w="7210" w:type="dxa"/>
          </w:tcPr>
          <w:p w14:paraId="595146C1"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National Health and Nutrition Examination Survey</w:t>
            </w:r>
          </w:p>
        </w:tc>
      </w:tr>
      <w:tr w:rsidR="00204D57" w:rsidRPr="00327690" w14:paraId="47ACD40C"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093F1C20"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PUF</w:t>
            </w:r>
          </w:p>
        </w:tc>
        <w:tc>
          <w:tcPr>
            <w:tcW w:w="7210" w:type="dxa"/>
          </w:tcPr>
          <w:p w14:paraId="5526AC4C"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Public Use File</w:t>
            </w:r>
          </w:p>
        </w:tc>
      </w:tr>
      <w:tr w:rsidR="0023741A" w:rsidRPr="00327690" w14:paraId="7F2E866F"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7929EB63" w14:textId="1FC09DD9" w:rsidR="0023741A" w:rsidRPr="00327690" w:rsidRDefault="0023741A" w:rsidP="00D60046">
            <w:pPr>
              <w:spacing w:before="0"/>
              <w:jc w:val="left"/>
              <w:rPr>
                <w:bCs/>
              </w:rPr>
            </w:pPr>
            <w:r w:rsidRPr="00327690">
              <w:rPr>
                <w:bCs/>
              </w:rPr>
              <w:t>SAS</w:t>
            </w:r>
          </w:p>
        </w:tc>
        <w:tc>
          <w:tcPr>
            <w:tcW w:w="7210" w:type="dxa"/>
          </w:tcPr>
          <w:p w14:paraId="583833F8" w14:textId="0B464324" w:rsidR="0023741A" w:rsidRPr="00327690" w:rsidRDefault="00187A93"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 xml:space="preserve">A </w:t>
            </w:r>
            <w:r w:rsidR="00DF13F4" w:rsidRPr="00327690">
              <w:rPr>
                <w:rFonts w:ascii="Times New Roman" w:hAnsi="Times New Roman" w:cs="Times New Roman"/>
              </w:rPr>
              <w:t>S</w:t>
            </w:r>
            <w:r w:rsidR="0023741A" w:rsidRPr="00327690">
              <w:rPr>
                <w:rFonts w:ascii="Times New Roman" w:hAnsi="Times New Roman" w:cs="Times New Roman"/>
              </w:rPr>
              <w:t xml:space="preserve">tatistical </w:t>
            </w:r>
            <w:r w:rsidR="00DF13F4" w:rsidRPr="00327690">
              <w:rPr>
                <w:rFonts w:ascii="Times New Roman" w:hAnsi="Times New Roman" w:cs="Times New Roman"/>
              </w:rPr>
              <w:t>S</w:t>
            </w:r>
            <w:r w:rsidR="0023741A" w:rsidRPr="00327690">
              <w:rPr>
                <w:rFonts w:ascii="Times New Roman" w:hAnsi="Times New Roman" w:cs="Times New Roman"/>
              </w:rPr>
              <w:t xml:space="preserve">oftware </w:t>
            </w:r>
            <w:r w:rsidR="00DF13F4" w:rsidRPr="00327690">
              <w:rPr>
                <w:rFonts w:ascii="Times New Roman" w:hAnsi="Times New Roman" w:cs="Times New Roman"/>
              </w:rPr>
              <w:t>S</w:t>
            </w:r>
            <w:r w:rsidR="0023741A" w:rsidRPr="00327690">
              <w:rPr>
                <w:rFonts w:ascii="Times New Roman" w:hAnsi="Times New Roman" w:cs="Times New Roman"/>
              </w:rPr>
              <w:t>uite</w:t>
            </w:r>
          </w:p>
        </w:tc>
      </w:tr>
      <w:tr w:rsidR="00204D57" w:rsidRPr="00327690" w14:paraId="7E0AEAD3"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4C4FB48A"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SDOH</w:t>
            </w:r>
          </w:p>
        </w:tc>
        <w:tc>
          <w:tcPr>
            <w:tcW w:w="7210" w:type="dxa"/>
          </w:tcPr>
          <w:p w14:paraId="28CDE65B"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Social Determinants of Health</w:t>
            </w:r>
          </w:p>
        </w:tc>
      </w:tr>
      <w:tr w:rsidR="00204D57" w:rsidRPr="00327690" w14:paraId="2CE9CB0D" w14:textId="77777777" w:rsidTr="009F4343">
        <w:trPr>
          <w:cnfStyle w:val="000000100000" w:firstRow="0" w:lastRow="0" w:firstColumn="0" w:lastColumn="0" w:oddVBand="0" w:evenVBand="0" w:oddHBand="1" w:evenHBand="0" w:firstRowFirstColumn="0" w:firstRowLastColumn="0" w:lastRowFirstColumn="0" w:lastRowLastColumn="0"/>
          <w:trHeight w:val="20"/>
        </w:trPr>
        <w:tc>
          <w:tcPr>
            <w:cnfStyle w:val="000010000000" w:firstRow="0" w:lastRow="0" w:firstColumn="0" w:lastColumn="0" w:oddVBand="1" w:evenVBand="0" w:oddHBand="0" w:evenHBand="0" w:firstRowFirstColumn="0" w:firstRowLastColumn="0" w:lastRowFirstColumn="0" w:lastRowLastColumn="0"/>
            <w:tcW w:w="2150" w:type="dxa"/>
          </w:tcPr>
          <w:p w14:paraId="03DFA295" w14:textId="77777777" w:rsidR="00204D57" w:rsidRPr="00327690" w:rsidRDefault="00204D57" w:rsidP="00D60046">
            <w:pPr>
              <w:spacing w:before="0"/>
              <w:jc w:val="left"/>
              <w:rPr>
                <w:rFonts w:ascii="Times New Roman" w:hAnsi="Times New Roman" w:cs="Times New Roman"/>
                <w:bCs/>
              </w:rPr>
            </w:pPr>
            <w:r w:rsidRPr="00327690">
              <w:rPr>
                <w:rFonts w:ascii="Times New Roman" w:hAnsi="Times New Roman" w:cs="Times New Roman"/>
                <w:bCs/>
              </w:rPr>
              <w:t>SFTP</w:t>
            </w:r>
          </w:p>
        </w:tc>
        <w:tc>
          <w:tcPr>
            <w:tcW w:w="7210" w:type="dxa"/>
          </w:tcPr>
          <w:p w14:paraId="356CE068" w14:textId="77777777" w:rsidR="00204D57" w:rsidRPr="00327690" w:rsidRDefault="00204D57" w:rsidP="00D60046">
            <w:pPr>
              <w:spacing w:before="0"/>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27690">
              <w:rPr>
                <w:rFonts w:ascii="Times New Roman" w:hAnsi="Times New Roman" w:cs="Times New Roman"/>
              </w:rPr>
              <w:t>Secured File Transfer Protocol</w:t>
            </w:r>
          </w:p>
        </w:tc>
      </w:tr>
      <w:tr w:rsidR="00204D57" w:rsidRPr="00327690" w14:paraId="2BD06557" w14:textId="77777777" w:rsidTr="009F4343">
        <w:trPr>
          <w:trHeight w:val="20"/>
        </w:trPr>
        <w:tc>
          <w:tcPr>
            <w:cnfStyle w:val="000010000000" w:firstRow="0" w:lastRow="0" w:firstColumn="0" w:lastColumn="0" w:oddVBand="1" w:evenVBand="0" w:oddHBand="0" w:evenHBand="0" w:firstRowFirstColumn="0" w:firstRowLastColumn="0" w:lastRowFirstColumn="0" w:lastRowLastColumn="0"/>
            <w:tcW w:w="2150" w:type="dxa"/>
          </w:tcPr>
          <w:p w14:paraId="201F8053" w14:textId="77777777" w:rsidR="00204D57" w:rsidRPr="00327690" w:rsidRDefault="00204D57" w:rsidP="00D60046">
            <w:pPr>
              <w:spacing w:before="0"/>
              <w:jc w:val="left"/>
              <w:rPr>
                <w:rFonts w:ascii="Times New Roman" w:eastAsia="Times New Roman" w:hAnsi="Times New Roman" w:cs="Times New Roman"/>
                <w:bCs/>
              </w:rPr>
            </w:pPr>
            <w:r w:rsidRPr="00327690">
              <w:rPr>
                <w:rFonts w:ascii="Times New Roman" w:hAnsi="Times New Roman" w:cs="Times New Roman"/>
                <w:bCs/>
              </w:rPr>
              <w:t>ZCTA</w:t>
            </w:r>
          </w:p>
        </w:tc>
        <w:tc>
          <w:tcPr>
            <w:tcW w:w="7210" w:type="dxa"/>
          </w:tcPr>
          <w:p w14:paraId="738AB861" w14:textId="77777777" w:rsidR="00204D57" w:rsidRPr="00327690" w:rsidRDefault="00204D57" w:rsidP="00D60046">
            <w:pPr>
              <w:spacing w:befor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27690">
              <w:rPr>
                <w:rFonts w:ascii="Times New Roman" w:hAnsi="Times New Roman" w:cs="Times New Roman"/>
              </w:rPr>
              <w:t>ZIP Code Tabulation Area</w:t>
            </w:r>
          </w:p>
        </w:tc>
      </w:tr>
    </w:tbl>
    <w:p w14:paraId="14EB8030" w14:textId="77777777" w:rsidR="00235395" w:rsidRPr="00327690" w:rsidRDefault="00235395" w:rsidP="00961754">
      <w:pPr>
        <w:pStyle w:val="Heading6"/>
        <w:sectPr w:rsidR="00235395" w:rsidRPr="00327690" w:rsidSect="00C27913">
          <w:pgSz w:w="12240" w:h="15840" w:code="1"/>
          <w:pgMar w:top="1440" w:right="1440" w:bottom="1440" w:left="1440" w:header="432" w:footer="432" w:gutter="0"/>
          <w:cols w:space="720"/>
          <w:docGrid w:linePitch="360"/>
        </w:sectPr>
      </w:pPr>
    </w:p>
    <w:p w14:paraId="072D3357" w14:textId="15D4847E" w:rsidR="00C74D4B" w:rsidRPr="00327690" w:rsidRDefault="0FB6DA71" w:rsidP="00961754">
      <w:pPr>
        <w:pStyle w:val="Heading6"/>
      </w:pPr>
      <w:bookmarkStart w:id="738" w:name="_Toc86246336"/>
      <w:r w:rsidRPr="00327690">
        <w:lastRenderedPageBreak/>
        <w:t>Bibliography</w:t>
      </w:r>
      <w:bookmarkEnd w:id="738"/>
    </w:p>
    <w:p w14:paraId="04BE46E7" w14:textId="77777777" w:rsidR="00F1667C" w:rsidRPr="00327690" w:rsidRDefault="00F1667C" w:rsidP="005D560B">
      <w:pPr>
        <w:tabs>
          <w:tab w:val="num" w:pos="504"/>
        </w:tabs>
        <w:spacing w:before="0" w:after="0"/>
        <w:ind w:left="504" w:right="-180" w:hanging="504"/>
        <w:jc w:val="left"/>
      </w:pPr>
      <w:r w:rsidRPr="00327690">
        <w:t xml:space="preserve">Anderson, R.N., &amp; Rosenberg, H.M. (1998). Report of the second workshop on age adjustment. National Center for Health Statistics. </w:t>
      </w:r>
      <w:r w:rsidRPr="00327690">
        <w:rPr>
          <w:i/>
          <w:iCs/>
        </w:rPr>
        <w:t>Vital Health Stat</w:t>
      </w:r>
      <w:r w:rsidRPr="00327690">
        <w:t xml:space="preserve"> 4(30). </w:t>
      </w:r>
    </w:p>
    <w:p w14:paraId="12B2B5A8" w14:textId="77777777" w:rsidR="00F1667C" w:rsidRPr="00327690" w:rsidRDefault="00F1667C" w:rsidP="005D560B">
      <w:pPr>
        <w:tabs>
          <w:tab w:val="num" w:pos="504"/>
        </w:tabs>
        <w:spacing w:before="0" w:after="0"/>
        <w:ind w:left="504" w:right="-180" w:hanging="504"/>
        <w:jc w:val="left"/>
      </w:pPr>
      <w:r w:rsidRPr="00327690">
        <w:t xml:space="preserve">Best, C., &amp; Shepherd, E. (2020). Accurate measurement of weight and height 2: Calculating height and BMI. </w:t>
      </w:r>
      <w:r w:rsidRPr="00327690">
        <w:rPr>
          <w:i/>
        </w:rPr>
        <w:t>Nursing Times</w:t>
      </w:r>
      <w:r w:rsidRPr="00327690">
        <w:t xml:space="preserve"> [online]; 116: 5, 42-44.</w:t>
      </w:r>
    </w:p>
    <w:p w14:paraId="6CEFA82C" w14:textId="77777777" w:rsidR="00F1667C" w:rsidRPr="00327690" w:rsidRDefault="00F1667C" w:rsidP="005D560B">
      <w:pPr>
        <w:tabs>
          <w:tab w:val="num" w:pos="504"/>
        </w:tabs>
        <w:spacing w:before="0" w:after="0"/>
        <w:ind w:left="504" w:right="-180" w:hanging="504"/>
        <w:jc w:val="left"/>
      </w:pPr>
      <w:r w:rsidRPr="00327690">
        <w:t xml:space="preserve">Bower, J.K., Patel, S., Rudy, J.E., &amp; Felix, A.S. (2017). Addressing bias in electronic health record-based surveillance of cardiovascular disease risk: Finding the signal through the noise. </w:t>
      </w:r>
      <w:r w:rsidRPr="00327690">
        <w:rPr>
          <w:i/>
        </w:rPr>
        <w:t>Current Epidemiology Reports</w:t>
      </w:r>
      <w:r w:rsidRPr="00327690">
        <w:t>, 4(4), 346-352. doi:10.1007/s40471-017-0130-z.</w:t>
      </w:r>
    </w:p>
    <w:p w14:paraId="41139E63" w14:textId="77777777" w:rsidR="00F1667C" w:rsidRPr="00327690" w:rsidRDefault="00F1667C" w:rsidP="005D560B">
      <w:pPr>
        <w:tabs>
          <w:tab w:val="num" w:pos="504"/>
        </w:tabs>
        <w:spacing w:before="0" w:after="0"/>
        <w:ind w:left="504" w:hanging="504"/>
        <w:jc w:val="left"/>
      </w:pPr>
      <w:r w:rsidRPr="00327690">
        <w:t xml:space="preserve">Christopher, A. S., McCormick, D., </w:t>
      </w:r>
      <w:proofErr w:type="spellStart"/>
      <w:r w:rsidRPr="00327690">
        <w:t>Woolhandler</w:t>
      </w:r>
      <w:proofErr w:type="spellEnd"/>
      <w:r w:rsidRPr="00327690">
        <w:t xml:space="preserve">, S., Himmelstein, D. U., </w:t>
      </w:r>
      <w:proofErr w:type="spellStart"/>
      <w:r w:rsidRPr="00327690">
        <w:t>Bor</w:t>
      </w:r>
      <w:proofErr w:type="spellEnd"/>
      <w:r w:rsidRPr="00327690">
        <w:t xml:space="preserve">, D. H., &amp; </w:t>
      </w:r>
      <w:proofErr w:type="spellStart"/>
      <w:r w:rsidRPr="00327690">
        <w:t>Wilper</w:t>
      </w:r>
      <w:proofErr w:type="spellEnd"/>
      <w:r w:rsidRPr="00327690">
        <w:t xml:space="preserve">, A. P. (2016). Access to Care and Chronic Disease Outcomes Among Medicaid-Insured Persons Versus the Uninsured. </w:t>
      </w:r>
      <w:r w:rsidRPr="00327690">
        <w:rPr>
          <w:i/>
        </w:rPr>
        <w:t>American journal of public health, 106</w:t>
      </w:r>
      <w:r w:rsidRPr="00327690">
        <w:t xml:space="preserve">(1), 63-69. </w:t>
      </w:r>
    </w:p>
    <w:p w14:paraId="28B0264A" w14:textId="77777777" w:rsidR="00F1667C" w:rsidRPr="00327690" w:rsidRDefault="00F1667C" w:rsidP="005D560B">
      <w:pPr>
        <w:tabs>
          <w:tab w:val="num" w:pos="504"/>
        </w:tabs>
        <w:spacing w:before="0" w:after="0"/>
        <w:ind w:left="504" w:right="-180" w:hanging="504"/>
        <w:jc w:val="left"/>
      </w:pPr>
      <w:proofErr w:type="spellStart"/>
      <w:r w:rsidRPr="00327690">
        <w:t>Daymont</w:t>
      </w:r>
      <w:proofErr w:type="spellEnd"/>
      <w:r w:rsidRPr="00327690">
        <w:t xml:space="preserve">, C., Ross, M.E., </w:t>
      </w:r>
      <w:proofErr w:type="spellStart"/>
      <w:r w:rsidRPr="00327690">
        <w:t>Localio</w:t>
      </w:r>
      <w:proofErr w:type="spellEnd"/>
      <w:r w:rsidRPr="00327690">
        <w:t xml:space="preserve">, A.R., </w:t>
      </w:r>
      <w:proofErr w:type="spellStart"/>
      <w:r w:rsidRPr="00327690">
        <w:t>Fiks</w:t>
      </w:r>
      <w:proofErr w:type="spellEnd"/>
      <w:r w:rsidRPr="00327690">
        <w:t xml:space="preserve">, A.G., Wasserman, R.C., &amp; </w:t>
      </w:r>
      <w:proofErr w:type="spellStart"/>
      <w:r w:rsidRPr="00327690">
        <w:t>Grundmeier</w:t>
      </w:r>
      <w:proofErr w:type="spellEnd"/>
      <w:r w:rsidRPr="00327690">
        <w:t xml:space="preserve">, R.W. (2017). Automated identification of implausible values in growth data from pediatric electronic health records, </w:t>
      </w:r>
      <w:r w:rsidRPr="00327690">
        <w:rPr>
          <w:i/>
        </w:rPr>
        <w:t>Journal of the American Medical Informatics Association</w:t>
      </w:r>
      <w:r w:rsidRPr="00327690">
        <w:t xml:space="preserve">, 24(6) 1080–1087, </w:t>
      </w:r>
      <w:hyperlink r:id="rId45" w:history="1">
        <w:r w:rsidRPr="00327690">
          <w:rPr>
            <w:color w:val="0000FF"/>
            <w:u w:val="single"/>
          </w:rPr>
          <w:t>https://doi.org/10.1093/jamia/ocx037</w:t>
        </w:r>
      </w:hyperlink>
    </w:p>
    <w:p w14:paraId="08B9B50F" w14:textId="77777777" w:rsidR="00F1667C" w:rsidRPr="00327690" w:rsidRDefault="00F1667C" w:rsidP="005D560B">
      <w:pPr>
        <w:tabs>
          <w:tab w:val="num" w:pos="504"/>
        </w:tabs>
        <w:spacing w:before="0" w:after="0"/>
        <w:ind w:left="504" w:right="-180" w:hanging="504"/>
        <w:jc w:val="left"/>
      </w:pPr>
      <w:r w:rsidRPr="00327690">
        <w:t xml:space="preserve">Flood, T.L., Zhao, Y.-Q., </w:t>
      </w:r>
      <w:proofErr w:type="spellStart"/>
      <w:r w:rsidRPr="00327690">
        <w:t>Tomayko</w:t>
      </w:r>
      <w:proofErr w:type="spellEnd"/>
      <w:r w:rsidRPr="00327690">
        <w:t xml:space="preserve">, E.J., </w:t>
      </w:r>
      <w:proofErr w:type="spellStart"/>
      <w:r w:rsidRPr="00327690">
        <w:t>Tandias</w:t>
      </w:r>
      <w:proofErr w:type="spellEnd"/>
      <w:r w:rsidRPr="00327690">
        <w:t xml:space="preserve">, A., Carrel, A.L., &amp; Hanrahan, L.P. (2015). Electronic health records and community health surveillance of childhood obesity. </w:t>
      </w:r>
      <w:r w:rsidRPr="00327690">
        <w:rPr>
          <w:i/>
        </w:rPr>
        <w:t>American Journal of Preventive Medicine</w:t>
      </w:r>
      <w:r w:rsidRPr="00327690">
        <w:t xml:space="preserve">, 48(2), 234-240. </w:t>
      </w:r>
      <w:proofErr w:type="gramStart"/>
      <w:r w:rsidRPr="00327690">
        <w:t>doi:10.1016/j.amepre</w:t>
      </w:r>
      <w:proofErr w:type="gramEnd"/>
      <w:r w:rsidRPr="00327690">
        <w:t>.2014.10.020</w:t>
      </w:r>
    </w:p>
    <w:p w14:paraId="5763C190" w14:textId="77777777" w:rsidR="00F1667C" w:rsidRPr="00327690" w:rsidRDefault="00F1667C" w:rsidP="005D560B">
      <w:pPr>
        <w:tabs>
          <w:tab w:val="num" w:pos="504"/>
        </w:tabs>
        <w:spacing w:before="0" w:after="0"/>
        <w:ind w:left="504" w:hanging="504"/>
        <w:jc w:val="left"/>
      </w:pPr>
      <w:r w:rsidRPr="00327690">
        <w:t xml:space="preserve">Goldstein, B. A., Bhavsar, N. A., Phelan, M., &amp; </w:t>
      </w:r>
      <w:proofErr w:type="spellStart"/>
      <w:r w:rsidRPr="00327690">
        <w:t>Pencina</w:t>
      </w:r>
      <w:proofErr w:type="spellEnd"/>
      <w:r w:rsidRPr="00327690">
        <w:t xml:space="preserve">, M. J. (2016). Controlling for Informed Presence Bias Due to the Number of Health Encounters in an Electronic Health Record. </w:t>
      </w:r>
      <w:r w:rsidRPr="00327690">
        <w:rPr>
          <w:i/>
        </w:rPr>
        <w:t>American journal of epidemiology, 184</w:t>
      </w:r>
      <w:r w:rsidRPr="00327690">
        <w:t>(11), 847-855. doi:10.1093/</w:t>
      </w:r>
      <w:proofErr w:type="spellStart"/>
      <w:r w:rsidRPr="00327690">
        <w:t>aje</w:t>
      </w:r>
      <w:proofErr w:type="spellEnd"/>
      <w:r w:rsidRPr="00327690">
        <w:t>/kww112</w:t>
      </w:r>
    </w:p>
    <w:p w14:paraId="3F83F11A" w14:textId="77777777" w:rsidR="00E1544C" w:rsidRPr="00327690" w:rsidRDefault="00E1544C" w:rsidP="00E1544C">
      <w:pPr>
        <w:tabs>
          <w:tab w:val="num" w:pos="504"/>
        </w:tabs>
        <w:spacing w:before="120" w:after="120"/>
        <w:ind w:left="504" w:hanging="504"/>
        <w:jc w:val="left"/>
      </w:pPr>
      <w:r w:rsidRPr="00327690">
        <w:t xml:space="preserve">Hilliard, Paul J., (2017). “Using New SAS 9.4 Features for Cumulative Logit Models with Partial Proportional Odds.” Paper Accompaniment for E-Poster 406-2017 Available: </w:t>
      </w:r>
      <w:hyperlink r:id="rId46" w:history="1">
        <w:r w:rsidRPr="00327690">
          <w:rPr>
            <w:color w:val="0000FF"/>
            <w:u w:val="single"/>
          </w:rPr>
          <w:t>https://support.sas.com/resources/papers/proceedings17/0406-2017.pdf</w:t>
        </w:r>
      </w:hyperlink>
      <w:r w:rsidRPr="00327690">
        <w:t xml:space="preserve"> </w:t>
      </w:r>
    </w:p>
    <w:p w14:paraId="2905853C" w14:textId="20D9D4B8" w:rsidR="00F1667C" w:rsidRPr="00327690" w:rsidRDefault="00F1667C" w:rsidP="005D560B">
      <w:pPr>
        <w:tabs>
          <w:tab w:val="num" w:pos="504"/>
        </w:tabs>
        <w:spacing w:before="0" w:after="0"/>
        <w:ind w:left="504" w:hanging="504"/>
        <w:jc w:val="left"/>
      </w:pPr>
      <w:r w:rsidRPr="00327690">
        <w:t xml:space="preserve">Klein, R. J., &amp; Schoenborn, C. A. (2001). Age adjustment using the 2000 projected U.S. population. </w:t>
      </w:r>
      <w:r w:rsidRPr="00327690">
        <w:rPr>
          <w:i/>
        </w:rPr>
        <w:t>Healthy People 2000 statistical notes</w:t>
      </w:r>
      <w:r w:rsidRPr="00327690">
        <w:t xml:space="preserve">, (20), 1–9. </w:t>
      </w:r>
    </w:p>
    <w:p w14:paraId="096963BF" w14:textId="77777777" w:rsidR="0040694C" w:rsidRPr="00327690" w:rsidRDefault="0040694C" w:rsidP="0040694C">
      <w:pPr>
        <w:tabs>
          <w:tab w:val="num" w:pos="504"/>
        </w:tabs>
        <w:spacing w:before="0" w:after="0"/>
        <w:ind w:left="504" w:right="-180" w:hanging="504"/>
        <w:jc w:val="left"/>
      </w:pPr>
      <w:proofErr w:type="spellStart"/>
      <w:r w:rsidRPr="00327690">
        <w:t>Kuczmarski</w:t>
      </w:r>
      <w:proofErr w:type="spellEnd"/>
      <w:r w:rsidRPr="00327690">
        <w:t xml:space="preserve"> RJ, Ogden CL, Guo SS, et al. 2000 CDC growth charts for the United States: methods and development. </w:t>
      </w:r>
      <w:r w:rsidRPr="00327690">
        <w:rPr>
          <w:i/>
          <w:iCs/>
        </w:rPr>
        <w:t>Vital Health Stat</w:t>
      </w:r>
      <w:r w:rsidRPr="00327690">
        <w:t xml:space="preserve"> </w:t>
      </w:r>
      <w:r w:rsidRPr="00327690">
        <w:rPr>
          <w:i/>
          <w:iCs/>
        </w:rPr>
        <w:t>11</w:t>
      </w:r>
      <w:r w:rsidRPr="00327690">
        <w:t xml:space="preserve">. 2002;(246):1-190 </w:t>
      </w:r>
    </w:p>
    <w:p w14:paraId="53D5130E" w14:textId="14088EFF" w:rsidR="00F1667C" w:rsidRPr="00327690" w:rsidRDefault="00F1667C" w:rsidP="005D560B">
      <w:pPr>
        <w:tabs>
          <w:tab w:val="num" w:pos="504"/>
        </w:tabs>
        <w:spacing w:before="0" w:after="0"/>
        <w:ind w:left="504" w:right="-180" w:hanging="504"/>
        <w:jc w:val="left"/>
      </w:pPr>
      <w:r w:rsidRPr="00327690">
        <w:t xml:space="preserve">Little, R. (1993). Post-stratification: A modeler’s perspective. </w:t>
      </w:r>
      <w:r w:rsidRPr="00327690">
        <w:rPr>
          <w:i/>
        </w:rPr>
        <w:t>Journal of the American Statistical Association</w:t>
      </w:r>
      <w:r w:rsidRPr="00327690">
        <w:t>, 88(423), 1001-1012. doi:10.2307/2290792</w:t>
      </w:r>
    </w:p>
    <w:p w14:paraId="3048EC22" w14:textId="77777777" w:rsidR="00F1667C" w:rsidRPr="00327690" w:rsidRDefault="00F1667C" w:rsidP="005D560B">
      <w:pPr>
        <w:tabs>
          <w:tab w:val="num" w:pos="504"/>
        </w:tabs>
        <w:spacing w:before="0" w:after="0"/>
        <w:ind w:left="504" w:hanging="504"/>
        <w:jc w:val="left"/>
      </w:pPr>
      <w:r w:rsidRPr="00327690">
        <w:t xml:space="preserve">Parker, J.D., </w:t>
      </w:r>
      <w:proofErr w:type="spellStart"/>
      <w:r w:rsidRPr="00327690">
        <w:t>Talih</w:t>
      </w:r>
      <w:proofErr w:type="spellEnd"/>
      <w:r w:rsidRPr="00327690">
        <w:t xml:space="preserve">, M., </w:t>
      </w:r>
      <w:proofErr w:type="spellStart"/>
      <w:r w:rsidRPr="00327690">
        <w:t>Malec</w:t>
      </w:r>
      <w:proofErr w:type="spellEnd"/>
      <w:r w:rsidRPr="00327690">
        <w:t xml:space="preserve">, D.J., et al. (2017) National Center for Health Statistics data presentation standards for proportions. National Center for Health Statistics. </w:t>
      </w:r>
      <w:r w:rsidRPr="00327690">
        <w:rPr>
          <w:i/>
          <w:iCs/>
        </w:rPr>
        <w:t>Vital Health Stat</w:t>
      </w:r>
      <w:r w:rsidRPr="00327690">
        <w:t xml:space="preserve"> 2(175).</w:t>
      </w:r>
    </w:p>
    <w:p w14:paraId="7897AB57" w14:textId="77777777" w:rsidR="00F1667C" w:rsidRPr="00327690" w:rsidRDefault="00F1667C" w:rsidP="005D560B">
      <w:pPr>
        <w:tabs>
          <w:tab w:val="num" w:pos="504"/>
        </w:tabs>
        <w:spacing w:before="0" w:after="0"/>
        <w:ind w:left="504" w:hanging="504"/>
        <w:jc w:val="left"/>
      </w:pPr>
      <w:r w:rsidRPr="00327690">
        <w:t xml:space="preserve">Romo, M. L., Chan, P. Y., Lurie-Moroni, E., Perlman, S. E., Newton-Dame, R., Thorpe, L. E., &amp; McVeigh, K. H. (2016). Characterizing Adults Receiving Primary Medical Care in New York City: Implications for Using Electronic Health Records for Chronic Disease Surveillance. </w:t>
      </w:r>
      <w:r w:rsidRPr="00327690">
        <w:rPr>
          <w:i/>
        </w:rPr>
        <w:t>Preventing chronic disease, 13</w:t>
      </w:r>
      <w:r w:rsidRPr="00327690">
        <w:t>, E56-E56. doi:10.5888/pcd13.150500</w:t>
      </w:r>
    </w:p>
    <w:p w14:paraId="0BEE95FD" w14:textId="6A90B74D" w:rsidR="00E1544C" w:rsidRPr="00327690" w:rsidRDefault="00E1544C" w:rsidP="00E1544C">
      <w:pPr>
        <w:tabs>
          <w:tab w:val="num" w:pos="504"/>
        </w:tabs>
        <w:spacing w:before="120" w:after="120"/>
        <w:ind w:left="504" w:hanging="504"/>
        <w:jc w:val="left"/>
      </w:pPr>
      <w:r w:rsidRPr="00327690">
        <w:t xml:space="preserve">The SAS Institute. “The Logistic Procedure.” Using the statistical software SAS® software (SAS Institute. 2011). SAS Institute Inc., SAS 9.4 Help and Documentation, Cary, NC: SAS Institute Inc. </w:t>
      </w:r>
      <w:hyperlink r:id="rId47" w:anchor="statug_logistic_toc.htm" w:history="1">
        <w:r w:rsidRPr="00327690">
          <w:rPr>
            <w:color w:val="0000FF"/>
            <w:u w:val="single"/>
          </w:rPr>
          <w:t>https://support.sas.com/documentation/cdl/en/statug/67523/HTML/default/viewer.htm#statug_logistic_toc.htm</w:t>
        </w:r>
      </w:hyperlink>
      <w:r w:rsidRPr="00327690">
        <w:t xml:space="preserve"> </w:t>
      </w:r>
    </w:p>
    <w:p w14:paraId="20296412" w14:textId="77777777" w:rsidR="00C337F0" w:rsidRPr="00327690" w:rsidRDefault="00C337F0" w:rsidP="00C337F0">
      <w:pPr>
        <w:tabs>
          <w:tab w:val="num" w:pos="504"/>
        </w:tabs>
        <w:spacing w:before="0" w:after="0"/>
        <w:ind w:left="504" w:hanging="504"/>
        <w:jc w:val="left"/>
      </w:pPr>
      <w:r w:rsidRPr="00327690">
        <w:lastRenderedPageBreak/>
        <w:t xml:space="preserve">U.S. Census Bureau. (2020). Annual estimates of population by sex, age, race, and Hispanic origin for the United States: April 1, 2010, to July 1, 2019 (NC-EST2019-ASR6H). Washington, DC: U.S. Census Bureau, Population Division; Release Date: June 2020. </w:t>
      </w:r>
    </w:p>
    <w:p w14:paraId="0B76D9DE" w14:textId="77777777" w:rsidR="00C14662" w:rsidRPr="00327690" w:rsidRDefault="00C14662" w:rsidP="00C14662">
      <w:pPr>
        <w:tabs>
          <w:tab w:val="num" w:pos="504"/>
        </w:tabs>
        <w:spacing w:before="120" w:after="120"/>
        <w:ind w:left="504" w:hanging="504"/>
        <w:jc w:val="left"/>
      </w:pPr>
      <w:proofErr w:type="spellStart"/>
      <w:r w:rsidRPr="00327690">
        <w:t>Walonoski</w:t>
      </w:r>
      <w:proofErr w:type="spellEnd"/>
      <w:r w:rsidRPr="00327690">
        <w:t xml:space="preserve"> J, Kramer M, Nichols J, </w:t>
      </w:r>
      <w:proofErr w:type="spellStart"/>
      <w:r w:rsidRPr="00327690">
        <w:t>Quina</w:t>
      </w:r>
      <w:proofErr w:type="spellEnd"/>
      <w:r w:rsidRPr="00327690">
        <w:t xml:space="preserve"> A, </w:t>
      </w:r>
      <w:proofErr w:type="spellStart"/>
      <w:r w:rsidRPr="00327690">
        <w:t>Moesel</w:t>
      </w:r>
      <w:proofErr w:type="spellEnd"/>
      <w:r w:rsidRPr="00327690">
        <w:t xml:space="preserve"> C, Hall D, </w:t>
      </w:r>
      <w:proofErr w:type="spellStart"/>
      <w:r w:rsidRPr="00327690">
        <w:t>Duffett</w:t>
      </w:r>
      <w:proofErr w:type="spellEnd"/>
      <w:r w:rsidRPr="00327690">
        <w:t xml:space="preserve"> C, Dube K, Gallagher T, McLachlan S. </w:t>
      </w:r>
      <w:proofErr w:type="spellStart"/>
      <w:r w:rsidRPr="00327690">
        <w:t>Synthea</w:t>
      </w:r>
      <w:proofErr w:type="spellEnd"/>
      <w:r w:rsidRPr="00327690">
        <w:t xml:space="preserve">: An approach, method, and software mechanism for generating synthetic patients and the synthetic electronic health care record. J Am Med Inform Assoc. 2018 Mar 1;25(3):230-238. </w:t>
      </w:r>
      <w:proofErr w:type="spellStart"/>
      <w:r w:rsidRPr="00327690">
        <w:t>doi</w:t>
      </w:r>
      <w:proofErr w:type="spellEnd"/>
      <w:r w:rsidRPr="00327690">
        <w:t>: 10.1093/</w:t>
      </w:r>
      <w:proofErr w:type="spellStart"/>
      <w:r w:rsidRPr="00327690">
        <w:t>jamia</w:t>
      </w:r>
      <w:proofErr w:type="spellEnd"/>
      <w:r w:rsidRPr="00327690">
        <w:t>/ocx079. Erratum in: J Am Med Inform Assoc. 2018 Jul 1;25(7):921. PMID: 29025144; PMCID: PMC7651916.</w:t>
      </w:r>
    </w:p>
    <w:p w14:paraId="2D56578C" w14:textId="06D324A2" w:rsidR="00E1544C" w:rsidRPr="00327690" w:rsidRDefault="00F1667C" w:rsidP="005D560B">
      <w:pPr>
        <w:tabs>
          <w:tab w:val="num" w:pos="504"/>
        </w:tabs>
        <w:spacing w:before="0" w:after="0"/>
        <w:ind w:left="504" w:right="-180" w:hanging="504"/>
        <w:jc w:val="left"/>
      </w:pPr>
      <w:r w:rsidRPr="00327690">
        <w:t xml:space="preserve">Wolter, K.M. (2007). </w:t>
      </w:r>
      <w:r w:rsidRPr="00327690">
        <w:rPr>
          <w:i/>
          <w:iCs/>
        </w:rPr>
        <w:t>Introduction to Variance Estimation</w:t>
      </w:r>
      <w:r w:rsidRPr="00327690">
        <w:t>. Springer.</w:t>
      </w:r>
      <w:r w:rsidRPr="00327690" w:rsidDel="00117C13">
        <w:t xml:space="preserve"> </w:t>
      </w:r>
    </w:p>
    <w:p w14:paraId="6D952462" w14:textId="1343DBDD" w:rsidR="00F1667C" w:rsidRPr="00327690" w:rsidRDefault="00F1667C" w:rsidP="005D560B">
      <w:pPr>
        <w:tabs>
          <w:tab w:val="num" w:pos="504"/>
        </w:tabs>
        <w:spacing w:before="0" w:after="0"/>
        <w:ind w:left="504" w:right="-180" w:hanging="504"/>
        <w:jc w:val="left"/>
      </w:pPr>
      <w:r w:rsidRPr="00327690">
        <w:br w:type="page"/>
      </w:r>
    </w:p>
    <w:p w14:paraId="01EE2DCC" w14:textId="77777777" w:rsidR="005D560B" w:rsidRPr="00327690" w:rsidRDefault="005D560B" w:rsidP="005D560B">
      <w:pPr>
        <w:keepNext/>
        <w:spacing w:before="0" w:after="0"/>
        <w:jc w:val="center"/>
        <w:rPr>
          <w:rFonts w:ascii="Arial Narrow" w:hAnsi="Arial Narrow"/>
          <w:b/>
          <w:sz w:val="36"/>
          <w:szCs w:val="20"/>
        </w:rPr>
      </w:pPr>
      <w:bookmarkStart w:id="739" w:name="_Toc79586743"/>
      <w:r w:rsidRPr="00327690">
        <w:rPr>
          <w:rFonts w:ascii="Arial Narrow" w:hAnsi="Arial Narrow"/>
          <w:b/>
          <w:sz w:val="36"/>
          <w:szCs w:val="20"/>
        </w:rPr>
        <w:lastRenderedPageBreak/>
        <w:t>NOTICE</w:t>
      </w:r>
      <w:bookmarkEnd w:id="739"/>
    </w:p>
    <w:p w14:paraId="295F961F" w14:textId="77777777" w:rsidR="005D560B" w:rsidRPr="00327690" w:rsidRDefault="005D560B" w:rsidP="005D560B">
      <w:pPr>
        <w:spacing w:before="120" w:after="120"/>
        <w:jc w:val="left"/>
      </w:pPr>
      <w:r w:rsidRPr="00327690">
        <w:t xml:space="preserve">This document was produced for the U. S. Government under Contract Number HHSM-5000-2012-00008I, and is subject to Federal Acquisition Regulation Clause 52.227-14, Rights in Data-General. </w:t>
      </w:r>
    </w:p>
    <w:p w14:paraId="530EE0C8" w14:textId="77777777" w:rsidR="005D560B" w:rsidRPr="00327690" w:rsidRDefault="005D560B" w:rsidP="005D560B">
      <w:pPr>
        <w:spacing w:before="120" w:after="120"/>
        <w:jc w:val="left"/>
      </w:pPr>
      <w:r w:rsidRPr="00327690">
        <w:t xml:space="preserve">No other use other than that granted to the U. S. Government, or to those acting on behalf of the U. S. Government under that Clause is authorized without the express written permission of The MITRE Corporation. </w:t>
      </w:r>
    </w:p>
    <w:p w14:paraId="7CD22800" w14:textId="77777777" w:rsidR="005D560B" w:rsidRPr="00327690" w:rsidRDefault="005D560B" w:rsidP="005D560B">
      <w:pPr>
        <w:spacing w:before="120" w:after="120"/>
        <w:jc w:val="left"/>
      </w:pPr>
      <w:r w:rsidRPr="00327690">
        <w:t xml:space="preserve">For further information, please contact The MITRE Corporation, Contracts Management Office, 7515 </w:t>
      </w:r>
      <w:proofErr w:type="spellStart"/>
      <w:r w:rsidRPr="00327690">
        <w:t>Colshire</w:t>
      </w:r>
      <w:proofErr w:type="spellEnd"/>
      <w:r w:rsidRPr="00327690">
        <w:t xml:space="preserve"> Drive, McLean, VA 22102-7539, (703) 983-6000. </w:t>
      </w:r>
    </w:p>
    <w:p w14:paraId="255595EB" w14:textId="4F1080CD" w:rsidR="005D560B" w:rsidRPr="005D560B" w:rsidRDefault="005D560B" w:rsidP="005D560B">
      <w:pPr>
        <w:spacing w:before="120" w:after="120"/>
        <w:jc w:val="left"/>
      </w:pPr>
      <w:r w:rsidRPr="00327690">
        <w:t>© 202</w:t>
      </w:r>
      <w:r w:rsidR="007328D6" w:rsidRPr="00327690">
        <w:t>1</w:t>
      </w:r>
      <w:r w:rsidRPr="00327690">
        <w:t xml:space="preserve"> The MITRE Corporation.</w:t>
      </w:r>
    </w:p>
    <w:p w14:paraId="5F650D0B" w14:textId="77777777" w:rsidR="005D560B" w:rsidRPr="005D560B" w:rsidRDefault="005D560B" w:rsidP="005D560B">
      <w:pPr>
        <w:spacing w:before="120" w:after="120"/>
        <w:jc w:val="left"/>
      </w:pPr>
    </w:p>
    <w:p w14:paraId="42B2536F" w14:textId="77777777" w:rsidR="005D560B" w:rsidRPr="005D560B" w:rsidRDefault="005D560B" w:rsidP="005D560B">
      <w:pPr>
        <w:spacing w:before="0" w:after="0"/>
        <w:jc w:val="left"/>
        <w:rPr>
          <w:sz w:val="20"/>
          <w:szCs w:val="20"/>
        </w:rPr>
      </w:pPr>
    </w:p>
    <w:p w14:paraId="6C817E8B" w14:textId="77777777" w:rsidR="00743CFB" w:rsidRDefault="00743CFB" w:rsidP="00B95D63"/>
    <w:p w14:paraId="4676BAFC" w14:textId="77777777" w:rsidR="00743CFB" w:rsidRDefault="00743CFB" w:rsidP="00B95D63"/>
    <w:p w14:paraId="4E37AD81" w14:textId="03D7011B" w:rsidR="007F0B51" w:rsidRDefault="007F0B51" w:rsidP="00B95D63"/>
    <w:sectPr w:rsidR="007F0B51" w:rsidSect="00C27913">
      <w:pgSz w:w="12240" w:h="15840" w:code="1"/>
      <w:pgMar w:top="1440" w:right="1440" w:bottom="1440" w:left="1440" w:header="432"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0AAD80" w14:textId="77777777" w:rsidR="00086C99" w:rsidRDefault="00086C99">
      <w:r>
        <w:separator/>
      </w:r>
    </w:p>
  </w:endnote>
  <w:endnote w:type="continuationSeparator" w:id="0">
    <w:p w14:paraId="3DA89109" w14:textId="77777777" w:rsidR="00086C99" w:rsidRDefault="00086C99">
      <w:r>
        <w:continuationSeparator/>
      </w:r>
    </w:p>
  </w:endnote>
  <w:endnote w:type="continuationNotice" w:id="1">
    <w:p w14:paraId="160A25A8" w14:textId="77777777" w:rsidR="00086C99" w:rsidRDefault="00086C99">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EA1E84" w14:textId="77777777" w:rsidR="00F12175" w:rsidRDefault="00F12175">
    <w:pPr>
      <w:framePr w:wrap="around" w:vAnchor="text" w:hAnchor="margin" w:xAlign="center" w:y="1"/>
    </w:pPr>
    <w:r>
      <w:fldChar w:fldCharType="begin"/>
    </w:r>
    <w:r>
      <w:instrText xml:space="preserve">PAGE  </w:instrText>
    </w:r>
    <w:r>
      <w:fldChar w:fldCharType="end"/>
    </w:r>
  </w:p>
  <w:p w14:paraId="2EA17343" w14:textId="77777777" w:rsidR="00F12175" w:rsidRDefault="00F1217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0B437" w14:textId="77777777" w:rsidR="00F12175" w:rsidRDefault="00F12175">
    <w:pPr>
      <w:pBdr>
        <w:top w:val="single" w:sz="18" w:space="2" w:color="auto"/>
      </w:pBdr>
      <w:tabs>
        <w:tab w:val="center" w:pos="4680"/>
        <w:tab w:val="right" w:pos="9360"/>
      </w:tabs>
      <w:spacing w:before="0" w:after="0"/>
      <w:rPr>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9874129"/>
      <w:docPartObj>
        <w:docPartGallery w:val="Page Numbers (Bottom of Page)"/>
        <w:docPartUnique/>
      </w:docPartObj>
    </w:sdtPr>
    <w:sdtEndPr>
      <w:rPr>
        <w:noProof/>
      </w:rPr>
    </w:sdtEndPr>
    <w:sdtContent>
      <w:p w14:paraId="765ECFB7" w14:textId="77777777" w:rsidR="00F12175" w:rsidRDefault="00F12175" w:rsidP="003B4052">
        <w:pPr>
          <w:pStyle w:val="Footer"/>
          <w:jc w:val="left"/>
        </w:pPr>
        <w:r w:rsidRPr="003B4052">
          <w:rPr>
            <w:rFonts w:ascii="Arial Narrow" w:hAnsi="Arial Narrow" w:cs="Arial"/>
            <w:sz w:val="20"/>
            <w:szCs w:val="22"/>
          </w:rPr>
          <w:t>Version DRAFT</w:t>
        </w:r>
        <w:r>
          <w:tab/>
        </w:r>
        <w:r>
          <w:tab/>
        </w:r>
        <w:r>
          <w:fldChar w:fldCharType="begin"/>
        </w:r>
        <w:r>
          <w:instrText xml:space="preserve"> PAGE   \* MERGEFORMAT </w:instrText>
        </w:r>
        <w:r>
          <w:fldChar w:fldCharType="separate"/>
        </w:r>
        <w:r w:rsidR="00A35F47">
          <w:rPr>
            <w:noProof/>
          </w:rPr>
          <w:t>5</w:t>
        </w:r>
        <w:r>
          <w:rPr>
            <w:noProof/>
          </w:rPr>
          <w:fldChar w:fldCharType="end"/>
        </w:r>
      </w:p>
    </w:sdtContent>
  </w:sdt>
  <w:p w14:paraId="2E5399FD" w14:textId="3F27CD4B" w:rsidR="00F12175" w:rsidRPr="003B4052" w:rsidRDefault="00F12175" w:rsidP="003B4052">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202</w:t>
    </w:r>
    <w:r w:rsidR="00DA2BFB">
      <w:rPr>
        <w:rFonts w:ascii="Arial Narrow" w:hAnsi="Arial Narrow"/>
        <w:b w:val="0"/>
        <w:bCs/>
        <w:sz w:val="18"/>
        <w:szCs w:val="18"/>
      </w:rPr>
      <w:t>1</w:t>
    </w:r>
    <w:r w:rsidRPr="003B4052">
      <w:rPr>
        <w:rFonts w:ascii="Arial Narrow" w:hAnsi="Arial Narrow"/>
        <w:b w:val="0"/>
        <w:bCs/>
        <w:sz w:val="18"/>
        <w:szCs w:val="18"/>
      </w:rPr>
      <w:t xml:space="preserve"> The MITRE Corporation. ALL RIGHTS RESERVED.</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7449221"/>
      <w:docPartObj>
        <w:docPartGallery w:val="Page Numbers (Bottom of Page)"/>
        <w:docPartUnique/>
      </w:docPartObj>
    </w:sdtPr>
    <w:sdtEndPr>
      <w:rPr>
        <w:noProof/>
      </w:rPr>
    </w:sdtEndPr>
    <w:sdtContent>
      <w:p w14:paraId="2A42487F" w14:textId="77777777" w:rsidR="00F12175" w:rsidRDefault="00F12175" w:rsidP="00211564">
        <w:pPr>
          <w:pStyle w:val="Footer"/>
          <w:jc w:val="left"/>
        </w:pPr>
        <w:r w:rsidRPr="003B4052">
          <w:rPr>
            <w:rFonts w:ascii="Arial Narrow" w:hAnsi="Arial Narrow" w:cs="Arial"/>
            <w:sz w:val="20"/>
            <w:szCs w:val="22"/>
          </w:rPr>
          <w:t>Version DRAFT</w:t>
        </w:r>
        <w:r>
          <w:tab/>
        </w:r>
        <w:r>
          <w:tab/>
        </w:r>
        <w:r>
          <w:fldChar w:fldCharType="begin"/>
        </w:r>
        <w:r>
          <w:instrText xml:space="preserve"> PAGE   \* MERGEFORMAT </w:instrText>
        </w:r>
        <w:r>
          <w:fldChar w:fldCharType="separate"/>
        </w:r>
        <w:r w:rsidR="00A35F47">
          <w:rPr>
            <w:noProof/>
          </w:rPr>
          <w:t>1</w:t>
        </w:r>
        <w:r>
          <w:rPr>
            <w:noProof/>
          </w:rPr>
          <w:fldChar w:fldCharType="end"/>
        </w:r>
      </w:p>
    </w:sdtContent>
  </w:sdt>
  <w:p w14:paraId="4BE40781" w14:textId="639E503F" w:rsidR="00F12175" w:rsidRPr="003B4052" w:rsidRDefault="00F12175" w:rsidP="00211564">
    <w:pPr>
      <w:pStyle w:val="Footer2"/>
      <w:tabs>
        <w:tab w:val="left" w:pos="5259"/>
      </w:tabs>
      <w:rPr>
        <w:rFonts w:ascii="Arial Narrow" w:hAnsi="Arial Narrow" w:cs="Arial"/>
        <w:b w:val="0"/>
        <w:bCs/>
        <w:sz w:val="18"/>
        <w:szCs w:val="18"/>
      </w:rPr>
    </w:pPr>
    <w:r w:rsidRPr="003B4052">
      <w:rPr>
        <w:rFonts w:ascii="Arial Narrow" w:hAnsi="Arial Narrow"/>
        <w:b w:val="0"/>
        <w:bCs/>
        <w:sz w:val="18"/>
        <w:szCs w:val="18"/>
      </w:rPr>
      <w:t xml:space="preserve">© </w:t>
    </w:r>
    <w:r w:rsidR="00722D91" w:rsidRPr="003B4052">
      <w:rPr>
        <w:rFonts w:ascii="Arial Narrow" w:hAnsi="Arial Narrow"/>
        <w:b w:val="0"/>
        <w:bCs/>
        <w:sz w:val="18"/>
        <w:szCs w:val="18"/>
      </w:rPr>
      <w:t>202</w:t>
    </w:r>
    <w:r w:rsidR="00722D91">
      <w:rPr>
        <w:rFonts w:ascii="Arial Narrow" w:hAnsi="Arial Narrow"/>
        <w:b w:val="0"/>
        <w:bCs/>
        <w:sz w:val="18"/>
        <w:szCs w:val="18"/>
      </w:rPr>
      <w:t>1</w:t>
    </w:r>
    <w:r w:rsidR="00722D91"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p w14:paraId="0600B1C4" w14:textId="77777777" w:rsidR="00F12175" w:rsidRDefault="00F12175">
    <w:pPr>
      <w:pStyle w:val="Footer2"/>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80751"/>
      <w:docPartObj>
        <w:docPartGallery w:val="Page Numbers (Bottom of Page)"/>
        <w:docPartUnique/>
      </w:docPartObj>
    </w:sdtPr>
    <w:sdtEndPr>
      <w:rPr>
        <w:noProof/>
      </w:rPr>
    </w:sdtEndPr>
    <w:sdtContent>
      <w:p w14:paraId="594BF495" w14:textId="77777777" w:rsidR="00F12175" w:rsidRDefault="00F12175" w:rsidP="00267B33">
        <w:pPr>
          <w:pStyle w:val="Footer"/>
          <w:jc w:val="left"/>
        </w:pPr>
        <w:r w:rsidRPr="003B4052">
          <w:rPr>
            <w:rFonts w:ascii="Arial Narrow" w:hAnsi="Arial Narrow" w:cs="Arial"/>
            <w:sz w:val="20"/>
            <w:szCs w:val="22"/>
          </w:rPr>
          <w:t>Version DRAFT</w:t>
        </w:r>
        <w:r>
          <w:tab/>
        </w:r>
        <w:r>
          <w:tab/>
        </w:r>
        <w:r>
          <w:fldChar w:fldCharType="begin"/>
        </w:r>
        <w:r>
          <w:instrText xml:space="preserve"> PAGE   \* MERGEFORMAT </w:instrText>
        </w:r>
        <w:r>
          <w:fldChar w:fldCharType="separate"/>
        </w:r>
        <w:r w:rsidR="00A61ADA">
          <w:rPr>
            <w:noProof/>
          </w:rPr>
          <w:t>88</w:t>
        </w:r>
        <w:r>
          <w:rPr>
            <w:noProof/>
          </w:rPr>
          <w:fldChar w:fldCharType="end"/>
        </w:r>
      </w:p>
    </w:sdtContent>
  </w:sdt>
  <w:p w14:paraId="51F2D244" w14:textId="144FC008" w:rsidR="00F12175" w:rsidRPr="00267B33" w:rsidRDefault="00F12175" w:rsidP="00267B33">
    <w:pPr>
      <w:pStyle w:val="Footer2"/>
      <w:tabs>
        <w:tab w:val="left" w:pos="5259"/>
      </w:tabs>
      <w:rPr>
        <w:rFonts w:ascii="Arial Narrow" w:hAnsi="Arial Narrow" w:cs="Arial"/>
        <w:b w:val="0"/>
        <w:sz w:val="18"/>
        <w:szCs w:val="18"/>
      </w:rPr>
    </w:pPr>
    <w:r w:rsidRPr="003B4052">
      <w:rPr>
        <w:rFonts w:ascii="Arial Narrow" w:hAnsi="Arial Narrow"/>
        <w:b w:val="0"/>
        <w:bCs/>
        <w:sz w:val="18"/>
        <w:szCs w:val="18"/>
      </w:rPr>
      <w:t xml:space="preserve">© </w:t>
    </w:r>
    <w:r w:rsidR="007328D6" w:rsidRPr="003B4052">
      <w:rPr>
        <w:rFonts w:ascii="Arial Narrow" w:hAnsi="Arial Narrow"/>
        <w:b w:val="0"/>
        <w:bCs/>
        <w:sz w:val="18"/>
        <w:szCs w:val="18"/>
      </w:rPr>
      <w:t>202</w:t>
    </w:r>
    <w:r w:rsidR="007328D6">
      <w:rPr>
        <w:rFonts w:ascii="Arial Narrow" w:hAnsi="Arial Narrow"/>
        <w:b w:val="0"/>
        <w:bCs/>
        <w:sz w:val="18"/>
        <w:szCs w:val="18"/>
      </w:rPr>
      <w:t>1</w:t>
    </w:r>
    <w:r w:rsidR="007328D6" w:rsidRPr="003B4052">
      <w:rPr>
        <w:rFonts w:ascii="Arial Narrow" w:hAnsi="Arial Narrow"/>
        <w:b w:val="0"/>
        <w:bCs/>
        <w:sz w:val="18"/>
        <w:szCs w:val="18"/>
      </w:rPr>
      <w:t xml:space="preserve"> </w:t>
    </w:r>
    <w:r w:rsidRPr="003B4052">
      <w:rPr>
        <w:rFonts w:ascii="Arial Narrow" w:hAnsi="Arial Narrow"/>
        <w:b w:val="0"/>
        <w:bCs/>
        <w:sz w:val="18"/>
        <w:szCs w:val="18"/>
      </w:rPr>
      <w:t>The MITRE Corporation. ALL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96742C" w14:textId="77777777" w:rsidR="00086C99" w:rsidRDefault="00086C99">
      <w:r>
        <w:separator/>
      </w:r>
    </w:p>
  </w:footnote>
  <w:footnote w:type="continuationSeparator" w:id="0">
    <w:p w14:paraId="054811F5" w14:textId="77777777" w:rsidR="00086C99" w:rsidRDefault="00086C99">
      <w:r>
        <w:continuationSeparator/>
      </w:r>
    </w:p>
  </w:footnote>
  <w:footnote w:type="continuationNotice" w:id="1">
    <w:p w14:paraId="5CF68413" w14:textId="77777777" w:rsidR="00086C99" w:rsidRDefault="00086C99">
      <w:pPr>
        <w:spacing w:before="0" w:after="0"/>
      </w:pPr>
    </w:p>
  </w:footnote>
  <w:footnote w:id="2">
    <w:p w14:paraId="608E5654" w14:textId="58DBFCCD" w:rsidR="00F12175" w:rsidRPr="00327690" w:rsidRDefault="00F12175">
      <w:pPr>
        <w:pStyle w:val="FootnoteText"/>
      </w:pPr>
      <w:r w:rsidRPr="00327690">
        <w:rPr>
          <w:rStyle w:val="FootnoteReference"/>
        </w:rPr>
        <w:footnoteRef/>
      </w:r>
      <w:r w:rsidRPr="00327690">
        <w:t xml:space="preserve"> DHDNs are traditionally networks of </w:t>
      </w:r>
      <w:r w:rsidR="00C63AD3" w:rsidRPr="00327690">
        <w:t xml:space="preserve">medical </w:t>
      </w:r>
      <w:r w:rsidRPr="00327690">
        <w:t xml:space="preserve">organizations that map their </w:t>
      </w:r>
      <w:r w:rsidR="008A6A30" w:rsidRPr="00327690">
        <w:t>EHRs</w:t>
      </w:r>
      <w:r w:rsidRPr="00327690">
        <w:t xml:space="preserve"> concepts to a common data model so that </w:t>
      </w:r>
      <w:r w:rsidR="009E751E" w:rsidRPr="00327690">
        <w:t xml:space="preserve">users </w:t>
      </w:r>
      <w:r w:rsidRPr="00327690">
        <w:t>can query similar information across organizations.</w:t>
      </w:r>
    </w:p>
  </w:footnote>
  <w:footnote w:id="3">
    <w:p w14:paraId="3F1AE51D" w14:textId="6B881073" w:rsidR="00FD4AFE" w:rsidRPr="00327690" w:rsidRDefault="00FD4AFE" w:rsidP="00FD4AFE">
      <w:pPr>
        <w:pStyle w:val="FootnoteText"/>
      </w:pPr>
      <w:r w:rsidRPr="00327690">
        <w:rPr>
          <w:rStyle w:val="FootnoteReference"/>
        </w:rPr>
        <w:footnoteRef/>
      </w:r>
      <w:r w:rsidRPr="00327690">
        <w:t xml:space="preserve"> </w:t>
      </w:r>
      <w:hyperlink r:id="rId1" w:history="1">
        <w:r w:rsidR="00760F07" w:rsidRPr="00327690">
          <w:rPr>
            <w:rStyle w:val="Hyperlink"/>
          </w:rPr>
          <w:t>About Adult BMI</w:t>
        </w:r>
      </w:hyperlink>
      <w:r w:rsidR="00760F07" w:rsidRPr="00327690">
        <w:t>.</w:t>
      </w:r>
    </w:p>
  </w:footnote>
  <w:footnote w:id="4">
    <w:p w14:paraId="3CE03F23" w14:textId="2B72A3D5" w:rsidR="00191F64" w:rsidRPr="00327690" w:rsidRDefault="00191F64" w:rsidP="009B1C73">
      <w:pPr>
        <w:pStyle w:val="FootnoteText"/>
        <w:jc w:val="left"/>
      </w:pPr>
      <w:r w:rsidRPr="00327690">
        <w:rPr>
          <w:rStyle w:val="FootnoteReference"/>
        </w:rPr>
        <w:footnoteRef/>
      </w:r>
      <w:r w:rsidRPr="00327690">
        <w:t xml:space="preserve"> </w:t>
      </w:r>
      <w:r w:rsidR="007831A1" w:rsidRPr="00327690">
        <w:t xml:space="preserve">CODI data partners are organizations </w:t>
      </w:r>
      <w:r w:rsidR="00C35182" w:rsidRPr="00327690">
        <w:t>and</w:t>
      </w:r>
      <w:r w:rsidR="007831A1" w:rsidRPr="00327690">
        <w:t xml:space="preserve"> institutions </w:t>
      </w:r>
      <w:r w:rsidR="008D2FB4" w:rsidRPr="00327690">
        <w:t>which</w:t>
      </w:r>
      <w:r w:rsidR="007831A1" w:rsidRPr="00327690">
        <w:t xml:space="preserve"> facilitate CODI data exchange by </w:t>
      </w:r>
      <w:r w:rsidR="00D621E7" w:rsidRPr="00327690">
        <w:t xml:space="preserve">contributing and </w:t>
      </w:r>
      <w:r w:rsidR="007831A1" w:rsidRPr="00327690">
        <w:t xml:space="preserve">hosting data </w:t>
      </w:r>
      <w:r w:rsidR="00422228" w:rsidRPr="00327690">
        <w:t xml:space="preserve">that can be </w:t>
      </w:r>
      <w:r w:rsidR="00E54D38" w:rsidRPr="00327690">
        <w:t xml:space="preserve">accessed </w:t>
      </w:r>
      <w:r w:rsidR="006F3BE1" w:rsidRPr="00327690">
        <w:t>through the CODI infrastructure</w:t>
      </w:r>
      <w:r w:rsidR="0074233E" w:rsidRPr="00327690">
        <w:t xml:space="preserve"> for queries and other research or programmatic uses of the data.</w:t>
      </w:r>
    </w:p>
  </w:footnote>
  <w:footnote w:id="5">
    <w:p w14:paraId="4DDFA1BF" w14:textId="77777777" w:rsidR="00E74A3C" w:rsidRPr="00327690" w:rsidRDefault="00E74A3C" w:rsidP="00E74A3C">
      <w:pPr>
        <w:pStyle w:val="FootnoteText"/>
      </w:pPr>
      <w:r w:rsidRPr="00327690">
        <w:rPr>
          <w:rStyle w:val="FootnoteReference"/>
        </w:rPr>
        <w:footnoteRef/>
      </w:r>
      <w:r w:rsidRPr="00327690">
        <w:t xml:space="preserve"> IQVIA's Ambulatory Electronic Medical Record (AEMR-US) database contains de-identified medical records and encounter from 44,000 physicians and 315 networks in the United States covering the period from January 2006 through May 2019. These data include provider medical specialty, patient variables such as examination data, year of birth, gender, race and ethnicity, and medical variables such as diagnoses, procedures, medication prescriptions records, and patient and family history captured during a patient encounter. Contributing practices consist of medium to large physician offices, outpatient clinics, and physician groups. Because examination date and year of birth, but not age, were available, age was calculated from the examination date and the midpoint of the birth year (July 2).</w:t>
      </w:r>
    </w:p>
  </w:footnote>
  <w:footnote w:id="6">
    <w:p w14:paraId="615F2625" w14:textId="77777777" w:rsidR="00E028FC" w:rsidRPr="00327690" w:rsidRDefault="00E028FC" w:rsidP="00E028FC">
      <w:pPr>
        <w:pStyle w:val="FootnoteText"/>
      </w:pPr>
      <w:r w:rsidRPr="00327690">
        <w:rPr>
          <w:rStyle w:val="FootnoteReference"/>
        </w:rPr>
        <w:footnoteRef/>
      </w:r>
      <w:r w:rsidRPr="00327690">
        <w:t xml:space="preserve"> </w:t>
      </w:r>
      <w:hyperlink r:id="rId2" w:history="1">
        <w:r w:rsidRPr="00327690">
          <w:rPr>
            <w:rStyle w:val="Hyperlink"/>
          </w:rPr>
          <w:t>https://synthetichealth.github.io/synthea/</w:t>
        </w:r>
      </w:hyperlink>
      <w:r w:rsidRPr="00327690">
        <w:t xml:space="preserve"> </w:t>
      </w:r>
    </w:p>
  </w:footnote>
  <w:footnote w:id="7">
    <w:p w14:paraId="20860CD4" w14:textId="77777777" w:rsidR="00F12175" w:rsidRPr="00327690" w:rsidRDefault="00F12175" w:rsidP="00BF4CE2">
      <w:pPr>
        <w:pStyle w:val="FootnoteText"/>
        <w:jc w:val="left"/>
      </w:pPr>
      <w:r w:rsidRPr="00327690">
        <w:rPr>
          <w:rStyle w:val="FootnoteReference"/>
        </w:rPr>
        <w:footnoteRef/>
      </w:r>
      <w:r w:rsidRPr="00327690">
        <w:t xml:space="preserve"> Non-probability sample is a group of individuals based on a sampling method in which not all members of the population have an equal chance of being a part of the sample. In probability sampling, each member of the population has a known chance of being selected. Thus, probability sampling is more stringent than non-probability sampling.</w:t>
      </w:r>
    </w:p>
  </w:footnote>
  <w:footnote w:id="8">
    <w:p w14:paraId="26880620" w14:textId="5A798584" w:rsidR="2F01C628" w:rsidRPr="00327690" w:rsidRDefault="2F01C628" w:rsidP="2F01C628">
      <w:pPr>
        <w:pStyle w:val="FootnoteText"/>
      </w:pPr>
      <w:r w:rsidRPr="00327690">
        <w:rPr>
          <w:rStyle w:val="FootnoteReference"/>
        </w:rPr>
        <w:footnoteRef/>
      </w:r>
      <w:r w:rsidRPr="00327690">
        <w:t xml:space="preserve"> ACS 2019 file for use with CODI-</w:t>
      </w:r>
      <w:r w:rsidR="00A139C7" w:rsidRPr="00327690">
        <w:t>A</w:t>
      </w:r>
      <w:r w:rsidRPr="00327690">
        <w:t xml:space="preserve">PQ is available for </w:t>
      </w:r>
      <w:r w:rsidRPr="00327690">
        <w:rPr>
          <w:rFonts w:eastAsia="Arial Unicode MS"/>
        </w:rPr>
        <w:t>download from https://sft.mitre.org/#/folder/6281923.</w:t>
      </w:r>
      <w:r w:rsidRPr="00327690">
        <w:t xml:space="preserve"> The 2019 ACS data was used for model calibration.  Use of other years of ACS data requires recalibration of the model due to changes in population counts.</w:t>
      </w:r>
    </w:p>
  </w:footnote>
  <w:footnote w:id="9">
    <w:p w14:paraId="28AE3CD1" w14:textId="5505263E" w:rsidR="008B4F19" w:rsidRPr="00327690" w:rsidRDefault="008B4F19" w:rsidP="008B4F19">
      <w:pPr>
        <w:pStyle w:val="FootnoteText"/>
      </w:pPr>
      <w:r w:rsidRPr="00327690">
        <w:rPr>
          <w:rStyle w:val="FootnoteReference"/>
        </w:rPr>
        <w:footnoteRef/>
      </w:r>
      <w:r w:rsidRPr="00327690">
        <w:t xml:space="preserve"> ZCTA-3 and COUNTY are defined as: ZCTA-3 – ZIP Code Tabulation Area (ZCTA) is a 5-digit code assigned by the Census Bureau and the ZCTA-3 is the first three digits of the ZCTA. Information on ZCTAs and ZCTA-3s can be found through the Census Bureau (</w:t>
      </w:r>
      <w:hyperlink r:id="rId3" w:history="1">
        <w:r w:rsidRPr="00327690">
          <w:rPr>
            <w:rStyle w:val="Hyperlink"/>
          </w:rPr>
          <w:t>https://www.census.gov/programs-surveys/geography/guidance/geo-areas/zctas.html</w:t>
        </w:r>
      </w:hyperlink>
      <w:r w:rsidRPr="00327690">
        <w:t>) and COUNTY – FIPS county code.</w:t>
      </w:r>
    </w:p>
  </w:footnote>
  <w:footnote w:id="10">
    <w:p w14:paraId="4739C36B" w14:textId="352E00EA" w:rsidR="00D93019" w:rsidRPr="00327690" w:rsidRDefault="00D93019" w:rsidP="00D93019">
      <w:pPr>
        <w:pStyle w:val="FootnoteText"/>
      </w:pPr>
      <w:r w:rsidRPr="00327690">
        <w:rPr>
          <w:rStyle w:val="FootnoteReference"/>
        </w:rPr>
        <w:footnoteRef/>
      </w:r>
      <w:r w:rsidRPr="00327690">
        <w:t xml:space="preserve"> </w:t>
      </w:r>
      <w:r w:rsidRPr="00327690">
        <w:rPr>
          <w:rFonts w:eastAsia="Calibri"/>
          <w:szCs w:val="22"/>
        </w:rPr>
        <w:t xml:space="preserve">Note: The </w:t>
      </w:r>
      <w:r w:rsidR="001515DE" w:rsidRPr="00327690">
        <w:rPr>
          <w:rFonts w:eastAsia="Calibri"/>
          <w:szCs w:val="22"/>
        </w:rPr>
        <w:t>sickle cell disease</w:t>
      </w:r>
      <w:r w:rsidRPr="00327690">
        <w:rPr>
          <w:rFonts w:eastAsia="Calibri"/>
          <w:szCs w:val="22"/>
        </w:rPr>
        <w:t xml:space="preserve"> indicator is not date sensitive since it is used for imputing race. Thus, the value can be calculated across all available data years and reconciled across years. Example: patient is identified with </w:t>
      </w:r>
      <w:r w:rsidR="001515DE" w:rsidRPr="00327690">
        <w:rPr>
          <w:rFonts w:eastAsia="Calibri"/>
          <w:szCs w:val="22"/>
        </w:rPr>
        <w:t>sickle cell disease</w:t>
      </w:r>
      <w:r w:rsidRPr="00327690">
        <w:rPr>
          <w:rFonts w:eastAsia="Calibri"/>
          <w:szCs w:val="22"/>
        </w:rPr>
        <w:t xml:space="preserve"> in 2016. All records, regardless of year, for this patient would be identified as having </w:t>
      </w:r>
      <w:r w:rsidR="001515DE" w:rsidRPr="00327690">
        <w:rPr>
          <w:rFonts w:eastAsia="Calibri"/>
          <w:szCs w:val="22"/>
        </w:rPr>
        <w:t>sickle cell disease</w:t>
      </w:r>
      <w:r w:rsidRPr="00327690">
        <w:rPr>
          <w:rFonts w:eastAsia="Calibri"/>
          <w:szCs w:val="22"/>
        </w:rPr>
        <w:t>.</w:t>
      </w:r>
    </w:p>
  </w:footnote>
  <w:footnote w:id="11">
    <w:p w14:paraId="78385941" w14:textId="60F99310" w:rsidR="009060AD" w:rsidRPr="00327690" w:rsidRDefault="009060AD">
      <w:pPr>
        <w:pStyle w:val="FootnoteText"/>
      </w:pPr>
      <w:r w:rsidRPr="00327690">
        <w:rPr>
          <w:rStyle w:val="FootnoteReference"/>
        </w:rPr>
        <w:footnoteRef/>
      </w:r>
      <w:r w:rsidRPr="00327690">
        <w:t xml:space="preserve"> Klein &amp; Schoenborn, 2001.</w:t>
      </w:r>
    </w:p>
  </w:footnote>
  <w:footnote w:id="12">
    <w:p w14:paraId="7B5B38BC" w14:textId="0303F259" w:rsidR="002360D5" w:rsidRPr="00327690" w:rsidRDefault="002360D5" w:rsidP="002360D5">
      <w:pPr>
        <w:pStyle w:val="FootnoteText"/>
      </w:pPr>
      <w:r w:rsidRPr="00327690">
        <w:rPr>
          <w:rStyle w:val="FootnoteReference"/>
        </w:rPr>
        <w:footnoteRef/>
      </w:r>
      <w:r w:rsidRPr="00327690">
        <w:t xml:space="preserve"> ACS 201</w:t>
      </w:r>
      <w:r w:rsidR="009642D9" w:rsidRPr="00327690">
        <w:t>9</w:t>
      </w:r>
      <w:r w:rsidRPr="00327690">
        <w:t xml:space="preserve"> </w:t>
      </w:r>
      <w:r w:rsidR="008633E7" w:rsidRPr="00327690">
        <w:t>file</w:t>
      </w:r>
      <w:r w:rsidRPr="00327690">
        <w:t xml:space="preserve"> for use with CODI-</w:t>
      </w:r>
      <w:r w:rsidR="00A139C7" w:rsidRPr="00327690">
        <w:t>A</w:t>
      </w:r>
      <w:r w:rsidRPr="00327690">
        <w:t xml:space="preserve">PQ is available for </w:t>
      </w:r>
      <w:r w:rsidRPr="00327690">
        <w:rPr>
          <w:rFonts w:eastAsia="Arial Unicode MS"/>
        </w:rPr>
        <w:t>download from https://sft.mitre.org/#/folder/6281923.</w:t>
      </w:r>
      <w:r w:rsidRPr="00327690">
        <w:t xml:space="preserve"> The 201</w:t>
      </w:r>
      <w:r w:rsidR="009642D9" w:rsidRPr="00327690">
        <w:t>9</w:t>
      </w:r>
      <w:r w:rsidRPr="00327690">
        <w:t xml:space="preserve"> ACS data was used for model calibration.  Use of other years of ACS data requires recalibration of the model due to changes in population counts.</w:t>
      </w:r>
    </w:p>
  </w:footnote>
  <w:footnote w:id="13">
    <w:p w14:paraId="759C73B7" w14:textId="77777777" w:rsidR="002360D5" w:rsidRPr="00327690" w:rsidRDefault="002360D5" w:rsidP="002360D5">
      <w:pPr>
        <w:pStyle w:val="FootnoteText"/>
      </w:pPr>
      <w:r w:rsidRPr="00327690">
        <w:rPr>
          <w:rStyle w:val="FootnoteReference"/>
        </w:rPr>
        <w:footnoteRef/>
      </w:r>
      <w:r w:rsidRPr="00327690">
        <w:t xml:space="preserve"> CDC provided Ambulator Electronic Medical Record data under a Data Use Agreement with the Health FFRDC. </w:t>
      </w:r>
    </w:p>
  </w:footnote>
  <w:footnote w:id="14">
    <w:p w14:paraId="0E101CC2" w14:textId="77777777" w:rsidR="002360D5" w:rsidRPr="00327690" w:rsidRDefault="002360D5" w:rsidP="002360D5">
      <w:pPr>
        <w:pStyle w:val="FootnoteText"/>
        <w:jc w:val="left"/>
        <w:rPr>
          <w:rStyle w:val="Hyperlink"/>
          <w:rFonts w:eastAsia="Arial Unicode MS"/>
        </w:rPr>
      </w:pPr>
      <w:r w:rsidRPr="00327690">
        <w:rPr>
          <w:rStyle w:val="FootnoteReference"/>
        </w:rPr>
        <w:footnoteRef/>
      </w:r>
      <w:r w:rsidRPr="00327690">
        <w:t xml:space="preserve"> The </w:t>
      </w:r>
      <w:r w:rsidRPr="00327690">
        <w:t xml:space="preserve">Synthea package is based on Walonoski, et al., 2017 and is available at </w:t>
      </w:r>
      <w:hyperlink r:id="rId4" w:history="1">
        <w:r w:rsidRPr="00327690">
          <w:rPr>
            <w:rStyle w:val="Hyperlink"/>
          </w:rPr>
          <w:t>https://synthetichealth.github.io/synthea/</w:t>
        </w:r>
      </w:hyperlink>
      <w:r w:rsidRPr="00327690">
        <w:t xml:space="preserve">. </w:t>
      </w:r>
    </w:p>
  </w:footnote>
  <w:footnote w:id="15">
    <w:p w14:paraId="011EA19C" w14:textId="6937C63D" w:rsidR="002360D5" w:rsidRPr="00327690" w:rsidRDefault="002360D5" w:rsidP="002360D5">
      <w:pPr>
        <w:pStyle w:val="FootnoteText"/>
      </w:pPr>
      <w:r w:rsidRPr="00327690">
        <w:rPr>
          <w:rStyle w:val="FootnoteReference"/>
        </w:rPr>
        <w:footnoteRef/>
      </w:r>
      <w:r w:rsidRPr="00327690">
        <w:t xml:space="preserve"> ZCTAs are areal representations of ZIP code service areas created by the Census Bureau. Approximately 99% of ZIP-3’s with a population greater than zero are equal to ZCTA</w:t>
      </w:r>
      <w:r w:rsidR="00EE4F6C" w:rsidRPr="00327690">
        <w:t>-</w:t>
      </w:r>
      <w:r w:rsidRPr="00327690">
        <w:t>3 and thus ZCTA</w:t>
      </w:r>
      <w:r w:rsidR="00EE4F6C" w:rsidRPr="00327690">
        <w:t>-</w:t>
      </w:r>
      <w:r w:rsidRPr="00327690">
        <w:t>3 and ZIP-3 are used interchangeably within the analysis.</w:t>
      </w:r>
    </w:p>
  </w:footnote>
  <w:footnote w:id="16">
    <w:p w14:paraId="33D047CD" w14:textId="741B826B" w:rsidR="00B87399" w:rsidRPr="00327690" w:rsidRDefault="00B87399">
      <w:pPr>
        <w:pStyle w:val="FootnoteText"/>
      </w:pPr>
      <w:r w:rsidRPr="00327690">
        <w:rPr>
          <w:rStyle w:val="FootnoteReference"/>
        </w:rPr>
        <w:footnoteRef/>
      </w:r>
      <w:r w:rsidRPr="00327690">
        <w:t xml:space="preserve"> Little, 1993.</w:t>
      </w:r>
    </w:p>
  </w:footnote>
  <w:footnote w:id="17">
    <w:p w14:paraId="36AE351C" w14:textId="77777777" w:rsidR="002360D5" w:rsidRPr="00327690" w:rsidRDefault="002360D5" w:rsidP="002360D5">
      <w:pPr>
        <w:pStyle w:val="FootnoteText"/>
      </w:pPr>
      <w:r w:rsidRPr="00327690">
        <w:rPr>
          <w:rStyle w:val="FootnoteReference"/>
        </w:rPr>
        <w:footnoteRef/>
      </w:r>
      <w:r w:rsidRPr="00327690">
        <w:t xml:space="preserve"> Wolter, 2007.</w:t>
      </w:r>
    </w:p>
  </w:footnote>
  <w:footnote w:id="18">
    <w:p w14:paraId="607B76F5" w14:textId="2719BB8B" w:rsidR="00C030B3" w:rsidRPr="00327690" w:rsidRDefault="00C030B3">
      <w:pPr>
        <w:pStyle w:val="FootnoteText"/>
      </w:pPr>
      <w:r w:rsidRPr="00327690">
        <w:rPr>
          <w:rStyle w:val="FootnoteReference"/>
        </w:rPr>
        <w:footnoteRef/>
      </w:r>
      <w:r w:rsidRPr="00327690">
        <w:t xml:space="preserve"> Parker et al., 2017.</w:t>
      </w:r>
    </w:p>
  </w:footnote>
  <w:footnote w:id="19">
    <w:p w14:paraId="0A4C3F44" w14:textId="03BB9B69" w:rsidR="00F12175" w:rsidRPr="00327690" w:rsidRDefault="00F12175" w:rsidP="004048B7">
      <w:pPr>
        <w:pStyle w:val="CommentText"/>
      </w:pPr>
      <w:r w:rsidRPr="00327690">
        <w:rPr>
          <w:rStyle w:val="FootnoteReference"/>
        </w:rPr>
        <w:footnoteRef/>
      </w:r>
      <w:r w:rsidRPr="00327690">
        <w:t xml:space="preserve"> The complement of a proportion p is (1 – p). The complement of the number of </w:t>
      </w:r>
      <w:r w:rsidR="00874537" w:rsidRPr="00327690">
        <w:t xml:space="preserve">encounters </w:t>
      </w:r>
      <w:r w:rsidRPr="00327690">
        <w:t xml:space="preserve">in the numerator for p is the number of </w:t>
      </w:r>
      <w:r w:rsidR="00874537" w:rsidRPr="00327690">
        <w:t xml:space="preserve">encounters </w:t>
      </w:r>
      <w:r w:rsidRPr="00327690">
        <w:t>in the numerator for (1 – p).</w:t>
      </w:r>
    </w:p>
    <w:p w14:paraId="2A23C35C" w14:textId="77777777" w:rsidR="00F12175" w:rsidRPr="00327690" w:rsidRDefault="00F12175" w:rsidP="004048B7">
      <w:pPr>
        <w:pStyle w:val="FootnoteText"/>
      </w:pPr>
    </w:p>
  </w:footnote>
  <w:footnote w:id="20">
    <w:p w14:paraId="2A081C6F" w14:textId="449EF7D9" w:rsidR="007F7B2E" w:rsidRPr="00327690" w:rsidRDefault="007F7B2E">
      <w:pPr>
        <w:pStyle w:val="FootnoteText"/>
      </w:pPr>
      <w:r w:rsidRPr="00327690">
        <w:rPr>
          <w:rStyle w:val="FootnoteReference"/>
        </w:rPr>
        <w:footnoteRef/>
      </w:r>
      <w:r w:rsidRPr="00327690">
        <w:t xml:space="preserve"> Wolter, 2007.</w:t>
      </w:r>
    </w:p>
  </w:footnote>
  <w:footnote w:id="21">
    <w:p w14:paraId="5F43CD91" w14:textId="77777777" w:rsidR="00F12175" w:rsidRPr="00327690" w:rsidRDefault="00F12175" w:rsidP="005D560B">
      <w:pPr>
        <w:pStyle w:val="FootnoteText"/>
      </w:pPr>
      <w:r w:rsidRPr="00327690">
        <w:rPr>
          <w:rStyle w:val="FootnoteReference"/>
        </w:rPr>
        <w:footnoteRef/>
      </w:r>
      <w:r w:rsidRPr="00327690">
        <w:t xml:space="preserve"> </w:t>
      </w:r>
      <w:hyperlink r:id="rId5" w:history="1">
        <w:r w:rsidRPr="00327690">
          <w:rPr>
            <w:rStyle w:val="Hyperlink"/>
          </w:rPr>
          <w:t>https://www.census.gov/programs-surveys/geography/guidance/geo-areas/zctas.html</w:t>
        </w:r>
      </w:hyperlink>
    </w:p>
  </w:footnote>
  <w:footnote w:id="22">
    <w:p w14:paraId="260E75B4" w14:textId="77777777" w:rsidR="0072069B" w:rsidRPr="00327690" w:rsidRDefault="0072069B" w:rsidP="0072069B">
      <w:pPr>
        <w:pStyle w:val="FootnoteText"/>
      </w:pPr>
      <w:r w:rsidRPr="00327690">
        <w:rPr>
          <w:rStyle w:val="FootnoteReference"/>
        </w:rPr>
        <w:footnoteRef/>
      </w:r>
      <w:r w:rsidRPr="00327690">
        <w:t xml:space="preserve"> Best &amp; Shepherd, 2020.</w:t>
      </w:r>
    </w:p>
  </w:footnote>
  <w:footnote w:id="23">
    <w:p w14:paraId="13C6361D" w14:textId="77777777" w:rsidR="0072069B" w:rsidRPr="00327690" w:rsidRDefault="0072069B" w:rsidP="0072069B">
      <w:pPr>
        <w:pStyle w:val="FootnoteText"/>
      </w:pPr>
      <w:r w:rsidRPr="00327690">
        <w:rPr>
          <w:rStyle w:val="FootnoteReference"/>
        </w:rPr>
        <w:footnoteRef/>
      </w:r>
      <w:r w:rsidRPr="00327690">
        <w:t xml:space="preserve"> Parker JD, </w:t>
      </w:r>
      <w:r w:rsidRPr="00327690">
        <w:t>Talih M, Malec DJ, et al, 2017.</w:t>
      </w:r>
    </w:p>
  </w:footnote>
  <w:footnote w:id="24">
    <w:p w14:paraId="181D33DF" w14:textId="77777777" w:rsidR="00D8003E" w:rsidRPr="00327690" w:rsidRDefault="00D8003E">
      <w:pPr>
        <w:pStyle w:val="FootnoteText"/>
      </w:pPr>
      <w:r w:rsidRPr="00327690">
        <w:rPr>
          <w:rStyle w:val="FootnoteReference"/>
        </w:rPr>
        <w:footnoteRef/>
      </w:r>
      <w:r w:rsidRPr="00327690">
        <w:t xml:space="preserve"> One record per </w:t>
      </w:r>
      <w:r w:rsidR="00220880" w:rsidRPr="00327690">
        <w:t xml:space="preserve">patient </w:t>
      </w:r>
      <w:r w:rsidRPr="00327690">
        <w:t>per year, thus a patient may be included multiple times in the EHR.</w:t>
      </w:r>
    </w:p>
  </w:footnote>
  <w:footnote w:id="25">
    <w:p w14:paraId="2C671316" w14:textId="77777777" w:rsidR="00F12175" w:rsidRDefault="00F12175" w:rsidP="005D560B">
      <w:pPr>
        <w:pStyle w:val="FootnoteText"/>
      </w:pPr>
      <w:r w:rsidRPr="00327690">
        <w:rPr>
          <w:rStyle w:val="FootnoteReference"/>
        </w:rPr>
        <w:footnoteRef/>
      </w:r>
      <w:r w:rsidRPr="00327690">
        <w:t xml:space="preserve"> Note: borders and shading are for demonstration purposes only. CSV exports columns separated with a comma. The results can be imported into Exc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CA4D15" w14:textId="3B64AE30" w:rsidR="006919BF" w:rsidRDefault="00357F2D">
    <w:pPr>
      <w:pStyle w:val="Header"/>
    </w:pPr>
    <w:r>
      <w:rPr>
        <w:noProof/>
      </w:rPr>
      <w:pict w14:anchorId="6CA2C4C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38" o:spid="_x0000_s1027" type="#_x0000_t136" style="position:absolute;left:0;text-align:left;margin-left:0;margin-top:0;width:471.3pt;height:188.5pt;rotation:315;z-index:-251658239;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44639C" w14:textId="0040449E" w:rsidR="006919BF" w:rsidRDefault="00357F2D">
    <w:pPr>
      <w:pStyle w:val="Header"/>
    </w:pPr>
    <w:r>
      <w:rPr>
        <w:noProof/>
      </w:rPr>
      <w:pict w14:anchorId="7B7987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7" o:spid="_x0000_s1040" type="#_x0000_t136" style="position:absolute;left:0;text-align:left;margin-left:0;margin-top:0;width:471.3pt;height:188.5pt;rotation:315;z-index:-25165823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8DF6CC" w14:textId="23CB5089" w:rsidR="00F12175" w:rsidRPr="005C55B9" w:rsidRDefault="00357F2D" w:rsidP="00ED6185">
    <w:pPr>
      <w:pStyle w:val="Header"/>
      <w:jc w:val="center"/>
      <w:rPr>
        <w:rFonts w:ascii="Arial" w:hAnsi="Arial" w:cs="Arial"/>
        <w:b/>
        <w:bCs/>
      </w:rPr>
    </w:pPr>
    <w:r>
      <w:rPr>
        <w:noProof/>
      </w:rPr>
      <w:pict w14:anchorId="11A6900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8" o:spid="_x0000_s1041" type="#_x0000_t136" style="position:absolute;left:0;text-align:left;margin-left:0;margin-top:0;width:471.3pt;height:188.5pt;rotation:315;z-index:-251658229;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F12175" w:rsidRPr="005C55B9">
      <w:rPr>
        <w:rFonts w:ascii="Arial" w:hAnsi="Arial" w:cs="Arial"/>
        <w:b/>
        <w:bCs/>
        <w:noProof/>
      </w:rPr>
      <w:t xml:space="preserve">CODI </w:t>
    </w:r>
    <w:r w:rsidR="001904BD">
      <w:rPr>
        <w:rFonts w:ascii="Arial" w:hAnsi="Arial" w:cs="Arial"/>
        <w:b/>
        <w:bCs/>
        <w:noProof/>
      </w:rPr>
      <w:t xml:space="preserve">Adult </w:t>
    </w:r>
    <w:r w:rsidR="00F12175" w:rsidRPr="005C55B9">
      <w:rPr>
        <w:rFonts w:ascii="Arial" w:hAnsi="Arial" w:cs="Arial"/>
        <w:b/>
        <w:bCs/>
        <w:noProof/>
      </w:rPr>
      <w:t>Prevalence Query Implementation Guide</w:t>
    </w:r>
  </w:p>
  <w:p w14:paraId="1841BCFD" w14:textId="77777777" w:rsidR="00F12175" w:rsidRPr="00ED6185" w:rsidRDefault="00F12175" w:rsidP="003139E8">
    <w:pPr>
      <w:pStyle w:val="Header2"/>
      <w:tabs>
        <w:tab w:val="left" w:pos="4680"/>
      </w:tabs>
    </w:pPr>
    <w:r>
      <w:t>Centers for Medicare &amp; Medicaid Services</w:t>
    </w:r>
    <w:r>
      <w:tab/>
    </w:r>
    <w:r>
      <w:tab/>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3EF805" w14:textId="70B097A9" w:rsidR="006919BF" w:rsidRDefault="00357F2D">
    <w:pPr>
      <w:pStyle w:val="Header"/>
    </w:pPr>
    <w:r>
      <w:rPr>
        <w:noProof/>
      </w:rPr>
      <w:pict w14:anchorId="49B2F0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6" o:spid="_x0000_s1039" type="#_x0000_t136" style="position:absolute;left:0;text-align:left;margin-left:0;margin-top:0;width:471.3pt;height:188.5pt;rotation:315;z-index:-251658231;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D949DA" w14:textId="5082513A" w:rsidR="006919BF" w:rsidRDefault="00357F2D">
    <w:pPr>
      <w:pStyle w:val="Header"/>
    </w:pPr>
    <w:r>
      <w:rPr>
        <w:noProof/>
      </w:rPr>
      <w:pict w14:anchorId="7A92102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39" o:spid="_x0000_s1028" type="#_x0000_t136" style="position:absolute;left:0;text-align:left;margin-left:0;margin-top:0;width:471.3pt;height:188.5pt;rotation:315;z-index:-25165823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906C66" w14:textId="49042A49" w:rsidR="00F12175" w:rsidRDefault="00357F2D">
    <w:pPr>
      <w:jc w:val="left"/>
    </w:pPr>
    <w:r>
      <w:rPr>
        <w:noProof/>
      </w:rPr>
      <w:pict w14:anchorId="5C371A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37" o:spid="_x0000_s1026" type="#_x0000_t136" style="position:absolute;margin-left:0;margin-top:0;width:471.3pt;height:188.5pt;rotation:315;z-index:-251658240;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637ECB" w14:textId="3431ABF3" w:rsidR="006919BF" w:rsidRDefault="00357F2D">
    <w:pPr>
      <w:pStyle w:val="Header"/>
    </w:pPr>
    <w:r>
      <w:rPr>
        <w:noProof/>
      </w:rPr>
      <w:pict w14:anchorId="483BAB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1" o:spid="_x0000_s1030" type="#_x0000_t136" style="position:absolute;left:0;text-align:left;margin-left:0;margin-top:0;width:471.3pt;height:188.5pt;rotation:315;z-index:-251658236;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6F713" w14:textId="790160DB" w:rsidR="00F12175" w:rsidRPr="005C55B9" w:rsidRDefault="00357F2D" w:rsidP="005C55B9">
    <w:pPr>
      <w:pStyle w:val="Header"/>
      <w:jc w:val="center"/>
      <w:rPr>
        <w:rFonts w:ascii="Arial" w:hAnsi="Arial" w:cs="Arial"/>
        <w:b/>
        <w:bCs/>
      </w:rPr>
    </w:pPr>
    <w:r>
      <w:rPr>
        <w:noProof/>
      </w:rPr>
      <w:pict w14:anchorId="413A6A0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2" o:spid="_x0000_s1031" type="#_x0000_t136" style="position:absolute;left:0;text-align:left;margin-left:0;margin-top:0;width:471.3pt;height:188.5pt;rotation:315;z-index:-251658235;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F12175" w:rsidRPr="005C55B9">
      <w:rPr>
        <w:rFonts w:ascii="Arial" w:hAnsi="Arial" w:cs="Arial"/>
        <w:b/>
        <w:bCs/>
        <w:noProof/>
      </w:rPr>
      <w:t>CODI Prevalence Query Implementation Guide</w:t>
    </w:r>
  </w:p>
  <w:p w14:paraId="0FA15F95" w14:textId="77777777" w:rsidR="00F12175" w:rsidRDefault="00F12175" w:rsidP="00ED6185">
    <w:pPr>
      <w:pStyle w:val="Header2"/>
      <w:tabs>
        <w:tab w:val="left" w:pos="4680"/>
      </w:tabs>
    </w:pPr>
    <w:r>
      <w:t>Centers for Medicare &amp; Medicaid Services</w:t>
    </w:r>
    <w:r>
      <w:tab/>
    </w:r>
    <w: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D9075" w14:textId="3D63B957" w:rsidR="00F12175" w:rsidRPr="005C55B9" w:rsidRDefault="00357F2D" w:rsidP="005B73B2">
    <w:pPr>
      <w:pStyle w:val="Header"/>
      <w:jc w:val="center"/>
      <w:rPr>
        <w:rFonts w:ascii="Arial" w:hAnsi="Arial" w:cs="Arial"/>
        <w:b/>
        <w:bCs/>
      </w:rPr>
    </w:pPr>
    <w:r>
      <w:rPr>
        <w:noProof/>
      </w:rPr>
      <w:pict w14:anchorId="7B2E20C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0" o:spid="_x0000_s1029" type="#_x0000_t136" style="position:absolute;left:0;text-align:left;margin-left:0;margin-top:0;width:471.3pt;height:188.5pt;rotation:315;z-index:-251658237;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F12175" w:rsidRPr="005C55B9">
      <w:rPr>
        <w:rFonts w:ascii="Arial" w:hAnsi="Arial" w:cs="Arial"/>
        <w:b/>
        <w:bCs/>
        <w:noProof/>
      </w:rPr>
      <w:t>CODI</w:t>
    </w:r>
    <w:r w:rsidR="00F12175">
      <w:rPr>
        <w:rFonts w:ascii="Arial" w:hAnsi="Arial" w:cs="Arial"/>
        <w:b/>
        <w:bCs/>
        <w:noProof/>
      </w:rPr>
      <w:t>-</w:t>
    </w:r>
    <w:r w:rsidR="00A139C7">
      <w:rPr>
        <w:rFonts w:ascii="Arial" w:hAnsi="Arial" w:cs="Arial"/>
        <w:b/>
        <w:bCs/>
        <w:noProof/>
      </w:rPr>
      <w:t>A</w:t>
    </w:r>
    <w:r w:rsidR="00F12175">
      <w:rPr>
        <w:rFonts w:ascii="Arial" w:hAnsi="Arial" w:cs="Arial"/>
        <w:b/>
        <w:bCs/>
        <w:noProof/>
      </w:rPr>
      <w:t>PQ</w:t>
    </w:r>
    <w:r w:rsidR="00AF48AD">
      <w:rPr>
        <w:rFonts w:ascii="Arial" w:hAnsi="Arial" w:cs="Arial"/>
        <w:b/>
        <w:bCs/>
        <w:noProof/>
      </w:rPr>
      <w:t xml:space="preserve"> </w:t>
    </w:r>
    <w:r w:rsidR="00F12175" w:rsidRPr="005C55B9">
      <w:rPr>
        <w:rFonts w:ascii="Arial" w:hAnsi="Arial" w:cs="Arial"/>
        <w:b/>
        <w:bCs/>
        <w:noProof/>
      </w:rPr>
      <w:t>Implementation Guide</w:t>
    </w:r>
  </w:p>
  <w:p w14:paraId="576BAC7F" w14:textId="77777777" w:rsidR="00F12175" w:rsidRDefault="00F12175">
    <w:pPr>
      <w:pStyle w:val="Header2"/>
    </w:pPr>
    <w:r>
      <w:t>Centers for Medicare &amp; Medicaid Services</w:t>
    </w: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E1C4D" w14:textId="6F30E81C" w:rsidR="00F12175" w:rsidRDefault="00357F2D">
    <w:r>
      <w:rPr>
        <w:noProof/>
      </w:rPr>
      <w:pict w14:anchorId="70EA7FA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4" o:spid="_x0000_s1033" type="#_x0000_t136" style="position:absolute;left:0;text-align:left;margin-left:0;margin-top:0;width:471.3pt;height:188.5pt;rotation:315;z-index:-251658233;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p w14:paraId="2940AE3C" w14:textId="77777777" w:rsidR="00F12175" w:rsidRDefault="00F12175"/>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535E5" w14:textId="37590CCF" w:rsidR="00331CE3" w:rsidRPr="005C55B9" w:rsidRDefault="00357F2D" w:rsidP="00331CE3">
    <w:pPr>
      <w:pStyle w:val="Header"/>
      <w:jc w:val="center"/>
      <w:rPr>
        <w:rFonts w:ascii="Arial" w:hAnsi="Arial" w:cs="Arial"/>
        <w:b/>
        <w:bCs/>
      </w:rPr>
    </w:pPr>
    <w:r>
      <w:rPr>
        <w:noProof/>
      </w:rPr>
      <w:pict w14:anchorId="4F0E699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42" type="#_x0000_t136" style="position:absolute;left:0;text-align:left;margin-left:0;margin-top:0;width:471.3pt;height:188.5pt;rotation:315;z-index:-251658228;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r w:rsidR="00331CE3" w:rsidRPr="005C55B9">
      <w:rPr>
        <w:rFonts w:ascii="Arial" w:hAnsi="Arial" w:cs="Arial"/>
        <w:b/>
        <w:bCs/>
        <w:noProof/>
      </w:rPr>
      <w:t xml:space="preserve">CODI </w:t>
    </w:r>
    <w:r w:rsidR="00D25181">
      <w:rPr>
        <w:rFonts w:ascii="Arial" w:hAnsi="Arial" w:cs="Arial"/>
        <w:b/>
        <w:bCs/>
        <w:noProof/>
      </w:rPr>
      <w:t xml:space="preserve">Adult </w:t>
    </w:r>
    <w:r w:rsidR="00331CE3" w:rsidRPr="005C55B9">
      <w:rPr>
        <w:rFonts w:ascii="Arial" w:hAnsi="Arial" w:cs="Arial"/>
        <w:b/>
        <w:bCs/>
        <w:noProof/>
      </w:rPr>
      <w:t>Prevalence Query Implementation Guide</w:t>
    </w:r>
  </w:p>
  <w:p w14:paraId="7E52082C" w14:textId="5EC53BED" w:rsidR="006919BF" w:rsidRDefault="00331CE3" w:rsidP="00A27D59">
    <w:pPr>
      <w:pStyle w:val="Header2"/>
      <w:tabs>
        <w:tab w:val="left" w:pos="4680"/>
      </w:tabs>
    </w:pPr>
    <w:r>
      <w:t>Centers for Medicare &amp; Medicaid Services</w:t>
    </w:r>
    <w:r>
      <w:tab/>
    </w:r>
    <w:r>
      <w:tab/>
    </w:r>
    <w:r w:rsidR="00357F2D">
      <w:rPr>
        <w:noProof/>
      </w:rPr>
      <w:pict w14:anchorId="1DDF27F7">
        <v:shape id="PowerPlusWaterMarkObject787287445" o:spid="_x0000_s1034" type="#_x0000_t136" style="position:absolute;margin-left:0;margin-top:0;width:471.3pt;height:188.5pt;rotation:315;z-index:-251658232;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578A1F" w14:textId="6C5FE100" w:rsidR="006919BF" w:rsidRDefault="00357F2D">
    <w:pPr>
      <w:pStyle w:val="Header"/>
    </w:pPr>
    <w:r>
      <w:rPr>
        <w:noProof/>
      </w:rPr>
      <w:pict w14:anchorId="2C484A8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787287443" o:spid="_x0000_s1032" type="#_x0000_t136" style="position:absolute;left:0;text-align:left;margin-left:0;margin-top:0;width:471.3pt;height:188.5pt;rotation:315;z-index:-251658234;mso-position-horizontal:center;mso-position-horizontal-relative:margin;mso-position-vertical:center;mso-position-vertical-relative:margin" o:allowincell="f" fillcolor="silver" stroked="f">
          <v:fill opacity=".5"/>
          <v:textpath style="font-family:&quot;Times New Roman&quot;;font-size:1pt" string="DRAFT"/>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776EB"/>
    <w:multiLevelType w:val="hybridMultilevel"/>
    <w:tmpl w:val="C106772A"/>
    <w:lvl w:ilvl="0" w:tplc="E676EA64">
      <w:start w:val="1"/>
      <w:numFmt w:val="bullet"/>
      <w:lvlText w:val="·"/>
      <w:lvlJc w:val="left"/>
      <w:pPr>
        <w:ind w:left="720" w:hanging="360"/>
      </w:pPr>
      <w:rPr>
        <w:rFonts w:ascii="Symbol" w:hAnsi="Symbol" w:hint="default"/>
      </w:rPr>
    </w:lvl>
    <w:lvl w:ilvl="1" w:tplc="B3F8D4DE">
      <w:start w:val="1"/>
      <w:numFmt w:val="bullet"/>
      <w:lvlText w:val="o"/>
      <w:lvlJc w:val="left"/>
      <w:pPr>
        <w:ind w:left="1440" w:hanging="360"/>
      </w:pPr>
      <w:rPr>
        <w:rFonts w:ascii="Courier New" w:hAnsi="Courier New" w:hint="default"/>
      </w:rPr>
    </w:lvl>
    <w:lvl w:ilvl="2" w:tplc="CD2E0CBC">
      <w:start w:val="1"/>
      <w:numFmt w:val="bullet"/>
      <w:lvlText w:val=""/>
      <w:lvlJc w:val="left"/>
      <w:pPr>
        <w:ind w:left="2160" w:hanging="360"/>
      </w:pPr>
      <w:rPr>
        <w:rFonts w:ascii="Wingdings" w:hAnsi="Wingdings" w:hint="default"/>
      </w:rPr>
    </w:lvl>
    <w:lvl w:ilvl="3" w:tplc="E4CC25CC">
      <w:start w:val="1"/>
      <w:numFmt w:val="bullet"/>
      <w:lvlText w:val=""/>
      <w:lvlJc w:val="left"/>
      <w:pPr>
        <w:ind w:left="2880" w:hanging="360"/>
      </w:pPr>
      <w:rPr>
        <w:rFonts w:ascii="Symbol" w:hAnsi="Symbol" w:hint="default"/>
      </w:rPr>
    </w:lvl>
    <w:lvl w:ilvl="4" w:tplc="7C64A5DE">
      <w:start w:val="1"/>
      <w:numFmt w:val="bullet"/>
      <w:lvlText w:val="o"/>
      <w:lvlJc w:val="left"/>
      <w:pPr>
        <w:ind w:left="3600" w:hanging="360"/>
      </w:pPr>
      <w:rPr>
        <w:rFonts w:ascii="Courier New" w:hAnsi="Courier New" w:hint="default"/>
      </w:rPr>
    </w:lvl>
    <w:lvl w:ilvl="5" w:tplc="A19EB4BC">
      <w:start w:val="1"/>
      <w:numFmt w:val="bullet"/>
      <w:lvlText w:val=""/>
      <w:lvlJc w:val="left"/>
      <w:pPr>
        <w:ind w:left="4320" w:hanging="360"/>
      </w:pPr>
      <w:rPr>
        <w:rFonts w:ascii="Wingdings" w:hAnsi="Wingdings" w:hint="default"/>
      </w:rPr>
    </w:lvl>
    <w:lvl w:ilvl="6" w:tplc="11986CA8">
      <w:start w:val="1"/>
      <w:numFmt w:val="bullet"/>
      <w:lvlText w:val=""/>
      <w:lvlJc w:val="left"/>
      <w:pPr>
        <w:ind w:left="5040" w:hanging="360"/>
      </w:pPr>
      <w:rPr>
        <w:rFonts w:ascii="Symbol" w:hAnsi="Symbol" w:hint="default"/>
      </w:rPr>
    </w:lvl>
    <w:lvl w:ilvl="7" w:tplc="F88CBFE0">
      <w:start w:val="1"/>
      <w:numFmt w:val="bullet"/>
      <w:lvlText w:val="o"/>
      <w:lvlJc w:val="left"/>
      <w:pPr>
        <w:ind w:left="5760" w:hanging="360"/>
      </w:pPr>
      <w:rPr>
        <w:rFonts w:ascii="Courier New" w:hAnsi="Courier New" w:hint="default"/>
      </w:rPr>
    </w:lvl>
    <w:lvl w:ilvl="8" w:tplc="97841EEE">
      <w:start w:val="1"/>
      <w:numFmt w:val="bullet"/>
      <w:lvlText w:val=""/>
      <w:lvlJc w:val="left"/>
      <w:pPr>
        <w:ind w:left="6480" w:hanging="360"/>
      </w:pPr>
      <w:rPr>
        <w:rFonts w:ascii="Wingdings" w:hAnsi="Wingdings" w:hint="default"/>
      </w:rPr>
    </w:lvl>
  </w:abstractNum>
  <w:abstractNum w:abstractNumId="1" w15:restartNumberingAfterBreak="0">
    <w:nsid w:val="02BD3F79"/>
    <w:multiLevelType w:val="hybridMultilevel"/>
    <w:tmpl w:val="AD9236A0"/>
    <w:lvl w:ilvl="0" w:tplc="235E0E34">
      <w:start w:val="1"/>
      <w:numFmt w:val="bullet"/>
      <w:lvlText w:val=""/>
      <w:lvlJc w:val="left"/>
      <w:pPr>
        <w:ind w:left="720" w:hanging="360"/>
      </w:pPr>
      <w:rPr>
        <w:rFonts w:ascii="Symbol" w:hAnsi="Symbol" w:hint="default"/>
      </w:rPr>
    </w:lvl>
    <w:lvl w:ilvl="1" w:tplc="615C9A12">
      <w:start w:val="1"/>
      <w:numFmt w:val="bullet"/>
      <w:lvlText w:val="o"/>
      <w:lvlJc w:val="left"/>
      <w:pPr>
        <w:ind w:left="1440" w:hanging="360"/>
      </w:pPr>
      <w:rPr>
        <w:rFonts w:ascii="Courier New" w:hAnsi="Courier New" w:hint="default"/>
      </w:rPr>
    </w:lvl>
    <w:lvl w:ilvl="2" w:tplc="280CBE84">
      <w:start w:val="1"/>
      <w:numFmt w:val="bullet"/>
      <w:lvlText w:val=""/>
      <w:lvlJc w:val="left"/>
      <w:pPr>
        <w:ind w:left="2160" w:hanging="360"/>
      </w:pPr>
      <w:rPr>
        <w:rFonts w:ascii="Wingdings" w:hAnsi="Wingdings" w:hint="default"/>
      </w:rPr>
    </w:lvl>
    <w:lvl w:ilvl="3" w:tplc="6644AC2A">
      <w:start w:val="1"/>
      <w:numFmt w:val="bullet"/>
      <w:lvlText w:val=""/>
      <w:lvlJc w:val="left"/>
      <w:pPr>
        <w:ind w:left="2880" w:hanging="360"/>
      </w:pPr>
      <w:rPr>
        <w:rFonts w:ascii="Symbol" w:hAnsi="Symbol" w:hint="default"/>
      </w:rPr>
    </w:lvl>
    <w:lvl w:ilvl="4" w:tplc="7A6E3F40">
      <w:start w:val="1"/>
      <w:numFmt w:val="bullet"/>
      <w:lvlText w:val="o"/>
      <w:lvlJc w:val="left"/>
      <w:pPr>
        <w:ind w:left="3600" w:hanging="360"/>
      </w:pPr>
      <w:rPr>
        <w:rFonts w:ascii="Courier New" w:hAnsi="Courier New" w:hint="default"/>
      </w:rPr>
    </w:lvl>
    <w:lvl w:ilvl="5" w:tplc="C9148A3A">
      <w:start w:val="1"/>
      <w:numFmt w:val="bullet"/>
      <w:lvlText w:val=""/>
      <w:lvlJc w:val="left"/>
      <w:pPr>
        <w:ind w:left="4320" w:hanging="360"/>
      </w:pPr>
      <w:rPr>
        <w:rFonts w:ascii="Wingdings" w:hAnsi="Wingdings" w:hint="default"/>
      </w:rPr>
    </w:lvl>
    <w:lvl w:ilvl="6" w:tplc="6C382D90">
      <w:start w:val="1"/>
      <w:numFmt w:val="bullet"/>
      <w:lvlText w:val=""/>
      <w:lvlJc w:val="left"/>
      <w:pPr>
        <w:ind w:left="5040" w:hanging="360"/>
      </w:pPr>
      <w:rPr>
        <w:rFonts w:ascii="Symbol" w:hAnsi="Symbol" w:hint="default"/>
      </w:rPr>
    </w:lvl>
    <w:lvl w:ilvl="7" w:tplc="4894CB62">
      <w:start w:val="1"/>
      <w:numFmt w:val="bullet"/>
      <w:lvlText w:val="o"/>
      <w:lvlJc w:val="left"/>
      <w:pPr>
        <w:ind w:left="5760" w:hanging="360"/>
      </w:pPr>
      <w:rPr>
        <w:rFonts w:ascii="Courier New" w:hAnsi="Courier New" w:hint="default"/>
      </w:rPr>
    </w:lvl>
    <w:lvl w:ilvl="8" w:tplc="0E22797C">
      <w:start w:val="1"/>
      <w:numFmt w:val="bullet"/>
      <w:lvlText w:val=""/>
      <w:lvlJc w:val="left"/>
      <w:pPr>
        <w:ind w:left="6480" w:hanging="360"/>
      </w:pPr>
      <w:rPr>
        <w:rFonts w:ascii="Wingdings" w:hAnsi="Wingdings" w:hint="default"/>
      </w:rPr>
    </w:lvl>
  </w:abstractNum>
  <w:abstractNum w:abstractNumId="2" w15:restartNumberingAfterBreak="0">
    <w:nsid w:val="0635435A"/>
    <w:multiLevelType w:val="hybridMultilevel"/>
    <w:tmpl w:val="3502F2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5A574B"/>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F0733"/>
    <w:multiLevelType w:val="multilevel"/>
    <w:tmpl w:val="253A9124"/>
    <w:lvl w:ilvl="0">
      <w:start w:val="1"/>
      <w:numFmt w:val="bullet"/>
      <w:lvlText w:val=""/>
      <w:lvlJc w:val="left"/>
      <w:pPr>
        <w:tabs>
          <w:tab w:val="num" w:pos="720"/>
        </w:tabs>
        <w:ind w:left="720" w:hanging="360"/>
      </w:pPr>
      <w:rPr>
        <w:rFonts w:ascii="Symbol" w:hAnsi="Symbol" w:hint="default"/>
        <w:b w:val="0"/>
        <w:i w:val="0"/>
        <w:color w:val="auto"/>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5" w15:restartNumberingAfterBreak="0">
    <w:nsid w:val="0D9E06E1"/>
    <w:multiLevelType w:val="multilevel"/>
    <w:tmpl w:val="8EB2B1F8"/>
    <w:lvl w:ilvl="0">
      <w:start w:val="1"/>
      <w:numFmt w:val="bullet"/>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6" w15:restartNumberingAfterBreak="0">
    <w:nsid w:val="13334F2B"/>
    <w:multiLevelType w:val="hybridMultilevel"/>
    <w:tmpl w:val="DC289A0A"/>
    <w:lvl w:ilvl="0" w:tplc="F8D81B8C">
      <w:start w:val="1"/>
      <w:numFmt w:val="bullet"/>
      <w:lvlText w:val=""/>
      <w:lvlJc w:val="left"/>
      <w:pPr>
        <w:ind w:left="720" w:hanging="360"/>
      </w:pPr>
      <w:rPr>
        <w:rFonts w:ascii="Wingdings" w:hAnsi="Wingdings" w:hint="default"/>
      </w:rPr>
    </w:lvl>
    <w:lvl w:ilvl="1" w:tplc="1982E508">
      <w:start w:val="1"/>
      <w:numFmt w:val="bullet"/>
      <w:lvlText w:val="o"/>
      <w:lvlJc w:val="left"/>
      <w:pPr>
        <w:ind w:left="1440" w:hanging="360"/>
      </w:pPr>
      <w:rPr>
        <w:rFonts w:ascii="Courier New" w:hAnsi="Courier New" w:hint="default"/>
      </w:rPr>
    </w:lvl>
    <w:lvl w:ilvl="2" w:tplc="E062B83E">
      <w:start w:val="1"/>
      <w:numFmt w:val="bullet"/>
      <w:lvlText w:val=""/>
      <w:lvlJc w:val="left"/>
      <w:pPr>
        <w:ind w:left="2160" w:hanging="360"/>
      </w:pPr>
      <w:rPr>
        <w:rFonts w:ascii="Wingdings" w:hAnsi="Wingdings" w:hint="default"/>
      </w:rPr>
    </w:lvl>
    <w:lvl w:ilvl="3" w:tplc="A6EC445E">
      <w:start w:val="1"/>
      <w:numFmt w:val="bullet"/>
      <w:lvlText w:val=""/>
      <w:lvlJc w:val="left"/>
      <w:pPr>
        <w:ind w:left="2880" w:hanging="360"/>
      </w:pPr>
      <w:rPr>
        <w:rFonts w:ascii="Symbol" w:hAnsi="Symbol" w:hint="default"/>
      </w:rPr>
    </w:lvl>
    <w:lvl w:ilvl="4" w:tplc="5DF0266A">
      <w:start w:val="1"/>
      <w:numFmt w:val="bullet"/>
      <w:lvlText w:val="o"/>
      <w:lvlJc w:val="left"/>
      <w:pPr>
        <w:ind w:left="3600" w:hanging="360"/>
      </w:pPr>
      <w:rPr>
        <w:rFonts w:ascii="Courier New" w:hAnsi="Courier New" w:hint="default"/>
      </w:rPr>
    </w:lvl>
    <w:lvl w:ilvl="5" w:tplc="2B388B02">
      <w:start w:val="1"/>
      <w:numFmt w:val="bullet"/>
      <w:lvlText w:val=""/>
      <w:lvlJc w:val="left"/>
      <w:pPr>
        <w:ind w:left="4320" w:hanging="360"/>
      </w:pPr>
      <w:rPr>
        <w:rFonts w:ascii="Wingdings" w:hAnsi="Wingdings" w:hint="default"/>
      </w:rPr>
    </w:lvl>
    <w:lvl w:ilvl="6" w:tplc="6868D06C">
      <w:start w:val="1"/>
      <w:numFmt w:val="bullet"/>
      <w:lvlText w:val=""/>
      <w:lvlJc w:val="left"/>
      <w:pPr>
        <w:ind w:left="5040" w:hanging="360"/>
      </w:pPr>
      <w:rPr>
        <w:rFonts w:ascii="Symbol" w:hAnsi="Symbol" w:hint="default"/>
      </w:rPr>
    </w:lvl>
    <w:lvl w:ilvl="7" w:tplc="3CDE8B1A">
      <w:start w:val="1"/>
      <w:numFmt w:val="bullet"/>
      <w:lvlText w:val="o"/>
      <w:lvlJc w:val="left"/>
      <w:pPr>
        <w:ind w:left="5760" w:hanging="360"/>
      </w:pPr>
      <w:rPr>
        <w:rFonts w:ascii="Courier New" w:hAnsi="Courier New" w:hint="default"/>
      </w:rPr>
    </w:lvl>
    <w:lvl w:ilvl="8" w:tplc="C980C58C">
      <w:start w:val="1"/>
      <w:numFmt w:val="bullet"/>
      <w:lvlText w:val=""/>
      <w:lvlJc w:val="left"/>
      <w:pPr>
        <w:ind w:left="6480" w:hanging="360"/>
      </w:pPr>
      <w:rPr>
        <w:rFonts w:ascii="Wingdings" w:hAnsi="Wingdings" w:hint="default"/>
      </w:rPr>
    </w:lvl>
  </w:abstractNum>
  <w:abstractNum w:abstractNumId="7" w15:restartNumberingAfterBreak="0">
    <w:nsid w:val="17293ECA"/>
    <w:multiLevelType w:val="hybridMultilevel"/>
    <w:tmpl w:val="D0D620D8"/>
    <w:lvl w:ilvl="0" w:tplc="FFFFFFFF">
      <w:start w:val="1"/>
      <w:numFmt w:val="bullet"/>
      <w:pStyle w:val="SectionHeading"/>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EF0262F"/>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EF13D3A"/>
    <w:multiLevelType w:val="hybridMultilevel"/>
    <w:tmpl w:val="10DC463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0" w15:restartNumberingAfterBreak="0">
    <w:nsid w:val="211F6861"/>
    <w:multiLevelType w:val="hybridMultilevel"/>
    <w:tmpl w:val="584833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2317741"/>
    <w:multiLevelType w:val="hybridMultilevel"/>
    <w:tmpl w:val="701435B2"/>
    <w:lvl w:ilvl="0" w:tplc="5A6A26A4">
      <w:start w:val="1"/>
      <w:numFmt w:val="bullet"/>
      <w:lvlText w:val=""/>
      <w:lvlJc w:val="left"/>
      <w:pPr>
        <w:ind w:left="720" w:hanging="360"/>
      </w:pPr>
      <w:rPr>
        <w:rFonts w:ascii="Symbol" w:hAnsi="Symbol" w:hint="default"/>
      </w:rPr>
    </w:lvl>
    <w:lvl w:ilvl="1" w:tplc="B1046E7C">
      <w:start w:val="1"/>
      <w:numFmt w:val="bullet"/>
      <w:lvlText w:val="o"/>
      <w:lvlJc w:val="left"/>
      <w:pPr>
        <w:ind w:left="1440" w:hanging="360"/>
      </w:pPr>
      <w:rPr>
        <w:rFonts w:ascii="Courier New" w:hAnsi="Courier New" w:hint="default"/>
      </w:rPr>
    </w:lvl>
    <w:lvl w:ilvl="2" w:tplc="206C4EBA">
      <w:start w:val="1"/>
      <w:numFmt w:val="bullet"/>
      <w:lvlText w:val=""/>
      <w:lvlJc w:val="left"/>
      <w:pPr>
        <w:ind w:left="2160" w:hanging="360"/>
      </w:pPr>
      <w:rPr>
        <w:rFonts w:ascii="Wingdings" w:hAnsi="Wingdings" w:hint="default"/>
      </w:rPr>
    </w:lvl>
    <w:lvl w:ilvl="3" w:tplc="BE0EC8FC">
      <w:start w:val="1"/>
      <w:numFmt w:val="bullet"/>
      <w:lvlText w:val=""/>
      <w:lvlJc w:val="left"/>
      <w:pPr>
        <w:ind w:left="2880" w:hanging="360"/>
      </w:pPr>
      <w:rPr>
        <w:rFonts w:ascii="Symbol" w:hAnsi="Symbol" w:hint="default"/>
      </w:rPr>
    </w:lvl>
    <w:lvl w:ilvl="4" w:tplc="28D838E0">
      <w:start w:val="1"/>
      <w:numFmt w:val="bullet"/>
      <w:lvlText w:val="o"/>
      <w:lvlJc w:val="left"/>
      <w:pPr>
        <w:ind w:left="3600" w:hanging="360"/>
      </w:pPr>
      <w:rPr>
        <w:rFonts w:ascii="Courier New" w:hAnsi="Courier New" w:hint="default"/>
      </w:rPr>
    </w:lvl>
    <w:lvl w:ilvl="5" w:tplc="592C8594">
      <w:start w:val="1"/>
      <w:numFmt w:val="bullet"/>
      <w:lvlText w:val=""/>
      <w:lvlJc w:val="left"/>
      <w:pPr>
        <w:ind w:left="4320" w:hanging="360"/>
      </w:pPr>
      <w:rPr>
        <w:rFonts w:ascii="Wingdings" w:hAnsi="Wingdings" w:hint="default"/>
      </w:rPr>
    </w:lvl>
    <w:lvl w:ilvl="6" w:tplc="F1FC028A">
      <w:start w:val="1"/>
      <w:numFmt w:val="bullet"/>
      <w:lvlText w:val=""/>
      <w:lvlJc w:val="left"/>
      <w:pPr>
        <w:ind w:left="5040" w:hanging="360"/>
      </w:pPr>
      <w:rPr>
        <w:rFonts w:ascii="Symbol" w:hAnsi="Symbol" w:hint="default"/>
      </w:rPr>
    </w:lvl>
    <w:lvl w:ilvl="7" w:tplc="EA22DC38">
      <w:start w:val="1"/>
      <w:numFmt w:val="bullet"/>
      <w:lvlText w:val="o"/>
      <w:lvlJc w:val="left"/>
      <w:pPr>
        <w:ind w:left="5760" w:hanging="360"/>
      </w:pPr>
      <w:rPr>
        <w:rFonts w:ascii="Courier New" w:hAnsi="Courier New" w:hint="default"/>
      </w:rPr>
    </w:lvl>
    <w:lvl w:ilvl="8" w:tplc="06E26F44">
      <w:start w:val="1"/>
      <w:numFmt w:val="bullet"/>
      <w:lvlText w:val=""/>
      <w:lvlJc w:val="left"/>
      <w:pPr>
        <w:ind w:left="6480" w:hanging="360"/>
      </w:pPr>
      <w:rPr>
        <w:rFonts w:ascii="Wingdings" w:hAnsi="Wingdings" w:hint="default"/>
      </w:rPr>
    </w:lvl>
  </w:abstractNum>
  <w:abstractNum w:abstractNumId="12" w15:restartNumberingAfterBreak="0">
    <w:nsid w:val="224E437B"/>
    <w:multiLevelType w:val="hybridMultilevel"/>
    <w:tmpl w:val="3110B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9E43EE"/>
    <w:multiLevelType w:val="hybridMultilevel"/>
    <w:tmpl w:val="C024A508"/>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B34ABE"/>
    <w:multiLevelType w:val="hybridMultilevel"/>
    <w:tmpl w:val="852C6912"/>
    <w:lvl w:ilvl="0" w:tplc="04090001">
      <w:start w:val="1"/>
      <w:numFmt w:val="bullet"/>
      <w:lvlText w:val=""/>
      <w:lvlJc w:val="left"/>
      <w:pPr>
        <w:ind w:left="1296" w:hanging="360"/>
      </w:pPr>
      <w:rPr>
        <w:rFonts w:ascii="Symbol" w:hAnsi="Symbol" w:hint="default"/>
      </w:rPr>
    </w:lvl>
    <w:lvl w:ilvl="1" w:tplc="04090003">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5" w15:restartNumberingAfterBreak="0">
    <w:nsid w:val="247F6548"/>
    <w:multiLevelType w:val="hybridMultilevel"/>
    <w:tmpl w:val="9ABA5E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8672A3C"/>
    <w:multiLevelType w:val="hybridMultilevel"/>
    <w:tmpl w:val="E3AE29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1590C"/>
    <w:multiLevelType w:val="hybridMultilevel"/>
    <w:tmpl w:val="F22AEA74"/>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8" w15:restartNumberingAfterBreak="0">
    <w:nsid w:val="2AD14096"/>
    <w:multiLevelType w:val="hybridMultilevel"/>
    <w:tmpl w:val="0706F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1F63BC"/>
    <w:multiLevelType w:val="hybridMultilevel"/>
    <w:tmpl w:val="DD9C3AE8"/>
    <w:lvl w:ilvl="0" w:tplc="04090001">
      <w:start w:val="1"/>
      <w:numFmt w:val="bullet"/>
      <w:lvlText w:val=""/>
      <w:lvlJc w:val="left"/>
      <w:pPr>
        <w:ind w:left="585" w:hanging="360"/>
      </w:pPr>
      <w:rPr>
        <w:rFonts w:ascii="Symbol" w:hAnsi="Symbol" w:hint="default"/>
      </w:rPr>
    </w:lvl>
    <w:lvl w:ilvl="1" w:tplc="04090003" w:tentative="1">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20" w15:restartNumberingAfterBreak="0">
    <w:nsid w:val="2E104FAB"/>
    <w:multiLevelType w:val="multilevel"/>
    <w:tmpl w:val="512C5AE2"/>
    <w:lvl w:ilvl="0">
      <w:start w:val="1"/>
      <w:numFmt w:val="bullet"/>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1" w15:restartNumberingAfterBreak="0">
    <w:nsid w:val="30A27523"/>
    <w:multiLevelType w:val="multilevel"/>
    <w:tmpl w:val="4476D1B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5724" w:hanging="864"/>
      </w:pPr>
      <w:rPr>
        <w:b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346F413A"/>
    <w:multiLevelType w:val="hybridMultilevel"/>
    <w:tmpl w:val="2D44E9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E91CA5"/>
    <w:multiLevelType w:val="hybridMultilevel"/>
    <w:tmpl w:val="85021762"/>
    <w:lvl w:ilvl="0" w:tplc="1B28317C">
      <w:start w:val="1"/>
      <w:numFmt w:val="decimal"/>
      <w:lvlText w:val="%1."/>
      <w:lvlJc w:val="left"/>
      <w:pPr>
        <w:ind w:left="360" w:hanging="360"/>
      </w:pPr>
    </w:lvl>
    <w:lvl w:ilvl="1" w:tplc="F2F073A6">
      <w:start w:val="1"/>
      <w:numFmt w:val="decimal"/>
      <w:lvlText w:val="%2)"/>
      <w:lvlJc w:val="left"/>
      <w:pPr>
        <w:ind w:left="1080" w:hanging="360"/>
      </w:pPr>
    </w:lvl>
    <w:lvl w:ilvl="2" w:tplc="200A8768">
      <w:numFmt w:val="bullet"/>
      <w:lvlText w:val="•"/>
      <w:lvlJc w:val="left"/>
      <w:pPr>
        <w:ind w:left="1980" w:hanging="360"/>
      </w:pPr>
      <w:rPr>
        <w:rFonts w:ascii="Times New Roman" w:hAnsi="Times New Roman" w:hint="default"/>
      </w:rPr>
    </w:lvl>
    <w:lvl w:ilvl="3" w:tplc="3558F29A" w:tentative="1">
      <w:start w:val="1"/>
      <w:numFmt w:val="decimal"/>
      <w:lvlText w:val="%4."/>
      <w:lvlJc w:val="left"/>
      <w:pPr>
        <w:ind w:left="2520" w:hanging="360"/>
      </w:pPr>
    </w:lvl>
    <w:lvl w:ilvl="4" w:tplc="9FC60FCC" w:tentative="1">
      <w:start w:val="1"/>
      <w:numFmt w:val="lowerLetter"/>
      <w:lvlText w:val="%5."/>
      <w:lvlJc w:val="left"/>
      <w:pPr>
        <w:ind w:left="3240" w:hanging="360"/>
      </w:pPr>
    </w:lvl>
    <w:lvl w:ilvl="5" w:tplc="71D43C74" w:tentative="1">
      <w:start w:val="1"/>
      <w:numFmt w:val="lowerRoman"/>
      <w:lvlText w:val="%6."/>
      <w:lvlJc w:val="right"/>
      <w:pPr>
        <w:ind w:left="3960" w:hanging="180"/>
      </w:pPr>
    </w:lvl>
    <w:lvl w:ilvl="6" w:tplc="812E4600" w:tentative="1">
      <w:start w:val="1"/>
      <w:numFmt w:val="decimal"/>
      <w:lvlText w:val="%7."/>
      <w:lvlJc w:val="left"/>
      <w:pPr>
        <w:ind w:left="4680" w:hanging="360"/>
      </w:pPr>
    </w:lvl>
    <w:lvl w:ilvl="7" w:tplc="E88CF0C8" w:tentative="1">
      <w:start w:val="1"/>
      <w:numFmt w:val="lowerLetter"/>
      <w:lvlText w:val="%8."/>
      <w:lvlJc w:val="left"/>
      <w:pPr>
        <w:ind w:left="5400" w:hanging="360"/>
      </w:pPr>
    </w:lvl>
    <w:lvl w:ilvl="8" w:tplc="C61E2540" w:tentative="1">
      <w:start w:val="1"/>
      <w:numFmt w:val="lowerRoman"/>
      <w:lvlText w:val="%9."/>
      <w:lvlJc w:val="right"/>
      <w:pPr>
        <w:ind w:left="6120" w:hanging="180"/>
      </w:pPr>
    </w:lvl>
  </w:abstractNum>
  <w:abstractNum w:abstractNumId="24" w15:restartNumberingAfterBreak="0">
    <w:nsid w:val="39082F8C"/>
    <w:multiLevelType w:val="hybridMultilevel"/>
    <w:tmpl w:val="FB4895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B0C6E63"/>
    <w:multiLevelType w:val="multilevel"/>
    <w:tmpl w:val="349493FC"/>
    <w:lvl w:ilvl="0">
      <w:start w:val="1"/>
      <w:numFmt w:val="bullet"/>
      <w:pStyle w:val="ListParagraph"/>
      <w:lvlText w:val=""/>
      <w:lvlJc w:val="left"/>
      <w:pPr>
        <w:tabs>
          <w:tab w:val="num" w:pos="1080"/>
        </w:tabs>
        <w:ind w:left="1080" w:hanging="360"/>
      </w:pPr>
      <w:rPr>
        <w:rFonts w:ascii="Symbol" w:hAnsi="Symbol" w:hint="default"/>
        <w:b w:val="0"/>
        <w:i w:val="0"/>
        <w:sz w:val="24"/>
      </w:rPr>
    </w:lvl>
    <w:lvl w:ilvl="1">
      <w:start w:val="1"/>
      <w:numFmt w:val="bullet"/>
      <w:lvlText w:val="o"/>
      <w:lvlJc w:val="left"/>
      <w:pPr>
        <w:tabs>
          <w:tab w:val="num" w:pos="1440"/>
        </w:tabs>
        <w:ind w:left="1440" w:hanging="360"/>
      </w:pPr>
      <w:rPr>
        <w:rFonts w:ascii="Courier New" w:hAnsi="Courier New" w:cs="Courier New" w:hint="default"/>
        <w:b w:val="0"/>
        <w:i w:val="0"/>
        <w:sz w:val="24"/>
      </w:rPr>
    </w:lvl>
    <w:lvl w:ilvl="2">
      <w:start w:val="1"/>
      <w:numFmt w:val="bullet"/>
      <w:lvlText w:val=""/>
      <w:lvlJc w:val="left"/>
      <w:pPr>
        <w:tabs>
          <w:tab w:val="num" w:pos="1800"/>
        </w:tabs>
        <w:ind w:left="1800" w:hanging="360"/>
      </w:pPr>
      <w:rPr>
        <w:rFonts w:ascii="Symbol" w:hAnsi="Symbol" w:hint="default"/>
        <w:b w:val="0"/>
        <w:i w:val="0"/>
        <w:sz w:val="16"/>
      </w:rPr>
    </w:lvl>
    <w:lvl w:ilvl="3">
      <w:start w:val="1"/>
      <w:numFmt w:val="bullet"/>
      <w:lvlText w:val=""/>
      <w:lvlJc w:val="left"/>
      <w:pPr>
        <w:tabs>
          <w:tab w:val="num" w:pos="720"/>
        </w:tabs>
        <w:ind w:left="720" w:hanging="360"/>
      </w:pPr>
      <w:rPr>
        <w:rFonts w:ascii="Symbol" w:hAnsi="Symbol" w:hint="default"/>
        <w:b w:val="0"/>
        <w:i w:val="0"/>
        <w:sz w:val="22"/>
      </w:rPr>
    </w:lvl>
    <w:lvl w:ilvl="4">
      <w:start w:val="1"/>
      <w:numFmt w:val="decimal"/>
      <w:lvlText w:val="%1.%2.%3.%4.%5."/>
      <w:lvlJc w:val="left"/>
      <w:pPr>
        <w:tabs>
          <w:tab w:val="num" w:pos="3456"/>
        </w:tabs>
        <w:ind w:left="3456" w:hanging="864"/>
      </w:pPr>
      <w:rPr>
        <w:rFonts w:ascii="Arial Narrow" w:hAnsi="Arial Narrow" w:hint="default"/>
        <w:b w:val="0"/>
        <w:i w:val="0"/>
        <w:sz w:val="24"/>
      </w:rPr>
    </w:lvl>
    <w:lvl w:ilvl="5">
      <w:start w:val="1"/>
      <w:numFmt w:val="decimal"/>
      <w:lvlText w:val="%1.%2.%3.%4.%5.%6."/>
      <w:lvlJc w:val="left"/>
      <w:pPr>
        <w:tabs>
          <w:tab w:val="num" w:pos="4536"/>
        </w:tabs>
        <w:ind w:left="4536" w:hanging="1080"/>
      </w:pPr>
      <w:rPr>
        <w:rFonts w:ascii="Arial Narrow" w:hAnsi="Arial Narrow" w:hint="default"/>
        <w:b w:val="0"/>
        <w:i w:val="0"/>
        <w:sz w:val="24"/>
      </w:rPr>
    </w:lvl>
    <w:lvl w:ilvl="6">
      <w:start w:val="1"/>
      <w:numFmt w:val="decimal"/>
      <w:lvlText w:val="%1.%2.%3.%4.%5.%6.%7."/>
      <w:lvlJc w:val="left"/>
      <w:pPr>
        <w:tabs>
          <w:tab w:val="num" w:pos="5760"/>
        </w:tabs>
        <w:ind w:left="5760" w:hanging="1224"/>
      </w:pPr>
      <w:rPr>
        <w:rFonts w:ascii="Arial Narrow" w:hAnsi="Arial Narrow" w:hint="default"/>
        <w:b w:val="0"/>
        <w:i w:val="0"/>
        <w:sz w:val="24"/>
      </w:rPr>
    </w:lvl>
    <w:lvl w:ilvl="7">
      <w:start w:val="1"/>
      <w:numFmt w:val="decimal"/>
      <w:lvlText w:val="%1.%2.%3.%4.%5.%6.%7.%8."/>
      <w:lvlJc w:val="left"/>
      <w:pPr>
        <w:tabs>
          <w:tab w:val="num" w:pos="4104"/>
        </w:tabs>
        <w:ind w:left="4104" w:hanging="1224"/>
      </w:pPr>
      <w:rPr>
        <w:rFonts w:ascii="Arial Narrow" w:hAnsi="Arial Narrow" w:hint="default"/>
        <w:b w:val="0"/>
        <w:i w:val="0"/>
        <w:sz w:val="18"/>
      </w:rPr>
    </w:lvl>
    <w:lvl w:ilvl="8">
      <w:start w:val="1"/>
      <w:numFmt w:val="decimal"/>
      <w:lvlText w:val="%1.%2.%3.%4.%5.%6.%7.%8.%9."/>
      <w:lvlJc w:val="left"/>
      <w:pPr>
        <w:tabs>
          <w:tab w:val="num" w:pos="4680"/>
        </w:tabs>
        <w:ind w:left="4680" w:hanging="1440"/>
      </w:pPr>
      <w:rPr>
        <w:rFonts w:ascii="Arial Narrow" w:hAnsi="Arial Narrow" w:hint="default"/>
        <w:b w:val="0"/>
        <w:i w:val="0"/>
        <w:sz w:val="18"/>
      </w:rPr>
    </w:lvl>
  </w:abstractNum>
  <w:abstractNum w:abstractNumId="26" w15:restartNumberingAfterBreak="0">
    <w:nsid w:val="3B8510DC"/>
    <w:multiLevelType w:val="multilevel"/>
    <w:tmpl w:val="88B2A7D6"/>
    <w:lvl w:ilvl="0">
      <w:start w:val="1"/>
      <w:numFmt w:val="bullet"/>
      <w:pStyle w:val="TableBullet"/>
      <w:lvlText w:val=""/>
      <w:lvlJc w:val="left"/>
      <w:pPr>
        <w:tabs>
          <w:tab w:val="num" w:pos="216"/>
        </w:tabs>
        <w:ind w:left="216" w:hanging="216"/>
      </w:pPr>
      <w:rPr>
        <w:rFonts w:ascii="Symbol" w:hAnsi="Symbol" w:hint="default"/>
        <w:b/>
        <w:i w:val="0"/>
        <w:sz w:val="20"/>
      </w:rPr>
    </w:lvl>
    <w:lvl w:ilvl="1">
      <w:start w:val="1"/>
      <w:numFmt w:val="bullet"/>
      <w:lvlText w:val="–"/>
      <w:lvlJc w:val="left"/>
      <w:pPr>
        <w:tabs>
          <w:tab w:val="num" w:pos="720"/>
        </w:tabs>
        <w:ind w:left="720" w:hanging="360"/>
      </w:pPr>
      <w:rPr>
        <w:rFonts w:ascii="Times New Roman" w:hAnsi="Times New Roman" w:hint="default"/>
        <w:b/>
        <w:i w:val="0"/>
        <w:sz w:val="22"/>
      </w:rPr>
    </w:lvl>
    <w:lvl w:ilvl="2">
      <w:start w:val="1"/>
      <w:numFmt w:val="bullet"/>
      <w:lvlText w:val=""/>
      <w:lvlJc w:val="left"/>
      <w:pPr>
        <w:tabs>
          <w:tab w:val="num" w:pos="1080"/>
        </w:tabs>
        <w:ind w:left="1080" w:hanging="360"/>
      </w:pPr>
      <w:rPr>
        <w:rFonts w:ascii="Symbol" w:hAnsi="Symbol" w:hint="default"/>
        <w:b w:val="0"/>
        <w:i w:val="0"/>
        <w:sz w:val="16"/>
      </w:rPr>
    </w:lvl>
    <w:lvl w:ilvl="3">
      <w:start w:val="1"/>
      <w:numFmt w:val="decimal"/>
      <w:lvlText w:val="%1.%2.%3.%4."/>
      <w:lvlJc w:val="left"/>
      <w:pPr>
        <w:tabs>
          <w:tab w:val="num" w:pos="2088"/>
        </w:tabs>
        <w:ind w:left="2088" w:hanging="1008"/>
      </w:pPr>
      <w:rPr>
        <w:rFonts w:ascii="Arial Narrow" w:hAnsi="Arial Narrow" w:hint="default"/>
        <w:b w:val="0"/>
        <w:i w:val="0"/>
        <w:sz w:val="22"/>
      </w:rPr>
    </w:lvl>
    <w:lvl w:ilvl="4">
      <w:start w:val="1"/>
      <w:numFmt w:val="decimal"/>
      <w:lvlText w:val="%1.%2.%3.%4.%5."/>
      <w:lvlJc w:val="left"/>
      <w:pPr>
        <w:tabs>
          <w:tab w:val="num" w:pos="1872"/>
        </w:tabs>
        <w:ind w:left="1872" w:hanging="792"/>
      </w:pPr>
      <w:rPr>
        <w:rFonts w:ascii="Arial Narrow" w:hAnsi="Arial Narrow" w:hint="default"/>
        <w:b w:val="0"/>
        <w:i w:val="0"/>
        <w:sz w:val="20"/>
      </w:rPr>
    </w:lvl>
    <w:lvl w:ilvl="5">
      <w:start w:val="1"/>
      <w:numFmt w:val="decimal"/>
      <w:lvlText w:val="%1.%2.%3.%4.%5.%6."/>
      <w:lvlJc w:val="left"/>
      <w:pPr>
        <w:tabs>
          <w:tab w:val="num" w:pos="2376"/>
        </w:tabs>
        <w:ind w:left="2376" w:hanging="936"/>
      </w:pPr>
      <w:rPr>
        <w:rFonts w:ascii="Arial Narrow" w:hAnsi="Arial Narrow" w:hint="default"/>
        <w:b w:val="0"/>
        <w:i/>
        <w:sz w:val="20"/>
      </w:rPr>
    </w:lvl>
    <w:lvl w:ilvl="6">
      <w:start w:val="1"/>
      <w:numFmt w:val="decimal"/>
      <w:lvlText w:val="%1.%2.%3.%4.%5.%6.%7."/>
      <w:lvlJc w:val="left"/>
      <w:pPr>
        <w:tabs>
          <w:tab w:val="num" w:pos="2880"/>
        </w:tabs>
        <w:ind w:left="2880" w:hanging="1080"/>
      </w:pPr>
      <w:rPr>
        <w:rFonts w:ascii="Arial Narrow" w:hAnsi="Arial Narrow" w:hint="default"/>
        <w:b w:val="0"/>
        <w:i/>
        <w:sz w:val="20"/>
      </w:rPr>
    </w:lvl>
    <w:lvl w:ilvl="7">
      <w:start w:val="1"/>
      <w:numFmt w:val="decimal"/>
      <w:lvlText w:val="%1.%2.%3.%4.%5.%6.%7.%8."/>
      <w:lvlJc w:val="left"/>
      <w:pPr>
        <w:tabs>
          <w:tab w:val="num" w:pos="3384"/>
        </w:tabs>
        <w:ind w:left="3384" w:hanging="1224"/>
      </w:pPr>
      <w:rPr>
        <w:rFonts w:ascii="Arial Narrow" w:hAnsi="Arial Narrow" w:hint="default"/>
        <w:b w:val="0"/>
        <w:i w:val="0"/>
        <w:sz w:val="18"/>
      </w:rPr>
    </w:lvl>
    <w:lvl w:ilvl="8">
      <w:start w:val="1"/>
      <w:numFmt w:val="decimal"/>
      <w:lvlText w:val="%1.%2.%3.%4.%5.%6.%7.%8.%9."/>
      <w:lvlJc w:val="left"/>
      <w:pPr>
        <w:tabs>
          <w:tab w:val="num" w:pos="3960"/>
        </w:tabs>
        <w:ind w:left="3960" w:hanging="1440"/>
      </w:pPr>
      <w:rPr>
        <w:rFonts w:ascii="Arial Narrow" w:hAnsi="Arial Narrow" w:hint="default"/>
        <w:b w:val="0"/>
        <w:i w:val="0"/>
        <w:sz w:val="18"/>
      </w:rPr>
    </w:lvl>
  </w:abstractNum>
  <w:abstractNum w:abstractNumId="27" w15:restartNumberingAfterBreak="0">
    <w:nsid w:val="3BB307C2"/>
    <w:multiLevelType w:val="hybridMultilevel"/>
    <w:tmpl w:val="7AC6A0E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DE70F16"/>
    <w:multiLevelType w:val="hybridMultilevel"/>
    <w:tmpl w:val="D80CC206"/>
    <w:lvl w:ilvl="0" w:tplc="FFFFFFFF">
      <w:start w:val="1"/>
      <w:numFmt w:val="bullet"/>
      <w:lvlText w:val=""/>
      <w:lvlJc w:val="left"/>
      <w:pPr>
        <w:ind w:left="936" w:hanging="360"/>
      </w:pPr>
      <w:rPr>
        <w:rFonts w:ascii="Symbol" w:hAnsi="Symbol"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9" w15:restartNumberingAfterBreak="0">
    <w:nsid w:val="49E9277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CEF23F9"/>
    <w:multiLevelType w:val="hybridMultilevel"/>
    <w:tmpl w:val="8874576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31" w15:restartNumberingAfterBreak="0">
    <w:nsid w:val="4D56224F"/>
    <w:multiLevelType w:val="hybridMultilevel"/>
    <w:tmpl w:val="CBFC2D6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2" w15:restartNumberingAfterBreak="0">
    <w:nsid w:val="519B701F"/>
    <w:multiLevelType w:val="hybridMultilevel"/>
    <w:tmpl w:val="3AB6AC36"/>
    <w:lvl w:ilvl="0" w:tplc="3BC08D7E">
      <w:start w:val="1"/>
      <w:numFmt w:val="decimal"/>
      <w:lvlText w:val="%1."/>
      <w:lvlJc w:val="left"/>
      <w:pPr>
        <w:ind w:left="720" w:hanging="360"/>
      </w:pPr>
    </w:lvl>
    <w:lvl w:ilvl="1" w:tplc="B6F8F17C">
      <w:start w:val="1"/>
      <w:numFmt w:val="lowerLetter"/>
      <w:lvlText w:val="%2."/>
      <w:lvlJc w:val="left"/>
      <w:pPr>
        <w:ind w:left="1440" w:hanging="360"/>
      </w:pPr>
    </w:lvl>
    <w:lvl w:ilvl="2" w:tplc="D1EE35EC">
      <w:start w:val="1"/>
      <w:numFmt w:val="lowerRoman"/>
      <w:lvlText w:val="%3."/>
      <w:lvlJc w:val="right"/>
      <w:pPr>
        <w:ind w:left="2160" w:hanging="180"/>
      </w:pPr>
    </w:lvl>
    <w:lvl w:ilvl="3" w:tplc="275E96C4">
      <w:start w:val="1"/>
      <w:numFmt w:val="decimal"/>
      <w:lvlText w:val="%4."/>
      <w:lvlJc w:val="left"/>
      <w:pPr>
        <w:ind w:left="2880" w:hanging="360"/>
      </w:pPr>
    </w:lvl>
    <w:lvl w:ilvl="4" w:tplc="426E0356">
      <w:start w:val="1"/>
      <w:numFmt w:val="lowerLetter"/>
      <w:lvlText w:val="%5."/>
      <w:lvlJc w:val="left"/>
      <w:pPr>
        <w:ind w:left="3600" w:hanging="360"/>
      </w:pPr>
    </w:lvl>
    <w:lvl w:ilvl="5" w:tplc="48F438D0">
      <w:start w:val="1"/>
      <w:numFmt w:val="lowerRoman"/>
      <w:lvlText w:val="%6."/>
      <w:lvlJc w:val="right"/>
      <w:pPr>
        <w:ind w:left="4320" w:hanging="180"/>
      </w:pPr>
    </w:lvl>
    <w:lvl w:ilvl="6" w:tplc="EE50FE10">
      <w:start w:val="1"/>
      <w:numFmt w:val="decimal"/>
      <w:lvlText w:val="%7."/>
      <w:lvlJc w:val="left"/>
      <w:pPr>
        <w:ind w:left="5040" w:hanging="360"/>
      </w:pPr>
    </w:lvl>
    <w:lvl w:ilvl="7" w:tplc="3F8C4CCE">
      <w:start w:val="1"/>
      <w:numFmt w:val="upperLetter"/>
      <w:lvlText w:val="%8."/>
      <w:lvlJc w:val="left"/>
      <w:pPr>
        <w:ind w:left="5760" w:hanging="360"/>
      </w:pPr>
    </w:lvl>
    <w:lvl w:ilvl="8" w:tplc="ECCE648C">
      <w:start w:val="1"/>
      <w:numFmt w:val="lowerRoman"/>
      <w:lvlText w:val="%9."/>
      <w:lvlJc w:val="right"/>
      <w:pPr>
        <w:ind w:left="6480" w:hanging="180"/>
      </w:pPr>
    </w:lvl>
  </w:abstractNum>
  <w:abstractNum w:abstractNumId="33" w15:restartNumberingAfterBreak="0">
    <w:nsid w:val="52F67DE0"/>
    <w:multiLevelType w:val="hybridMultilevel"/>
    <w:tmpl w:val="C204B9C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4" w15:restartNumberingAfterBreak="0">
    <w:nsid w:val="53174D74"/>
    <w:multiLevelType w:val="hybridMultilevel"/>
    <w:tmpl w:val="6032B4EA"/>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35" w15:restartNumberingAfterBreak="0">
    <w:nsid w:val="55B42E61"/>
    <w:multiLevelType w:val="hybridMultilevel"/>
    <w:tmpl w:val="1562CFC4"/>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57BD3BAD"/>
    <w:multiLevelType w:val="hybridMultilevel"/>
    <w:tmpl w:val="16CCF6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8272380"/>
    <w:multiLevelType w:val="hybridMultilevel"/>
    <w:tmpl w:val="5A10B5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5A3C0570"/>
    <w:multiLevelType w:val="hybridMultilevel"/>
    <w:tmpl w:val="AA58A0E2"/>
    <w:lvl w:ilvl="0" w:tplc="6A5CCC8C">
      <w:start w:val="1"/>
      <w:numFmt w:val="bullet"/>
      <w:lvlText w:val=""/>
      <w:lvlJc w:val="left"/>
      <w:pPr>
        <w:ind w:left="720" w:hanging="360"/>
      </w:pPr>
      <w:rPr>
        <w:rFonts w:ascii="Symbol" w:hAnsi="Symbol" w:hint="default"/>
      </w:rPr>
    </w:lvl>
    <w:lvl w:ilvl="1" w:tplc="8C4CA234">
      <w:start w:val="1"/>
      <w:numFmt w:val="bullet"/>
      <w:lvlText w:val="o"/>
      <w:lvlJc w:val="left"/>
      <w:pPr>
        <w:ind w:left="1440" w:hanging="360"/>
      </w:pPr>
      <w:rPr>
        <w:rFonts w:ascii="Courier New" w:hAnsi="Courier New" w:hint="default"/>
      </w:rPr>
    </w:lvl>
    <w:lvl w:ilvl="2" w:tplc="386CFDFA">
      <w:start w:val="1"/>
      <w:numFmt w:val="bullet"/>
      <w:lvlText w:val=""/>
      <w:lvlJc w:val="left"/>
      <w:pPr>
        <w:ind w:left="2160" w:hanging="360"/>
      </w:pPr>
      <w:rPr>
        <w:rFonts w:ascii="Wingdings" w:hAnsi="Wingdings" w:hint="default"/>
      </w:rPr>
    </w:lvl>
    <w:lvl w:ilvl="3" w:tplc="2DDE1B70">
      <w:start w:val="1"/>
      <w:numFmt w:val="bullet"/>
      <w:lvlText w:val=""/>
      <w:lvlJc w:val="left"/>
      <w:pPr>
        <w:ind w:left="2880" w:hanging="360"/>
      </w:pPr>
      <w:rPr>
        <w:rFonts w:ascii="Symbol" w:hAnsi="Symbol" w:hint="default"/>
      </w:rPr>
    </w:lvl>
    <w:lvl w:ilvl="4" w:tplc="1058669A">
      <w:start w:val="1"/>
      <w:numFmt w:val="bullet"/>
      <w:lvlText w:val="o"/>
      <w:lvlJc w:val="left"/>
      <w:pPr>
        <w:ind w:left="3600" w:hanging="360"/>
      </w:pPr>
      <w:rPr>
        <w:rFonts w:ascii="Courier New" w:hAnsi="Courier New" w:hint="default"/>
      </w:rPr>
    </w:lvl>
    <w:lvl w:ilvl="5" w:tplc="894C8E6C">
      <w:start w:val="1"/>
      <w:numFmt w:val="bullet"/>
      <w:lvlText w:val=""/>
      <w:lvlJc w:val="left"/>
      <w:pPr>
        <w:ind w:left="4320" w:hanging="360"/>
      </w:pPr>
      <w:rPr>
        <w:rFonts w:ascii="Wingdings" w:hAnsi="Wingdings" w:hint="default"/>
      </w:rPr>
    </w:lvl>
    <w:lvl w:ilvl="6" w:tplc="6DA4B9FC">
      <w:start w:val="1"/>
      <w:numFmt w:val="bullet"/>
      <w:lvlText w:val=""/>
      <w:lvlJc w:val="left"/>
      <w:pPr>
        <w:ind w:left="5040" w:hanging="360"/>
      </w:pPr>
      <w:rPr>
        <w:rFonts w:ascii="Symbol" w:hAnsi="Symbol" w:hint="default"/>
      </w:rPr>
    </w:lvl>
    <w:lvl w:ilvl="7" w:tplc="7A50F190">
      <w:start w:val="1"/>
      <w:numFmt w:val="bullet"/>
      <w:lvlText w:val="o"/>
      <w:lvlJc w:val="left"/>
      <w:pPr>
        <w:ind w:left="5760" w:hanging="360"/>
      </w:pPr>
      <w:rPr>
        <w:rFonts w:ascii="Courier New" w:hAnsi="Courier New" w:hint="default"/>
      </w:rPr>
    </w:lvl>
    <w:lvl w:ilvl="8" w:tplc="A6CA0DEE">
      <w:start w:val="1"/>
      <w:numFmt w:val="bullet"/>
      <w:lvlText w:val=""/>
      <w:lvlJc w:val="left"/>
      <w:pPr>
        <w:ind w:left="6480" w:hanging="360"/>
      </w:pPr>
      <w:rPr>
        <w:rFonts w:ascii="Wingdings" w:hAnsi="Wingdings" w:hint="default"/>
      </w:rPr>
    </w:lvl>
  </w:abstractNum>
  <w:abstractNum w:abstractNumId="39" w15:restartNumberingAfterBreak="0">
    <w:nsid w:val="5D991233"/>
    <w:multiLevelType w:val="hybridMultilevel"/>
    <w:tmpl w:val="A03A5CEE"/>
    <w:lvl w:ilvl="0" w:tplc="35FA4998">
      <w:start w:val="1"/>
      <w:numFmt w:val="none"/>
      <w:pStyle w:val="ESHeading2"/>
      <w:suff w:val="nothing"/>
      <w:lvlText w:val=""/>
      <w:lvlJc w:val="left"/>
      <w:pPr>
        <w:ind w:left="0" w:firstLine="0"/>
      </w:pPr>
      <w:rPr>
        <w:rFonts w:ascii="Arial" w:hAnsi="Arial" w:hint="default"/>
        <w:b w:val="0"/>
        <w:i w:val="0"/>
        <w:sz w:val="24"/>
      </w:rPr>
    </w:lvl>
    <w:lvl w:ilvl="1" w:tplc="D7D491A4">
      <w:start w:val="1"/>
      <w:numFmt w:val="none"/>
      <w:pStyle w:val="ESHeading3"/>
      <w:suff w:val="nothing"/>
      <w:lvlText w:val=""/>
      <w:lvlJc w:val="left"/>
      <w:pPr>
        <w:ind w:left="0" w:firstLine="0"/>
      </w:pPr>
      <w:rPr>
        <w:rFonts w:ascii="Arial" w:hAnsi="Arial" w:hint="default"/>
        <w:b w:val="0"/>
        <w:i w:val="0"/>
        <w:sz w:val="24"/>
      </w:rPr>
    </w:lvl>
    <w:lvl w:ilvl="2" w:tplc="D1FE9AB6">
      <w:start w:val="1"/>
      <w:numFmt w:val="none"/>
      <w:pStyle w:val="ESHeading4"/>
      <w:suff w:val="nothing"/>
      <w:lvlText w:val=""/>
      <w:lvlJc w:val="left"/>
      <w:pPr>
        <w:ind w:left="0" w:firstLine="0"/>
      </w:pPr>
      <w:rPr>
        <w:rFonts w:ascii="Arial" w:hAnsi="Arial" w:hint="default"/>
        <w:b w:val="0"/>
        <w:i w:val="0"/>
        <w:sz w:val="24"/>
      </w:rPr>
    </w:lvl>
    <w:lvl w:ilvl="3" w:tplc="AFCEF65C">
      <w:start w:val="1"/>
      <w:numFmt w:val="none"/>
      <w:pStyle w:val="ESHeading5"/>
      <w:suff w:val="nothing"/>
      <w:lvlText w:val=""/>
      <w:lvlJc w:val="left"/>
      <w:pPr>
        <w:ind w:left="0" w:firstLine="0"/>
      </w:pPr>
      <w:rPr>
        <w:rFonts w:ascii="Arial" w:hAnsi="Arial"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tplc="ECD2C83C">
      <w:start w:val="1"/>
      <w:numFmt w:val="none"/>
      <w:pStyle w:val="ESHeading6"/>
      <w:suff w:val="nothing"/>
      <w:lvlText w:val=""/>
      <w:lvlJc w:val="left"/>
      <w:pPr>
        <w:ind w:left="0" w:firstLine="0"/>
      </w:pPr>
      <w:rPr>
        <w:rFonts w:ascii="Arial" w:hAnsi="Arial" w:hint="default"/>
        <w:b/>
        <w:i w:val="0"/>
        <w:sz w:val="24"/>
      </w:rPr>
    </w:lvl>
    <w:lvl w:ilvl="5" w:tplc="18F6F83E">
      <w:start w:val="1"/>
      <w:numFmt w:val="none"/>
      <w:pStyle w:val="ESHeading7"/>
      <w:suff w:val="nothing"/>
      <w:lvlText w:val=""/>
      <w:lvlJc w:val="left"/>
      <w:pPr>
        <w:ind w:left="0" w:firstLine="0"/>
      </w:pPr>
      <w:rPr>
        <w:rFonts w:ascii="Arial" w:hAnsi="Arial" w:hint="default"/>
        <w:b/>
        <w:i w:val="0"/>
        <w:sz w:val="24"/>
      </w:rPr>
    </w:lvl>
    <w:lvl w:ilvl="6" w:tplc="1D0CDE4A">
      <w:start w:val="1"/>
      <w:numFmt w:val="none"/>
      <w:pStyle w:val="Style1CharterTable"/>
      <w:suff w:val="nothing"/>
      <w:lvlText w:val=""/>
      <w:lvlJc w:val="left"/>
      <w:pPr>
        <w:ind w:left="0" w:firstLine="0"/>
      </w:pPr>
    </w:lvl>
    <w:lvl w:ilvl="7" w:tplc="5CCA32B0">
      <w:start w:val="1"/>
      <w:numFmt w:val="none"/>
      <w:lvlText w:val=""/>
      <w:lvlJc w:val="left"/>
      <w:pPr>
        <w:tabs>
          <w:tab w:val="num" w:pos="360"/>
        </w:tabs>
        <w:ind w:left="0" w:firstLine="0"/>
      </w:pPr>
    </w:lvl>
    <w:lvl w:ilvl="8" w:tplc="179C2864">
      <w:start w:val="1"/>
      <w:numFmt w:val="none"/>
      <w:lvlText w:val=""/>
      <w:lvlJc w:val="left"/>
      <w:pPr>
        <w:tabs>
          <w:tab w:val="num" w:pos="360"/>
        </w:tabs>
        <w:ind w:left="0" w:firstLine="0"/>
      </w:pPr>
    </w:lvl>
  </w:abstractNum>
  <w:abstractNum w:abstractNumId="40" w15:restartNumberingAfterBreak="0">
    <w:nsid w:val="623E2930"/>
    <w:multiLevelType w:val="hybridMultilevel"/>
    <w:tmpl w:val="84E0F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5123865"/>
    <w:multiLevelType w:val="hybridMultilevel"/>
    <w:tmpl w:val="85987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2C6682"/>
    <w:multiLevelType w:val="hybridMultilevel"/>
    <w:tmpl w:val="D1182A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66152EA"/>
    <w:multiLevelType w:val="hybridMultilevel"/>
    <w:tmpl w:val="12AEEC1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68A7230B"/>
    <w:multiLevelType w:val="hybridMultilevel"/>
    <w:tmpl w:val="2C60D07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CD504A1"/>
    <w:multiLevelType w:val="hybridMultilevel"/>
    <w:tmpl w:val="82F8EF94"/>
    <w:lvl w:ilvl="0" w:tplc="BAC8167E">
      <w:start w:val="1"/>
      <w:numFmt w:val="decimal"/>
      <w:lvlText w:val="%1."/>
      <w:lvlJc w:val="left"/>
      <w:pPr>
        <w:ind w:left="720" w:hanging="360"/>
      </w:pPr>
    </w:lvl>
    <w:lvl w:ilvl="1" w:tplc="2954DFD8">
      <w:start w:val="1"/>
      <w:numFmt w:val="lowerLetter"/>
      <w:lvlText w:val="%2."/>
      <w:lvlJc w:val="left"/>
      <w:pPr>
        <w:ind w:left="1440" w:hanging="360"/>
      </w:pPr>
    </w:lvl>
    <w:lvl w:ilvl="2" w:tplc="E1F2A832">
      <w:start w:val="1"/>
      <w:numFmt w:val="lowerRoman"/>
      <w:lvlText w:val="%3."/>
      <w:lvlJc w:val="right"/>
      <w:pPr>
        <w:ind w:left="2160" w:hanging="180"/>
      </w:pPr>
    </w:lvl>
    <w:lvl w:ilvl="3" w:tplc="2CC271B8">
      <w:start w:val="1"/>
      <w:numFmt w:val="decimal"/>
      <w:lvlText w:val="%4."/>
      <w:lvlJc w:val="left"/>
      <w:pPr>
        <w:ind w:left="2880" w:hanging="360"/>
      </w:pPr>
    </w:lvl>
    <w:lvl w:ilvl="4" w:tplc="FB987FEE">
      <w:start w:val="1"/>
      <w:numFmt w:val="lowerLetter"/>
      <w:lvlText w:val="%5."/>
      <w:lvlJc w:val="left"/>
      <w:pPr>
        <w:ind w:left="3600" w:hanging="360"/>
      </w:pPr>
    </w:lvl>
    <w:lvl w:ilvl="5" w:tplc="6FC657AE">
      <w:start w:val="1"/>
      <w:numFmt w:val="lowerRoman"/>
      <w:lvlText w:val="%6."/>
      <w:lvlJc w:val="right"/>
      <w:pPr>
        <w:ind w:left="4320" w:hanging="180"/>
      </w:pPr>
    </w:lvl>
    <w:lvl w:ilvl="6" w:tplc="3692E306">
      <w:start w:val="1"/>
      <w:numFmt w:val="decimal"/>
      <w:lvlText w:val="%7."/>
      <w:lvlJc w:val="left"/>
      <w:pPr>
        <w:ind w:left="5040" w:hanging="360"/>
      </w:pPr>
    </w:lvl>
    <w:lvl w:ilvl="7" w:tplc="F8FEF260">
      <w:start w:val="1"/>
      <w:numFmt w:val="lowerLetter"/>
      <w:lvlText w:val="%8."/>
      <w:lvlJc w:val="left"/>
      <w:pPr>
        <w:ind w:left="5760" w:hanging="360"/>
      </w:pPr>
    </w:lvl>
    <w:lvl w:ilvl="8" w:tplc="D394815C">
      <w:start w:val="1"/>
      <w:numFmt w:val="lowerRoman"/>
      <w:lvlText w:val="%9."/>
      <w:lvlJc w:val="right"/>
      <w:pPr>
        <w:ind w:left="6480" w:hanging="180"/>
      </w:pPr>
    </w:lvl>
  </w:abstractNum>
  <w:abstractNum w:abstractNumId="46" w15:restartNumberingAfterBreak="0">
    <w:nsid w:val="6F2D564E"/>
    <w:multiLevelType w:val="multilevel"/>
    <w:tmpl w:val="AEDA7166"/>
    <w:lvl w:ilvl="0">
      <w:start w:val="1"/>
      <w:numFmt w:val="decimal"/>
      <w:pStyle w:val="Heading1"/>
      <w:lvlText w:val="%1"/>
      <w:lvlJc w:val="left"/>
      <w:pPr>
        <w:ind w:left="432" w:hanging="432"/>
      </w:pPr>
      <w:rPr>
        <w:b/>
        <w:bCs w:val="0"/>
        <w:i w:val="0"/>
        <w:iCs w:val="0"/>
        <w:caps w:val="0"/>
        <w:smallCaps w:val="0"/>
        <w:strike w:val="0"/>
        <w:dstrike w:val="0"/>
        <w:noProof w:val="0"/>
        <w:vanish w:val="0"/>
        <w:color w:val="000000"/>
        <w:spacing w:val="0"/>
        <w:kern w:val="0"/>
        <w:position w:val="0"/>
        <w:sz w:val="36"/>
        <w:szCs w:val="3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576" w:hanging="576"/>
      </w:pPr>
      <w:rPr>
        <w:b/>
        <w:i w:val="0"/>
        <w:color w:val="auto"/>
        <w:sz w:val="32"/>
        <w:szCs w:val="32"/>
      </w:rPr>
    </w:lvl>
    <w:lvl w:ilvl="2">
      <w:start w:val="1"/>
      <w:numFmt w:val="decimal"/>
      <w:pStyle w:val="Heading3"/>
      <w:lvlText w:val="%1.%2.%3"/>
      <w:lvlJc w:val="left"/>
      <w:pPr>
        <w:ind w:left="720" w:hanging="720"/>
      </w:pPr>
      <w:rPr>
        <w:b/>
        <w:i w:val="0"/>
        <w:color w:val="auto"/>
        <w:sz w:val="28"/>
        <w:szCs w:val="28"/>
      </w:rPr>
    </w:lvl>
    <w:lvl w:ilvl="3">
      <w:start w:val="1"/>
      <w:numFmt w:val="decimal"/>
      <w:pStyle w:val="Heading4"/>
      <w:lvlText w:val="%1.%2.%3.%4"/>
      <w:lvlJc w:val="left"/>
      <w:pPr>
        <w:ind w:left="864" w:hanging="864"/>
      </w:pPr>
      <w:rPr>
        <w:b/>
        <w:i w:val="0"/>
        <w:color w:val="auto"/>
        <w:sz w:val="24"/>
        <w:szCs w:val="24"/>
      </w:rPr>
    </w:lvl>
    <w:lvl w:ilvl="4">
      <w:start w:val="1"/>
      <w:numFmt w:val="decimal"/>
      <w:pStyle w:val="Heading5"/>
      <w:lvlText w:val="%1.%2.%3.%4.%5"/>
      <w:lvlJc w:val="left"/>
      <w:pPr>
        <w:ind w:left="1008" w:hanging="1008"/>
      </w:pPr>
      <w:rPr>
        <w:b/>
        <w:bCs w:val="0"/>
        <w:i w:val="0"/>
        <w:iCs w:val="0"/>
        <w:caps w:val="0"/>
        <w:smallCaps w:val="0"/>
        <w:strike w:val="0"/>
        <w:dstrike w:val="0"/>
        <w:noProof w:val="0"/>
        <w:vanish w:val="0"/>
        <w:color w:val="auto"/>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upperLetter"/>
      <w:pStyle w:val="Heading6"/>
      <w:lvlText w:val="Appendix %6"/>
      <w:lvlJc w:val="left"/>
      <w:pPr>
        <w:ind w:left="1152" w:hanging="1152"/>
      </w:pPr>
      <w:rPr>
        <w:b/>
        <w:i w:val="0"/>
        <w:color w:val="auto"/>
        <w:sz w:val="36"/>
        <w:szCs w:val="36"/>
      </w:rPr>
    </w:lvl>
    <w:lvl w:ilvl="6">
      <w:start w:val="1"/>
      <w:numFmt w:val="decimal"/>
      <w:pStyle w:val="Heading7"/>
      <w:lvlText w:val="%6.%7"/>
      <w:lvlJc w:val="left"/>
      <w:pPr>
        <w:ind w:left="648" w:hanging="648"/>
      </w:pPr>
      <w:rPr>
        <w:b/>
        <w:i w:val="0"/>
        <w:color w:val="auto"/>
        <w:sz w:val="32"/>
        <w:szCs w:val="32"/>
      </w:rPr>
    </w:lvl>
    <w:lvl w:ilvl="7">
      <w:start w:val="1"/>
      <w:numFmt w:val="decimal"/>
      <w:pStyle w:val="Heading8"/>
      <w:lvlText w:val="%6.%7.%8"/>
      <w:lvlJc w:val="left"/>
      <w:pPr>
        <w:ind w:left="864" w:hanging="864"/>
      </w:pPr>
      <w:rPr>
        <w:b/>
        <w:i w:val="0"/>
        <w:color w:val="auto"/>
        <w:sz w:val="28"/>
        <w:szCs w:val="28"/>
      </w:rPr>
    </w:lvl>
    <w:lvl w:ilvl="8">
      <w:start w:val="1"/>
      <w:numFmt w:val="decimal"/>
      <w:pStyle w:val="Heading9"/>
      <w:lvlText w:val="%6.%7.%8.%9"/>
      <w:lvlJc w:val="left"/>
      <w:pPr>
        <w:ind w:left="1152" w:hanging="1152"/>
      </w:pPr>
      <w:rPr>
        <w:b/>
        <w:i w:val="0"/>
        <w:color w:val="auto"/>
        <w:sz w:val="24"/>
        <w:szCs w:val="24"/>
      </w:rPr>
    </w:lvl>
  </w:abstractNum>
  <w:abstractNum w:abstractNumId="47" w15:restartNumberingAfterBreak="0">
    <w:nsid w:val="6FB835AD"/>
    <w:multiLevelType w:val="hybridMultilevel"/>
    <w:tmpl w:val="FEA6ED6C"/>
    <w:lvl w:ilvl="0" w:tplc="F5D8EBDE">
      <w:start w:val="1"/>
      <w:numFmt w:val="bullet"/>
      <w:lvlText w:val="·"/>
      <w:lvlJc w:val="left"/>
      <w:pPr>
        <w:ind w:left="720" w:hanging="360"/>
      </w:pPr>
      <w:rPr>
        <w:rFonts w:ascii="Symbol" w:hAnsi="Symbol" w:hint="default"/>
      </w:rPr>
    </w:lvl>
    <w:lvl w:ilvl="1" w:tplc="2FC881B4">
      <w:start w:val="1"/>
      <w:numFmt w:val="bullet"/>
      <w:lvlText w:val="o"/>
      <w:lvlJc w:val="left"/>
      <w:pPr>
        <w:ind w:left="1440" w:hanging="360"/>
      </w:pPr>
      <w:rPr>
        <w:rFonts w:ascii="Courier New" w:hAnsi="Courier New" w:hint="default"/>
      </w:rPr>
    </w:lvl>
    <w:lvl w:ilvl="2" w:tplc="33F0FD74">
      <w:start w:val="1"/>
      <w:numFmt w:val="bullet"/>
      <w:lvlText w:val=""/>
      <w:lvlJc w:val="left"/>
      <w:pPr>
        <w:ind w:left="2160" w:hanging="360"/>
      </w:pPr>
      <w:rPr>
        <w:rFonts w:ascii="Wingdings" w:hAnsi="Wingdings" w:hint="default"/>
      </w:rPr>
    </w:lvl>
    <w:lvl w:ilvl="3" w:tplc="F7807FFC">
      <w:start w:val="1"/>
      <w:numFmt w:val="bullet"/>
      <w:lvlText w:val=""/>
      <w:lvlJc w:val="left"/>
      <w:pPr>
        <w:ind w:left="2880" w:hanging="360"/>
      </w:pPr>
      <w:rPr>
        <w:rFonts w:ascii="Symbol" w:hAnsi="Symbol" w:hint="default"/>
      </w:rPr>
    </w:lvl>
    <w:lvl w:ilvl="4" w:tplc="63E22A62">
      <w:start w:val="1"/>
      <w:numFmt w:val="bullet"/>
      <w:lvlText w:val="o"/>
      <w:lvlJc w:val="left"/>
      <w:pPr>
        <w:ind w:left="3600" w:hanging="360"/>
      </w:pPr>
      <w:rPr>
        <w:rFonts w:ascii="Courier New" w:hAnsi="Courier New" w:hint="default"/>
      </w:rPr>
    </w:lvl>
    <w:lvl w:ilvl="5" w:tplc="64021E7A">
      <w:start w:val="1"/>
      <w:numFmt w:val="bullet"/>
      <w:lvlText w:val=""/>
      <w:lvlJc w:val="left"/>
      <w:pPr>
        <w:ind w:left="4320" w:hanging="360"/>
      </w:pPr>
      <w:rPr>
        <w:rFonts w:ascii="Wingdings" w:hAnsi="Wingdings" w:hint="default"/>
      </w:rPr>
    </w:lvl>
    <w:lvl w:ilvl="6" w:tplc="7AEADC86">
      <w:start w:val="1"/>
      <w:numFmt w:val="bullet"/>
      <w:lvlText w:val=""/>
      <w:lvlJc w:val="left"/>
      <w:pPr>
        <w:ind w:left="5040" w:hanging="360"/>
      </w:pPr>
      <w:rPr>
        <w:rFonts w:ascii="Symbol" w:hAnsi="Symbol" w:hint="default"/>
      </w:rPr>
    </w:lvl>
    <w:lvl w:ilvl="7" w:tplc="801AE654">
      <w:start w:val="1"/>
      <w:numFmt w:val="bullet"/>
      <w:lvlText w:val="o"/>
      <w:lvlJc w:val="left"/>
      <w:pPr>
        <w:ind w:left="5760" w:hanging="360"/>
      </w:pPr>
      <w:rPr>
        <w:rFonts w:ascii="Courier New" w:hAnsi="Courier New" w:hint="default"/>
      </w:rPr>
    </w:lvl>
    <w:lvl w:ilvl="8" w:tplc="B7CE0608">
      <w:start w:val="1"/>
      <w:numFmt w:val="bullet"/>
      <w:lvlText w:val=""/>
      <w:lvlJc w:val="left"/>
      <w:pPr>
        <w:ind w:left="6480" w:hanging="360"/>
      </w:pPr>
      <w:rPr>
        <w:rFonts w:ascii="Wingdings" w:hAnsi="Wingdings" w:hint="default"/>
      </w:rPr>
    </w:lvl>
  </w:abstractNum>
  <w:abstractNum w:abstractNumId="48" w15:restartNumberingAfterBreak="0">
    <w:nsid w:val="70AF473C"/>
    <w:multiLevelType w:val="multilevel"/>
    <w:tmpl w:val="E93A0B46"/>
    <w:lvl w:ilvl="0">
      <w:start w:val="1"/>
      <w:numFmt w:val="decimal"/>
      <w:pStyle w:val="Revision"/>
      <w:lvlText w:val="%1."/>
      <w:lvlJc w:val="left"/>
      <w:pPr>
        <w:tabs>
          <w:tab w:val="num" w:pos="900"/>
        </w:tabs>
        <w:ind w:left="900" w:hanging="360"/>
      </w:pPr>
      <w:rPr>
        <w:b w:val="0"/>
        <w:i w:val="0"/>
        <w:sz w:val="24"/>
      </w:rPr>
    </w:lvl>
    <w:lvl w:ilvl="1">
      <w:start w:val="1"/>
      <w:numFmt w:val="bullet"/>
      <w:lvlText w:val="–"/>
      <w:lvlJc w:val="left"/>
      <w:pPr>
        <w:tabs>
          <w:tab w:val="num" w:pos="1260"/>
        </w:tabs>
        <w:ind w:left="1260" w:hanging="360"/>
      </w:pPr>
      <w:rPr>
        <w:rFonts w:ascii="Arial" w:hAnsi="Arial" w:hint="default"/>
        <w:b w:val="0"/>
        <w:i w:val="0"/>
        <w:sz w:val="24"/>
      </w:rPr>
    </w:lvl>
    <w:lvl w:ilvl="2">
      <w:start w:val="1"/>
      <w:numFmt w:val="bullet"/>
      <w:lvlText w:val=""/>
      <w:lvlJc w:val="left"/>
      <w:pPr>
        <w:tabs>
          <w:tab w:val="num" w:pos="1620"/>
        </w:tabs>
        <w:ind w:left="1620" w:hanging="360"/>
      </w:pPr>
      <w:rPr>
        <w:rFonts w:ascii="Symbol" w:hAnsi="Symbol" w:hint="default"/>
        <w:b w:val="0"/>
        <w:i w:val="0"/>
        <w:sz w:val="16"/>
      </w:rPr>
    </w:lvl>
    <w:lvl w:ilvl="3">
      <w:start w:val="1"/>
      <w:numFmt w:val="bullet"/>
      <w:lvlText w:val=""/>
      <w:lvlJc w:val="left"/>
      <w:pPr>
        <w:tabs>
          <w:tab w:val="num" w:pos="540"/>
        </w:tabs>
        <w:ind w:left="540" w:hanging="360"/>
      </w:pPr>
      <w:rPr>
        <w:rFonts w:ascii="Symbol" w:hAnsi="Symbol" w:hint="default"/>
        <w:b w:val="0"/>
        <w:i w:val="0"/>
        <w:sz w:val="22"/>
      </w:rPr>
    </w:lvl>
    <w:lvl w:ilvl="4">
      <w:start w:val="1"/>
      <w:numFmt w:val="decimal"/>
      <w:lvlText w:val="%1.%2.%3.%4.%5."/>
      <w:lvlJc w:val="left"/>
      <w:pPr>
        <w:tabs>
          <w:tab w:val="num" w:pos="3276"/>
        </w:tabs>
        <w:ind w:left="3276" w:hanging="864"/>
      </w:pPr>
      <w:rPr>
        <w:rFonts w:ascii="Arial Narrow" w:hAnsi="Arial Narrow" w:hint="default"/>
        <w:b w:val="0"/>
        <w:i w:val="0"/>
        <w:sz w:val="24"/>
      </w:rPr>
    </w:lvl>
    <w:lvl w:ilvl="5">
      <w:start w:val="1"/>
      <w:numFmt w:val="decimal"/>
      <w:lvlText w:val="%1.%2.%3.%4.%5.%6."/>
      <w:lvlJc w:val="left"/>
      <w:pPr>
        <w:tabs>
          <w:tab w:val="num" w:pos="4356"/>
        </w:tabs>
        <w:ind w:left="4356" w:hanging="1080"/>
      </w:pPr>
      <w:rPr>
        <w:rFonts w:ascii="Arial Narrow" w:hAnsi="Arial Narrow" w:hint="default"/>
        <w:b w:val="0"/>
        <w:i w:val="0"/>
        <w:sz w:val="24"/>
      </w:rPr>
    </w:lvl>
    <w:lvl w:ilvl="6">
      <w:start w:val="1"/>
      <w:numFmt w:val="decimal"/>
      <w:lvlText w:val="%1.%2.%3.%4.%5.%6.%7."/>
      <w:lvlJc w:val="left"/>
      <w:pPr>
        <w:tabs>
          <w:tab w:val="num" w:pos="5580"/>
        </w:tabs>
        <w:ind w:left="5580" w:hanging="1224"/>
      </w:pPr>
      <w:rPr>
        <w:rFonts w:ascii="Arial Narrow" w:hAnsi="Arial Narrow" w:hint="default"/>
        <w:b w:val="0"/>
        <w:i w:val="0"/>
        <w:sz w:val="24"/>
      </w:rPr>
    </w:lvl>
    <w:lvl w:ilvl="7">
      <w:start w:val="1"/>
      <w:numFmt w:val="decimal"/>
      <w:lvlText w:val="%1.%2.%3.%4.%5.%6.%7.%8."/>
      <w:lvlJc w:val="left"/>
      <w:pPr>
        <w:tabs>
          <w:tab w:val="num" w:pos="3924"/>
        </w:tabs>
        <w:ind w:left="3924" w:hanging="1224"/>
      </w:pPr>
      <w:rPr>
        <w:rFonts w:ascii="Arial Narrow" w:hAnsi="Arial Narrow" w:hint="default"/>
        <w:b w:val="0"/>
        <w:i w:val="0"/>
        <w:sz w:val="18"/>
      </w:rPr>
    </w:lvl>
    <w:lvl w:ilvl="8">
      <w:start w:val="1"/>
      <w:numFmt w:val="decimal"/>
      <w:lvlText w:val="%1.%2.%3.%4.%5.%6.%7.%8.%9."/>
      <w:lvlJc w:val="left"/>
      <w:pPr>
        <w:tabs>
          <w:tab w:val="num" w:pos="4500"/>
        </w:tabs>
        <w:ind w:left="4500" w:hanging="1440"/>
      </w:pPr>
      <w:rPr>
        <w:rFonts w:ascii="Arial Narrow" w:hAnsi="Arial Narrow" w:hint="default"/>
        <w:b w:val="0"/>
        <w:i w:val="0"/>
        <w:sz w:val="18"/>
      </w:rPr>
    </w:lvl>
  </w:abstractNum>
  <w:abstractNum w:abstractNumId="49" w15:restartNumberingAfterBreak="0">
    <w:nsid w:val="759B1484"/>
    <w:multiLevelType w:val="hybridMultilevel"/>
    <w:tmpl w:val="616826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0" w15:restartNumberingAfterBreak="0">
    <w:nsid w:val="7CBD39F7"/>
    <w:multiLevelType w:val="hybridMultilevel"/>
    <w:tmpl w:val="6E3EC110"/>
    <w:lvl w:ilvl="0" w:tplc="22BE310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E36CBE"/>
    <w:multiLevelType w:val="hybridMultilevel"/>
    <w:tmpl w:val="0C80F51A"/>
    <w:lvl w:ilvl="0" w:tplc="04090001">
      <w:start w:val="1"/>
      <w:numFmt w:val="bullet"/>
      <w:lvlText w:val=""/>
      <w:lvlJc w:val="left"/>
      <w:pPr>
        <w:ind w:left="1080" w:hanging="360"/>
      </w:pPr>
      <w:rPr>
        <w:rFonts w:ascii="Symbol" w:hAnsi="Symbol" w:hint="default"/>
      </w:rPr>
    </w:lvl>
    <w:lvl w:ilvl="1" w:tplc="04090001">
      <w:start w:val="1"/>
      <w:numFmt w:val="bullet"/>
      <w:lvlText w:val=""/>
      <w:lvlJc w:val="left"/>
      <w:pPr>
        <w:ind w:left="1800" w:hanging="360"/>
      </w:pPr>
      <w:rPr>
        <w:rFonts w:ascii="Symbol" w:hAnsi="Symbo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7D3A7565"/>
    <w:multiLevelType w:val="hybridMultilevel"/>
    <w:tmpl w:val="ECB2F020"/>
    <w:lvl w:ilvl="0" w:tplc="AB346BFA">
      <w:start w:val="1"/>
      <w:numFmt w:val="decimal"/>
      <w:pStyle w:val="NumberedList"/>
      <w:lvlText w:val="%1."/>
      <w:lvlJc w:val="left"/>
      <w:pPr>
        <w:ind w:left="1440" w:hanging="360"/>
      </w:pPr>
      <w:rPr>
        <w:rFonts w:hint="default"/>
      </w:rPr>
    </w:lvl>
    <w:lvl w:ilvl="1" w:tplc="0409000F">
      <w:start w:val="1"/>
      <w:numFmt w:val="decimal"/>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3" w15:restartNumberingAfterBreak="0">
    <w:nsid w:val="7FCB5568"/>
    <w:multiLevelType w:val="hybridMultilevel"/>
    <w:tmpl w:val="62B4078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4" w15:restartNumberingAfterBreak="0">
    <w:nsid w:val="7FD13C70"/>
    <w:multiLevelType w:val="hybridMultilevel"/>
    <w:tmpl w:val="84AC274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8"/>
  </w:num>
  <w:num w:numId="2">
    <w:abstractNumId w:val="45"/>
  </w:num>
  <w:num w:numId="3">
    <w:abstractNumId w:val="11"/>
  </w:num>
  <w:num w:numId="4">
    <w:abstractNumId w:val="1"/>
  </w:num>
  <w:num w:numId="5">
    <w:abstractNumId w:val="6"/>
  </w:num>
  <w:num w:numId="6">
    <w:abstractNumId w:val="0"/>
  </w:num>
  <w:num w:numId="7">
    <w:abstractNumId w:val="47"/>
  </w:num>
  <w:num w:numId="8">
    <w:abstractNumId w:val="32"/>
  </w:num>
  <w:num w:numId="9">
    <w:abstractNumId w:val="7"/>
  </w:num>
  <w:num w:numId="10">
    <w:abstractNumId w:val="48"/>
  </w:num>
  <w:num w:numId="11">
    <w:abstractNumId w:val="25"/>
  </w:num>
  <w:num w:numId="12">
    <w:abstractNumId w:val="21"/>
  </w:num>
  <w:num w:numId="13">
    <w:abstractNumId w:val="26"/>
  </w:num>
  <w:num w:numId="14">
    <w:abstractNumId w:val="39"/>
  </w:num>
  <w:num w:numId="15">
    <w:abstractNumId w:val="30"/>
  </w:num>
  <w:num w:numId="16">
    <w:abstractNumId w:val="36"/>
  </w:num>
  <w:num w:numId="17">
    <w:abstractNumId w:val="35"/>
  </w:num>
  <w:num w:numId="18">
    <w:abstractNumId w:val="8"/>
  </w:num>
  <w:num w:numId="19">
    <w:abstractNumId w:val="24"/>
  </w:num>
  <w:num w:numId="20">
    <w:abstractNumId w:val="33"/>
  </w:num>
  <w:num w:numId="21">
    <w:abstractNumId w:val="40"/>
  </w:num>
  <w:num w:numId="22">
    <w:abstractNumId w:val="42"/>
  </w:num>
  <w:num w:numId="23">
    <w:abstractNumId w:val="51"/>
  </w:num>
  <w:num w:numId="24">
    <w:abstractNumId w:val="34"/>
  </w:num>
  <w:num w:numId="25">
    <w:abstractNumId w:val="44"/>
  </w:num>
  <w:num w:numId="26">
    <w:abstractNumId w:val="52"/>
  </w:num>
  <w:num w:numId="27">
    <w:abstractNumId w:val="16"/>
  </w:num>
  <w:num w:numId="28">
    <w:abstractNumId w:val="27"/>
  </w:num>
  <w:num w:numId="29">
    <w:abstractNumId w:val="31"/>
  </w:num>
  <w:num w:numId="30">
    <w:abstractNumId w:val="17"/>
  </w:num>
  <w:num w:numId="31">
    <w:abstractNumId w:val="43"/>
  </w:num>
  <w:num w:numId="32">
    <w:abstractNumId w:val="15"/>
  </w:num>
  <w:num w:numId="33">
    <w:abstractNumId w:val="53"/>
  </w:num>
  <w:num w:numId="34">
    <w:abstractNumId w:val="49"/>
  </w:num>
  <w:num w:numId="35">
    <w:abstractNumId w:val="18"/>
  </w:num>
  <w:num w:numId="36">
    <w:abstractNumId w:val="19"/>
  </w:num>
  <w:num w:numId="37">
    <w:abstractNumId w:val="20"/>
  </w:num>
  <w:num w:numId="38">
    <w:abstractNumId w:val="23"/>
  </w:num>
  <w:num w:numId="39">
    <w:abstractNumId w:val="37"/>
  </w:num>
  <w:num w:numId="40">
    <w:abstractNumId w:val="14"/>
  </w:num>
  <w:num w:numId="41">
    <w:abstractNumId w:val="54"/>
  </w:num>
  <w:num w:numId="42">
    <w:abstractNumId w:val="9"/>
  </w:num>
  <w:num w:numId="43">
    <w:abstractNumId w:val="28"/>
  </w:num>
  <w:num w:numId="44">
    <w:abstractNumId w:val="50"/>
  </w:num>
  <w:num w:numId="45">
    <w:abstractNumId w:val="29"/>
  </w:num>
  <w:num w:numId="46">
    <w:abstractNumId w:val="46"/>
  </w:num>
  <w:num w:numId="47">
    <w:abstractNumId w:val="46"/>
  </w:num>
  <w:num w:numId="48">
    <w:abstractNumId w:val="46"/>
  </w:num>
  <w:num w:numId="49">
    <w:abstractNumId w:val="46"/>
  </w:num>
  <w:num w:numId="50">
    <w:abstractNumId w:val="46"/>
  </w:num>
  <w:num w:numId="51">
    <w:abstractNumId w:val="46"/>
  </w:num>
  <w:num w:numId="52">
    <w:abstractNumId w:val="46"/>
  </w:num>
  <w:num w:numId="53">
    <w:abstractNumId w:val="46"/>
  </w:num>
  <w:num w:numId="54">
    <w:abstractNumId w:val="46"/>
  </w:num>
  <w:num w:numId="55">
    <w:abstractNumId w:val="46"/>
  </w:num>
  <w:num w:numId="56">
    <w:abstractNumId w:val="46"/>
  </w:num>
  <w:num w:numId="57">
    <w:abstractNumId w:val="46"/>
  </w:num>
  <w:num w:numId="58">
    <w:abstractNumId w:val="46"/>
  </w:num>
  <w:num w:numId="59">
    <w:abstractNumId w:val="46"/>
  </w:num>
  <w:num w:numId="60">
    <w:abstractNumId w:val="46"/>
  </w:num>
  <w:num w:numId="61">
    <w:abstractNumId w:val="46"/>
  </w:num>
  <w:num w:numId="62">
    <w:abstractNumId w:val="46"/>
  </w:num>
  <w:num w:numId="63">
    <w:abstractNumId w:val="52"/>
    <w:lvlOverride w:ilvl="0">
      <w:startOverride w:val="1"/>
    </w:lvlOverride>
  </w:num>
  <w:num w:numId="64">
    <w:abstractNumId w:val="25"/>
  </w:num>
  <w:num w:numId="65">
    <w:abstractNumId w:val="46"/>
  </w:num>
  <w:num w:numId="66">
    <w:abstractNumId w:val="46"/>
  </w:num>
  <w:num w:numId="67">
    <w:abstractNumId w:val="52"/>
    <w:lvlOverride w:ilvl="0">
      <w:startOverride w:val="1"/>
    </w:lvlOverride>
  </w:num>
  <w:num w:numId="68">
    <w:abstractNumId w:val="46"/>
  </w:num>
  <w:num w:numId="69">
    <w:abstractNumId w:val="46"/>
  </w:num>
  <w:num w:numId="70">
    <w:abstractNumId w:val="46"/>
  </w:num>
  <w:num w:numId="71">
    <w:abstractNumId w:val="46"/>
  </w:num>
  <w:num w:numId="72">
    <w:abstractNumId w:val="46"/>
  </w:num>
  <w:num w:numId="73">
    <w:abstractNumId w:val="46"/>
  </w:num>
  <w:num w:numId="74">
    <w:abstractNumId w:val="46"/>
  </w:num>
  <w:num w:numId="75">
    <w:abstractNumId w:val="46"/>
  </w:num>
  <w:num w:numId="76">
    <w:abstractNumId w:val="46"/>
  </w:num>
  <w:num w:numId="77">
    <w:abstractNumId w:val="26"/>
  </w:num>
  <w:num w:numId="78">
    <w:abstractNumId w:val="22"/>
  </w:num>
  <w:num w:numId="79">
    <w:abstractNumId w:val="46"/>
  </w:num>
  <w:num w:numId="80">
    <w:abstractNumId w:val="46"/>
  </w:num>
  <w:num w:numId="81">
    <w:abstractNumId w:val="13"/>
  </w:num>
  <w:num w:numId="82">
    <w:abstractNumId w:val="12"/>
  </w:num>
  <w:num w:numId="83">
    <w:abstractNumId w:val="46"/>
  </w:num>
  <w:num w:numId="84">
    <w:abstractNumId w:val="25"/>
  </w:num>
  <w:num w:numId="85">
    <w:abstractNumId w:val="46"/>
  </w:num>
  <w:num w:numId="86">
    <w:abstractNumId w:val="46"/>
  </w:num>
  <w:num w:numId="87">
    <w:abstractNumId w:val="46"/>
  </w:num>
  <w:num w:numId="88">
    <w:abstractNumId w:val="10"/>
  </w:num>
  <w:num w:numId="89">
    <w:abstractNumId w:val="3"/>
  </w:num>
  <w:num w:numId="90">
    <w:abstractNumId w:val="41"/>
  </w:num>
  <w:num w:numId="91">
    <w:abstractNumId w:val="46"/>
  </w:num>
  <w:num w:numId="92">
    <w:abstractNumId w:val="4"/>
  </w:num>
  <w:num w:numId="93">
    <w:abstractNumId w:val="5"/>
  </w:num>
  <w:num w:numId="94">
    <w:abstractNumId w:val="2"/>
  </w:num>
  <w:num w:numId="95">
    <w:abstractNumId w:val="25"/>
  </w:num>
  <w:num w:numId="96">
    <w:abstractNumId w:val="25"/>
  </w:num>
  <w:num w:numId="97">
    <w:abstractNumId w:val="46"/>
  </w:num>
  <w:num w:numId="98">
    <w:abstractNumId w:val="46"/>
  </w:num>
  <w:num w:numId="99">
    <w:abstractNumId w:val="46"/>
  </w:num>
  <w:num w:numId="100">
    <w:abstractNumId w:val="46"/>
  </w:num>
  <w:numIdMacAtCleanup w:val="9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gutterAtTop/>
  <w:hideSpellingErrors/>
  <w:hideGrammaticalErrors/>
  <w:activeWritingStyle w:appName="MSWord" w:lang="en-CA" w:vendorID="64" w:dllVersion="0" w:nlCheck="1" w:checkStyle="0"/>
  <w:activeWritingStyle w:appName="MSWord" w:lang="en-US" w:vendorID="64" w:dllVersion="0" w:nlCheck="1" w:checkStyle="0"/>
  <w:proofState w:spelling="clean" w:grammar="clean"/>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noPunctuationKerning/>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ppd5x5egvpx5seev2lv2r2zwd229rwza9pt&quot;&gt;My EndNote Library&lt;record-ids&gt;&lt;item&gt;3&lt;/item&gt;&lt;item&gt;4&lt;/item&gt;&lt;item&gt;5&lt;/item&gt;&lt;item&gt;6&lt;/item&gt;&lt;item&gt;7&lt;/item&gt;&lt;item&gt;58&lt;/item&gt;&lt;item&gt;59&lt;/item&gt;&lt;item&gt;60&lt;/item&gt;&lt;item&gt;61&lt;/item&gt;&lt;item&gt;62&lt;/item&gt;&lt;item&gt;63&lt;/item&gt;&lt;item&gt;65&lt;/item&gt;&lt;item&gt;67&lt;/item&gt;&lt;item&gt;68&lt;/item&gt;&lt;item&gt;69&lt;/item&gt;&lt;item&gt;70&lt;/item&gt;&lt;item&gt;71&lt;/item&gt;&lt;item&gt;72&lt;/item&gt;&lt;item&gt;73&lt;/item&gt;&lt;item&gt;74&lt;/item&gt;&lt;item&gt;76&lt;/item&gt;&lt;item&gt;77&lt;/item&gt;&lt;item&gt;78&lt;/item&gt;&lt;item&gt;79&lt;/item&gt;&lt;item&gt;80&lt;/item&gt;&lt;item&gt;86&lt;/item&gt;&lt;item&gt;87&lt;/item&gt;&lt;/record-ids&gt;&lt;/item&gt;&lt;/Libraries&gt;"/>
  </w:docVars>
  <w:rsids>
    <w:rsidRoot w:val="003F6FFF"/>
    <w:rsid w:val="00000078"/>
    <w:rsid w:val="00000127"/>
    <w:rsid w:val="0000012A"/>
    <w:rsid w:val="000005C6"/>
    <w:rsid w:val="00000918"/>
    <w:rsid w:val="00000AA2"/>
    <w:rsid w:val="00000E60"/>
    <w:rsid w:val="000011BF"/>
    <w:rsid w:val="00001539"/>
    <w:rsid w:val="00001636"/>
    <w:rsid w:val="00001A84"/>
    <w:rsid w:val="00001BCB"/>
    <w:rsid w:val="00001DDA"/>
    <w:rsid w:val="000023A9"/>
    <w:rsid w:val="0000281F"/>
    <w:rsid w:val="00002956"/>
    <w:rsid w:val="000030A4"/>
    <w:rsid w:val="00003369"/>
    <w:rsid w:val="00003512"/>
    <w:rsid w:val="00003B9B"/>
    <w:rsid w:val="00003F3D"/>
    <w:rsid w:val="00003F70"/>
    <w:rsid w:val="00004107"/>
    <w:rsid w:val="000042B5"/>
    <w:rsid w:val="0000430B"/>
    <w:rsid w:val="0000435D"/>
    <w:rsid w:val="00004871"/>
    <w:rsid w:val="000048D3"/>
    <w:rsid w:val="0000518B"/>
    <w:rsid w:val="0000531C"/>
    <w:rsid w:val="000057F6"/>
    <w:rsid w:val="00005911"/>
    <w:rsid w:val="000060E7"/>
    <w:rsid w:val="0000649D"/>
    <w:rsid w:val="0000686E"/>
    <w:rsid w:val="0000687F"/>
    <w:rsid w:val="00006C61"/>
    <w:rsid w:val="00006D77"/>
    <w:rsid w:val="0000730B"/>
    <w:rsid w:val="000075D0"/>
    <w:rsid w:val="00007C26"/>
    <w:rsid w:val="00010592"/>
    <w:rsid w:val="000106A4"/>
    <w:rsid w:val="00010B61"/>
    <w:rsid w:val="00010CD4"/>
    <w:rsid w:val="00010E88"/>
    <w:rsid w:val="00010EB9"/>
    <w:rsid w:val="00010F6B"/>
    <w:rsid w:val="00011224"/>
    <w:rsid w:val="00011E48"/>
    <w:rsid w:val="00011EC2"/>
    <w:rsid w:val="00012402"/>
    <w:rsid w:val="00012492"/>
    <w:rsid w:val="000124C7"/>
    <w:rsid w:val="00012966"/>
    <w:rsid w:val="00012998"/>
    <w:rsid w:val="000129E9"/>
    <w:rsid w:val="00012BEB"/>
    <w:rsid w:val="00012E9D"/>
    <w:rsid w:val="000137A9"/>
    <w:rsid w:val="00013A95"/>
    <w:rsid w:val="00013B02"/>
    <w:rsid w:val="00013DD4"/>
    <w:rsid w:val="00013F53"/>
    <w:rsid w:val="0001403D"/>
    <w:rsid w:val="00014A3E"/>
    <w:rsid w:val="00014A57"/>
    <w:rsid w:val="00014ACE"/>
    <w:rsid w:val="000150E8"/>
    <w:rsid w:val="00015295"/>
    <w:rsid w:val="00015967"/>
    <w:rsid w:val="00015EC7"/>
    <w:rsid w:val="000161AC"/>
    <w:rsid w:val="0001623D"/>
    <w:rsid w:val="0001678F"/>
    <w:rsid w:val="00016A16"/>
    <w:rsid w:val="00016AEC"/>
    <w:rsid w:val="00016D0D"/>
    <w:rsid w:val="000173BD"/>
    <w:rsid w:val="00017497"/>
    <w:rsid w:val="0001791A"/>
    <w:rsid w:val="00017B48"/>
    <w:rsid w:val="00020295"/>
    <w:rsid w:val="000202D1"/>
    <w:rsid w:val="00020302"/>
    <w:rsid w:val="00020505"/>
    <w:rsid w:val="00020922"/>
    <w:rsid w:val="00020E7D"/>
    <w:rsid w:val="00020EC2"/>
    <w:rsid w:val="00020F17"/>
    <w:rsid w:val="0002181F"/>
    <w:rsid w:val="000221FB"/>
    <w:rsid w:val="00022232"/>
    <w:rsid w:val="000225E7"/>
    <w:rsid w:val="00022982"/>
    <w:rsid w:val="00022F64"/>
    <w:rsid w:val="00022FF9"/>
    <w:rsid w:val="0002308C"/>
    <w:rsid w:val="000230FD"/>
    <w:rsid w:val="0002323E"/>
    <w:rsid w:val="000234B6"/>
    <w:rsid w:val="00023908"/>
    <w:rsid w:val="00023995"/>
    <w:rsid w:val="00024254"/>
    <w:rsid w:val="00024589"/>
    <w:rsid w:val="00024D88"/>
    <w:rsid w:val="0002505A"/>
    <w:rsid w:val="000251A8"/>
    <w:rsid w:val="000252EB"/>
    <w:rsid w:val="00025362"/>
    <w:rsid w:val="0002549C"/>
    <w:rsid w:val="00025920"/>
    <w:rsid w:val="00025C98"/>
    <w:rsid w:val="00025F7B"/>
    <w:rsid w:val="0002603B"/>
    <w:rsid w:val="0002668B"/>
    <w:rsid w:val="00027068"/>
    <w:rsid w:val="000270D3"/>
    <w:rsid w:val="00027101"/>
    <w:rsid w:val="00027141"/>
    <w:rsid w:val="000276D8"/>
    <w:rsid w:val="00027880"/>
    <w:rsid w:val="00027EA7"/>
    <w:rsid w:val="00030409"/>
    <w:rsid w:val="00030676"/>
    <w:rsid w:val="00030C3E"/>
    <w:rsid w:val="00030F95"/>
    <w:rsid w:val="0003100D"/>
    <w:rsid w:val="000313B4"/>
    <w:rsid w:val="00031971"/>
    <w:rsid w:val="00031BAE"/>
    <w:rsid w:val="00031BC1"/>
    <w:rsid w:val="00031C25"/>
    <w:rsid w:val="00031E25"/>
    <w:rsid w:val="0003331D"/>
    <w:rsid w:val="000338BF"/>
    <w:rsid w:val="00033B34"/>
    <w:rsid w:val="00034341"/>
    <w:rsid w:val="00034417"/>
    <w:rsid w:val="00034438"/>
    <w:rsid w:val="00034615"/>
    <w:rsid w:val="0003478C"/>
    <w:rsid w:val="000347C4"/>
    <w:rsid w:val="00034A82"/>
    <w:rsid w:val="00034C04"/>
    <w:rsid w:val="00034FF1"/>
    <w:rsid w:val="00035FF9"/>
    <w:rsid w:val="00036091"/>
    <w:rsid w:val="00036DAD"/>
    <w:rsid w:val="00036E98"/>
    <w:rsid w:val="00036F60"/>
    <w:rsid w:val="00037186"/>
    <w:rsid w:val="00037212"/>
    <w:rsid w:val="0003791C"/>
    <w:rsid w:val="0004005A"/>
    <w:rsid w:val="000404C4"/>
    <w:rsid w:val="0004053D"/>
    <w:rsid w:val="000406EA"/>
    <w:rsid w:val="0004083C"/>
    <w:rsid w:val="00040B24"/>
    <w:rsid w:val="00041420"/>
    <w:rsid w:val="00041623"/>
    <w:rsid w:val="0004184A"/>
    <w:rsid w:val="00042042"/>
    <w:rsid w:val="000422EB"/>
    <w:rsid w:val="00042436"/>
    <w:rsid w:val="000428ED"/>
    <w:rsid w:val="00043339"/>
    <w:rsid w:val="00043405"/>
    <w:rsid w:val="00043650"/>
    <w:rsid w:val="0004389B"/>
    <w:rsid w:val="00043E5C"/>
    <w:rsid w:val="0004470B"/>
    <w:rsid w:val="00044804"/>
    <w:rsid w:val="00044C08"/>
    <w:rsid w:val="00044EB4"/>
    <w:rsid w:val="0004514F"/>
    <w:rsid w:val="00045228"/>
    <w:rsid w:val="000457BA"/>
    <w:rsid w:val="00045963"/>
    <w:rsid w:val="00045CB0"/>
    <w:rsid w:val="00045F46"/>
    <w:rsid w:val="00046226"/>
    <w:rsid w:val="00046611"/>
    <w:rsid w:val="00046677"/>
    <w:rsid w:val="0004668C"/>
    <w:rsid w:val="00046A21"/>
    <w:rsid w:val="000470BA"/>
    <w:rsid w:val="0004725B"/>
    <w:rsid w:val="00047A71"/>
    <w:rsid w:val="00047A7F"/>
    <w:rsid w:val="00047E28"/>
    <w:rsid w:val="00050171"/>
    <w:rsid w:val="000502FF"/>
    <w:rsid w:val="00050967"/>
    <w:rsid w:val="00050985"/>
    <w:rsid w:val="00050ACE"/>
    <w:rsid w:val="0005121C"/>
    <w:rsid w:val="00051548"/>
    <w:rsid w:val="00051819"/>
    <w:rsid w:val="00051E68"/>
    <w:rsid w:val="000522E7"/>
    <w:rsid w:val="00052833"/>
    <w:rsid w:val="00052AEA"/>
    <w:rsid w:val="00052C83"/>
    <w:rsid w:val="00052CC8"/>
    <w:rsid w:val="00052F43"/>
    <w:rsid w:val="00053232"/>
    <w:rsid w:val="00053396"/>
    <w:rsid w:val="0005359F"/>
    <w:rsid w:val="00053840"/>
    <w:rsid w:val="00053F93"/>
    <w:rsid w:val="00054249"/>
    <w:rsid w:val="000543A6"/>
    <w:rsid w:val="00054412"/>
    <w:rsid w:val="0005441A"/>
    <w:rsid w:val="000544C6"/>
    <w:rsid w:val="0005455B"/>
    <w:rsid w:val="00054AEA"/>
    <w:rsid w:val="00054B83"/>
    <w:rsid w:val="00054C83"/>
    <w:rsid w:val="00055110"/>
    <w:rsid w:val="000553BB"/>
    <w:rsid w:val="00056A74"/>
    <w:rsid w:val="00056AC8"/>
    <w:rsid w:val="00056B23"/>
    <w:rsid w:val="00056B32"/>
    <w:rsid w:val="00056D12"/>
    <w:rsid w:val="00056D1B"/>
    <w:rsid w:val="00056F42"/>
    <w:rsid w:val="0005754C"/>
    <w:rsid w:val="000576F7"/>
    <w:rsid w:val="000579BB"/>
    <w:rsid w:val="00057B25"/>
    <w:rsid w:val="000607E5"/>
    <w:rsid w:val="00060898"/>
    <w:rsid w:val="00060CC9"/>
    <w:rsid w:val="00061066"/>
    <w:rsid w:val="00061636"/>
    <w:rsid w:val="000616BD"/>
    <w:rsid w:val="0006171E"/>
    <w:rsid w:val="00062064"/>
    <w:rsid w:val="0006210F"/>
    <w:rsid w:val="00062239"/>
    <w:rsid w:val="000623BF"/>
    <w:rsid w:val="00062AF5"/>
    <w:rsid w:val="00063594"/>
    <w:rsid w:val="000636BC"/>
    <w:rsid w:val="00063C87"/>
    <w:rsid w:val="00063DAD"/>
    <w:rsid w:val="00063FAC"/>
    <w:rsid w:val="00064BD2"/>
    <w:rsid w:val="00064CDF"/>
    <w:rsid w:val="00064CE9"/>
    <w:rsid w:val="00064FE0"/>
    <w:rsid w:val="00065096"/>
    <w:rsid w:val="000656E2"/>
    <w:rsid w:val="000656F6"/>
    <w:rsid w:val="00065994"/>
    <w:rsid w:val="00065AB6"/>
    <w:rsid w:val="00065F39"/>
    <w:rsid w:val="000663B3"/>
    <w:rsid w:val="000666B2"/>
    <w:rsid w:val="00066AB5"/>
    <w:rsid w:val="00066B99"/>
    <w:rsid w:val="00066C7B"/>
    <w:rsid w:val="00066DAB"/>
    <w:rsid w:val="000670B5"/>
    <w:rsid w:val="0006712E"/>
    <w:rsid w:val="00067311"/>
    <w:rsid w:val="0006731F"/>
    <w:rsid w:val="00067483"/>
    <w:rsid w:val="00070046"/>
    <w:rsid w:val="000700A2"/>
    <w:rsid w:val="000702DE"/>
    <w:rsid w:val="000704FE"/>
    <w:rsid w:val="000707AB"/>
    <w:rsid w:val="00070A03"/>
    <w:rsid w:val="00070F0E"/>
    <w:rsid w:val="000713FA"/>
    <w:rsid w:val="000718D0"/>
    <w:rsid w:val="00071903"/>
    <w:rsid w:val="00073028"/>
    <w:rsid w:val="0007315F"/>
    <w:rsid w:val="000733FD"/>
    <w:rsid w:val="00073739"/>
    <w:rsid w:val="00073980"/>
    <w:rsid w:val="00073D5E"/>
    <w:rsid w:val="00073F2E"/>
    <w:rsid w:val="0007448C"/>
    <w:rsid w:val="00074739"/>
    <w:rsid w:val="00074936"/>
    <w:rsid w:val="00074D9D"/>
    <w:rsid w:val="00074E55"/>
    <w:rsid w:val="000754C6"/>
    <w:rsid w:val="0007554B"/>
    <w:rsid w:val="00075681"/>
    <w:rsid w:val="00075F7A"/>
    <w:rsid w:val="00076261"/>
    <w:rsid w:val="000769AD"/>
    <w:rsid w:val="00076A2F"/>
    <w:rsid w:val="00076E99"/>
    <w:rsid w:val="00077094"/>
    <w:rsid w:val="0007714F"/>
    <w:rsid w:val="0007729C"/>
    <w:rsid w:val="000772F7"/>
    <w:rsid w:val="00077603"/>
    <w:rsid w:val="000776F2"/>
    <w:rsid w:val="000777AB"/>
    <w:rsid w:val="00077BEA"/>
    <w:rsid w:val="00080332"/>
    <w:rsid w:val="00080566"/>
    <w:rsid w:val="000805BB"/>
    <w:rsid w:val="000808A4"/>
    <w:rsid w:val="00080AD6"/>
    <w:rsid w:val="00080B1D"/>
    <w:rsid w:val="00080D5B"/>
    <w:rsid w:val="00080E4D"/>
    <w:rsid w:val="00081521"/>
    <w:rsid w:val="00081EF0"/>
    <w:rsid w:val="0008232C"/>
    <w:rsid w:val="00082B27"/>
    <w:rsid w:val="00082B61"/>
    <w:rsid w:val="00082C06"/>
    <w:rsid w:val="00082F79"/>
    <w:rsid w:val="000830D4"/>
    <w:rsid w:val="0008322D"/>
    <w:rsid w:val="0008326A"/>
    <w:rsid w:val="00083371"/>
    <w:rsid w:val="000834D8"/>
    <w:rsid w:val="0008365C"/>
    <w:rsid w:val="00083747"/>
    <w:rsid w:val="00083939"/>
    <w:rsid w:val="00083CAD"/>
    <w:rsid w:val="000846A0"/>
    <w:rsid w:val="00084D41"/>
    <w:rsid w:val="00084D85"/>
    <w:rsid w:val="00084EFA"/>
    <w:rsid w:val="00084FF2"/>
    <w:rsid w:val="0008538B"/>
    <w:rsid w:val="000856FD"/>
    <w:rsid w:val="00085B4B"/>
    <w:rsid w:val="00085DB4"/>
    <w:rsid w:val="00085F18"/>
    <w:rsid w:val="000865A8"/>
    <w:rsid w:val="000869AE"/>
    <w:rsid w:val="00086C99"/>
    <w:rsid w:val="00086CED"/>
    <w:rsid w:val="00086EC7"/>
    <w:rsid w:val="00087BAF"/>
    <w:rsid w:val="00087D26"/>
    <w:rsid w:val="00087EFB"/>
    <w:rsid w:val="00087F67"/>
    <w:rsid w:val="00090149"/>
    <w:rsid w:val="00090C26"/>
    <w:rsid w:val="00091256"/>
    <w:rsid w:val="000918A5"/>
    <w:rsid w:val="00091A75"/>
    <w:rsid w:val="00091ABE"/>
    <w:rsid w:val="00091F13"/>
    <w:rsid w:val="000921B2"/>
    <w:rsid w:val="00092511"/>
    <w:rsid w:val="00092971"/>
    <w:rsid w:val="00092D0C"/>
    <w:rsid w:val="00093111"/>
    <w:rsid w:val="00093729"/>
    <w:rsid w:val="0009388B"/>
    <w:rsid w:val="000945F4"/>
    <w:rsid w:val="00094730"/>
    <w:rsid w:val="000948AB"/>
    <w:rsid w:val="00094A28"/>
    <w:rsid w:val="00094B26"/>
    <w:rsid w:val="00094B2D"/>
    <w:rsid w:val="00094FD6"/>
    <w:rsid w:val="00094FE5"/>
    <w:rsid w:val="00095286"/>
    <w:rsid w:val="00095761"/>
    <w:rsid w:val="00095F47"/>
    <w:rsid w:val="000966E1"/>
    <w:rsid w:val="00096C9D"/>
    <w:rsid w:val="000971F7"/>
    <w:rsid w:val="00097360"/>
    <w:rsid w:val="0009766E"/>
    <w:rsid w:val="00097A27"/>
    <w:rsid w:val="00097EC8"/>
    <w:rsid w:val="000A025A"/>
    <w:rsid w:val="000A0391"/>
    <w:rsid w:val="000A0557"/>
    <w:rsid w:val="000A0C98"/>
    <w:rsid w:val="000A0FC2"/>
    <w:rsid w:val="000A1A4A"/>
    <w:rsid w:val="000A2393"/>
    <w:rsid w:val="000A2E0E"/>
    <w:rsid w:val="000A2F3D"/>
    <w:rsid w:val="000A325C"/>
    <w:rsid w:val="000A3D09"/>
    <w:rsid w:val="000A3EBE"/>
    <w:rsid w:val="000A3F20"/>
    <w:rsid w:val="000A3FAA"/>
    <w:rsid w:val="000A422F"/>
    <w:rsid w:val="000A4854"/>
    <w:rsid w:val="000A4C31"/>
    <w:rsid w:val="000A4C66"/>
    <w:rsid w:val="000A4E7A"/>
    <w:rsid w:val="000A5626"/>
    <w:rsid w:val="000A61D0"/>
    <w:rsid w:val="000A6289"/>
    <w:rsid w:val="000A62DD"/>
    <w:rsid w:val="000A686A"/>
    <w:rsid w:val="000A6B3F"/>
    <w:rsid w:val="000A6C22"/>
    <w:rsid w:val="000A6DA4"/>
    <w:rsid w:val="000A6F95"/>
    <w:rsid w:val="000A73F8"/>
    <w:rsid w:val="000A74B3"/>
    <w:rsid w:val="000A7602"/>
    <w:rsid w:val="000A78FE"/>
    <w:rsid w:val="000A7EEA"/>
    <w:rsid w:val="000B040A"/>
    <w:rsid w:val="000B052D"/>
    <w:rsid w:val="000B057D"/>
    <w:rsid w:val="000B0740"/>
    <w:rsid w:val="000B0A4F"/>
    <w:rsid w:val="000B0DDA"/>
    <w:rsid w:val="000B157D"/>
    <w:rsid w:val="000B16F2"/>
    <w:rsid w:val="000B1997"/>
    <w:rsid w:val="000B1A86"/>
    <w:rsid w:val="000B1D8C"/>
    <w:rsid w:val="000B2159"/>
    <w:rsid w:val="000B2342"/>
    <w:rsid w:val="000B23CE"/>
    <w:rsid w:val="000B31D0"/>
    <w:rsid w:val="000B3712"/>
    <w:rsid w:val="000B3993"/>
    <w:rsid w:val="000B4181"/>
    <w:rsid w:val="000B4617"/>
    <w:rsid w:val="000B4634"/>
    <w:rsid w:val="000B4AB2"/>
    <w:rsid w:val="000B4B84"/>
    <w:rsid w:val="000B5000"/>
    <w:rsid w:val="000B50AE"/>
    <w:rsid w:val="000B55B8"/>
    <w:rsid w:val="000B55DB"/>
    <w:rsid w:val="000B621A"/>
    <w:rsid w:val="000B6480"/>
    <w:rsid w:val="000B65C3"/>
    <w:rsid w:val="000B6813"/>
    <w:rsid w:val="000B69BE"/>
    <w:rsid w:val="000B7775"/>
    <w:rsid w:val="000B7BFB"/>
    <w:rsid w:val="000C02C5"/>
    <w:rsid w:val="000C0321"/>
    <w:rsid w:val="000C0819"/>
    <w:rsid w:val="000C0869"/>
    <w:rsid w:val="000C0A10"/>
    <w:rsid w:val="000C1948"/>
    <w:rsid w:val="000C1E7E"/>
    <w:rsid w:val="000C1FBE"/>
    <w:rsid w:val="000C2397"/>
    <w:rsid w:val="000C27C0"/>
    <w:rsid w:val="000C2F73"/>
    <w:rsid w:val="000C3351"/>
    <w:rsid w:val="000C358E"/>
    <w:rsid w:val="000C3A5A"/>
    <w:rsid w:val="000C4538"/>
    <w:rsid w:val="000C485D"/>
    <w:rsid w:val="000C4A94"/>
    <w:rsid w:val="000C4AE6"/>
    <w:rsid w:val="000C52B1"/>
    <w:rsid w:val="000C5D2E"/>
    <w:rsid w:val="000C5E35"/>
    <w:rsid w:val="000C61AF"/>
    <w:rsid w:val="000C658C"/>
    <w:rsid w:val="000C68F1"/>
    <w:rsid w:val="000C7ADF"/>
    <w:rsid w:val="000C7D62"/>
    <w:rsid w:val="000D014C"/>
    <w:rsid w:val="000D06A3"/>
    <w:rsid w:val="000D0EA8"/>
    <w:rsid w:val="000D11CD"/>
    <w:rsid w:val="000D1226"/>
    <w:rsid w:val="000D1475"/>
    <w:rsid w:val="000D1DB1"/>
    <w:rsid w:val="000D2021"/>
    <w:rsid w:val="000D20E4"/>
    <w:rsid w:val="000D2820"/>
    <w:rsid w:val="000D283D"/>
    <w:rsid w:val="000D292C"/>
    <w:rsid w:val="000D33F5"/>
    <w:rsid w:val="000D3518"/>
    <w:rsid w:val="000D374B"/>
    <w:rsid w:val="000D4130"/>
    <w:rsid w:val="000D41A9"/>
    <w:rsid w:val="000D41E1"/>
    <w:rsid w:val="000D45A3"/>
    <w:rsid w:val="000D5195"/>
    <w:rsid w:val="000D5C72"/>
    <w:rsid w:val="000D63AD"/>
    <w:rsid w:val="000D6CD8"/>
    <w:rsid w:val="000D75CB"/>
    <w:rsid w:val="000D7625"/>
    <w:rsid w:val="000D7777"/>
    <w:rsid w:val="000D77B0"/>
    <w:rsid w:val="000D787D"/>
    <w:rsid w:val="000E016D"/>
    <w:rsid w:val="000E0799"/>
    <w:rsid w:val="000E105C"/>
    <w:rsid w:val="000E191F"/>
    <w:rsid w:val="000E216F"/>
    <w:rsid w:val="000E29ED"/>
    <w:rsid w:val="000E2B7B"/>
    <w:rsid w:val="000E2EE9"/>
    <w:rsid w:val="000E32C5"/>
    <w:rsid w:val="000E37AA"/>
    <w:rsid w:val="000E402D"/>
    <w:rsid w:val="000E44CF"/>
    <w:rsid w:val="000E4933"/>
    <w:rsid w:val="000E49B2"/>
    <w:rsid w:val="000E4A76"/>
    <w:rsid w:val="000E4DAE"/>
    <w:rsid w:val="000E4E1A"/>
    <w:rsid w:val="000E4F04"/>
    <w:rsid w:val="000E5035"/>
    <w:rsid w:val="000E5541"/>
    <w:rsid w:val="000E5667"/>
    <w:rsid w:val="000E56AA"/>
    <w:rsid w:val="000E5761"/>
    <w:rsid w:val="000E578D"/>
    <w:rsid w:val="000E592B"/>
    <w:rsid w:val="000E6420"/>
    <w:rsid w:val="000E6679"/>
    <w:rsid w:val="000E6BB8"/>
    <w:rsid w:val="000E7763"/>
    <w:rsid w:val="000E7DBF"/>
    <w:rsid w:val="000EF66C"/>
    <w:rsid w:val="000F04D7"/>
    <w:rsid w:val="000F074C"/>
    <w:rsid w:val="000F083B"/>
    <w:rsid w:val="000F0B56"/>
    <w:rsid w:val="000F0BC0"/>
    <w:rsid w:val="000F13BE"/>
    <w:rsid w:val="000F1443"/>
    <w:rsid w:val="000F16FC"/>
    <w:rsid w:val="000F20AD"/>
    <w:rsid w:val="000F236D"/>
    <w:rsid w:val="000F243F"/>
    <w:rsid w:val="000F2467"/>
    <w:rsid w:val="000F24FC"/>
    <w:rsid w:val="000F26B8"/>
    <w:rsid w:val="000F3026"/>
    <w:rsid w:val="000F3754"/>
    <w:rsid w:val="000F4B10"/>
    <w:rsid w:val="000F54EE"/>
    <w:rsid w:val="000F574A"/>
    <w:rsid w:val="000F578A"/>
    <w:rsid w:val="000F5A9E"/>
    <w:rsid w:val="000F5C80"/>
    <w:rsid w:val="000F5F18"/>
    <w:rsid w:val="000F6B77"/>
    <w:rsid w:val="000F6C0D"/>
    <w:rsid w:val="000F7490"/>
    <w:rsid w:val="000F790A"/>
    <w:rsid w:val="000F7AE9"/>
    <w:rsid w:val="000F7DC1"/>
    <w:rsid w:val="001000E2"/>
    <w:rsid w:val="0010030B"/>
    <w:rsid w:val="00100C9B"/>
    <w:rsid w:val="00100FF2"/>
    <w:rsid w:val="001010BD"/>
    <w:rsid w:val="0010117D"/>
    <w:rsid w:val="00101414"/>
    <w:rsid w:val="00101515"/>
    <w:rsid w:val="0010175F"/>
    <w:rsid w:val="00101F13"/>
    <w:rsid w:val="0010205B"/>
    <w:rsid w:val="001022EB"/>
    <w:rsid w:val="0010265D"/>
    <w:rsid w:val="0010327D"/>
    <w:rsid w:val="00103580"/>
    <w:rsid w:val="0010364F"/>
    <w:rsid w:val="00103B13"/>
    <w:rsid w:val="00103CA0"/>
    <w:rsid w:val="00103E5E"/>
    <w:rsid w:val="0010402B"/>
    <w:rsid w:val="001041A5"/>
    <w:rsid w:val="00104570"/>
    <w:rsid w:val="001046B2"/>
    <w:rsid w:val="00104988"/>
    <w:rsid w:val="00104B8F"/>
    <w:rsid w:val="00104EAE"/>
    <w:rsid w:val="00105195"/>
    <w:rsid w:val="001055C6"/>
    <w:rsid w:val="0010561F"/>
    <w:rsid w:val="0010575C"/>
    <w:rsid w:val="00105DA0"/>
    <w:rsid w:val="00106041"/>
    <w:rsid w:val="001060BA"/>
    <w:rsid w:val="001063C8"/>
    <w:rsid w:val="00107227"/>
    <w:rsid w:val="001072B4"/>
    <w:rsid w:val="0010761D"/>
    <w:rsid w:val="00107690"/>
    <w:rsid w:val="00107833"/>
    <w:rsid w:val="001078B3"/>
    <w:rsid w:val="00107AEB"/>
    <w:rsid w:val="00107E7C"/>
    <w:rsid w:val="00107EE6"/>
    <w:rsid w:val="00110B2F"/>
    <w:rsid w:val="00110CEF"/>
    <w:rsid w:val="0011129B"/>
    <w:rsid w:val="00111680"/>
    <w:rsid w:val="00111964"/>
    <w:rsid w:val="001119C7"/>
    <w:rsid w:val="00111ADB"/>
    <w:rsid w:val="00111E3B"/>
    <w:rsid w:val="0011218E"/>
    <w:rsid w:val="001121DA"/>
    <w:rsid w:val="00112342"/>
    <w:rsid w:val="00112397"/>
    <w:rsid w:val="001128B3"/>
    <w:rsid w:val="00112E64"/>
    <w:rsid w:val="00112EF0"/>
    <w:rsid w:val="00113204"/>
    <w:rsid w:val="00113BF8"/>
    <w:rsid w:val="00113DB3"/>
    <w:rsid w:val="00113F49"/>
    <w:rsid w:val="00113F8C"/>
    <w:rsid w:val="00114019"/>
    <w:rsid w:val="001143A7"/>
    <w:rsid w:val="00114644"/>
    <w:rsid w:val="0011485C"/>
    <w:rsid w:val="00114C9B"/>
    <w:rsid w:val="00114FBD"/>
    <w:rsid w:val="0011530B"/>
    <w:rsid w:val="00115462"/>
    <w:rsid w:val="0011572B"/>
    <w:rsid w:val="00115772"/>
    <w:rsid w:val="00115A7F"/>
    <w:rsid w:val="0011614C"/>
    <w:rsid w:val="0011641F"/>
    <w:rsid w:val="00116948"/>
    <w:rsid w:val="00116D1C"/>
    <w:rsid w:val="00116F3A"/>
    <w:rsid w:val="001174F7"/>
    <w:rsid w:val="001175CC"/>
    <w:rsid w:val="0011762A"/>
    <w:rsid w:val="00117651"/>
    <w:rsid w:val="00117B64"/>
    <w:rsid w:val="00117EFA"/>
    <w:rsid w:val="00117FE4"/>
    <w:rsid w:val="00120480"/>
    <w:rsid w:val="00120D9A"/>
    <w:rsid w:val="00120F96"/>
    <w:rsid w:val="00120FAE"/>
    <w:rsid w:val="0012124C"/>
    <w:rsid w:val="00121519"/>
    <w:rsid w:val="001215E9"/>
    <w:rsid w:val="001220A0"/>
    <w:rsid w:val="00122307"/>
    <w:rsid w:val="001229CC"/>
    <w:rsid w:val="001229FB"/>
    <w:rsid w:val="00122C66"/>
    <w:rsid w:val="001230FC"/>
    <w:rsid w:val="00123460"/>
    <w:rsid w:val="001234D2"/>
    <w:rsid w:val="00123744"/>
    <w:rsid w:val="00123FAA"/>
    <w:rsid w:val="001246D0"/>
    <w:rsid w:val="0012497B"/>
    <w:rsid w:val="00125008"/>
    <w:rsid w:val="001254E7"/>
    <w:rsid w:val="00125BEE"/>
    <w:rsid w:val="0012654B"/>
    <w:rsid w:val="001266BA"/>
    <w:rsid w:val="001268A1"/>
    <w:rsid w:val="00126D1E"/>
    <w:rsid w:val="00126E2E"/>
    <w:rsid w:val="001270FB"/>
    <w:rsid w:val="00127603"/>
    <w:rsid w:val="00127725"/>
    <w:rsid w:val="00127F3D"/>
    <w:rsid w:val="00130001"/>
    <w:rsid w:val="001308CC"/>
    <w:rsid w:val="00131087"/>
    <w:rsid w:val="001311EE"/>
    <w:rsid w:val="0013139C"/>
    <w:rsid w:val="00131EC5"/>
    <w:rsid w:val="001321FD"/>
    <w:rsid w:val="001325ED"/>
    <w:rsid w:val="00132F39"/>
    <w:rsid w:val="001330E3"/>
    <w:rsid w:val="001334CC"/>
    <w:rsid w:val="0013425C"/>
    <w:rsid w:val="001342F8"/>
    <w:rsid w:val="00134531"/>
    <w:rsid w:val="00134549"/>
    <w:rsid w:val="0013473D"/>
    <w:rsid w:val="001347CF"/>
    <w:rsid w:val="00134F8D"/>
    <w:rsid w:val="00134FFA"/>
    <w:rsid w:val="00135045"/>
    <w:rsid w:val="0013568D"/>
    <w:rsid w:val="001359B6"/>
    <w:rsid w:val="00136193"/>
    <w:rsid w:val="00136361"/>
    <w:rsid w:val="0013668D"/>
    <w:rsid w:val="00136A7D"/>
    <w:rsid w:val="00136CDB"/>
    <w:rsid w:val="00136E8D"/>
    <w:rsid w:val="001375D4"/>
    <w:rsid w:val="00140004"/>
    <w:rsid w:val="00140A63"/>
    <w:rsid w:val="00140DAF"/>
    <w:rsid w:val="00140E33"/>
    <w:rsid w:val="0014108E"/>
    <w:rsid w:val="001412F2"/>
    <w:rsid w:val="0014158B"/>
    <w:rsid w:val="001415EA"/>
    <w:rsid w:val="00141852"/>
    <w:rsid w:val="00141A30"/>
    <w:rsid w:val="00141A8B"/>
    <w:rsid w:val="00141C8B"/>
    <w:rsid w:val="00141F3A"/>
    <w:rsid w:val="0014219D"/>
    <w:rsid w:val="0014219F"/>
    <w:rsid w:val="001421D4"/>
    <w:rsid w:val="00142883"/>
    <w:rsid w:val="001429FC"/>
    <w:rsid w:val="00142C5B"/>
    <w:rsid w:val="00143044"/>
    <w:rsid w:val="001434F7"/>
    <w:rsid w:val="00143565"/>
    <w:rsid w:val="00143828"/>
    <w:rsid w:val="00143887"/>
    <w:rsid w:val="00143A8D"/>
    <w:rsid w:val="00143B30"/>
    <w:rsid w:val="00144C2C"/>
    <w:rsid w:val="00145095"/>
    <w:rsid w:val="0014514F"/>
    <w:rsid w:val="00145ECF"/>
    <w:rsid w:val="001462CE"/>
    <w:rsid w:val="001464F2"/>
    <w:rsid w:val="0014673F"/>
    <w:rsid w:val="00146A47"/>
    <w:rsid w:val="00146E35"/>
    <w:rsid w:val="0014739F"/>
    <w:rsid w:val="00147544"/>
    <w:rsid w:val="00147980"/>
    <w:rsid w:val="00147B04"/>
    <w:rsid w:val="00147F87"/>
    <w:rsid w:val="0015081C"/>
    <w:rsid w:val="00150A0F"/>
    <w:rsid w:val="00150B45"/>
    <w:rsid w:val="001515DE"/>
    <w:rsid w:val="00151B19"/>
    <w:rsid w:val="00151EC6"/>
    <w:rsid w:val="00152CC2"/>
    <w:rsid w:val="00152F9A"/>
    <w:rsid w:val="00153973"/>
    <w:rsid w:val="0015415C"/>
    <w:rsid w:val="001544C5"/>
    <w:rsid w:val="001545F3"/>
    <w:rsid w:val="00154A56"/>
    <w:rsid w:val="00154DA0"/>
    <w:rsid w:val="00154EF6"/>
    <w:rsid w:val="00155238"/>
    <w:rsid w:val="00155B9D"/>
    <w:rsid w:val="00155C6B"/>
    <w:rsid w:val="00155D02"/>
    <w:rsid w:val="001560F5"/>
    <w:rsid w:val="0015637C"/>
    <w:rsid w:val="001567D6"/>
    <w:rsid w:val="001568BB"/>
    <w:rsid w:val="00156923"/>
    <w:rsid w:val="00156C69"/>
    <w:rsid w:val="00156E4D"/>
    <w:rsid w:val="0015719E"/>
    <w:rsid w:val="001572E7"/>
    <w:rsid w:val="00157418"/>
    <w:rsid w:val="00157641"/>
    <w:rsid w:val="001605C9"/>
    <w:rsid w:val="0016062F"/>
    <w:rsid w:val="001606B5"/>
    <w:rsid w:val="001609A0"/>
    <w:rsid w:val="00160C7F"/>
    <w:rsid w:val="00160CEC"/>
    <w:rsid w:val="00160EA7"/>
    <w:rsid w:val="00160F43"/>
    <w:rsid w:val="0016133D"/>
    <w:rsid w:val="0016171F"/>
    <w:rsid w:val="00161823"/>
    <w:rsid w:val="00161953"/>
    <w:rsid w:val="00161A63"/>
    <w:rsid w:val="001627FD"/>
    <w:rsid w:val="00162874"/>
    <w:rsid w:val="00162D40"/>
    <w:rsid w:val="00162F4B"/>
    <w:rsid w:val="0016312C"/>
    <w:rsid w:val="001633E7"/>
    <w:rsid w:val="001635E5"/>
    <w:rsid w:val="00163957"/>
    <w:rsid w:val="00163D25"/>
    <w:rsid w:val="00163ED1"/>
    <w:rsid w:val="001646F9"/>
    <w:rsid w:val="001650F5"/>
    <w:rsid w:val="0016596E"/>
    <w:rsid w:val="00165DF0"/>
    <w:rsid w:val="0016602F"/>
    <w:rsid w:val="001661D8"/>
    <w:rsid w:val="001662AD"/>
    <w:rsid w:val="0016685B"/>
    <w:rsid w:val="00166A30"/>
    <w:rsid w:val="00166BD6"/>
    <w:rsid w:val="0016717E"/>
    <w:rsid w:val="001675E7"/>
    <w:rsid w:val="00167793"/>
    <w:rsid w:val="00167BC1"/>
    <w:rsid w:val="0017030B"/>
    <w:rsid w:val="00170907"/>
    <w:rsid w:val="00170B1E"/>
    <w:rsid w:val="0017138D"/>
    <w:rsid w:val="0017150A"/>
    <w:rsid w:val="00171524"/>
    <w:rsid w:val="001717E6"/>
    <w:rsid w:val="001718B4"/>
    <w:rsid w:val="00171B6E"/>
    <w:rsid w:val="00171D93"/>
    <w:rsid w:val="0017248E"/>
    <w:rsid w:val="001725BA"/>
    <w:rsid w:val="00172C03"/>
    <w:rsid w:val="00173388"/>
    <w:rsid w:val="00173C72"/>
    <w:rsid w:val="00173DAB"/>
    <w:rsid w:val="00173DB0"/>
    <w:rsid w:val="00173EA5"/>
    <w:rsid w:val="00174324"/>
    <w:rsid w:val="00174890"/>
    <w:rsid w:val="0017512D"/>
    <w:rsid w:val="0017530B"/>
    <w:rsid w:val="0017573E"/>
    <w:rsid w:val="00175A8D"/>
    <w:rsid w:val="00175DE9"/>
    <w:rsid w:val="0017610D"/>
    <w:rsid w:val="0017623B"/>
    <w:rsid w:val="00176496"/>
    <w:rsid w:val="001764C6"/>
    <w:rsid w:val="00176914"/>
    <w:rsid w:val="0017694B"/>
    <w:rsid w:val="001769E6"/>
    <w:rsid w:val="00176A18"/>
    <w:rsid w:val="00176C9F"/>
    <w:rsid w:val="00176F13"/>
    <w:rsid w:val="0017771A"/>
    <w:rsid w:val="00177808"/>
    <w:rsid w:val="00177C43"/>
    <w:rsid w:val="0018019D"/>
    <w:rsid w:val="001801B1"/>
    <w:rsid w:val="001803EE"/>
    <w:rsid w:val="001808E5"/>
    <w:rsid w:val="0018093E"/>
    <w:rsid w:val="00181300"/>
    <w:rsid w:val="001817F4"/>
    <w:rsid w:val="001819C5"/>
    <w:rsid w:val="001819CD"/>
    <w:rsid w:val="00181C99"/>
    <w:rsid w:val="00182F46"/>
    <w:rsid w:val="001838C8"/>
    <w:rsid w:val="001838DB"/>
    <w:rsid w:val="00183916"/>
    <w:rsid w:val="00183985"/>
    <w:rsid w:val="00184432"/>
    <w:rsid w:val="00184622"/>
    <w:rsid w:val="0018476A"/>
    <w:rsid w:val="00184BE2"/>
    <w:rsid w:val="00184D9C"/>
    <w:rsid w:val="00184F4E"/>
    <w:rsid w:val="00184F61"/>
    <w:rsid w:val="00184FFA"/>
    <w:rsid w:val="00185229"/>
    <w:rsid w:val="001852F2"/>
    <w:rsid w:val="00185676"/>
    <w:rsid w:val="00185D46"/>
    <w:rsid w:val="001860D1"/>
    <w:rsid w:val="00186182"/>
    <w:rsid w:val="00186379"/>
    <w:rsid w:val="00186A3C"/>
    <w:rsid w:val="00186A75"/>
    <w:rsid w:val="00186C06"/>
    <w:rsid w:val="00187749"/>
    <w:rsid w:val="001879C4"/>
    <w:rsid w:val="00187A24"/>
    <w:rsid w:val="00187A93"/>
    <w:rsid w:val="00187E14"/>
    <w:rsid w:val="00187EC7"/>
    <w:rsid w:val="00190275"/>
    <w:rsid w:val="00190418"/>
    <w:rsid w:val="001904BD"/>
    <w:rsid w:val="00190A41"/>
    <w:rsid w:val="00190C83"/>
    <w:rsid w:val="00190CD8"/>
    <w:rsid w:val="00190F52"/>
    <w:rsid w:val="0019108E"/>
    <w:rsid w:val="0019128A"/>
    <w:rsid w:val="00191518"/>
    <w:rsid w:val="00191555"/>
    <w:rsid w:val="00191A29"/>
    <w:rsid w:val="00191F64"/>
    <w:rsid w:val="00192252"/>
    <w:rsid w:val="001923FA"/>
    <w:rsid w:val="00192BDE"/>
    <w:rsid w:val="00193274"/>
    <w:rsid w:val="00193CB9"/>
    <w:rsid w:val="00193CCB"/>
    <w:rsid w:val="00193EC8"/>
    <w:rsid w:val="00194005"/>
    <w:rsid w:val="00194020"/>
    <w:rsid w:val="0019465C"/>
    <w:rsid w:val="001947FE"/>
    <w:rsid w:val="00194FB0"/>
    <w:rsid w:val="0019544B"/>
    <w:rsid w:val="001954F4"/>
    <w:rsid w:val="0019552A"/>
    <w:rsid w:val="001955B0"/>
    <w:rsid w:val="00195C5C"/>
    <w:rsid w:val="00195DEE"/>
    <w:rsid w:val="00196CDA"/>
    <w:rsid w:val="00196E90"/>
    <w:rsid w:val="00196FE3"/>
    <w:rsid w:val="00197F30"/>
    <w:rsid w:val="001A01EE"/>
    <w:rsid w:val="001A04C9"/>
    <w:rsid w:val="001A04F0"/>
    <w:rsid w:val="001A0D59"/>
    <w:rsid w:val="001A1070"/>
    <w:rsid w:val="001A15C2"/>
    <w:rsid w:val="001A17F8"/>
    <w:rsid w:val="001A1AB7"/>
    <w:rsid w:val="001A1BEE"/>
    <w:rsid w:val="001A20E8"/>
    <w:rsid w:val="001A2FE1"/>
    <w:rsid w:val="001A3023"/>
    <w:rsid w:val="001A30B4"/>
    <w:rsid w:val="001A3944"/>
    <w:rsid w:val="001A3B36"/>
    <w:rsid w:val="001A3F13"/>
    <w:rsid w:val="001A4736"/>
    <w:rsid w:val="001A4CC6"/>
    <w:rsid w:val="001A51C5"/>
    <w:rsid w:val="001A5409"/>
    <w:rsid w:val="001A5563"/>
    <w:rsid w:val="001A5580"/>
    <w:rsid w:val="001A5838"/>
    <w:rsid w:val="001A5C94"/>
    <w:rsid w:val="001A64FD"/>
    <w:rsid w:val="001A6828"/>
    <w:rsid w:val="001A7552"/>
    <w:rsid w:val="001A7C85"/>
    <w:rsid w:val="001A7DDF"/>
    <w:rsid w:val="001B06ED"/>
    <w:rsid w:val="001B0EEC"/>
    <w:rsid w:val="001B0F2C"/>
    <w:rsid w:val="001B1084"/>
    <w:rsid w:val="001B119F"/>
    <w:rsid w:val="001B135E"/>
    <w:rsid w:val="001B13D2"/>
    <w:rsid w:val="001B1965"/>
    <w:rsid w:val="001B1BB3"/>
    <w:rsid w:val="001B1C28"/>
    <w:rsid w:val="001B1C55"/>
    <w:rsid w:val="001B23EE"/>
    <w:rsid w:val="001B2459"/>
    <w:rsid w:val="001B27C4"/>
    <w:rsid w:val="001B2B79"/>
    <w:rsid w:val="001B2BA6"/>
    <w:rsid w:val="001B37F3"/>
    <w:rsid w:val="001B39DC"/>
    <w:rsid w:val="001B3CDB"/>
    <w:rsid w:val="001B3D71"/>
    <w:rsid w:val="001B409F"/>
    <w:rsid w:val="001B415F"/>
    <w:rsid w:val="001B42E4"/>
    <w:rsid w:val="001B533A"/>
    <w:rsid w:val="001B5671"/>
    <w:rsid w:val="001B5745"/>
    <w:rsid w:val="001B5DE7"/>
    <w:rsid w:val="001B5E46"/>
    <w:rsid w:val="001B5FA0"/>
    <w:rsid w:val="001B60FD"/>
    <w:rsid w:val="001B7303"/>
    <w:rsid w:val="001B74AC"/>
    <w:rsid w:val="001B7835"/>
    <w:rsid w:val="001B78F8"/>
    <w:rsid w:val="001B7ABF"/>
    <w:rsid w:val="001B7E3F"/>
    <w:rsid w:val="001C0663"/>
    <w:rsid w:val="001C073A"/>
    <w:rsid w:val="001C074E"/>
    <w:rsid w:val="001C12E3"/>
    <w:rsid w:val="001C1453"/>
    <w:rsid w:val="001C16B3"/>
    <w:rsid w:val="001C174C"/>
    <w:rsid w:val="001C1FE4"/>
    <w:rsid w:val="001C20BE"/>
    <w:rsid w:val="001C2279"/>
    <w:rsid w:val="001C27AE"/>
    <w:rsid w:val="001C2991"/>
    <w:rsid w:val="001C2E9F"/>
    <w:rsid w:val="001C31E0"/>
    <w:rsid w:val="001C34F5"/>
    <w:rsid w:val="001C3851"/>
    <w:rsid w:val="001C39AC"/>
    <w:rsid w:val="001C39E5"/>
    <w:rsid w:val="001C49B0"/>
    <w:rsid w:val="001C5200"/>
    <w:rsid w:val="001C529F"/>
    <w:rsid w:val="001C5312"/>
    <w:rsid w:val="001C5392"/>
    <w:rsid w:val="001C5501"/>
    <w:rsid w:val="001C556B"/>
    <w:rsid w:val="001C564C"/>
    <w:rsid w:val="001C5851"/>
    <w:rsid w:val="001C5C2B"/>
    <w:rsid w:val="001C5C9F"/>
    <w:rsid w:val="001C6EC5"/>
    <w:rsid w:val="001C79C3"/>
    <w:rsid w:val="001C7A1F"/>
    <w:rsid w:val="001C7D80"/>
    <w:rsid w:val="001C7DBF"/>
    <w:rsid w:val="001D019B"/>
    <w:rsid w:val="001D09BD"/>
    <w:rsid w:val="001D0CB7"/>
    <w:rsid w:val="001D0FA4"/>
    <w:rsid w:val="001D1424"/>
    <w:rsid w:val="001D170A"/>
    <w:rsid w:val="001D22AD"/>
    <w:rsid w:val="001D2876"/>
    <w:rsid w:val="001D29F7"/>
    <w:rsid w:val="001D2AEF"/>
    <w:rsid w:val="001D2D07"/>
    <w:rsid w:val="001D2DF5"/>
    <w:rsid w:val="001D330A"/>
    <w:rsid w:val="001D37D8"/>
    <w:rsid w:val="001D38C2"/>
    <w:rsid w:val="001D399C"/>
    <w:rsid w:val="001D3FFF"/>
    <w:rsid w:val="001D491F"/>
    <w:rsid w:val="001D49BF"/>
    <w:rsid w:val="001D4C6B"/>
    <w:rsid w:val="001D53AC"/>
    <w:rsid w:val="001D5D2F"/>
    <w:rsid w:val="001D6251"/>
    <w:rsid w:val="001D64E4"/>
    <w:rsid w:val="001D6A11"/>
    <w:rsid w:val="001D71E0"/>
    <w:rsid w:val="001D736D"/>
    <w:rsid w:val="001D791B"/>
    <w:rsid w:val="001D7C84"/>
    <w:rsid w:val="001E0FB7"/>
    <w:rsid w:val="001E11C9"/>
    <w:rsid w:val="001E16DB"/>
    <w:rsid w:val="001E1799"/>
    <w:rsid w:val="001E1825"/>
    <w:rsid w:val="001E199E"/>
    <w:rsid w:val="001E1A7D"/>
    <w:rsid w:val="001E1CEF"/>
    <w:rsid w:val="001E1E4E"/>
    <w:rsid w:val="001E20F5"/>
    <w:rsid w:val="001E21FC"/>
    <w:rsid w:val="001E2BFC"/>
    <w:rsid w:val="001E3076"/>
    <w:rsid w:val="001E3679"/>
    <w:rsid w:val="001E37F8"/>
    <w:rsid w:val="001E38D9"/>
    <w:rsid w:val="001E3957"/>
    <w:rsid w:val="001E3B2C"/>
    <w:rsid w:val="001E3FA7"/>
    <w:rsid w:val="001E411B"/>
    <w:rsid w:val="001E432F"/>
    <w:rsid w:val="001E45E3"/>
    <w:rsid w:val="001E4BA6"/>
    <w:rsid w:val="001E4C66"/>
    <w:rsid w:val="001E5668"/>
    <w:rsid w:val="001E56BC"/>
    <w:rsid w:val="001E5E6B"/>
    <w:rsid w:val="001E6184"/>
    <w:rsid w:val="001E6955"/>
    <w:rsid w:val="001E6C88"/>
    <w:rsid w:val="001E7027"/>
    <w:rsid w:val="001E755D"/>
    <w:rsid w:val="001E78E5"/>
    <w:rsid w:val="001E7DE4"/>
    <w:rsid w:val="001E7FC6"/>
    <w:rsid w:val="001F0008"/>
    <w:rsid w:val="001F0228"/>
    <w:rsid w:val="001F0840"/>
    <w:rsid w:val="001F092C"/>
    <w:rsid w:val="001F0E15"/>
    <w:rsid w:val="001F113E"/>
    <w:rsid w:val="001F1506"/>
    <w:rsid w:val="001F17FC"/>
    <w:rsid w:val="001F18F6"/>
    <w:rsid w:val="001F1949"/>
    <w:rsid w:val="001F1B03"/>
    <w:rsid w:val="001F1F82"/>
    <w:rsid w:val="001F20C3"/>
    <w:rsid w:val="001F27B2"/>
    <w:rsid w:val="001F3475"/>
    <w:rsid w:val="001F34F1"/>
    <w:rsid w:val="001F388C"/>
    <w:rsid w:val="001F3C87"/>
    <w:rsid w:val="001F3EE0"/>
    <w:rsid w:val="001F3EEB"/>
    <w:rsid w:val="001F4B1A"/>
    <w:rsid w:val="001F4DC8"/>
    <w:rsid w:val="001F5345"/>
    <w:rsid w:val="001F543E"/>
    <w:rsid w:val="001F581F"/>
    <w:rsid w:val="001F5F96"/>
    <w:rsid w:val="001F6166"/>
    <w:rsid w:val="001F625E"/>
    <w:rsid w:val="001F62B2"/>
    <w:rsid w:val="001F645D"/>
    <w:rsid w:val="001F6901"/>
    <w:rsid w:val="001F6D34"/>
    <w:rsid w:val="001F70E7"/>
    <w:rsid w:val="001F7390"/>
    <w:rsid w:val="001F7A3B"/>
    <w:rsid w:val="001F7EDC"/>
    <w:rsid w:val="001F7FFD"/>
    <w:rsid w:val="0020026E"/>
    <w:rsid w:val="002002FC"/>
    <w:rsid w:val="00200A49"/>
    <w:rsid w:val="00200B52"/>
    <w:rsid w:val="00201036"/>
    <w:rsid w:val="002018D0"/>
    <w:rsid w:val="002019A0"/>
    <w:rsid w:val="00201C8A"/>
    <w:rsid w:val="00201EAE"/>
    <w:rsid w:val="0020241A"/>
    <w:rsid w:val="00202815"/>
    <w:rsid w:val="00202ACA"/>
    <w:rsid w:val="0020333C"/>
    <w:rsid w:val="002033C4"/>
    <w:rsid w:val="0020368F"/>
    <w:rsid w:val="002036AB"/>
    <w:rsid w:val="00203C51"/>
    <w:rsid w:val="002045C2"/>
    <w:rsid w:val="00204D57"/>
    <w:rsid w:val="00204FBF"/>
    <w:rsid w:val="0020553A"/>
    <w:rsid w:val="0020558E"/>
    <w:rsid w:val="00205ABD"/>
    <w:rsid w:val="00205BAA"/>
    <w:rsid w:val="00205C3F"/>
    <w:rsid w:val="00205D44"/>
    <w:rsid w:val="0020676B"/>
    <w:rsid w:val="002068F4"/>
    <w:rsid w:val="00206E83"/>
    <w:rsid w:val="00207169"/>
    <w:rsid w:val="002071C3"/>
    <w:rsid w:val="00207353"/>
    <w:rsid w:val="00207A2C"/>
    <w:rsid w:val="00207B17"/>
    <w:rsid w:val="00207D10"/>
    <w:rsid w:val="00207E49"/>
    <w:rsid w:val="00207F6A"/>
    <w:rsid w:val="00210223"/>
    <w:rsid w:val="00210596"/>
    <w:rsid w:val="00210799"/>
    <w:rsid w:val="00210C8D"/>
    <w:rsid w:val="0021115A"/>
    <w:rsid w:val="00211564"/>
    <w:rsid w:val="002116ED"/>
    <w:rsid w:val="00211EBA"/>
    <w:rsid w:val="002124F6"/>
    <w:rsid w:val="002126A6"/>
    <w:rsid w:val="0021306E"/>
    <w:rsid w:val="00213257"/>
    <w:rsid w:val="00213C56"/>
    <w:rsid w:val="00214207"/>
    <w:rsid w:val="00214414"/>
    <w:rsid w:val="00214581"/>
    <w:rsid w:val="00214B83"/>
    <w:rsid w:val="00214DBD"/>
    <w:rsid w:val="002151F1"/>
    <w:rsid w:val="002151FA"/>
    <w:rsid w:val="002152BC"/>
    <w:rsid w:val="00215734"/>
    <w:rsid w:val="00216138"/>
    <w:rsid w:val="0021684C"/>
    <w:rsid w:val="002169F5"/>
    <w:rsid w:val="00217D62"/>
    <w:rsid w:val="00217F3D"/>
    <w:rsid w:val="0022002F"/>
    <w:rsid w:val="00220238"/>
    <w:rsid w:val="002207B7"/>
    <w:rsid w:val="00220869"/>
    <w:rsid w:val="00220880"/>
    <w:rsid w:val="002208EB"/>
    <w:rsid w:val="00221085"/>
    <w:rsid w:val="002213E2"/>
    <w:rsid w:val="00221411"/>
    <w:rsid w:val="0022168E"/>
    <w:rsid w:val="00221B01"/>
    <w:rsid w:val="00221F86"/>
    <w:rsid w:val="0022210B"/>
    <w:rsid w:val="00222813"/>
    <w:rsid w:val="00222F1F"/>
    <w:rsid w:val="00223204"/>
    <w:rsid w:val="0022365E"/>
    <w:rsid w:val="0022368A"/>
    <w:rsid w:val="002237AD"/>
    <w:rsid w:val="00223A5F"/>
    <w:rsid w:val="00223BC5"/>
    <w:rsid w:val="00223CEA"/>
    <w:rsid w:val="00223D7A"/>
    <w:rsid w:val="00223F17"/>
    <w:rsid w:val="0022414D"/>
    <w:rsid w:val="002243CD"/>
    <w:rsid w:val="00224419"/>
    <w:rsid w:val="0022444A"/>
    <w:rsid w:val="00224843"/>
    <w:rsid w:val="00224B0B"/>
    <w:rsid w:val="00224EB9"/>
    <w:rsid w:val="0022511E"/>
    <w:rsid w:val="0022512B"/>
    <w:rsid w:val="0022522D"/>
    <w:rsid w:val="00225380"/>
    <w:rsid w:val="00225936"/>
    <w:rsid w:val="00225E3A"/>
    <w:rsid w:val="00225F38"/>
    <w:rsid w:val="00225F3B"/>
    <w:rsid w:val="002263DF"/>
    <w:rsid w:val="002268A9"/>
    <w:rsid w:val="00226A4F"/>
    <w:rsid w:val="00226B4D"/>
    <w:rsid w:val="00226C4C"/>
    <w:rsid w:val="00226E95"/>
    <w:rsid w:val="00227370"/>
    <w:rsid w:val="00227583"/>
    <w:rsid w:val="002277B9"/>
    <w:rsid w:val="00227AF1"/>
    <w:rsid w:val="00227F2D"/>
    <w:rsid w:val="00227FB6"/>
    <w:rsid w:val="002301E2"/>
    <w:rsid w:val="00230207"/>
    <w:rsid w:val="002303F3"/>
    <w:rsid w:val="00230485"/>
    <w:rsid w:val="00230CAF"/>
    <w:rsid w:val="0023104C"/>
    <w:rsid w:val="0023171D"/>
    <w:rsid w:val="00231F72"/>
    <w:rsid w:val="002321E7"/>
    <w:rsid w:val="002322CB"/>
    <w:rsid w:val="00232A06"/>
    <w:rsid w:val="0023331A"/>
    <w:rsid w:val="002336A7"/>
    <w:rsid w:val="0023373B"/>
    <w:rsid w:val="00233AB2"/>
    <w:rsid w:val="00234289"/>
    <w:rsid w:val="0023450A"/>
    <w:rsid w:val="00234593"/>
    <w:rsid w:val="00234700"/>
    <w:rsid w:val="0023478C"/>
    <w:rsid w:val="0023484B"/>
    <w:rsid w:val="002349D2"/>
    <w:rsid w:val="002349E0"/>
    <w:rsid w:val="002351F0"/>
    <w:rsid w:val="00235395"/>
    <w:rsid w:val="002358CD"/>
    <w:rsid w:val="00235CD8"/>
    <w:rsid w:val="00235D7F"/>
    <w:rsid w:val="002360D5"/>
    <w:rsid w:val="002360F0"/>
    <w:rsid w:val="002361DB"/>
    <w:rsid w:val="002364B3"/>
    <w:rsid w:val="002368D3"/>
    <w:rsid w:val="002370A9"/>
    <w:rsid w:val="002371F0"/>
    <w:rsid w:val="002373D3"/>
    <w:rsid w:val="0023741A"/>
    <w:rsid w:val="00237652"/>
    <w:rsid w:val="002377AB"/>
    <w:rsid w:val="00237F19"/>
    <w:rsid w:val="00240206"/>
    <w:rsid w:val="002407F7"/>
    <w:rsid w:val="00241052"/>
    <w:rsid w:val="00241118"/>
    <w:rsid w:val="00241300"/>
    <w:rsid w:val="00241307"/>
    <w:rsid w:val="002414E7"/>
    <w:rsid w:val="0024176F"/>
    <w:rsid w:val="00242586"/>
    <w:rsid w:val="002429AF"/>
    <w:rsid w:val="00242B65"/>
    <w:rsid w:val="00242CF2"/>
    <w:rsid w:val="00243524"/>
    <w:rsid w:val="0024373C"/>
    <w:rsid w:val="00243B8C"/>
    <w:rsid w:val="002444C4"/>
    <w:rsid w:val="00244530"/>
    <w:rsid w:val="00244713"/>
    <w:rsid w:val="00244ACA"/>
    <w:rsid w:val="00244C1D"/>
    <w:rsid w:val="00245003"/>
    <w:rsid w:val="00245191"/>
    <w:rsid w:val="00246C34"/>
    <w:rsid w:val="002472E3"/>
    <w:rsid w:val="0024742E"/>
    <w:rsid w:val="0024753F"/>
    <w:rsid w:val="002478FC"/>
    <w:rsid w:val="00247CAF"/>
    <w:rsid w:val="00247D91"/>
    <w:rsid w:val="00247DC1"/>
    <w:rsid w:val="00247FDD"/>
    <w:rsid w:val="00250A13"/>
    <w:rsid w:val="00250B1B"/>
    <w:rsid w:val="00250EEA"/>
    <w:rsid w:val="002511EB"/>
    <w:rsid w:val="00251542"/>
    <w:rsid w:val="00251728"/>
    <w:rsid w:val="00251940"/>
    <w:rsid w:val="00251995"/>
    <w:rsid w:val="00251CA8"/>
    <w:rsid w:val="00252065"/>
    <w:rsid w:val="00252397"/>
    <w:rsid w:val="00252EE5"/>
    <w:rsid w:val="00252EFE"/>
    <w:rsid w:val="00252F03"/>
    <w:rsid w:val="00252F16"/>
    <w:rsid w:val="0025331F"/>
    <w:rsid w:val="0025353D"/>
    <w:rsid w:val="00253CFF"/>
    <w:rsid w:val="00253D41"/>
    <w:rsid w:val="00253D6A"/>
    <w:rsid w:val="0025402B"/>
    <w:rsid w:val="0025411D"/>
    <w:rsid w:val="002543B1"/>
    <w:rsid w:val="00254546"/>
    <w:rsid w:val="00254C18"/>
    <w:rsid w:val="00254CC0"/>
    <w:rsid w:val="00254D5F"/>
    <w:rsid w:val="00255142"/>
    <w:rsid w:val="002552D3"/>
    <w:rsid w:val="00255BAF"/>
    <w:rsid w:val="002564DF"/>
    <w:rsid w:val="0025693D"/>
    <w:rsid w:val="002569DF"/>
    <w:rsid w:val="00256ABF"/>
    <w:rsid w:val="00256B28"/>
    <w:rsid w:val="00256BC2"/>
    <w:rsid w:val="00257573"/>
    <w:rsid w:val="002576D0"/>
    <w:rsid w:val="002578B4"/>
    <w:rsid w:val="00257E8C"/>
    <w:rsid w:val="002601B7"/>
    <w:rsid w:val="002601DE"/>
    <w:rsid w:val="00260557"/>
    <w:rsid w:val="00260AB1"/>
    <w:rsid w:val="00260B84"/>
    <w:rsid w:val="00261078"/>
    <w:rsid w:val="0026172F"/>
    <w:rsid w:val="00261895"/>
    <w:rsid w:val="0026193B"/>
    <w:rsid w:val="00261940"/>
    <w:rsid w:val="00263254"/>
    <w:rsid w:val="002638D1"/>
    <w:rsid w:val="00263C2F"/>
    <w:rsid w:val="00263D57"/>
    <w:rsid w:val="002641D2"/>
    <w:rsid w:val="00264211"/>
    <w:rsid w:val="0026431D"/>
    <w:rsid w:val="00264707"/>
    <w:rsid w:val="00264C96"/>
    <w:rsid w:val="00265383"/>
    <w:rsid w:val="00265585"/>
    <w:rsid w:val="002655F6"/>
    <w:rsid w:val="002656CA"/>
    <w:rsid w:val="0026577B"/>
    <w:rsid w:val="002657BD"/>
    <w:rsid w:val="002657DD"/>
    <w:rsid w:val="00265DC9"/>
    <w:rsid w:val="00265EFF"/>
    <w:rsid w:val="00265FAB"/>
    <w:rsid w:val="00266CE0"/>
    <w:rsid w:val="00266D18"/>
    <w:rsid w:val="002670C9"/>
    <w:rsid w:val="00267135"/>
    <w:rsid w:val="00267571"/>
    <w:rsid w:val="002675DD"/>
    <w:rsid w:val="002679B7"/>
    <w:rsid w:val="00267B33"/>
    <w:rsid w:val="00267DBE"/>
    <w:rsid w:val="00270A71"/>
    <w:rsid w:val="00270CD4"/>
    <w:rsid w:val="002711DC"/>
    <w:rsid w:val="00271889"/>
    <w:rsid w:val="00271F95"/>
    <w:rsid w:val="00272274"/>
    <w:rsid w:val="00272D12"/>
    <w:rsid w:val="00272DD4"/>
    <w:rsid w:val="00272E25"/>
    <w:rsid w:val="00272E8E"/>
    <w:rsid w:val="00273254"/>
    <w:rsid w:val="00273725"/>
    <w:rsid w:val="00273C7E"/>
    <w:rsid w:val="00273D29"/>
    <w:rsid w:val="00273D60"/>
    <w:rsid w:val="0027462D"/>
    <w:rsid w:val="002749B2"/>
    <w:rsid w:val="00274A50"/>
    <w:rsid w:val="00274BC6"/>
    <w:rsid w:val="00274E99"/>
    <w:rsid w:val="00275198"/>
    <w:rsid w:val="002752FE"/>
    <w:rsid w:val="00275C37"/>
    <w:rsid w:val="00275E53"/>
    <w:rsid w:val="00276459"/>
    <w:rsid w:val="00276663"/>
    <w:rsid w:val="0027669E"/>
    <w:rsid w:val="0027699D"/>
    <w:rsid w:val="00276D35"/>
    <w:rsid w:val="00276EAF"/>
    <w:rsid w:val="00277988"/>
    <w:rsid w:val="00277BEA"/>
    <w:rsid w:val="002808E0"/>
    <w:rsid w:val="002808F1"/>
    <w:rsid w:val="00280AB6"/>
    <w:rsid w:val="00281097"/>
    <w:rsid w:val="002810CD"/>
    <w:rsid w:val="00281134"/>
    <w:rsid w:val="002812C7"/>
    <w:rsid w:val="00281364"/>
    <w:rsid w:val="0028141C"/>
    <w:rsid w:val="00281594"/>
    <w:rsid w:val="002818C6"/>
    <w:rsid w:val="00281925"/>
    <w:rsid w:val="00281B9B"/>
    <w:rsid w:val="00282100"/>
    <w:rsid w:val="0028224B"/>
    <w:rsid w:val="002827F1"/>
    <w:rsid w:val="0028316F"/>
    <w:rsid w:val="0028318B"/>
    <w:rsid w:val="00283491"/>
    <w:rsid w:val="00283666"/>
    <w:rsid w:val="0028367B"/>
    <w:rsid w:val="00283D18"/>
    <w:rsid w:val="00283D7F"/>
    <w:rsid w:val="0028400B"/>
    <w:rsid w:val="00284150"/>
    <w:rsid w:val="00284233"/>
    <w:rsid w:val="0028432E"/>
    <w:rsid w:val="00284430"/>
    <w:rsid w:val="002849CE"/>
    <w:rsid w:val="00284E2B"/>
    <w:rsid w:val="002856F8"/>
    <w:rsid w:val="00285902"/>
    <w:rsid w:val="00285EAF"/>
    <w:rsid w:val="00286163"/>
    <w:rsid w:val="002865C5"/>
    <w:rsid w:val="0028677A"/>
    <w:rsid w:val="0028681C"/>
    <w:rsid w:val="00287061"/>
    <w:rsid w:val="00287352"/>
    <w:rsid w:val="00287EC2"/>
    <w:rsid w:val="00290588"/>
    <w:rsid w:val="002905C3"/>
    <w:rsid w:val="0029062B"/>
    <w:rsid w:val="002911DB"/>
    <w:rsid w:val="00291267"/>
    <w:rsid w:val="00291551"/>
    <w:rsid w:val="002915E1"/>
    <w:rsid w:val="002915FE"/>
    <w:rsid w:val="0029202B"/>
    <w:rsid w:val="00292071"/>
    <w:rsid w:val="00292160"/>
    <w:rsid w:val="0029274F"/>
    <w:rsid w:val="00292F25"/>
    <w:rsid w:val="0029304B"/>
    <w:rsid w:val="0029323D"/>
    <w:rsid w:val="0029330E"/>
    <w:rsid w:val="00293516"/>
    <w:rsid w:val="0029397E"/>
    <w:rsid w:val="00293EF3"/>
    <w:rsid w:val="002941FE"/>
    <w:rsid w:val="002942EB"/>
    <w:rsid w:val="0029442E"/>
    <w:rsid w:val="002944A7"/>
    <w:rsid w:val="00294632"/>
    <w:rsid w:val="00294700"/>
    <w:rsid w:val="00294F26"/>
    <w:rsid w:val="00295153"/>
    <w:rsid w:val="0029565B"/>
    <w:rsid w:val="00295A59"/>
    <w:rsid w:val="002961AE"/>
    <w:rsid w:val="00296267"/>
    <w:rsid w:val="0029686B"/>
    <w:rsid w:val="00297023"/>
    <w:rsid w:val="00297334"/>
    <w:rsid w:val="002975C6"/>
    <w:rsid w:val="00297627"/>
    <w:rsid w:val="00297C05"/>
    <w:rsid w:val="002A006B"/>
    <w:rsid w:val="002A0642"/>
    <w:rsid w:val="002A08AD"/>
    <w:rsid w:val="002A0ADD"/>
    <w:rsid w:val="002A0C0E"/>
    <w:rsid w:val="002A1456"/>
    <w:rsid w:val="002A1961"/>
    <w:rsid w:val="002A1A54"/>
    <w:rsid w:val="002A1DA0"/>
    <w:rsid w:val="002A23E6"/>
    <w:rsid w:val="002A2876"/>
    <w:rsid w:val="002A2F62"/>
    <w:rsid w:val="002A35DC"/>
    <w:rsid w:val="002A3C21"/>
    <w:rsid w:val="002A3EDF"/>
    <w:rsid w:val="002A46CF"/>
    <w:rsid w:val="002A4748"/>
    <w:rsid w:val="002A4991"/>
    <w:rsid w:val="002A4CE5"/>
    <w:rsid w:val="002A4D74"/>
    <w:rsid w:val="002A5236"/>
    <w:rsid w:val="002A5435"/>
    <w:rsid w:val="002A5F0F"/>
    <w:rsid w:val="002A5F43"/>
    <w:rsid w:val="002A61C0"/>
    <w:rsid w:val="002A6582"/>
    <w:rsid w:val="002A663B"/>
    <w:rsid w:val="002A6969"/>
    <w:rsid w:val="002A6A37"/>
    <w:rsid w:val="002A6A84"/>
    <w:rsid w:val="002A6D54"/>
    <w:rsid w:val="002A6E93"/>
    <w:rsid w:val="002A6FE5"/>
    <w:rsid w:val="002A6FF8"/>
    <w:rsid w:val="002A70F0"/>
    <w:rsid w:val="002A766E"/>
    <w:rsid w:val="002A7E13"/>
    <w:rsid w:val="002B00C5"/>
    <w:rsid w:val="002B0112"/>
    <w:rsid w:val="002B052D"/>
    <w:rsid w:val="002B0D1A"/>
    <w:rsid w:val="002B0FC7"/>
    <w:rsid w:val="002B11A9"/>
    <w:rsid w:val="002B12C6"/>
    <w:rsid w:val="002B1359"/>
    <w:rsid w:val="002B1880"/>
    <w:rsid w:val="002B2889"/>
    <w:rsid w:val="002B2D35"/>
    <w:rsid w:val="002B37E0"/>
    <w:rsid w:val="002B3860"/>
    <w:rsid w:val="002B3C91"/>
    <w:rsid w:val="002B3CE9"/>
    <w:rsid w:val="002B44DB"/>
    <w:rsid w:val="002B47B8"/>
    <w:rsid w:val="002B4A6A"/>
    <w:rsid w:val="002B4B90"/>
    <w:rsid w:val="002B50BC"/>
    <w:rsid w:val="002B57DB"/>
    <w:rsid w:val="002B5AC1"/>
    <w:rsid w:val="002B620A"/>
    <w:rsid w:val="002B622B"/>
    <w:rsid w:val="002B7155"/>
    <w:rsid w:val="002B75EC"/>
    <w:rsid w:val="002B7C0A"/>
    <w:rsid w:val="002B7C3F"/>
    <w:rsid w:val="002B7CF8"/>
    <w:rsid w:val="002C014D"/>
    <w:rsid w:val="002C0241"/>
    <w:rsid w:val="002C06D1"/>
    <w:rsid w:val="002C093B"/>
    <w:rsid w:val="002C0F48"/>
    <w:rsid w:val="002C1103"/>
    <w:rsid w:val="002C125B"/>
    <w:rsid w:val="002C1439"/>
    <w:rsid w:val="002C1623"/>
    <w:rsid w:val="002C1663"/>
    <w:rsid w:val="002C1F9C"/>
    <w:rsid w:val="002C22CD"/>
    <w:rsid w:val="002C23BF"/>
    <w:rsid w:val="002C2620"/>
    <w:rsid w:val="002C2656"/>
    <w:rsid w:val="002C2D34"/>
    <w:rsid w:val="002C413D"/>
    <w:rsid w:val="002C4EA3"/>
    <w:rsid w:val="002C4FCF"/>
    <w:rsid w:val="002C50A9"/>
    <w:rsid w:val="002C5AB7"/>
    <w:rsid w:val="002C5D63"/>
    <w:rsid w:val="002C6166"/>
    <w:rsid w:val="002C65A9"/>
    <w:rsid w:val="002C6767"/>
    <w:rsid w:val="002C6821"/>
    <w:rsid w:val="002C6ACF"/>
    <w:rsid w:val="002C7009"/>
    <w:rsid w:val="002C702C"/>
    <w:rsid w:val="002C708F"/>
    <w:rsid w:val="002C7669"/>
    <w:rsid w:val="002C7734"/>
    <w:rsid w:val="002C7C2C"/>
    <w:rsid w:val="002C7FE6"/>
    <w:rsid w:val="002D0311"/>
    <w:rsid w:val="002D089F"/>
    <w:rsid w:val="002D0DFB"/>
    <w:rsid w:val="002D1099"/>
    <w:rsid w:val="002D12A9"/>
    <w:rsid w:val="002D26C5"/>
    <w:rsid w:val="002D2880"/>
    <w:rsid w:val="002D28D7"/>
    <w:rsid w:val="002D2E67"/>
    <w:rsid w:val="002D3438"/>
    <w:rsid w:val="002D3E90"/>
    <w:rsid w:val="002D41C0"/>
    <w:rsid w:val="002D46F2"/>
    <w:rsid w:val="002D481B"/>
    <w:rsid w:val="002D525F"/>
    <w:rsid w:val="002D545E"/>
    <w:rsid w:val="002D58B4"/>
    <w:rsid w:val="002D5BB4"/>
    <w:rsid w:val="002D5C3F"/>
    <w:rsid w:val="002D61CA"/>
    <w:rsid w:val="002D61FD"/>
    <w:rsid w:val="002D6433"/>
    <w:rsid w:val="002D6571"/>
    <w:rsid w:val="002D6A66"/>
    <w:rsid w:val="002D6D38"/>
    <w:rsid w:val="002D729A"/>
    <w:rsid w:val="002D75CE"/>
    <w:rsid w:val="002D7635"/>
    <w:rsid w:val="002D79CD"/>
    <w:rsid w:val="002D7ADC"/>
    <w:rsid w:val="002D7C49"/>
    <w:rsid w:val="002DAFC3"/>
    <w:rsid w:val="002E02F1"/>
    <w:rsid w:val="002E0676"/>
    <w:rsid w:val="002E07AF"/>
    <w:rsid w:val="002E1A2F"/>
    <w:rsid w:val="002E1B6A"/>
    <w:rsid w:val="002E21AE"/>
    <w:rsid w:val="002E2978"/>
    <w:rsid w:val="002E2A9A"/>
    <w:rsid w:val="002E2B7C"/>
    <w:rsid w:val="002E2E46"/>
    <w:rsid w:val="002E3CA4"/>
    <w:rsid w:val="002E3D26"/>
    <w:rsid w:val="002E404D"/>
    <w:rsid w:val="002E4354"/>
    <w:rsid w:val="002E4861"/>
    <w:rsid w:val="002E4961"/>
    <w:rsid w:val="002E5152"/>
    <w:rsid w:val="002E56F3"/>
    <w:rsid w:val="002E5761"/>
    <w:rsid w:val="002E621B"/>
    <w:rsid w:val="002E6AF2"/>
    <w:rsid w:val="002E71D9"/>
    <w:rsid w:val="002E75EB"/>
    <w:rsid w:val="002E783C"/>
    <w:rsid w:val="002E7C0A"/>
    <w:rsid w:val="002E7CEC"/>
    <w:rsid w:val="002E7F06"/>
    <w:rsid w:val="002F014F"/>
    <w:rsid w:val="002F031B"/>
    <w:rsid w:val="002F046D"/>
    <w:rsid w:val="002F068D"/>
    <w:rsid w:val="002F0BA0"/>
    <w:rsid w:val="002F10E1"/>
    <w:rsid w:val="002F13F9"/>
    <w:rsid w:val="002F1617"/>
    <w:rsid w:val="002F17E7"/>
    <w:rsid w:val="002F1839"/>
    <w:rsid w:val="002F1C39"/>
    <w:rsid w:val="002F2451"/>
    <w:rsid w:val="002F2859"/>
    <w:rsid w:val="002F29B0"/>
    <w:rsid w:val="002F330D"/>
    <w:rsid w:val="002F34EF"/>
    <w:rsid w:val="002F3992"/>
    <w:rsid w:val="002F40A2"/>
    <w:rsid w:val="002F4E56"/>
    <w:rsid w:val="002F520F"/>
    <w:rsid w:val="002F54D1"/>
    <w:rsid w:val="002F5545"/>
    <w:rsid w:val="002F555E"/>
    <w:rsid w:val="002F57F5"/>
    <w:rsid w:val="002F5BEC"/>
    <w:rsid w:val="002F5C81"/>
    <w:rsid w:val="002F5E94"/>
    <w:rsid w:val="002F61D1"/>
    <w:rsid w:val="002F728A"/>
    <w:rsid w:val="002F7486"/>
    <w:rsid w:val="002F79DA"/>
    <w:rsid w:val="002F7BBA"/>
    <w:rsid w:val="002F7D71"/>
    <w:rsid w:val="002F7DDB"/>
    <w:rsid w:val="002F7FF1"/>
    <w:rsid w:val="003001CE"/>
    <w:rsid w:val="003001F5"/>
    <w:rsid w:val="00300811"/>
    <w:rsid w:val="00300A34"/>
    <w:rsid w:val="00300C38"/>
    <w:rsid w:val="00300EC3"/>
    <w:rsid w:val="00301C7F"/>
    <w:rsid w:val="00301D8D"/>
    <w:rsid w:val="00301FFF"/>
    <w:rsid w:val="00302482"/>
    <w:rsid w:val="00302580"/>
    <w:rsid w:val="0030286B"/>
    <w:rsid w:val="00302A54"/>
    <w:rsid w:val="00302C4A"/>
    <w:rsid w:val="00302DCE"/>
    <w:rsid w:val="00303112"/>
    <w:rsid w:val="0030393A"/>
    <w:rsid w:val="00303BF5"/>
    <w:rsid w:val="00303FA9"/>
    <w:rsid w:val="00303FB6"/>
    <w:rsid w:val="003049A4"/>
    <w:rsid w:val="00304C82"/>
    <w:rsid w:val="003053C9"/>
    <w:rsid w:val="00305480"/>
    <w:rsid w:val="003056A5"/>
    <w:rsid w:val="003058CB"/>
    <w:rsid w:val="0030604C"/>
    <w:rsid w:val="0030624E"/>
    <w:rsid w:val="00306487"/>
    <w:rsid w:val="00306DED"/>
    <w:rsid w:val="00306F7E"/>
    <w:rsid w:val="00307786"/>
    <w:rsid w:val="00307971"/>
    <w:rsid w:val="00307C74"/>
    <w:rsid w:val="00307E64"/>
    <w:rsid w:val="00307F20"/>
    <w:rsid w:val="00307FA6"/>
    <w:rsid w:val="00310060"/>
    <w:rsid w:val="003109E1"/>
    <w:rsid w:val="003115E0"/>
    <w:rsid w:val="003117C4"/>
    <w:rsid w:val="003118FC"/>
    <w:rsid w:val="003126F6"/>
    <w:rsid w:val="003128FE"/>
    <w:rsid w:val="00312B34"/>
    <w:rsid w:val="003130B3"/>
    <w:rsid w:val="00313838"/>
    <w:rsid w:val="00313849"/>
    <w:rsid w:val="003139E8"/>
    <w:rsid w:val="00313BE0"/>
    <w:rsid w:val="00313C2A"/>
    <w:rsid w:val="00313D14"/>
    <w:rsid w:val="00313F24"/>
    <w:rsid w:val="00314351"/>
    <w:rsid w:val="003144E1"/>
    <w:rsid w:val="003144E5"/>
    <w:rsid w:val="003145F5"/>
    <w:rsid w:val="00314824"/>
    <w:rsid w:val="00314FA2"/>
    <w:rsid w:val="0031510F"/>
    <w:rsid w:val="0031528A"/>
    <w:rsid w:val="00315942"/>
    <w:rsid w:val="00315BE9"/>
    <w:rsid w:val="00316399"/>
    <w:rsid w:val="00316652"/>
    <w:rsid w:val="00316E19"/>
    <w:rsid w:val="00316FC5"/>
    <w:rsid w:val="00317112"/>
    <w:rsid w:val="0031714C"/>
    <w:rsid w:val="00317321"/>
    <w:rsid w:val="003201BC"/>
    <w:rsid w:val="0032045A"/>
    <w:rsid w:val="00320A4D"/>
    <w:rsid w:val="00320ED1"/>
    <w:rsid w:val="00321345"/>
    <w:rsid w:val="003216E2"/>
    <w:rsid w:val="0032177E"/>
    <w:rsid w:val="003219A7"/>
    <w:rsid w:val="003228D6"/>
    <w:rsid w:val="00322BA1"/>
    <w:rsid w:val="00322D86"/>
    <w:rsid w:val="00322EEF"/>
    <w:rsid w:val="003236F9"/>
    <w:rsid w:val="00323A91"/>
    <w:rsid w:val="00323C67"/>
    <w:rsid w:val="00323F15"/>
    <w:rsid w:val="0032445A"/>
    <w:rsid w:val="00324628"/>
    <w:rsid w:val="003249C1"/>
    <w:rsid w:val="003249E9"/>
    <w:rsid w:val="00324A77"/>
    <w:rsid w:val="00324BA9"/>
    <w:rsid w:val="003257D3"/>
    <w:rsid w:val="00325A9C"/>
    <w:rsid w:val="00326078"/>
    <w:rsid w:val="00326154"/>
    <w:rsid w:val="003263BE"/>
    <w:rsid w:val="003267B0"/>
    <w:rsid w:val="00326BA5"/>
    <w:rsid w:val="0032719C"/>
    <w:rsid w:val="003272D8"/>
    <w:rsid w:val="0032751D"/>
    <w:rsid w:val="00327690"/>
    <w:rsid w:val="00327C2E"/>
    <w:rsid w:val="00330800"/>
    <w:rsid w:val="0033093C"/>
    <w:rsid w:val="00331043"/>
    <w:rsid w:val="00331626"/>
    <w:rsid w:val="00331861"/>
    <w:rsid w:val="00331B44"/>
    <w:rsid w:val="00331CE3"/>
    <w:rsid w:val="00332509"/>
    <w:rsid w:val="00332FEB"/>
    <w:rsid w:val="00333556"/>
    <w:rsid w:val="00334CFA"/>
    <w:rsid w:val="00335604"/>
    <w:rsid w:val="00335F9C"/>
    <w:rsid w:val="00336006"/>
    <w:rsid w:val="00336B5E"/>
    <w:rsid w:val="003375BC"/>
    <w:rsid w:val="003378CB"/>
    <w:rsid w:val="003378D7"/>
    <w:rsid w:val="003400AC"/>
    <w:rsid w:val="003401B3"/>
    <w:rsid w:val="00340534"/>
    <w:rsid w:val="00340788"/>
    <w:rsid w:val="00340BD9"/>
    <w:rsid w:val="003410BA"/>
    <w:rsid w:val="0034147D"/>
    <w:rsid w:val="00341A2F"/>
    <w:rsid w:val="00341A9E"/>
    <w:rsid w:val="00341C5E"/>
    <w:rsid w:val="00341CAA"/>
    <w:rsid w:val="00341FBE"/>
    <w:rsid w:val="003425F3"/>
    <w:rsid w:val="00342A83"/>
    <w:rsid w:val="00342C96"/>
    <w:rsid w:val="003430AF"/>
    <w:rsid w:val="00343830"/>
    <w:rsid w:val="00343BEB"/>
    <w:rsid w:val="00343DB5"/>
    <w:rsid w:val="0034409C"/>
    <w:rsid w:val="003441FA"/>
    <w:rsid w:val="00344479"/>
    <w:rsid w:val="003447C3"/>
    <w:rsid w:val="00344C3A"/>
    <w:rsid w:val="00344CAA"/>
    <w:rsid w:val="0034521C"/>
    <w:rsid w:val="00345A72"/>
    <w:rsid w:val="00345D40"/>
    <w:rsid w:val="0034677E"/>
    <w:rsid w:val="003468F1"/>
    <w:rsid w:val="00346A8D"/>
    <w:rsid w:val="00346ACC"/>
    <w:rsid w:val="0034723C"/>
    <w:rsid w:val="00347253"/>
    <w:rsid w:val="00347708"/>
    <w:rsid w:val="003500CD"/>
    <w:rsid w:val="0035050E"/>
    <w:rsid w:val="003509AE"/>
    <w:rsid w:val="00350B09"/>
    <w:rsid w:val="00350B1D"/>
    <w:rsid w:val="00350BCC"/>
    <w:rsid w:val="00350C3B"/>
    <w:rsid w:val="00350D59"/>
    <w:rsid w:val="0035124F"/>
    <w:rsid w:val="003512B2"/>
    <w:rsid w:val="00351CD9"/>
    <w:rsid w:val="00352515"/>
    <w:rsid w:val="003527D6"/>
    <w:rsid w:val="0035293A"/>
    <w:rsid w:val="00352A51"/>
    <w:rsid w:val="00353091"/>
    <w:rsid w:val="0035343B"/>
    <w:rsid w:val="00353D82"/>
    <w:rsid w:val="00353F35"/>
    <w:rsid w:val="0035469E"/>
    <w:rsid w:val="003547AD"/>
    <w:rsid w:val="003549B3"/>
    <w:rsid w:val="00355F1A"/>
    <w:rsid w:val="0035607B"/>
    <w:rsid w:val="003560AE"/>
    <w:rsid w:val="00356D94"/>
    <w:rsid w:val="00357A26"/>
    <w:rsid w:val="00357D9E"/>
    <w:rsid w:val="00357E37"/>
    <w:rsid w:val="00357F2D"/>
    <w:rsid w:val="003600CB"/>
    <w:rsid w:val="0036094C"/>
    <w:rsid w:val="00360C22"/>
    <w:rsid w:val="00361174"/>
    <w:rsid w:val="003614FD"/>
    <w:rsid w:val="00361535"/>
    <w:rsid w:val="00361B3A"/>
    <w:rsid w:val="00361C4A"/>
    <w:rsid w:val="00362E26"/>
    <w:rsid w:val="00362E71"/>
    <w:rsid w:val="00362FD9"/>
    <w:rsid w:val="003633C2"/>
    <w:rsid w:val="003639CA"/>
    <w:rsid w:val="00364145"/>
    <w:rsid w:val="003644A6"/>
    <w:rsid w:val="003652F1"/>
    <w:rsid w:val="00365418"/>
    <w:rsid w:val="0036557B"/>
    <w:rsid w:val="003656BA"/>
    <w:rsid w:val="003659E2"/>
    <w:rsid w:val="00365E0B"/>
    <w:rsid w:val="00365E23"/>
    <w:rsid w:val="0036643E"/>
    <w:rsid w:val="0036644E"/>
    <w:rsid w:val="003666C1"/>
    <w:rsid w:val="00366B2D"/>
    <w:rsid w:val="00366C0A"/>
    <w:rsid w:val="00366E23"/>
    <w:rsid w:val="0036780D"/>
    <w:rsid w:val="00367B05"/>
    <w:rsid w:val="00367EC1"/>
    <w:rsid w:val="00370FA1"/>
    <w:rsid w:val="003723A4"/>
    <w:rsid w:val="00372A1B"/>
    <w:rsid w:val="003740B2"/>
    <w:rsid w:val="003740D8"/>
    <w:rsid w:val="00374BFF"/>
    <w:rsid w:val="00375903"/>
    <w:rsid w:val="003761BC"/>
    <w:rsid w:val="003762C0"/>
    <w:rsid w:val="00376A34"/>
    <w:rsid w:val="00376B57"/>
    <w:rsid w:val="003779F1"/>
    <w:rsid w:val="00380432"/>
    <w:rsid w:val="00380BF7"/>
    <w:rsid w:val="00380E74"/>
    <w:rsid w:val="003810FB"/>
    <w:rsid w:val="003816BB"/>
    <w:rsid w:val="00382651"/>
    <w:rsid w:val="003828AD"/>
    <w:rsid w:val="00382A46"/>
    <w:rsid w:val="00382EE4"/>
    <w:rsid w:val="00383216"/>
    <w:rsid w:val="00383687"/>
    <w:rsid w:val="0038384A"/>
    <w:rsid w:val="003839B7"/>
    <w:rsid w:val="00383A41"/>
    <w:rsid w:val="00384035"/>
    <w:rsid w:val="003847F1"/>
    <w:rsid w:val="00384EAC"/>
    <w:rsid w:val="00385034"/>
    <w:rsid w:val="003855F6"/>
    <w:rsid w:val="00385610"/>
    <w:rsid w:val="00385639"/>
    <w:rsid w:val="00385810"/>
    <w:rsid w:val="00385CDE"/>
    <w:rsid w:val="003860A5"/>
    <w:rsid w:val="0038659A"/>
    <w:rsid w:val="0038660B"/>
    <w:rsid w:val="00386668"/>
    <w:rsid w:val="00386ED4"/>
    <w:rsid w:val="003870CC"/>
    <w:rsid w:val="003875BF"/>
    <w:rsid w:val="0038774D"/>
    <w:rsid w:val="00387B0F"/>
    <w:rsid w:val="00387E32"/>
    <w:rsid w:val="00387F20"/>
    <w:rsid w:val="0039046E"/>
    <w:rsid w:val="003905C0"/>
    <w:rsid w:val="0039081C"/>
    <w:rsid w:val="003908E5"/>
    <w:rsid w:val="00391336"/>
    <w:rsid w:val="00391861"/>
    <w:rsid w:val="00391937"/>
    <w:rsid w:val="00391D81"/>
    <w:rsid w:val="00391F6C"/>
    <w:rsid w:val="003921BC"/>
    <w:rsid w:val="003921E2"/>
    <w:rsid w:val="00392717"/>
    <w:rsid w:val="00392852"/>
    <w:rsid w:val="00392DDA"/>
    <w:rsid w:val="003934DB"/>
    <w:rsid w:val="00393871"/>
    <w:rsid w:val="00393AAD"/>
    <w:rsid w:val="00393D26"/>
    <w:rsid w:val="00394395"/>
    <w:rsid w:val="003943FF"/>
    <w:rsid w:val="00394AC1"/>
    <w:rsid w:val="00394FCC"/>
    <w:rsid w:val="00395085"/>
    <w:rsid w:val="003955AA"/>
    <w:rsid w:val="003958E4"/>
    <w:rsid w:val="00395BB2"/>
    <w:rsid w:val="003963D4"/>
    <w:rsid w:val="00396746"/>
    <w:rsid w:val="00396856"/>
    <w:rsid w:val="00396BD3"/>
    <w:rsid w:val="00396E69"/>
    <w:rsid w:val="0039713A"/>
    <w:rsid w:val="00397622"/>
    <w:rsid w:val="00397F09"/>
    <w:rsid w:val="003A02A6"/>
    <w:rsid w:val="003A04C8"/>
    <w:rsid w:val="003A053D"/>
    <w:rsid w:val="003A070C"/>
    <w:rsid w:val="003A0B20"/>
    <w:rsid w:val="003A1B75"/>
    <w:rsid w:val="003A1E29"/>
    <w:rsid w:val="003A1FDF"/>
    <w:rsid w:val="003A24A5"/>
    <w:rsid w:val="003A31E4"/>
    <w:rsid w:val="003A3771"/>
    <w:rsid w:val="003A43AC"/>
    <w:rsid w:val="003A466D"/>
    <w:rsid w:val="003A49DC"/>
    <w:rsid w:val="003A4AC9"/>
    <w:rsid w:val="003A4B30"/>
    <w:rsid w:val="003A5328"/>
    <w:rsid w:val="003A5576"/>
    <w:rsid w:val="003A64B6"/>
    <w:rsid w:val="003A65D4"/>
    <w:rsid w:val="003A7986"/>
    <w:rsid w:val="003A7D2D"/>
    <w:rsid w:val="003AD1A5"/>
    <w:rsid w:val="003B029B"/>
    <w:rsid w:val="003B083B"/>
    <w:rsid w:val="003B0A30"/>
    <w:rsid w:val="003B0AD0"/>
    <w:rsid w:val="003B0BB8"/>
    <w:rsid w:val="003B120F"/>
    <w:rsid w:val="003B1221"/>
    <w:rsid w:val="003B1994"/>
    <w:rsid w:val="003B1CAC"/>
    <w:rsid w:val="003B20D7"/>
    <w:rsid w:val="003B299F"/>
    <w:rsid w:val="003B2A4D"/>
    <w:rsid w:val="003B2C28"/>
    <w:rsid w:val="003B307E"/>
    <w:rsid w:val="003B3620"/>
    <w:rsid w:val="003B3ACC"/>
    <w:rsid w:val="003B3C62"/>
    <w:rsid w:val="003B3DD3"/>
    <w:rsid w:val="003B4052"/>
    <w:rsid w:val="003B421B"/>
    <w:rsid w:val="003B4668"/>
    <w:rsid w:val="003B4B6E"/>
    <w:rsid w:val="003B4CD6"/>
    <w:rsid w:val="003B4F4E"/>
    <w:rsid w:val="003B5016"/>
    <w:rsid w:val="003B5132"/>
    <w:rsid w:val="003B58EB"/>
    <w:rsid w:val="003B5C59"/>
    <w:rsid w:val="003B5EB7"/>
    <w:rsid w:val="003B6321"/>
    <w:rsid w:val="003B6825"/>
    <w:rsid w:val="003B6B38"/>
    <w:rsid w:val="003B741B"/>
    <w:rsid w:val="003B7B9D"/>
    <w:rsid w:val="003B7D31"/>
    <w:rsid w:val="003B7E33"/>
    <w:rsid w:val="003B8E81"/>
    <w:rsid w:val="003C075D"/>
    <w:rsid w:val="003C0BD8"/>
    <w:rsid w:val="003C0CE9"/>
    <w:rsid w:val="003C0D34"/>
    <w:rsid w:val="003C180A"/>
    <w:rsid w:val="003C1CF3"/>
    <w:rsid w:val="003C2163"/>
    <w:rsid w:val="003C221C"/>
    <w:rsid w:val="003C2A57"/>
    <w:rsid w:val="003C3A72"/>
    <w:rsid w:val="003C3F21"/>
    <w:rsid w:val="003C407E"/>
    <w:rsid w:val="003C41BB"/>
    <w:rsid w:val="003C41C9"/>
    <w:rsid w:val="003C4646"/>
    <w:rsid w:val="003C474C"/>
    <w:rsid w:val="003C4BDA"/>
    <w:rsid w:val="003C5156"/>
    <w:rsid w:val="003C53D6"/>
    <w:rsid w:val="003C54FA"/>
    <w:rsid w:val="003C579F"/>
    <w:rsid w:val="003C5C55"/>
    <w:rsid w:val="003C63D3"/>
    <w:rsid w:val="003C672F"/>
    <w:rsid w:val="003C690D"/>
    <w:rsid w:val="003C6AA8"/>
    <w:rsid w:val="003C6E69"/>
    <w:rsid w:val="003C6E79"/>
    <w:rsid w:val="003C74D3"/>
    <w:rsid w:val="003C75CD"/>
    <w:rsid w:val="003C77F0"/>
    <w:rsid w:val="003C7D98"/>
    <w:rsid w:val="003D02D2"/>
    <w:rsid w:val="003D03C2"/>
    <w:rsid w:val="003D046D"/>
    <w:rsid w:val="003D06FB"/>
    <w:rsid w:val="003D0CEE"/>
    <w:rsid w:val="003D123D"/>
    <w:rsid w:val="003D17DD"/>
    <w:rsid w:val="003D1873"/>
    <w:rsid w:val="003D1DF8"/>
    <w:rsid w:val="003D1F5C"/>
    <w:rsid w:val="003D219D"/>
    <w:rsid w:val="003D241A"/>
    <w:rsid w:val="003D25A8"/>
    <w:rsid w:val="003D2C05"/>
    <w:rsid w:val="003D2EF4"/>
    <w:rsid w:val="003D30C6"/>
    <w:rsid w:val="003D3487"/>
    <w:rsid w:val="003D36DE"/>
    <w:rsid w:val="003D36F4"/>
    <w:rsid w:val="003D37DC"/>
    <w:rsid w:val="003D37F7"/>
    <w:rsid w:val="003D3B60"/>
    <w:rsid w:val="003D3EDD"/>
    <w:rsid w:val="003D4636"/>
    <w:rsid w:val="003D4A4D"/>
    <w:rsid w:val="003D4B19"/>
    <w:rsid w:val="003D4B84"/>
    <w:rsid w:val="003D4B98"/>
    <w:rsid w:val="003D4F76"/>
    <w:rsid w:val="003D5235"/>
    <w:rsid w:val="003D5278"/>
    <w:rsid w:val="003D528D"/>
    <w:rsid w:val="003D564C"/>
    <w:rsid w:val="003D59D0"/>
    <w:rsid w:val="003D66DE"/>
    <w:rsid w:val="003D6D17"/>
    <w:rsid w:val="003D703B"/>
    <w:rsid w:val="003D71AC"/>
    <w:rsid w:val="003D7945"/>
    <w:rsid w:val="003D7E7D"/>
    <w:rsid w:val="003E0481"/>
    <w:rsid w:val="003E09DF"/>
    <w:rsid w:val="003E1929"/>
    <w:rsid w:val="003E1DF6"/>
    <w:rsid w:val="003E22EA"/>
    <w:rsid w:val="003E25D1"/>
    <w:rsid w:val="003E2B16"/>
    <w:rsid w:val="003E2C92"/>
    <w:rsid w:val="003E3055"/>
    <w:rsid w:val="003E338B"/>
    <w:rsid w:val="003E3E3C"/>
    <w:rsid w:val="003E4463"/>
    <w:rsid w:val="003E48CD"/>
    <w:rsid w:val="003E5296"/>
    <w:rsid w:val="003E5876"/>
    <w:rsid w:val="003E5A91"/>
    <w:rsid w:val="003E5B67"/>
    <w:rsid w:val="003E5EA5"/>
    <w:rsid w:val="003E60D1"/>
    <w:rsid w:val="003E632B"/>
    <w:rsid w:val="003E6373"/>
    <w:rsid w:val="003E663C"/>
    <w:rsid w:val="003E6B98"/>
    <w:rsid w:val="003E71E5"/>
    <w:rsid w:val="003E76FC"/>
    <w:rsid w:val="003E771E"/>
    <w:rsid w:val="003E7978"/>
    <w:rsid w:val="003F0172"/>
    <w:rsid w:val="003F08A1"/>
    <w:rsid w:val="003F0A8B"/>
    <w:rsid w:val="003F0BB8"/>
    <w:rsid w:val="003F0C90"/>
    <w:rsid w:val="003F10CB"/>
    <w:rsid w:val="003F1832"/>
    <w:rsid w:val="003F187E"/>
    <w:rsid w:val="003F219D"/>
    <w:rsid w:val="003F233B"/>
    <w:rsid w:val="003F2532"/>
    <w:rsid w:val="003F2620"/>
    <w:rsid w:val="003F2EB3"/>
    <w:rsid w:val="003F35C6"/>
    <w:rsid w:val="003F3769"/>
    <w:rsid w:val="003F450F"/>
    <w:rsid w:val="003F48EC"/>
    <w:rsid w:val="003F4CC5"/>
    <w:rsid w:val="003F4CD5"/>
    <w:rsid w:val="003F4CF9"/>
    <w:rsid w:val="003F5008"/>
    <w:rsid w:val="003F5906"/>
    <w:rsid w:val="003F5E49"/>
    <w:rsid w:val="003F62F1"/>
    <w:rsid w:val="003F6ADD"/>
    <w:rsid w:val="003F6E69"/>
    <w:rsid w:val="003F6FFF"/>
    <w:rsid w:val="003F74CD"/>
    <w:rsid w:val="0040039D"/>
    <w:rsid w:val="004006B3"/>
    <w:rsid w:val="00400A71"/>
    <w:rsid w:val="00400B12"/>
    <w:rsid w:val="00400B98"/>
    <w:rsid w:val="00400EA7"/>
    <w:rsid w:val="004010A5"/>
    <w:rsid w:val="004019F4"/>
    <w:rsid w:val="00401A43"/>
    <w:rsid w:val="00401C21"/>
    <w:rsid w:val="00401F6A"/>
    <w:rsid w:val="00402250"/>
    <w:rsid w:val="0040226C"/>
    <w:rsid w:val="00402628"/>
    <w:rsid w:val="00402E66"/>
    <w:rsid w:val="00402F0D"/>
    <w:rsid w:val="00402F58"/>
    <w:rsid w:val="0040361E"/>
    <w:rsid w:val="00403A79"/>
    <w:rsid w:val="004045D0"/>
    <w:rsid w:val="00404624"/>
    <w:rsid w:val="004048B7"/>
    <w:rsid w:val="0040495E"/>
    <w:rsid w:val="004049EA"/>
    <w:rsid w:val="00404E12"/>
    <w:rsid w:val="0040559E"/>
    <w:rsid w:val="004056BC"/>
    <w:rsid w:val="0040694C"/>
    <w:rsid w:val="00407253"/>
    <w:rsid w:val="004075BE"/>
    <w:rsid w:val="00407E8B"/>
    <w:rsid w:val="00407EE9"/>
    <w:rsid w:val="00410467"/>
    <w:rsid w:val="00410A38"/>
    <w:rsid w:val="00410AD5"/>
    <w:rsid w:val="00410FE2"/>
    <w:rsid w:val="0041110E"/>
    <w:rsid w:val="004114C6"/>
    <w:rsid w:val="00411CA9"/>
    <w:rsid w:val="00411F4B"/>
    <w:rsid w:val="00412C54"/>
    <w:rsid w:val="004132F7"/>
    <w:rsid w:val="004134FC"/>
    <w:rsid w:val="004138F6"/>
    <w:rsid w:val="004140CB"/>
    <w:rsid w:val="00414143"/>
    <w:rsid w:val="00414623"/>
    <w:rsid w:val="00414730"/>
    <w:rsid w:val="00414785"/>
    <w:rsid w:val="00414DC8"/>
    <w:rsid w:val="00415061"/>
    <w:rsid w:val="004151E4"/>
    <w:rsid w:val="004155EE"/>
    <w:rsid w:val="00415653"/>
    <w:rsid w:val="00415A74"/>
    <w:rsid w:val="00415BC3"/>
    <w:rsid w:val="00415D5A"/>
    <w:rsid w:val="00415DE8"/>
    <w:rsid w:val="00415F46"/>
    <w:rsid w:val="00415F4F"/>
    <w:rsid w:val="004165D8"/>
    <w:rsid w:val="00416860"/>
    <w:rsid w:val="00416AD2"/>
    <w:rsid w:val="00416D3A"/>
    <w:rsid w:val="00416EFF"/>
    <w:rsid w:val="00417173"/>
    <w:rsid w:val="004172F4"/>
    <w:rsid w:val="004175D9"/>
    <w:rsid w:val="004176B9"/>
    <w:rsid w:val="00417A8B"/>
    <w:rsid w:val="00417C4A"/>
    <w:rsid w:val="00417DF0"/>
    <w:rsid w:val="00420104"/>
    <w:rsid w:val="0042089E"/>
    <w:rsid w:val="00420F90"/>
    <w:rsid w:val="00421209"/>
    <w:rsid w:val="00421783"/>
    <w:rsid w:val="00421A25"/>
    <w:rsid w:val="00421BF6"/>
    <w:rsid w:val="00421D8D"/>
    <w:rsid w:val="00421FDA"/>
    <w:rsid w:val="00422228"/>
    <w:rsid w:val="004224EB"/>
    <w:rsid w:val="00422DB0"/>
    <w:rsid w:val="00422EB2"/>
    <w:rsid w:val="004231A3"/>
    <w:rsid w:val="0042328B"/>
    <w:rsid w:val="00423347"/>
    <w:rsid w:val="00423374"/>
    <w:rsid w:val="00423ABF"/>
    <w:rsid w:val="00423AC3"/>
    <w:rsid w:val="00423AF0"/>
    <w:rsid w:val="00423D5E"/>
    <w:rsid w:val="004245B8"/>
    <w:rsid w:val="00424F78"/>
    <w:rsid w:val="0042583E"/>
    <w:rsid w:val="00425884"/>
    <w:rsid w:val="00425D0D"/>
    <w:rsid w:val="00425EAA"/>
    <w:rsid w:val="00425EC3"/>
    <w:rsid w:val="004261B9"/>
    <w:rsid w:val="00426842"/>
    <w:rsid w:val="00426886"/>
    <w:rsid w:val="004268DB"/>
    <w:rsid w:val="00426AAC"/>
    <w:rsid w:val="00426DB9"/>
    <w:rsid w:val="00426EC2"/>
    <w:rsid w:val="004271E2"/>
    <w:rsid w:val="004273C1"/>
    <w:rsid w:val="00427443"/>
    <w:rsid w:val="00427643"/>
    <w:rsid w:val="00427C99"/>
    <w:rsid w:val="004300E9"/>
    <w:rsid w:val="004309D0"/>
    <w:rsid w:val="00430D25"/>
    <w:rsid w:val="00431109"/>
    <w:rsid w:val="00431223"/>
    <w:rsid w:val="00431807"/>
    <w:rsid w:val="00432123"/>
    <w:rsid w:val="004324D9"/>
    <w:rsid w:val="00432557"/>
    <w:rsid w:val="004332B9"/>
    <w:rsid w:val="004334FC"/>
    <w:rsid w:val="00433A6F"/>
    <w:rsid w:val="00433F4C"/>
    <w:rsid w:val="0043412D"/>
    <w:rsid w:val="004346A7"/>
    <w:rsid w:val="00434C1C"/>
    <w:rsid w:val="004350EF"/>
    <w:rsid w:val="004354CA"/>
    <w:rsid w:val="004355CA"/>
    <w:rsid w:val="004356C5"/>
    <w:rsid w:val="0043585F"/>
    <w:rsid w:val="00435DD5"/>
    <w:rsid w:val="00436755"/>
    <w:rsid w:val="0043763D"/>
    <w:rsid w:val="004376CC"/>
    <w:rsid w:val="004379C9"/>
    <w:rsid w:val="00437E29"/>
    <w:rsid w:val="0044000F"/>
    <w:rsid w:val="004403BB"/>
    <w:rsid w:val="0044098B"/>
    <w:rsid w:val="00440BD2"/>
    <w:rsid w:val="00440D1F"/>
    <w:rsid w:val="00441172"/>
    <w:rsid w:val="00441342"/>
    <w:rsid w:val="00441BB6"/>
    <w:rsid w:val="004420A0"/>
    <w:rsid w:val="00442120"/>
    <w:rsid w:val="00442B81"/>
    <w:rsid w:val="004433D6"/>
    <w:rsid w:val="00443650"/>
    <w:rsid w:val="00443A0F"/>
    <w:rsid w:val="0044450F"/>
    <w:rsid w:val="00444C4C"/>
    <w:rsid w:val="00444C9E"/>
    <w:rsid w:val="004455B0"/>
    <w:rsid w:val="0044600C"/>
    <w:rsid w:val="0044651C"/>
    <w:rsid w:val="00446F76"/>
    <w:rsid w:val="00447979"/>
    <w:rsid w:val="00447D57"/>
    <w:rsid w:val="00447F9A"/>
    <w:rsid w:val="004500C2"/>
    <w:rsid w:val="0045041B"/>
    <w:rsid w:val="00450736"/>
    <w:rsid w:val="0045076E"/>
    <w:rsid w:val="0045077A"/>
    <w:rsid w:val="00450844"/>
    <w:rsid w:val="00450929"/>
    <w:rsid w:val="0045096D"/>
    <w:rsid w:val="00451832"/>
    <w:rsid w:val="004518BE"/>
    <w:rsid w:val="004523C9"/>
    <w:rsid w:val="004524E5"/>
    <w:rsid w:val="0045258D"/>
    <w:rsid w:val="0045283D"/>
    <w:rsid w:val="0045290E"/>
    <w:rsid w:val="00453503"/>
    <w:rsid w:val="004535F9"/>
    <w:rsid w:val="00453751"/>
    <w:rsid w:val="004539F9"/>
    <w:rsid w:val="00453B5A"/>
    <w:rsid w:val="00453BB7"/>
    <w:rsid w:val="00453FF5"/>
    <w:rsid w:val="00454220"/>
    <w:rsid w:val="00454290"/>
    <w:rsid w:val="00454414"/>
    <w:rsid w:val="004544B3"/>
    <w:rsid w:val="00454AA6"/>
    <w:rsid w:val="0045502C"/>
    <w:rsid w:val="004555FF"/>
    <w:rsid w:val="00455B3A"/>
    <w:rsid w:val="00455BFC"/>
    <w:rsid w:val="00455EBB"/>
    <w:rsid w:val="0045610B"/>
    <w:rsid w:val="004562BD"/>
    <w:rsid w:val="004567B5"/>
    <w:rsid w:val="00456AD5"/>
    <w:rsid w:val="00456CE6"/>
    <w:rsid w:val="00456CF1"/>
    <w:rsid w:val="00456F5D"/>
    <w:rsid w:val="004571C8"/>
    <w:rsid w:val="0045770B"/>
    <w:rsid w:val="00457878"/>
    <w:rsid w:val="00457962"/>
    <w:rsid w:val="00457AAC"/>
    <w:rsid w:val="00457D34"/>
    <w:rsid w:val="00457F30"/>
    <w:rsid w:val="004600CF"/>
    <w:rsid w:val="004604CF"/>
    <w:rsid w:val="004607CD"/>
    <w:rsid w:val="00460E39"/>
    <w:rsid w:val="0046126F"/>
    <w:rsid w:val="00461418"/>
    <w:rsid w:val="00461B22"/>
    <w:rsid w:val="00461CA3"/>
    <w:rsid w:val="00461D9C"/>
    <w:rsid w:val="00461E5F"/>
    <w:rsid w:val="004620C3"/>
    <w:rsid w:val="004621F3"/>
    <w:rsid w:val="00462224"/>
    <w:rsid w:val="00462356"/>
    <w:rsid w:val="00462719"/>
    <w:rsid w:val="00462BEF"/>
    <w:rsid w:val="00462F50"/>
    <w:rsid w:val="00462F5D"/>
    <w:rsid w:val="00463234"/>
    <w:rsid w:val="00463803"/>
    <w:rsid w:val="004638F5"/>
    <w:rsid w:val="00463BEF"/>
    <w:rsid w:val="00463CA2"/>
    <w:rsid w:val="004641E4"/>
    <w:rsid w:val="004643EC"/>
    <w:rsid w:val="00464792"/>
    <w:rsid w:val="00464B7F"/>
    <w:rsid w:val="00464E30"/>
    <w:rsid w:val="00464EBD"/>
    <w:rsid w:val="00465182"/>
    <w:rsid w:val="004651FC"/>
    <w:rsid w:val="00465D05"/>
    <w:rsid w:val="00465D11"/>
    <w:rsid w:val="00466AD0"/>
    <w:rsid w:val="00466D11"/>
    <w:rsid w:val="004670D7"/>
    <w:rsid w:val="00467257"/>
    <w:rsid w:val="00467816"/>
    <w:rsid w:val="00467E27"/>
    <w:rsid w:val="00470191"/>
    <w:rsid w:val="004706FB"/>
    <w:rsid w:val="00470A9A"/>
    <w:rsid w:val="00470C33"/>
    <w:rsid w:val="0047122D"/>
    <w:rsid w:val="004712BA"/>
    <w:rsid w:val="00471FC8"/>
    <w:rsid w:val="00472099"/>
    <w:rsid w:val="00472AE5"/>
    <w:rsid w:val="00472AE9"/>
    <w:rsid w:val="00472D4A"/>
    <w:rsid w:val="00472ED1"/>
    <w:rsid w:val="00472F1B"/>
    <w:rsid w:val="004730F6"/>
    <w:rsid w:val="00473202"/>
    <w:rsid w:val="004732A5"/>
    <w:rsid w:val="00473358"/>
    <w:rsid w:val="004733F1"/>
    <w:rsid w:val="00473512"/>
    <w:rsid w:val="004746A7"/>
    <w:rsid w:val="004752B6"/>
    <w:rsid w:val="00475384"/>
    <w:rsid w:val="0047571E"/>
    <w:rsid w:val="00475796"/>
    <w:rsid w:val="00475D31"/>
    <w:rsid w:val="00475F53"/>
    <w:rsid w:val="0047604B"/>
    <w:rsid w:val="0047613C"/>
    <w:rsid w:val="00476720"/>
    <w:rsid w:val="004767FD"/>
    <w:rsid w:val="0047713C"/>
    <w:rsid w:val="004774A1"/>
    <w:rsid w:val="004777B9"/>
    <w:rsid w:val="00477E19"/>
    <w:rsid w:val="00477F06"/>
    <w:rsid w:val="004808AF"/>
    <w:rsid w:val="004808EE"/>
    <w:rsid w:val="00480A3B"/>
    <w:rsid w:val="00480C2A"/>
    <w:rsid w:val="00480E66"/>
    <w:rsid w:val="00480F5C"/>
    <w:rsid w:val="004814AE"/>
    <w:rsid w:val="004814E2"/>
    <w:rsid w:val="00481698"/>
    <w:rsid w:val="00481934"/>
    <w:rsid w:val="00481B6B"/>
    <w:rsid w:val="00481BBB"/>
    <w:rsid w:val="00481DAC"/>
    <w:rsid w:val="00481EFC"/>
    <w:rsid w:val="00482557"/>
    <w:rsid w:val="004829AF"/>
    <w:rsid w:val="00482A9E"/>
    <w:rsid w:val="00482BD7"/>
    <w:rsid w:val="00482D16"/>
    <w:rsid w:val="004834F3"/>
    <w:rsid w:val="00483A54"/>
    <w:rsid w:val="00483DD9"/>
    <w:rsid w:val="0048479B"/>
    <w:rsid w:val="004848EE"/>
    <w:rsid w:val="004849BD"/>
    <w:rsid w:val="00484B23"/>
    <w:rsid w:val="00484FA8"/>
    <w:rsid w:val="0048501B"/>
    <w:rsid w:val="004850C4"/>
    <w:rsid w:val="004850F6"/>
    <w:rsid w:val="004856A8"/>
    <w:rsid w:val="004857C5"/>
    <w:rsid w:val="0048591C"/>
    <w:rsid w:val="00485A8A"/>
    <w:rsid w:val="00485BB3"/>
    <w:rsid w:val="004860F6"/>
    <w:rsid w:val="00486622"/>
    <w:rsid w:val="004866AE"/>
    <w:rsid w:val="004868FE"/>
    <w:rsid w:val="004873FA"/>
    <w:rsid w:val="004878B5"/>
    <w:rsid w:val="004878FD"/>
    <w:rsid w:val="00487A6E"/>
    <w:rsid w:val="00487AF7"/>
    <w:rsid w:val="0049014E"/>
    <w:rsid w:val="00490950"/>
    <w:rsid w:val="00490D73"/>
    <w:rsid w:val="00490EBC"/>
    <w:rsid w:val="00491026"/>
    <w:rsid w:val="00491030"/>
    <w:rsid w:val="00491C52"/>
    <w:rsid w:val="00491CBD"/>
    <w:rsid w:val="0049218B"/>
    <w:rsid w:val="00492685"/>
    <w:rsid w:val="00492897"/>
    <w:rsid w:val="0049290A"/>
    <w:rsid w:val="00492BA5"/>
    <w:rsid w:val="0049360C"/>
    <w:rsid w:val="0049399A"/>
    <w:rsid w:val="004940A9"/>
    <w:rsid w:val="0049478E"/>
    <w:rsid w:val="00494949"/>
    <w:rsid w:val="00494968"/>
    <w:rsid w:val="00494C2B"/>
    <w:rsid w:val="00494D9C"/>
    <w:rsid w:val="00495113"/>
    <w:rsid w:val="0049542D"/>
    <w:rsid w:val="0049542F"/>
    <w:rsid w:val="00495799"/>
    <w:rsid w:val="004957C0"/>
    <w:rsid w:val="004957FC"/>
    <w:rsid w:val="00496056"/>
    <w:rsid w:val="004964F7"/>
    <w:rsid w:val="0049651B"/>
    <w:rsid w:val="00497192"/>
    <w:rsid w:val="0049723C"/>
    <w:rsid w:val="00497245"/>
    <w:rsid w:val="004972A7"/>
    <w:rsid w:val="004974B9"/>
    <w:rsid w:val="0049767F"/>
    <w:rsid w:val="004979A2"/>
    <w:rsid w:val="00497EEA"/>
    <w:rsid w:val="004A0052"/>
    <w:rsid w:val="004A02F6"/>
    <w:rsid w:val="004A05AD"/>
    <w:rsid w:val="004A0634"/>
    <w:rsid w:val="004A07B9"/>
    <w:rsid w:val="004A08F7"/>
    <w:rsid w:val="004A0B17"/>
    <w:rsid w:val="004A0F87"/>
    <w:rsid w:val="004A11F4"/>
    <w:rsid w:val="004A12AC"/>
    <w:rsid w:val="004A14DD"/>
    <w:rsid w:val="004A1585"/>
    <w:rsid w:val="004A16B6"/>
    <w:rsid w:val="004A1EA0"/>
    <w:rsid w:val="004A1F91"/>
    <w:rsid w:val="004A21E9"/>
    <w:rsid w:val="004A25E0"/>
    <w:rsid w:val="004A30BB"/>
    <w:rsid w:val="004A31A6"/>
    <w:rsid w:val="004A320F"/>
    <w:rsid w:val="004A3404"/>
    <w:rsid w:val="004A3818"/>
    <w:rsid w:val="004A3837"/>
    <w:rsid w:val="004A3DA3"/>
    <w:rsid w:val="004A47D3"/>
    <w:rsid w:val="004A4AA0"/>
    <w:rsid w:val="004A4D16"/>
    <w:rsid w:val="004A4FD3"/>
    <w:rsid w:val="004A5A1A"/>
    <w:rsid w:val="004A5BCF"/>
    <w:rsid w:val="004A5DE8"/>
    <w:rsid w:val="004A6152"/>
    <w:rsid w:val="004A6BE8"/>
    <w:rsid w:val="004A746B"/>
    <w:rsid w:val="004A7929"/>
    <w:rsid w:val="004A7A6F"/>
    <w:rsid w:val="004A7C69"/>
    <w:rsid w:val="004B013A"/>
    <w:rsid w:val="004B04C0"/>
    <w:rsid w:val="004B04F4"/>
    <w:rsid w:val="004B17E9"/>
    <w:rsid w:val="004B19E3"/>
    <w:rsid w:val="004B1B93"/>
    <w:rsid w:val="004B2043"/>
    <w:rsid w:val="004B231E"/>
    <w:rsid w:val="004B2518"/>
    <w:rsid w:val="004B2519"/>
    <w:rsid w:val="004B2636"/>
    <w:rsid w:val="004B2662"/>
    <w:rsid w:val="004B2BA2"/>
    <w:rsid w:val="004B3137"/>
    <w:rsid w:val="004B339F"/>
    <w:rsid w:val="004B35FB"/>
    <w:rsid w:val="004B37B3"/>
    <w:rsid w:val="004B3A75"/>
    <w:rsid w:val="004B40B7"/>
    <w:rsid w:val="004B4AF9"/>
    <w:rsid w:val="004B4DB5"/>
    <w:rsid w:val="004B4E87"/>
    <w:rsid w:val="004B51A7"/>
    <w:rsid w:val="004B577D"/>
    <w:rsid w:val="004B5971"/>
    <w:rsid w:val="004B5A71"/>
    <w:rsid w:val="004B5B60"/>
    <w:rsid w:val="004B5B8D"/>
    <w:rsid w:val="004B5FC9"/>
    <w:rsid w:val="004B60AA"/>
    <w:rsid w:val="004B60E5"/>
    <w:rsid w:val="004B64B6"/>
    <w:rsid w:val="004B669C"/>
    <w:rsid w:val="004B6AEA"/>
    <w:rsid w:val="004B71DF"/>
    <w:rsid w:val="004B726C"/>
    <w:rsid w:val="004B7286"/>
    <w:rsid w:val="004B72E2"/>
    <w:rsid w:val="004B737D"/>
    <w:rsid w:val="004B77F1"/>
    <w:rsid w:val="004B7CEE"/>
    <w:rsid w:val="004B7DB0"/>
    <w:rsid w:val="004C012F"/>
    <w:rsid w:val="004C04CF"/>
    <w:rsid w:val="004C0D5A"/>
    <w:rsid w:val="004C1355"/>
    <w:rsid w:val="004C14BA"/>
    <w:rsid w:val="004C1B47"/>
    <w:rsid w:val="004C1B69"/>
    <w:rsid w:val="004C1BBE"/>
    <w:rsid w:val="004C2D4F"/>
    <w:rsid w:val="004C3596"/>
    <w:rsid w:val="004C3952"/>
    <w:rsid w:val="004C3B48"/>
    <w:rsid w:val="004C40C8"/>
    <w:rsid w:val="004C4389"/>
    <w:rsid w:val="004C4BA5"/>
    <w:rsid w:val="004C4BB4"/>
    <w:rsid w:val="004C5075"/>
    <w:rsid w:val="004C552F"/>
    <w:rsid w:val="004C588F"/>
    <w:rsid w:val="004C5C1F"/>
    <w:rsid w:val="004C5E74"/>
    <w:rsid w:val="004C5F0D"/>
    <w:rsid w:val="004C6165"/>
    <w:rsid w:val="004C6AAA"/>
    <w:rsid w:val="004C6F4B"/>
    <w:rsid w:val="004D01BC"/>
    <w:rsid w:val="004D06BD"/>
    <w:rsid w:val="004D06C6"/>
    <w:rsid w:val="004D06E4"/>
    <w:rsid w:val="004D0CD2"/>
    <w:rsid w:val="004D1328"/>
    <w:rsid w:val="004D149C"/>
    <w:rsid w:val="004D14DA"/>
    <w:rsid w:val="004D1F87"/>
    <w:rsid w:val="004D1FCA"/>
    <w:rsid w:val="004D2199"/>
    <w:rsid w:val="004D2273"/>
    <w:rsid w:val="004D26A9"/>
    <w:rsid w:val="004D2D3F"/>
    <w:rsid w:val="004D3451"/>
    <w:rsid w:val="004D3798"/>
    <w:rsid w:val="004D37C8"/>
    <w:rsid w:val="004D3ACE"/>
    <w:rsid w:val="004D3CA4"/>
    <w:rsid w:val="004D3D4E"/>
    <w:rsid w:val="004D3ED3"/>
    <w:rsid w:val="004D40AA"/>
    <w:rsid w:val="004D426C"/>
    <w:rsid w:val="004D42FE"/>
    <w:rsid w:val="004D4663"/>
    <w:rsid w:val="004D495D"/>
    <w:rsid w:val="004D4B1B"/>
    <w:rsid w:val="004D5197"/>
    <w:rsid w:val="004D51CB"/>
    <w:rsid w:val="004D5775"/>
    <w:rsid w:val="004D5D6D"/>
    <w:rsid w:val="004D6311"/>
    <w:rsid w:val="004D665F"/>
    <w:rsid w:val="004D6665"/>
    <w:rsid w:val="004D6805"/>
    <w:rsid w:val="004D69B9"/>
    <w:rsid w:val="004D6FA8"/>
    <w:rsid w:val="004D73E2"/>
    <w:rsid w:val="004D7748"/>
    <w:rsid w:val="004D79F2"/>
    <w:rsid w:val="004D7BC6"/>
    <w:rsid w:val="004D7BDD"/>
    <w:rsid w:val="004E1DDC"/>
    <w:rsid w:val="004E1E8A"/>
    <w:rsid w:val="004E21E6"/>
    <w:rsid w:val="004E2A8D"/>
    <w:rsid w:val="004E2B35"/>
    <w:rsid w:val="004E326F"/>
    <w:rsid w:val="004E3308"/>
    <w:rsid w:val="004E37D1"/>
    <w:rsid w:val="004E3954"/>
    <w:rsid w:val="004E3AAC"/>
    <w:rsid w:val="004E3F81"/>
    <w:rsid w:val="004E3F9C"/>
    <w:rsid w:val="004E3FBD"/>
    <w:rsid w:val="004E41BB"/>
    <w:rsid w:val="004E42D9"/>
    <w:rsid w:val="004E4621"/>
    <w:rsid w:val="004E4A3B"/>
    <w:rsid w:val="004E51D0"/>
    <w:rsid w:val="004E5364"/>
    <w:rsid w:val="004E5E76"/>
    <w:rsid w:val="004E5EEF"/>
    <w:rsid w:val="004E5FF3"/>
    <w:rsid w:val="004E61EA"/>
    <w:rsid w:val="004E6363"/>
    <w:rsid w:val="004E63BF"/>
    <w:rsid w:val="004E6690"/>
    <w:rsid w:val="004E6B36"/>
    <w:rsid w:val="004E6CC4"/>
    <w:rsid w:val="004E7092"/>
    <w:rsid w:val="004E775D"/>
    <w:rsid w:val="004E7C8A"/>
    <w:rsid w:val="004F03F4"/>
    <w:rsid w:val="004F077B"/>
    <w:rsid w:val="004F1663"/>
    <w:rsid w:val="004F19EA"/>
    <w:rsid w:val="004F1C40"/>
    <w:rsid w:val="004F1E0F"/>
    <w:rsid w:val="004F220A"/>
    <w:rsid w:val="004F22BA"/>
    <w:rsid w:val="004F24C0"/>
    <w:rsid w:val="004F26AB"/>
    <w:rsid w:val="004F273F"/>
    <w:rsid w:val="004F2C6D"/>
    <w:rsid w:val="004F2F91"/>
    <w:rsid w:val="004F3A4F"/>
    <w:rsid w:val="004F4208"/>
    <w:rsid w:val="004F42DE"/>
    <w:rsid w:val="004F4322"/>
    <w:rsid w:val="004F4499"/>
    <w:rsid w:val="004F4609"/>
    <w:rsid w:val="004F5646"/>
    <w:rsid w:val="004F567D"/>
    <w:rsid w:val="004F5FFA"/>
    <w:rsid w:val="004F6173"/>
    <w:rsid w:val="004F62E7"/>
    <w:rsid w:val="004F63D8"/>
    <w:rsid w:val="004F67B2"/>
    <w:rsid w:val="004F6C43"/>
    <w:rsid w:val="004F7B84"/>
    <w:rsid w:val="0050071A"/>
    <w:rsid w:val="00500D53"/>
    <w:rsid w:val="00501103"/>
    <w:rsid w:val="0050114C"/>
    <w:rsid w:val="005015AF"/>
    <w:rsid w:val="005019D4"/>
    <w:rsid w:val="00501A65"/>
    <w:rsid w:val="00501A9A"/>
    <w:rsid w:val="00501AF5"/>
    <w:rsid w:val="00502075"/>
    <w:rsid w:val="00502166"/>
    <w:rsid w:val="00502172"/>
    <w:rsid w:val="00502668"/>
    <w:rsid w:val="00502965"/>
    <w:rsid w:val="00502A4C"/>
    <w:rsid w:val="00503017"/>
    <w:rsid w:val="00503788"/>
    <w:rsid w:val="00503E42"/>
    <w:rsid w:val="005046A5"/>
    <w:rsid w:val="005046C9"/>
    <w:rsid w:val="00504B4E"/>
    <w:rsid w:val="00504F2D"/>
    <w:rsid w:val="0050511D"/>
    <w:rsid w:val="00505208"/>
    <w:rsid w:val="005055F6"/>
    <w:rsid w:val="005056E1"/>
    <w:rsid w:val="00505A4D"/>
    <w:rsid w:val="00505AC8"/>
    <w:rsid w:val="00505BD8"/>
    <w:rsid w:val="00505E20"/>
    <w:rsid w:val="00505E33"/>
    <w:rsid w:val="00506227"/>
    <w:rsid w:val="00506427"/>
    <w:rsid w:val="005064D8"/>
    <w:rsid w:val="005066C6"/>
    <w:rsid w:val="00506D47"/>
    <w:rsid w:val="00507161"/>
    <w:rsid w:val="005075A2"/>
    <w:rsid w:val="00507796"/>
    <w:rsid w:val="005109D2"/>
    <w:rsid w:val="00510B1C"/>
    <w:rsid w:val="00510C13"/>
    <w:rsid w:val="00510DF7"/>
    <w:rsid w:val="005112D6"/>
    <w:rsid w:val="00511656"/>
    <w:rsid w:val="0051188C"/>
    <w:rsid w:val="00511D75"/>
    <w:rsid w:val="00511E2E"/>
    <w:rsid w:val="00512890"/>
    <w:rsid w:val="00512B5A"/>
    <w:rsid w:val="005132D3"/>
    <w:rsid w:val="00513435"/>
    <w:rsid w:val="0051362B"/>
    <w:rsid w:val="005136D4"/>
    <w:rsid w:val="00513761"/>
    <w:rsid w:val="005139A6"/>
    <w:rsid w:val="00513D86"/>
    <w:rsid w:val="0051408F"/>
    <w:rsid w:val="00514633"/>
    <w:rsid w:val="00514F57"/>
    <w:rsid w:val="00515344"/>
    <w:rsid w:val="00515528"/>
    <w:rsid w:val="005158FC"/>
    <w:rsid w:val="00515B88"/>
    <w:rsid w:val="00515FAC"/>
    <w:rsid w:val="00516A9F"/>
    <w:rsid w:val="00516CEC"/>
    <w:rsid w:val="00516D84"/>
    <w:rsid w:val="005173D4"/>
    <w:rsid w:val="0051791A"/>
    <w:rsid w:val="00517C79"/>
    <w:rsid w:val="00517EBC"/>
    <w:rsid w:val="005200E0"/>
    <w:rsid w:val="00520857"/>
    <w:rsid w:val="00520900"/>
    <w:rsid w:val="00521000"/>
    <w:rsid w:val="00521026"/>
    <w:rsid w:val="0052102E"/>
    <w:rsid w:val="005216E9"/>
    <w:rsid w:val="00521BBA"/>
    <w:rsid w:val="00521C53"/>
    <w:rsid w:val="0052220D"/>
    <w:rsid w:val="005224BE"/>
    <w:rsid w:val="00522C61"/>
    <w:rsid w:val="00523113"/>
    <w:rsid w:val="00523117"/>
    <w:rsid w:val="0052389A"/>
    <w:rsid w:val="00523A10"/>
    <w:rsid w:val="00523F3E"/>
    <w:rsid w:val="005245DB"/>
    <w:rsid w:val="00524712"/>
    <w:rsid w:val="005250E1"/>
    <w:rsid w:val="005252C0"/>
    <w:rsid w:val="00525352"/>
    <w:rsid w:val="00525401"/>
    <w:rsid w:val="00525462"/>
    <w:rsid w:val="00525550"/>
    <w:rsid w:val="00525795"/>
    <w:rsid w:val="00525D2C"/>
    <w:rsid w:val="0052600D"/>
    <w:rsid w:val="005261B5"/>
    <w:rsid w:val="00526266"/>
    <w:rsid w:val="005271FD"/>
    <w:rsid w:val="00527853"/>
    <w:rsid w:val="00527962"/>
    <w:rsid w:val="00527B0C"/>
    <w:rsid w:val="00527B3A"/>
    <w:rsid w:val="00527BDA"/>
    <w:rsid w:val="00527BE7"/>
    <w:rsid w:val="00527F08"/>
    <w:rsid w:val="00527FEE"/>
    <w:rsid w:val="005300E8"/>
    <w:rsid w:val="00530353"/>
    <w:rsid w:val="00530500"/>
    <w:rsid w:val="00530524"/>
    <w:rsid w:val="00530BFF"/>
    <w:rsid w:val="0053112B"/>
    <w:rsid w:val="0053112E"/>
    <w:rsid w:val="00531882"/>
    <w:rsid w:val="00532062"/>
    <w:rsid w:val="005320F8"/>
    <w:rsid w:val="0053242D"/>
    <w:rsid w:val="00532F4C"/>
    <w:rsid w:val="0053300B"/>
    <w:rsid w:val="005336DA"/>
    <w:rsid w:val="00533D7C"/>
    <w:rsid w:val="00533F2D"/>
    <w:rsid w:val="00534D09"/>
    <w:rsid w:val="00534F58"/>
    <w:rsid w:val="005350A1"/>
    <w:rsid w:val="005350B7"/>
    <w:rsid w:val="00535106"/>
    <w:rsid w:val="005351CF"/>
    <w:rsid w:val="00535B38"/>
    <w:rsid w:val="00535FE7"/>
    <w:rsid w:val="00536769"/>
    <w:rsid w:val="00536C65"/>
    <w:rsid w:val="00536D3B"/>
    <w:rsid w:val="00537AC6"/>
    <w:rsid w:val="00537BD4"/>
    <w:rsid w:val="00537F91"/>
    <w:rsid w:val="0054021E"/>
    <w:rsid w:val="00540573"/>
    <w:rsid w:val="005405E7"/>
    <w:rsid w:val="005408AD"/>
    <w:rsid w:val="005409B1"/>
    <w:rsid w:val="00540B98"/>
    <w:rsid w:val="00540BFD"/>
    <w:rsid w:val="00540F7B"/>
    <w:rsid w:val="00541289"/>
    <w:rsid w:val="00541494"/>
    <w:rsid w:val="005418E0"/>
    <w:rsid w:val="00541AE6"/>
    <w:rsid w:val="00541B21"/>
    <w:rsid w:val="00541CB6"/>
    <w:rsid w:val="00541E70"/>
    <w:rsid w:val="005424A9"/>
    <w:rsid w:val="005424D9"/>
    <w:rsid w:val="00543669"/>
    <w:rsid w:val="005443E5"/>
    <w:rsid w:val="00544577"/>
    <w:rsid w:val="0054464A"/>
    <w:rsid w:val="00544784"/>
    <w:rsid w:val="00544961"/>
    <w:rsid w:val="00544F22"/>
    <w:rsid w:val="00545D03"/>
    <w:rsid w:val="00545ED4"/>
    <w:rsid w:val="00545F16"/>
    <w:rsid w:val="005463D7"/>
    <w:rsid w:val="005469DE"/>
    <w:rsid w:val="00546A92"/>
    <w:rsid w:val="00547433"/>
    <w:rsid w:val="00550175"/>
    <w:rsid w:val="005502BF"/>
    <w:rsid w:val="00550A9F"/>
    <w:rsid w:val="005511FB"/>
    <w:rsid w:val="00551792"/>
    <w:rsid w:val="005518F4"/>
    <w:rsid w:val="00551B62"/>
    <w:rsid w:val="00551B84"/>
    <w:rsid w:val="00551C0B"/>
    <w:rsid w:val="00551CEC"/>
    <w:rsid w:val="0055222E"/>
    <w:rsid w:val="0055225B"/>
    <w:rsid w:val="0055289C"/>
    <w:rsid w:val="0055298D"/>
    <w:rsid w:val="0055324D"/>
    <w:rsid w:val="005538A9"/>
    <w:rsid w:val="00553CAC"/>
    <w:rsid w:val="00553DFC"/>
    <w:rsid w:val="005540E6"/>
    <w:rsid w:val="0055411B"/>
    <w:rsid w:val="00554148"/>
    <w:rsid w:val="005541C8"/>
    <w:rsid w:val="0055463B"/>
    <w:rsid w:val="00554C2D"/>
    <w:rsid w:val="00555114"/>
    <w:rsid w:val="0055556F"/>
    <w:rsid w:val="005558AF"/>
    <w:rsid w:val="00555F3E"/>
    <w:rsid w:val="005563AC"/>
    <w:rsid w:val="00556422"/>
    <w:rsid w:val="0055668A"/>
    <w:rsid w:val="005566D7"/>
    <w:rsid w:val="00556EE9"/>
    <w:rsid w:val="00557224"/>
    <w:rsid w:val="0055761B"/>
    <w:rsid w:val="00557B82"/>
    <w:rsid w:val="00560358"/>
    <w:rsid w:val="00560480"/>
    <w:rsid w:val="00560699"/>
    <w:rsid w:val="00560A9A"/>
    <w:rsid w:val="00560BB4"/>
    <w:rsid w:val="00560BCC"/>
    <w:rsid w:val="00560BD5"/>
    <w:rsid w:val="00560FEE"/>
    <w:rsid w:val="005610D5"/>
    <w:rsid w:val="0056110B"/>
    <w:rsid w:val="005614FD"/>
    <w:rsid w:val="00561559"/>
    <w:rsid w:val="005622FF"/>
    <w:rsid w:val="00562344"/>
    <w:rsid w:val="0056255A"/>
    <w:rsid w:val="0056260D"/>
    <w:rsid w:val="00562FC2"/>
    <w:rsid w:val="005634A0"/>
    <w:rsid w:val="005635D0"/>
    <w:rsid w:val="00563646"/>
    <w:rsid w:val="00563BBA"/>
    <w:rsid w:val="00563BE2"/>
    <w:rsid w:val="00563EA4"/>
    <w:rsid w:val="00564581"/>
    <w:rsid w:val="00564864"/>
    <w:rsid w:val="0056493C"/>
    <w:rsid w:val="00564B3E"/>
    <w:rsid w:val="00564C20"/>
    <w:rsid w:val="00564CB2"/>
    <w:rsid w:val="00564FC9"/>
    <w:rsid w:val="005654AA"/>
    <w:rsid w:val="005654E7"/>
    <w:rsid w:val="00565568"/>
    <w:rsid w:val="00565569"/>
    <w:rsid w:val="005657FA"/>
    <w:rsid w:val="005657FC"/>
    <w:rsid w:val="00565BEA"/>
    <w:rsid w:val="00565C77"/>
    <w:rsid w:val="00565D2E"/>
    <w:rsid w:val="00566208"/>
    <w:rsid w:val="00566A5E"/>
    <w:rsid w:val="00566FB1"/>
    <w:rsid w:val="005673D9"/>
    <w:rsid w:val="0056751C"/>
    <w:rsid w:val="005678B5"/>
    <w:rsid w:val="00567A47"/>
    <w:rsid w:val="00567FC7"/>
    <w:rsid w:val="0057026C"/>
    <w:rsid w:val="0057026D"/>
    <w:rsid w:val="005703E9"/>
    <w:rsid w:val="005704E7"/>
    <w:rsid w:val="0057075A"/>
    <w:rsid w:val="00571605"/>
    <w:rsid w:val="0057167C"/>
    <w:rsid w:val="00571CFA"/>
    <w:rsid w:val="00571D07"/>
    <w:rsid w:val="00571E1E"/>
    <w:rsid w:val="00572B4C"/>
    <w:rsid w:val="00573515"/>
    <w:rsid w:val="005738C5"/>
    <w:rsid w:val="00573998"/>
    <w:rsid w:val="00573FF8"/>
    <w:rsid w:val="00574162"/>
    <w:rsid w:val="0057417A"/>
    <w:rsid w:val="0057441A"/>
    <w:rsid w:val="0057474E"/>
    <w:rsid w:val="00574774"/>
    <w:rsid w:val="00574812"/>
    <w:rsid w:val="0057493A"/>
    <w:rsid w:val="00574ABA"/>
    <w:rsid w:val="00574C11"/>
    <w:rsid w:val="00574CD6"/>
    <w:rsid w:val="00574E0F"/>
    <w:rsid w:val="00574F68"/>
    <w:rsid w:val="00575175"/>
    <w:rsid w:val="005753EA"/>
    <w:rsid w:val="0057570F"/>
    <w:rsid w:val="005757EC"/>
    <w:rsid w:val="00575863"/>
    <w:rsid w:val="00575A44"/>
    <w:rsid w:val="00575A6A"/>
    <w:rsid w:val="00575ACF"/>
    <w:rsid w:val="00575FB9"/>
    <w:rsid w:val="00576026"/>
    <w:rsid w:val="00576793"/>
    <w:rsid w:val="00576B86"/>
    <w:rsid w:val="00576C6F"/>
    <w:rsid w:val="005805C3"/>
    <w:rsid w:val="005807BC"/>
    <w:rsid w:val="005809B1"/>
    <w:rsid w:val="00580A2F"/>
    <w:rsid w:val="00580A6E"/>
    <w:rsid w:val="00580B78"/>
    <w:rsid w:val="00580C58"/>
    <w:rsid w:val="00580E4E"/>
    <w:rsid w:val="00580ED9"/>
    <w:rsid w:val="00581488"/>
    <w:rsid w:val="00581A21"/>
    <w:rsid w:val="00581C28"/>
    <w:rsid w:val="00581E80"/>
    <w:rsid w:val="00582031"/>
    <w:rsid w:val="0058240C"/>
    <w:rsid w:val="00582A3C"/>
    <w:rsid w:val="00582DA0"/>
    <w:rsid w:val="00582DB7"/>
    <w:rsid w:val="00582EB1"/>
    <w:rsid w:val="00582F4D"/>
    <w:rsid w:val="005831B6"/>
    <w:rsid w:val="0058334E"/>
    <w:rsid w:val="00583C97"/>
    <w:rsid w:val="00583F73"/>
    <w:rsid w:val="0058424E"/>
    <w:rsid w:val="005842B7"/>
    <w:rsid w:val="00584DFB"/>
    <w:rsid w:val="00584FE9"/>
    <w:rsid w:val="005852DB"/>
    <w:rsid w:val="0058533E"/>
    <w:rsid w:val="005858F1"/>
    <w:rsid w:val="00585A39"/>
    <w:rsid w:val="00585EA2"/>
    <w:rsid w:val="00586204"/>
    <w:rsid w:val="00586594"/>
    <w:rsid w:val="005872C7"/>
    <w:rsid w:val="0058799F"/>
    <w:rsid w:val="00587BC0"/>
    <w:rsid w:val="00587C5A"/>
    <w:rsid w:val="00590344"/>
    <w:rsid w:val="005903B3"/>
    <w:rsid w:val="0059077B"/>
    <w:rsid w:val="005914BD"/>
    <w:rsid w:val="00591852"/>
    <w:rsid w:val="00591AE2"/>
    <w:rsid w:val="00591D95"/>
    <w:rsid w:val="00591FC7"/>
    <w:rsid w:val="0059202C"/>
    <w:rsid w:val="00592260"/>
    <w:rsid w:val="005923B7"/>
    <w:rsid w:val="005925DE"/>
    <w:rsid w:val="0059277B"/>
    <w:rsid w:val="005929F2"/>
    <w:rsid w:val="00592DE1"/>
    <w:rsid w:val="005933D4"/>
    <w:rsid w:val="00593516"/>
    <w:rsid w:val="00593DEE"/>
    <w:rsid w:val="00594866"/>
    <w:rsid w:val="00594ACA"/>
    <w:rsid w:val="00595115"/>
    <w:rsid w:val="0059516C"/>
    <w:rsid w:val="005952BA"/>
    <w:rsid w:val="005958F8"/>
    <w:rsid w:val="00595966"/>
    <w:rsid w:val="00595B3F"/>
    <w:rsid w:val="00595BAF"/>
    <w:rsid w:val="00595BEB"/>
    <w:rsid w:val="00595EAB"/>
    <w:rsid w:val="00595F43"/>
    <w:rsid w:val="005975FE"/>
    <w:rsid w:val="005A0282"/>
    <w:rsid w:val="005A14E7"/>
    <w:rsid w:val="005A15FA"/>
    <w:rsid w:val="005A1933"/>
    <w:rsid w:val="005A23F5"/>
    <w:rsid w:val="005A274F"/>
    <w:rsid w:val="005A2783"/>
    <w:rsid w:val="005A2A47"/>
    <w:rsid w:val="005A2A7F"/>
    <w:rsid w:val="005A2C8B"/>
    <w:rsid w:val="005A2CBB"/>
    <w:rsid w:val="005A345C"/>
    <w:rsid w:val="005A34DD"/>
    <w:rsid w:val="005A39B2"/>
    <w:rsid w:val="005A3BF7"/>
    <w:rsid w:val="005A4486"/>
    <w:rsid w:val="005A45B4"/>
    <w:rsid w:val="005A467E"/>
    <w:rsid w:val="005A4C86"/>
    <w:rsid w:val="005A5125"/>
    <w:rsid w:val="005A5233"/>
    <w:rsid w:val="005A55A8"/>
    <w:rsid w:val="005A608A"/>
    <w:rsid w:val="005A645B"/>
    <w:rsid w:val="005A661C"/>
    <w:rsid w:val="005A6933"/>
    <w:rsid w:val="005A6966"/>
    <w:rsid w:val="005A6B31"/>
    <w:rsid w:val="005A6CBF"/>
    <w:rsid w:val="005A74A9"/>
    <w:rsid w:val="005A7A8F"/>
    <w:rsid w:val="005A7F58"/>
    <w:rsid w:val="005B014A"/>
    <w:rsid w:val="005B0161"/>
    <w:rsid w:val="005B0BC8"/>
    <w:rsid w:val="005B0DF9"/>
    <w:rsid w:val="005B15C7"/>
    <w:rsid w:val="005B1638"/>
    <w:rsid w:val="005B1968"/>
    <w:rsid w:val="005B19B6"/>
    <w:rsid w:val="005B23C4"/>
    <w:rsid w:val="005B262A"/>
    <w:rsid w:val="005B26D9"/>
    <w:rsid w:val="005B2A25"/>
    <w:rsid w:val="005B2ABE"/>
    <w:rsid w:val="005B2E16"/>
    <w:rsid w:val="005B3B7A"/>
    <w:rsid w:val="005B3D24"/>
    <w:rsid w:val="005B3F72"/>
    <w:rsid w:val="005B4006"/>
    <w:rsid w:val="005B4060"/>
    <w:rsid w:val="005B40DA"/>
    <w:rsid w:val="005B4D61"/>
    <w:rsid w:val="005B5072"/>
    <w:rsid w:val="005B51B0"/>
    <w:rsid w:val="005B5801"/>
    <w:rsid w:val="005B58FC"/>
    <w:rsid w:val="005B59F4"/>
    <w:rsid w:val="005B5ACB"/>
    <w:rsid w:val="005B626B"/>
    <w:rsid w:val="005B6A04"/>
    <w:rsid w:val="005B6B4C"/>
    <w:rsid w:val="005B7072"/>
    <w:rsid w:val="005B73B2"/>
    <w:rsid w:val="005B73BF"/>
    <w:rsid w:val="005B74EA"/>
    <w:rsid w:val="005B7A6F"/>
    <w:rsid w:val="005C0147"/>
    <w:rsid w:val="005C063C"/>
    <w:rsid w:val="005C0F67"/>
    <w:rsid w:val="005C146D"/>
    <w:rsid w:val="005C1760"/>
    <w:rsid w:val="005C1D9B"/>
    <w:rsid w:val="005C262E"/>
    <w:rsid w:val="005C273E"/>
    <w:rsid w:val="005C27E4"/>
    <w:rsid w:val="005C2A86"/>
    <w:rsid w:val="005C2A9D"/>
    <w:rsid w:val="005C2BEA"/>
    <w:rsid w:val="005C2E43"/>
    <w:rsid w:val="005C3292"/>
    <w:rsid w:val="005C3599"/>
    <w:rsid w:val="005C35FC"/>
    <w:rsid w:val="005C39EE"/>
    <w:rsid w:val="005C3BF6"/>
    <w:rsid w:val="005C421C"/>
    <w:rsid w:val="005C45DF"/>
    <w:rsid w:val="005C4976"/>
    <w:rsid w:val="005C4B5A"/>
    <w:rsid w:val="005C5482"/>
    <w:rsid w:val="005C55B9"/>
    <w:rsid w:val="005C5931"/>
    <w:rsid w:val="005C5EE1"/>
    <w:rsid w:val="005C6247"/>
    <w:rsid w:val="005C684E"/>
    <w:rsid w:val="005C7072"/>
    <w:rsid w:val="005C7238"/>
    <w:rsid w:val="005C7549"/>
    <w:rsid w:val="005C7667"/>
    <w:rsid w:val="005C7CCC"/>
    <w:rsid w:val="005C7DC3"/>
    <w:rsid w:val="005C7E5D"/>
    <w:rsid w:val="005C7EDD"/>
    <w:rsid w:val="005C7FFE"/>
    <w:rsid w:val="005D0327"/>
    <w:rsid w:val="005D06AC"/>
    <w:rsid w:val="005D0781"/>
    <w:rsid w:val="005D0C51"/>
    <w:rsid w:val="005D0C9F"/>
    <w:rsid w:val="005D11A6"/>
    <w:rsid w:val="005D16D6"/>
    <w:rsid w:val="005D1858"/>
    <w:rsid w:val="005D27C1"/>
    <w:rsid w:val="005D3368"/>
    <w:rsid w:val="005D35FE"/>
    <w:rsid w:val="005D366C"/>
    <w:rsid w:val="005D3BD9"/>
    <w:rsid w:val="005D3DBF"/>
    <w:rsid w:val="005D40FB"/>
    <w:rsid w:val="005D45D8"/>
    <w:rsid w:val="005D4CF9"/>
    <w:rsid w:val="005D4ECF"/>
    <w:rsid w:val="005D4ED1"/>
    <w:rsid w:val="005D516F"/>
    <w:rsid w:val="005D560B"/>
    <w:rsid w:val="005D5726"/>
    <w:rsid w:val="005D59D3"/>
    <w:rsid w:val="005D5B9E"/>
    <w:rsid w:val="005D6481"/>
    <w:rsid w:val="005D678F"/>
    <w:rsid w:val="005D6D42"/>
    <w:rsid w:val="005D6DA2"/>
    <w:rsid w:val="005D70C4"/>
    <w:rsid w:val="005D7125"/>
    <w:rsid w:val="005D7AEE"/>
    <w:rsid w:val="005E08BD"/>
    <w:rsid w:val="005E0C5A"/>
    <w:rsid w:val="005E0E1F"/>
    <w:rsid w:val="005E1733"/>
    <w:rsid w:val="005E1A2F"/>
    <w:rsid w:val="005E1D9A"/>
    <w:rsid w:val="005E1F4A"/>
    <w:rsid w:val="005E209A"/>
    <w:rsid w:val="005E2379"/>
    <w:rsid w:val="005E24DB"/>
    <w:rsid w:val="005E27BF"/>
    <w:rsid w:val="005E29A0"/>
    <w:rsid w:val="005E2A6D"/>
    <w:rsid w:val="005E2CFD"/>
    <w:rsid w:val="005E2D35"/>
    <w:rsid w:val="005E2E5E"/>
    <w:rsid w:val="005E30B0"/>
    <w:rsid w:val="005E32BC"/>
    <w:rsid w:val="005E385B"/>
    <w:rsid w:val="005E4312"/>
    <w:rsid w:val="005E43D2"/>
    <w:rsid w:val="005E451E"/>
    <w:rsid w:val="005E4C51"/>
    <w:rsid w:val="005E4FDF"/>
    <w:rsid w:val="005E59F0"/>
    <w:rsid w:val="005E5A85"/>
    <w:rsid w:val="005E605D"/>
    <w:rsid w:val="005E6065"/>
    <w:rsid w:val="005E6379"/>
    <w:rsid w:val="005E6919"/>
    <w:rsid w:val="005E6CAB"/>
    <w:rsid w:val="005E71B3"/>
    <w:rsid w:val="005E7949"/>
    <w:rsid w:val="005E7991"/>
    <w:rsid w:val="005E7B7C"/>
    <w:rsid w:val="005F078A"/>
    <w:rsid w:val="005F08A6"/>
    <w:rsid w:val="005F0967"/>
    <w:rsid w:val="005F0CC2"/>
    <w:rsid w:val="005F0D64"/>
    <w:rsid w:val="005F1669"/>
    <w:rsid w:val="005F1D9F"/>
    <w:rsid w:val="005F24BB"/>
    <w:rsid w:val="005F2578"/>
    <w:rsid w:val="005F2960"/>
    <w:rsid w:val="005F2B80"/>
    <w:rsid w:val="005F3121"/>
    <w:rsid w:val="005F3AE4"/>
    <w:rsid w:val="005F3B64"/>
    <w:rsid w:val="005F3D82"/>
    <w:rsid w:val="005F3E11"/>
    <w:rsid w:val="005F3F73"/>
    <w:rsid w:val="005F41A7"/>
    <w:rsid w:val="005F4360"/>
    <w:rsid w:val="005F43A4"/>
    <w:rsid w:val="005F44C7"/>
    <w:rsid w:val="005F4D45"/>
    <w:rsid w:val="005F4DD7"/>
    <w:rsid w:val="005F4F96"/>
    <w:rsid w:val="005F51B1"/>
    <w:rsid w:val="005F52C5"/>
    <w:rsid w:val="005F52F9"/>
    <w:rsid w:val="005F5697"/>
    <w:rsid w:val="005F56B2"/>
    <w:rsid w:val="005F5C04"/>
    <w:rsid w:val="005F5D66"/>
    <w:rsid w:val="005F5E33"/>
    <w:rsid w:val="005F5F27"/>
    <w:rsid w:val="005F65B1"/>
    <w:rsid w:val="005F6726"/>
    <w:rsid w:val="005F6B35"/>
    <w:rsid w:val="005F6B8E"/>
    <w:rsid w:val="005F6F7C"/>
    <w:rsid w:val="005F777C"/>
    <w:rsid w:val="005F7A38"/>
    <w:rsid w:val="005F7EA9"/>
    <w:rsid w:val="00600262"/>
    <w:rsid w:val="00600747"/>
    <w:rsid w:val="006007BE"/>
    <w:rsid w:val="00600A19"/>
    <w:rsid w:val="00600D1D"/>
    <w:rsid w:val="00600E36"/>
    <w:rsid w:val="0060107D"/>
    <w:rsid w:val="006010DB"/>
    <w:rsid w:val="006013DA"/>
    <w:rsid w:val="00601B38"/>
    <w:rsid w:val="00601C3B"/>
    <w:rsid w:val="00601CA7"/>
    <w:rsid w:val="006021E8"/>
    <w:rsid w:val="0060228C"/>
    <w:rsid w:val="0060247D"/>
    <w:rsid w:val="006024F5"/>
    <w:rsid w:val="00602CEB"/>
    <w:rsid w:val="00602DAE"/>
    <w:rsid w:val="00603587"/>
    <w:rsid w:val="0060364F"/>
    <w:rsid w:val="00603970"/>
    <w:rsid w:val="00603B2C"/>
    <w:rsid w:val="00603BEE"/>
    <w:rsid w:val="00603F2A"/>
    <w:rsid w:val="00604857"/>
    <w:rsid w:val="00604A74"/>
    <w:rsid w:val="00604BF6"/>
    <w:rsid w:val="00604C64"/>
    <w:rsid w:val="00605132"/>
    <w:rsid w:val="0060535D"/>
    <w:rsid w:val="00605D2E"/>
    <w:rsid w:val="00605FE0"/>
    <w:rsid w:val="006060B1"/>
    <w:rsid w:val="00606894"/>
    <w:rsid w:val="00606C7C"/>
    <w:rsid w:val="00606E56"/>
    <w:rsid w:val="006070D9"/>
    <w:rsid w:val="006070FF"/>
    <w:rsid w:val="006078FA"/>
    <w:rsid w:val="00607F1E"/>
    <w:rsid w:val="0061034D"/>
    <w:rsid w:val="00610363"/>
    <w:rsid w:val="00610389"/>
    <w:rsid w:val="00610393"/>
    <w:rsid w:val="006105F5"/>
    <w:rsid w:val="006106C3"/>
    <w:rsid w:val="00610864"/>
    <w:rsid w:val="0061093E"/>
    <w:rsid w:val="00610B21"/>
    <w:rsid w:val="0061142B"/>
    <w:rsid w:val="006116FE"/>
    <w:rsid w:val="00611AB0"/>
    <w:rsid w:val="00611D68"/>
    <w:rsid w:val="00611DF4"/>
    <w:rsid w:val="0061252A"/>
    <w:rsid w:val="0061267A"/>
    <w:rsid w:val="006129B1"/>
    <w:rsid w:val="00612C55"/>
    <w:rsid w:val="00613252"/>
    <w:rsid w:val="006132FB"/>
    <w:rsid w:val="006132FF"/>
    <w:rsid w:val="00613706"/>
    <w:rsid w:val="006140C4"/>
    <w:rsid w:val="006143D6"/>
    <w:rsid w:val="0061440C"/>
    <w:rsid w:val="006147E9"/>
    <w:rsid w:val="0061489D"/>
    <w:rsid w:val="00614B68"/>
    <w:rsid w:val="00614C2D"/>
    <w:rsid w:val="00614CA0"/>
    <w:rsid w:val="00615629"/>
    <w:rsid w:val="006156A0"/>
    <w:rsid w:val="0061576B"/>
    <w:rsid w:val="00615DFA"/>
    <w:rsid w:val="00616193"/>
    <w:rsid w:val="0061648D"/>
    <w:rsid w:val="00616AEA"/>
    <w:rsid w:val="00617D8A"/>
    <w:rsid w:val="0062026A"/>
    <w:rsid w:val="00620A4A"/>
    <w:rsid w:val="00620E53"/>
    <w:rsid w:val="0062100F"/>
    <w:rsid w:val="0062136E"/>
    <w:rsid w:val="006216DE"/>
    <w:rsid w:val="00621982"/>
    <w:rsid w:val="00621A1E"/>
    <w:rsid w:val="00621AB8"/>
    <w:rsid w:val="00621B60"/>
    <w:rsid w:val="00622052"/>
    <w:rsid w:val="00622766"/>
    <w:rsid w:val="0062280E"/>
    <w:rsid w:val="00622939"/>
    <w:rsid w:val="0062314D"/>
    <w:rsid w:val="00623866"/>
    <w:rsid w:val="006239AD"/>
    <w:rsid w:val="00623E05"/>
    <w:rsid w:val="006242D4"/>
    <w:rsid w:val="00624986"/>
    <w:rsid w:val="006252F2"/>
    <w:rsid w:val="006253B2"/>
    <w:rsid w:val="00625A20"/>
    <w:rsid w:val="0062658B"/>
    <w:rsid w:val="00626758"/>
    <w:rsid w:val="00626D92"/>
    <w:rsid w:val="00626EFA"/>
    <w:rsid w:val="006274AE"/>
    <w:rsid w:val="006276FD"/>
    <w:rsid w:val="00627AE7"/>
    <w:rsid w:val="00630A85"/>
    <w:rsid w:val="00630BE1"/>
    <w:rsid w:val="00630FD2"/>
    <w:rsid w:val="0063177B"/>
    <w:rsid w:val="006317E6"/>
    <w:rsid w:val="00631A46"/>
    <w:rsid w:val="006323C0"/>
    <w:rsid w:val="0063281B"/>
    <w:rsid w:val="00632954"/>
    <w:rsid w:val="00633223"/>
    <w:rsid w:val="006337D3"/>
    <w:rsid w:val="00633C3B"/>
    <w:rsid w:val="00633DC6"/>
    <w:rsid w:val="00634298"/>
    <w:rsid w:val="00634543"/>
    <w:rsid w:val="0063493E"/>
    <w:rsid w:val="006351A4"/>
    <w:rsid w:val="00635663"/>
    <w:rsid w:val="00635672"/>
    <w:rsid w:val="0063580D"/>
    <w:rsid w:val="0063587C"/>
    <w:rsid w:val="00635DAF"/>
    <w:rsid w:val="00635EB5"/>
    <w:rsid w:val="00636B2B"/>
    <w:rsid w:val="0063704B"/>
    <w:rsid w:val="006379EB"/>
    <w:rsid w:val="00637A87"/>
    <w:rsid w:val="00637E62"/>
    <w:rsid w:val="00637EC3"/>
    <w:rsid w:val="00641425"/>
    <w:rsid w:val="0064264C"/>
    <w:rsid w:val="0064266F"/>
    <w:rsid w:val="006426A0"/>
    <w:rsid w:val="00642BBC"/>
    <w:rsid w:val="00643431"/>
    <w:rsid w:val="006434D9"/>
    <w:rsid w:val="006435BA"/>
    <w:rsid w:val="006442EE"/>
    <w:rsid w:val="00644C0C"/>
    <w:rsid w:val="00645939"/>
    <w:rsid w:val="00645B7D"/>
    <w:rsid w:val="00646A9F"/>
    <w:rsid w:val="00646E47"/>
    <w:rsid w:val="00646FA6"/>
    <w:rsid w:val="006475F8"/>
    <w:rsid w:val="00647E71"/>
    <w:rsid w:val="00647F60"/>
    <w:rsid w:val="0065083E"/>
    <w:rsid w:val="0065149F"/>
    <w:rsid w:val="006516F0"/>
    <w:rsid w:val="006518B2"/>
    <w:rsid w:val="006518D5"/>
    <w:rsid w:val="00651B9E"/>
    <w:rsid w:val="00651BFF"/>
    <w:rsid w:val="0065288B"/>
    <w:rsid w:val="0065294F"/>
    <w:rsid w:val="00652B38"/>
    <w:rsid w:val="00653315"/>
    <w:rsid w:val="00654B9E"/>
    <w:rsid w:val="00655524"/>
    <w:rsid w:val="00655588"/>
    <w:rsid w:val="006556D8"/>
    <w:rsid w:val="00655B60"/>
    <w:rsid w:val="00655DAF"/>
    <w:rsid w:val="00655EB9"/>
    <w:rsid w:val="00656931"/>
    <w:rsid w:val="00656A6D"/>
    <w:rsid w:val="00656D3D"/>
    <w:rsid w:val="00656DD2"/>
    <w:rsid w:val="00656E53"/>
    <w:rsid w:val="00657076"/>
    <w:rsid w:val="00657246"/>
    <w:rsid w:val="00657EEF"/>
    <w:rsid w:val="00657FE0"/>
    <w:rsid w:val="00660572"/>
    <w:rsid w:val="00660701"/>
    <w:rsid w:val="00660A48"/>
    <w:rsid w:val="006616E5"/>
    <w:rsid w:val="00661784"/>
    <w:rsid w:val="00661C7C"/>
    <w:rsid w:val="00662163"/>
    <w:rsid w:val="00662B4C"/>
    <w:rsid w:val="00662E3C"/>
    <w:rsid w:val="00663280"/>
    <w:rsid w:val="006637D3"/>
    <w:rsid w:val="00663894"/>
    <w:rsid w:val="00663E83"/>
    <w:rsid w:val="00664146"/>
    <w:rsid w:val="006645E3"/>
    <w:rsid w:val="00665388"/>
    <w:rsid w:val="00665489"/>
    <w:rsid w:val="0066589C"/>
    <w:rsid w:val="00665D76"/>
    <w:rsid w:val="0066619C"/>
    <w:rsid w:val="00666392"/>
    <w:rsid w:val="00666801"/>
    <w:rsid w:val="00666E60"/>
    <w:rsid w:val="00667540"/>
    <w:rsid w:val="00667876"/>
    <w:rsid w:val="00667A3D"/>
    <w:rsid w:val="00667D04"/>
    <w:rsid w:val="0067024F"/>
    <w:rsid w:val="0067046B"/>
    <w:rsid w:val="00670843"/>
    <w:rsid w:val="00670946"/>
    <w:rsid w:val="00670A1B"/>
    <w:rsid w:val="006715C9"/>
    <w:rsid w:val="0067168E"/>
    <w:rsid w:val="006722FB"/>
    <w:rsid w:val="00672386"/>
    <w:rsid w:val="0067251C"/>
    <w:rsid w:val="00672EA2"/>
    <w:rsid w:val="006731EF"/>
    <w:rsid w:val="00673441"/>
    <w:rsid w:val="0067349E"/>
    <w:rsid w:val="0067368C"/>
    <w:rsid w:val="006737D6"/>
    <w:rsid w:val="00673F7F"/>
    <w:rsid w:val="00674201"/>
    <w:rsid w:val="00674B37"/>
    <w:rsid w:val="00674C30"/>
    <w:rsid w:val="00675074"/>
    <w:rsid w:val="00675456"/>
    <w:rsid w:val="0067552E"/>
    <w:rsid w:val="006755FD"/>
    <w:rsid w:val="00675836"/>
    <w:rsid w:val="00675AD6"/>
    <w:rsid w:val="00675E5C"/>
    <w:rsid w:val="00675F37"/>
    <w:rsid w:val="00675F48"/>
    <w:rsid w:val="00675F5A"/>
    <w:rsid w:val="00676151"/>
    <w:rsid w:val="006764B6"/>
    <w:rsid w:val="006767EA"/>
    <w:rsid w:val="00676B2A"/>
    <w:rsid w:val="00676E4F"/>
    <w:rsid w:val="00677322"/>
    <w:rsid w:val="0067749E"/>
    <w:rsid w:val="006775C9"/>
    <w:rsid w:val="00677E08"/>
    <w:rsid w:val="0068006D"/>
    <w:rsid w:val="00680106"/>
    <w:rsid w:val="006802C7"/>
    <w:rsid w:val="00680373"/>
    <w:rsid w:val="006804FE"/>
    <w:rsid w:val="00680C45"/>
    <w:rsid w:val="00680E3D"/>
    <w:rsid w:val="00680FAE"/>
    <w:rsid w:val="0068110B"/>
    <w:rsid w:val="006814B0"/>
    <w:rsid w:val="006816CE"/>
    <w:rsid w:val="006818FD"/>
    <w:rsid w:val="00681CB2"/>
    <w:rsid w:val="00681D69"/>
    <w:rsid w:val="00681E2C"/>
    <w:rsid w:val="00682278"/>
    <w:rsid w:val="0068244E"/>
    <w:rsid w:val="006826B3"/>
    <w:rsid w:val="00682823"/>
    <w:rsid w:val="00683068"/>
    <w:rsid w:val="0068333A"/>
    <w:rsid w:val="00683554"/>
    <w:rsid w:val="006838BF"/>
    <w:rsid w:val="00683BB9"/>
    <w:rsid w:val="00684093"/>
    <w:rsid w:val="006841D7"/>
    <w:rsid w:val="00684397"/>
    <w:rsid w:val="0068439B"/>
    <w:rsid w:val="00684D5E"/>
    <w:rsid w:val="006852F8"/>
    <w:rsid w:val="006854DD"/>
    <w:rsid w:val="00685C3A"/>
    <w:rsid w:val="00686250"/>
    <w:rsid w:val="00686641"/>
    <w:rsid w:val="00686BDA"/>
    <w:rsid w:val="00687047"/>
    <w:rsid w:val="00687851"/>
    <w:rsid w:val="00687A7F"/>
    <w:rsid w:val="00687F09"/>
    <w:rsid w:val="00687FCA"/>
    <w:rsid w:val="0068A07A"/>
    <w:rsid w:val="00690340"/>
    <w:rsid w:val="00690639"/>
    <w:rsid w:val="006909A8"/>
    <w:rsid w:val="00690B28"/>
    <w:rsid w:val="00690B2D"/>
    <w:rsid w:val="00690EFC"/>
    <w:rsid w:val="00691193"/>
    <w:rsid w:val="00691365"/>
    <w:rsid w:val="006913B1"/>
    <w:rsid w:val="00691573"/>
    <w:rsid w:val="00691973"/>
    <w:rsid w:val="006919BF"/>
    <w:rsid w:val="00691B67"/>
    <w:rsid w:val="00691D87"/>
    <w:rsid w:val="00692331"/>
    <w:rsid w:val="00693CCD"/>
    <w:rsid w:val="00693DFB"/>
    <w:rsid w:val="00694567"/>
    <w:rsid w:val="00694623"/>
    <w:rsid w:val="0069501E"/>
    <w:rsid w:val="006952A1"/>
    <w:rsid w:val="006952E6"/>
    <w:rsid w:val="0069584E"/>
    <w:rsid w:val="006965E8"/>
    <w:rsid w:val="00696638"/>
    <w:rsid w:val="00696705"/>
    <w:rsid w:val="006967D4"/>
    <w:rsid w:val="006968A6"/>
    <w:rsid w:val="00696915"/>
    <w:rsid w:val="006970E3"/>
    <w:rsid w:val="00697118"/>
    <w:rsid w:val="00697419"/>
    <w:rsid w:val="0069746B"/>
    <w:rsid w:val="0069763A"/>
    <w:rsid w:val="00697BB5"/>
    <w:rsid w:val="00697E49"/>
    <w:rsid w:val="006A0149"/>
    <w:rsid w:val="006A03CD"/>
    <w:rsid w:val="006A0622"/>
    <w:rsid w:val="006A0F1E"/>
    <w:rsid w:val="006A1385"/>
    <w:rsid w:val="006A1410"/>
    <w:rsid w:val="006A149E"/>
    <w:rsid w:val="006A18AC"/>
    <w:rsid w:val="006A1DE4"/>
    <w:rsid w:val="006A1F52"/>
    <w:rsid w:val="006A223D"/>
    <w:rsid w:val="006A2627"/>
    <w:rsid w:val="006A2AF0"/>
    <w:rsid w:val="006A2B12"/>
    <w:rsid w:val="006A2D96"/>
    <w:rsid w:val="006A2E62"/>
    <w:rsid w:val="006A3724"/>
    <w:rsid w:val="006A3B45"/>
    <w:rsid w:val="006A3B91"/>
    <w:rsid w:val="006A4333"/>
    <w:rsid w:val="006A468B"/>
    <w:rsid w:val="006A4A16"/>
    <w:rsid w:val="006A4B3A"/>
    <w:rsid w:val="006A4C5C"/>
    <w:rsid w:val="006A4C79"/>
    <w:rsid w:val="006A4E61"/>
    <w:rsid w:val="006A4E84"/>
    <w:rsid w:val="006A568C"/>
    <w:rsid w:val="006A5EFF"/>
    <w:rsid w:val="006A5FC0"/>
    <w:rsid w:val="006A6409"/>
    <w:rsid w:val="006A6554"/>
    <w:rsid w:val="006A67D6"/>
    <w:rsid w:val="006A6F56"/>
    <w:rsid w:val="006A70E1"/>
    <w:rsid w:val="006A726B"/>
    <w:rsid w:val="006A7623"/>
    <w:rsid w:val="006A7B13"/>
    <w:rsid w:val="006B0556"/>
    <w:rsid w:val="006B0C68"/>
    <w:rsid w:val="006B0D82"/>
    <w:rsid w:val="006B0EF7"/>
    <w:rsid w:val="006B10E5"/>
    <w:rsid w:val="006B11B7"/>
    <w:rsid w:val="006B1C45"/>
    <w:rsid w:val="006B1C4F"/>
    <w:rsid w:val="006B1F81"/>
    <w:rsid w:val="006B2C2E"/>
    <w:rsid w:val="006B3A09"/>
    <w:rsid w:val="006B3A72"/>
    <w:rsid w:val="006B3D42"/>
    <w:rsid w:val="006B4106"/>
    <w:rsid w:val="006B42BC"/>
    <w:rsid w:val="006B4518"/>
    <w:rsid w:val="006B451A"/>
    <w:rsid w:val="006B4644"/>
    <w:rsid w:val="006B4A28"/>
    <w:rsid w:val="006B4B2C"/>
    <w:rsid w:val="006B4BB1"/>
    <w:rsid w:val="006B4EDE"/>
    <w:rsid w:val="006B4FB7"/>
    <w:rsid w:val="006B55D4"/>
    <w:rsid w:val="006B57C4"/>
    <w:rsid w:val="006B57CF"/>
    <w:rsid w:val="006B5C33"/>
    <w:rsid w:val="006B5CA0"/>
    <w:rsid w:val="006B624C"/>
    <w:rsid w:val="006B6979"/>
    <w:rsid w:val="006B69B0"/>
    <w:rsid w:val="006B6B1E"/>
    <w:rsid w:val="006B6DFE"/>
    <w:rsid w:val="006B70BE"/>
    <w:rsid w:val="006B7193"/>
    <w:rsid w:val="006B73F6"/>
    <w:rsid w:val="006B769F"/>
    <w:rsid w:val="006C0027"/>
    <w:rsid w:val="006C026C"/>
    <w:rsid w:val="006C0489"/>
    <w:rsid w:val="006C0631"/>
    <w:rsid w:val="006C0708"/>
    <w:rsid w:val="006C0837"/>
    <w:rsid w:val="006C0E33"/>
    <w:rsid w:val="006C0ED6"/>
    <w:rsid w:val="006C1501"/>
    <w:rsid w:val="006C1BFF"/>
    <w:rsid w:val="006C1C5B"/>
    <w:rsid w:val="006C1C8B"/>
    <w:rsid w:val="006C1F10"/>
    <w:rsid w:val="006C2454"/>
    <w:rsid w:val="006C246C"/>
    <w:rsid w:val="006C248B"/>
    <w:rsid w:val="006C2D7B"/>
    <w:rsid w:val="006C2DD0"/>
    <w:rsid w:val="006C2F42"/>
    <w:rsid w:val="006C31DA"/>
    <w:rsid w:val="006C32A3"/>
    <w:rsid w:val="006C348A"/>
    <w:rsid w:val="006C367E"/>
    <w:rsid w:val="006C36A9"/>
    <w:rsid w:val="006C3724"/>
    <w:rsid w:val="006C385A"/>
    <w:rsid w:val="006C390A"/>
    <w:rsid w:val="006C3D37"/>
    <w:rsid w:val="006C40ED"/>
    <w:rsid w:val="006C437C"/>
    <w:rsid w:val="006C4791"/>
    <w:rsid w:val="006C49C1"/>
    <w:rsid w:val="006C4B1A"/>
    <w:rsid w:val="006C4C9A"/>
    <w:rsid w:val="006C4CDE"/>
    <w:rsid w:val="006C51A6"/>
    <w:rsid w:val="006C55CA"/>
    <w:rsid w:val="006C56B0"/>
    <w:rsid w:val="006C5801"/>
    <w:rsid w:val="006C661E"/>
    <w:rsid w:val="006C665B"/>
    <w:rsid w:val="006C6785"/>
    <w:rsid w:val="006C6AA0"/>
    <w:rsid w:val="006C6B49"/>
    <w:rsid w:val="006C7424"/>
    <w:rsid w:val="006C75CC"/>
    <w:rsid w:val="006C77A6"/>
    <w:rsid w:val="006C7D25"/>
    <w:rsid w:val="006D076E"/>
    <w:rsid w:val="006D07CF"/>
    <w:rsid w:val="006D0800"/>
    <w:rsid w:val="006D09FA"/>
    <w:rsid w:val="006D0BFF"/>
    <w:rsid w:val="006D1EFC"/>
    <w:rsid w:val="006D2565"/>
    <w:rsid w:val="006D2B0F"/>
    <w:rsid w:val="006D2B99"/>
    <w:rsid w:val="006D2F93"/>
    <w:rsid w:val="006D3124"/>
    <w:rsid w:val="006D32CE"/>
    <w:rsid w:val="006D33CF"/>
    <w:rsid w:val="006D3699"/>
    <w:rsid w:val="006D3885"/>
    <w:rsid w:val="006D3AF2"/>
    <w:rsid w:val="006D3E0B"/>
    <w:rsid w:val="006D4271"/>
    <w:rsid w:val="006D43D8"/>
    <w:rsid w:val="006D4462"/>
    <w:rsid w:val="006D48FF"/>
    <w:rsid w:val="006D49A5"/>
    <w:rsid w:val="006D4F5A"/>
    <w:rsid w:val="006D5F40"/>
    <w:rsid w:val="006D6AA2"/>
    <w:rsid w:val="006D74E9"/>
    <w:rsid w:val="006D74F2"/>
    <w:rsid w:val="006D76B9"/>
    <w:rsid w:val="006D7DF8"/>
    <w:rsid w:val="006E056B"/>
    <w:rsid w:val="006E058C"/>
    <w:rsid w:val="006E05F5"/>
    <w:rsid w:val="006E0654"/>
    <w:rsid w:val="006E087B"/>
    <w:rsid w:val="006E0E7D"/>
    <w:rsid w:val="006E143D"/>
    <w:rsid w:val="006E1841"/>
    <w:rsid w:val="006E18FA"/>
    <w:rsid w:val="006E2082"/>
    <w:rsid w:val="006E248A"/>
    <w:rsid w:val="006E2685"/>
    <w:rsid w:val="006E3150"/>
    <w:rsid w:val="006E39BE"/>
    <w:rsid w:val="006E3BA8"/>
    <w:rsid w:val="006E3E34"/>
    <w:rsid w:val="006E41D3"/>
    <w:rsid w:val="006E4A1B"/>
    <w:rsid w:val="006E4C49"/>
    <w:rsid w:val="006E4D87"/>
    <w:rsid w:val="006E4DD0"/>
    <w:rsid w:val="006E5187"/>
    <w:rsid w:val="006E58AE"/>
    <w:rsid w:val="006E616B"/>
    <w:rsid w:val="006E61D1"/>
    <w:rsid w:val="006E678F"/>
    <w:rsid w:val="006E6EED"/>
    <w:rsid w:val="006E74AF"/>
    <w:rsid w:val="006E7D73"/>
    <w:rsid w:val="006E7F1F"/>
    <w:rsid w:val="006F0505"/>
    <w:rsid w:val="006F061B"/>
    <w:rsid w:val="006F0866"/>
    <w:rsid w:val="006F0BCC"/>
    <w:rsid w:val="006F1463"/>
    <w:rsid w:val="006F1F45"/>
    <w:rsid w:val="006F2248"/>
    <w:rsid w:val="006F2574"/>
    <w:rsid w:val="006F26CB"/>
    <w:rsid w:val="006F2BA5"/>
    <w:rsid w:val="006F33B0"/>
    <w:rsid w:val="006F371D"/>
    <w:rsid w:val="006F383E"/>
    <w:rsid w:val="006F39A0"/>
    <w:rsid w:val="006F3BD1"/>
    <w:rsid w:val="006F3BE1"/>
    <w:rsid w:val="006F3DEB"/>
    <w:rsid w:val="006F3F57"/>
    <w:rsid w:val="006F4017"/>
    <w:rsid w:val="006F471E"/>
    <w:rsid w:val="006F4A08"/>
    <w:rsid w:val="006F4A64"/>
    <w:rsid w:val="006F5186"/>
    <w:rsid w:val="006F5801"/>
    <w:rsid w:val="006F5BBC"/>
    <w:rsid w:val="006F5F96"/>
    <w:rsid w:val="006F6AC7"/>
    <w:rsid w:val="006F7252"/>
    <w:rsid w:val="006F73DB"/>
    <w:rsid w:val="006F76A7"/>
    <w:rsid w:val="006F774F"/>
    <w:rsid w:val="006F77FE"/>
    <w:rsid w:val="006F7C87"/>
    <w:rsid w:val="006F7D38"/>
    <w:rsid w:val="006F7D90"/>
    <w:rsid w:val="006F7F84"/>
    <w:rsid w:val="0070009D"/>
    <w:rsid w:val="007007E9"/>
    <w:rsid w:val="00701744"/>
    <w:rsid w:val="00701C4A"/>
    <w:rsid w:val="007020A0"/>
    <w:rsid w:val="007024C7"/>
    <w:rsid w:val="007028A0"/>
    <w:rsid w:val="007028DC"/>
    <w:rsid w:val="00702D23"/>
    <w:rsid w:val="00702EF3"/>
    <w:rsid w:val="0070334A"/>
    <w:rsid w:val="00703496"/>
    <w:rsid w:val="007035D2"/>
    <w:rsid w:val="007037E1"/>
    <w:rsid w:val="00703C24"/>
    <w:rsid w:val="00703FD9"/>
    <w:rsid w:val="0070452D"/>
    <w:rsid w:val="00704E36"/>
    <w:rsid w:val="00704EA1"/>
    <w:rsid w:val="007050A2"/>
    <w:rsid w:val="007052E4"/>
    <w:rsid w:val="007056DA"/>
    <w:rsid w:val="00705F1C"/>
    <w:rsid w:val="00705F4E"/>
    <w:rsid w:val="0070647B"/>
    <w:rsid w:val="007068B5"/>
    <w:rsid w:val="00706D9F"/>
    <w:rsid w:val="00707170"/>
    <w:rsid w:val="007072B3"/>
    <w:rsid w:val="00707513"/>
    <w:rsid w:val="00707542"/>
    <w:rsid w:val="0070762F"/>
    <w:rsid w:val="0070769C"/>
    <w:rsid w:val="0070780F"/>
    <w:rsid w:val="00707AE7"/>
    <w:rsid w:val="00707D32"/>
    <w:rsid w:val="00707F93"/>
    <w:rsid w:val="0071023A"/>
    <w:rsid w:val="00710727"/>
    <w:rsid w:val="00710FD1"/>
    <w:rsid w:val="00711179"/>
    <w:rsid w:val="00711928"/>
    <w:rsid w:val="00711A0F"/>
    <w:rsid w:val="00711DA4"/>
    <w:rsid w:val="00712085"/>
    <w:rsid w:val="00712363"/>
    <w:rsid w:val="0071245C"/>
    <w:rsid w:val="0071259B"/>
    <w:rsid w:val="00712A32"/>
    <w:rsid w:val="00712C71"/>
    <w:rsid w:val="007131E6"/>
    <w:rsid w:val="00713B81"/>
    <w:rsid w:val="00713C03"/>
    <w:rsid w:val="00713CA5"/>
    <w:rsid w:val="0071412C"/>
    <w:rsid w:val="00714525"/>
    <w:rsid w:val="007145F9"/>
    <w:rsid w:val="00714B65"/>
    <w:rsid w:val="0071509E"/>
    <w:rsid w:val="0071577D"/>
    <w:rsid w:val="00715A40"/>
    <w:rsid w:val="0071629A"/>
    <w:rsid w:val="007166E0"/>
    <w:rsid w:val="007168EA"/>
    <w:rsid w:val="0071693A"/>
    <w:rsid w:val="00716E56"/>
    <w:rsid w:val="00716F54"/>
    <w:rsid w:val="00717797"/>
    <w:rsid w:val="00720467"/>
    <w:rsid w:val="0072069B"/>
    <w:rsid w:val="007208D7"/>
    <w:rsid w:val="00720CAF"/>
    <w:rsid w:val="00720CD0"/>
    <w:rsid w:val="00720E4B"/>
    <w:rsid w:val="00720E86"/>
    <w:rsid w:val="00720F03"/>
    <w:rsid w:val="007212F6"/>
    <w:rsid w:val="00721721"/>
    <w:rsid w:val="00721AA4"/>
    <w:rsid w:val="00721DC5"/>
    <w:rsid w:val="00721DD9"/>
    <w:rsid w:val="00721FEE"/>
    <w:rsid w:val="0072222B"/>
    <w:rsid w:val="0072260D"/>
    <w:rsid w:val="00722B05"/>
    <w:rsid w:val="00722C50"/>
    <w:rsid w:val="00722D7E"/>
    <w:rsid w:val="00722D91"/>
    <w:rsid w:val="00723863"/>
    <w:rsid w:val="00723950"/>
    <w:rsid w:val="007239E8"/>
    <w:rsid w:val="00723B1F"/>
    <w:rsid w:val="00723C98"/>
    <w:rsid w:val="00724426"/>
    <w:rsid w:val="0072468C"/>
    <w:rsid w:val="00724B36"/>
    <w:rsid w:val="00724C32"/>
    <w:rsid w:val="007251E6"/>
    <w:rsid w:val="0072618D"/>
    <w:rsid w:val="0072634C"/>
    <w:rsid w:val="007263CF"/>
    <w:rsid w:val="00726943"/>
    <w:rsid w:val="0072750F"/>
    <w:rsid w:val="00727B74"/>
    <w:rsid w:val="00730CAD"/>
    <w:rsid w:val="00730FFB"/>
    <w:rsid w:val="007313D9"/>
    <w:rsid w:val="00731F43"/>
    <w:rsid w:val="00731FC7"/>
    <w:rsid w:val="007323E9"/>
    <w:rsid w:val="0073264F"/>
    <w:rsid w:val="007328D6"/>
    <w:rsid w:val="00732F61"/>
    <w:rsid w:val="007331E9"/>
    <w:rsid w:val="00734B1B"/>
    <w:rsid w:val="00734DD4"/>
    <w:rsid w:val="00734E6D"/>
    <w:rsid w:val="00734F80"/>
    <w:rsid w:val="00735770"/>
    <w:rsid w:val="00735785"/>
    <w:rsid w:val="007357FA"/>
    <w:rsid w:val="00735859"/>
    <w:rsid w:val="0073590F"/>
    <w:rsid w:val="00735F88"/>
    <w:rsid w:val="00735FDF"/>
    <w:rsid w:val="00736161"/>
    <w:rsid w:val="00736A71"/>
    <w:rsid w:val="00736EA1"/>
    <w:rsid w:val="007374B4"/>
    <w:rsid w:val="00737607"/>
    <w:rsid w:val="00737838"/>
    <w:rsid w:val="00737EFB"/>
    <w:rsid w:val="0074011B"/>
    <w:rsid w:val="00740C64"/>
    <w:rsid w:val="00741454"/>
    <w:rsid w:val="00741944"/>
    <w:rsid w:val="00741FE6"/>
    <w:rsid w:val="0074233E"/>
    <w:rsid w:val="00742773"/>
    <w:rsid w:val="00743149"/>
    <w:rsid w:val="00743200"/>
    <w:rsid w:val="007432C5"/>
    <w:rsid w:val="007434E8"/>
    <w:rsid w:val="00743CFB"/>
    <w:rsid w:val="00743DB5"/>
    <w:rsid w:val="00744025"/>
    <w:rsid w:val="0074462D"/>
    <w:rsid w:val="00744650"/>
    <w:rsid w:val="00744FAD"/>
    <w:rsid w:val="007452AE"/>
    <w:rsid w:val="00745345"/>
    <w:rsid w:val="007459C4"/>
    <w:rsid w:val="00745E7E"/>
    <w:rsid w:val="00745F99"/>
    <w:rsid w:val="00746687"/>
    <w:rsid w:val="0074689E"/>
    <w:rsid w:val="00746BF0"/>
    <w:rsid w:val="0074700C"/>
    <w:rsid w:val="00747024"/>
    <w:rsid w:val="007473BB"/>
    <w:rsid w:val="007474A2"/>
    <w:rsid w:val="007477C8"/>
    <w:rsid w:val="0074783C"/>
    <w:rsid w:val="00747A45"/>
    <w:rsid w:val="00747D2F"/>
    <w:rsid w:val="0074A2DA"/>
    <w:rsid w:val="00750175"/>
    <w:rsid w:val="0075080B"/>
    <w:rsid w:val="007510F8"/>
    <w:rsid w:val="0075147E"/>
    <w:rsid w:val="007514EE"/>
    <w:rsid w:val="007517DA"/>
    <w:rsid w:val="00751B1B"/>
    <w:rsid w:val="00751E03"/>
    <w:rsid w:val="00751E4F"/>
    <w:rsid w:val="00751E74"/>
    <w:rsid w:val="00752042"/>
    <w:rsid w:val="00752699"/>
    <w:rsid w:val="007529C2"/>
    <w:rsid w:val="00752C14"/>
    <w:rsid w:val="00752FCB"/>
    <w:rsid w:val="00753138"/>
    <w:rsid w:val="007531B0"/>
    <w:rsid w:val="0075374F"/>
    <w:rsid w:val="00753F06"/>
    <w:rsid w:val="0075428D"/>
    <w:rsid w:val="007542A5"/>
    <w:rsid w:val="00754AFE"/>
    <w:rsid w:val="007557DC"/>
    <w:rsid w:val="00755D9E"/>
    <w:rsid w:val="0075650B"/>
    <w:rsid w:val="00756DD2"/>
    <w:rsid w:val="00756F46"/>
    <w:rsid w:val="007570C8"/>
    <w:rsid w:val="00757735"/>
    <w:rsid w:val="00757AB1"/>
    <w:rsid w:val="00757DC1"/>
    <w:rsid w:val="00757EF8"/>
    <w:rsid w:val="00757F9D"/>
    <w:rsid w:val="00760359"/>
    <w:rsid w:val="007608B5"/>
    <w:rsid w:val="007608EA"/>
    <w:rsid w:val="00760CC6"/>
    <w:rsid w:val="00760DE6"/>
    <w:rsid w:val="00760F07"/>
    <w:rsid w:val="007611D9"/>
    <w:rsid w:val="00761519"/>
    <w:rsid w:val="00761A57"/>
    <w:rsid w:val="00761C34"/>
    <w:rsid w:val="00762403"/>
    <w:rsid w:val="00762FFF"/>
    <w:rsid w:val="00763116"/>
    <w:rsid w:val="0076337B"/>
    <w:rsid w:val="0076356D"/>
    <w:rsid w:val="007639B5"/>
    <w:rsid w:val="007639E4"/>
    <w:rsid w:val="00763A2F"/>
    <w:rsid w:val="00763D6B"/>
    <w:rsid w:val="00763F4A"/>
    <w:rsid w:val="007642F1"/>
    <w:rsid w:val="007645AB"/>
    <w:rsid w:val="00764B11"/>
    <w:rsid w:val="00764D5E"/>
    <w:rsid w:val="00765034"/>
    <w:rsid w:val="00765350"/>
    <w:rsid w:val="00765799"/>
    <w:rsid w:val="00765A35"/>
    <w:rsid w:val="007660C8"/>
    <w:rsid w:val="007666B6"/>
    <w:rsid w:val="00766937"/>
    <w:rsid w:val="0076694B"/>
    <w:rsid w:val="00766B11"/>
    <w:rsid w:val="00766C92"/>
    <w:rsid w:val="00766E12"/>
    <w:rsid w:val="007671C2"/>
    <w:rsid w:val="0076777A"/>
    <w:rsid w:val="00767D9B"/>
    <w:rsid w:val="00770650"/>
    <w:rsid w:val="00770651"/>
    <w:rsid w:val="007706BF"/>
    <w:rsid w:val="007709D7"/>
    <w:rsid w:val="00770A35"/>
    <w:rsid w:val="00770F6E"/>
    <w:rsid w:val="00771089"/>
    <w:rsid w:val="007710D4"/>
    <w:rsid w:val="007711AB"/>
    <w:rsid w:val="00771440"/>
    <w:rsid w:val="00771599"/>
    <w:rsid w:val="00771CA9"/>
    <w:rsid w:val="0077281B"/>
    <w:rsid w:val="0077285E"/>
    <w:rsid w:val="007729A9"/>
    <w:rsid w:val="007729DA"/>
    <w:rsid w:val="00772E2F"/>
    <w:rsid w:val="007733BC"/>
    <w:rsid w:val="00773B37"/>
    <w:rsid w:val="00773B51"/>
    <w:rsid w:val="00773D7F"/>
    <w:rsid w:val="00773F23"/>
    <w:rsid w:val="007742F5"/>
    <w:rsid w:val="007747A5"/>
    <w:rsid w:val="007749AC"/>
    <w:rsid w:val="00775507"/>
    <w:rsid w:val="00775B30"/>
    <w:rsid w:val="00776007"/>
    <w:rsid w:val="007761A8"/>
    <w:rsid w:val="0077633C"/>
    <w:rsid w:val="007765B6"/>
    <w:rsid w:val="0077688D"/>
    <w:rsid w:val="00776D90"/>
    <w:rsid w:val="00776D9C"/>
    <w:rsid w:val="007770F3"/>
    <w:rsid w:val="007773CA"/>
    <w:rsid w:val="0077794C"/>
    <w:rsid w:val="00777E4C"/>
    <w:rsid w:val="00777F8A"/>
    <w:rsid w:val="007804D6"/>
    <w:rsid w:val="0078053B"/>
    <w:rsid w:val="007809FD"/>
    <w:rsid w:val="00781071"/>
    <w:rsid w:val="0078107F"/>
    <w:rsid w:val="007810BD"/>
    <w:rsid w:val="0078110C"/>
    <w:rsid w:val="0078110D"/>
    <w:rsid w:val="007816D2"/>
    <w:rsid w:val="00781C8F"/>
    <w:rsid w:val="007822EA"/>
    <w:rsid w:val="0078242F"/>
    <w:rsid w:val="007826EB"/>
    <w:rsid w:val="007827E2"/>
    <w:rsid w:val="00782B84"/>
    <w:rsid w:val="00782ED0"/>
    <w:rsid w:val="007831A0"/>
    <w:rsid w:val="007831A1"/>
    <w:rsid w:val="007835B2"/>
    <w:rsid w:val="007837CB"/>
    <w:rsid w:val="00783C38"/>
    <w:rsid w:val="00784554"/>
    <w:rsid w:val="00784B56"/>
    <w:rsid w:val="00784D9C"/>
    <w:rsid w:val="00784EB5"/>
    <w:rsid w:val="00785644"/>
    <w:rsid w:val="007858A2"/>
    <w:rsid w:val="00785D02"/>
    <w:rsid w:val="00785FEA"/>
    <w:rsid w:val="00786A8B"/>
    <w:rsid w:val="00787AA9"/>
    <w:rsid w:val="00790127"/>
    <w:rsid w:val="0079046F"/>
    <w:rsid w:val="007904A4"/>
    <w:rsid w:val="007909E0"/>
    <w:rsid w:val="00790A6C"/>
    <w:rsid w:val="00790DC7"/>
    <w:rsid w:val="00790E94"/>
    <w:rsid w:val="00790F2F"/>
    <w:rsid w:val="00791216"/>
    <w:rsid w:val="0079130F"/>
    <w:rsid w:val="00791980"/>
    <w:rsid w:val="00791D5A"/>
    <w:rsid w:val="007920AF"/>
    <w:rsid w:val="00792376"/>
    <w:rsid w:val="00792CD8"/>
    <w:rsid w:val="007930DD"/>
    <w:rsid w:val="007936E2"/>
    <w:rsid w:val="00793761"/>
    <w:rsid w:val="00793838"/>
    <w:rsid w:val="007938F5"/>
    <w:rsid w:val="0079392F"/>
    <w:rsid w:val="00793C1E"/>
    <w:rsid w:val="00793F1F"/>
    <w:rsid w:val="007940D6"/>
    <w:rsid w:val="0079419E"/>
    <w:rsid w:val="00794334"/>
    <w:rsid w:val="00794515"/>
    <w:rsid w:val="007949CF"/>
    <w:rsid w:val="00794AD4"/>
    <w:rsid w:val="0079528F"/>
    <w:rsid w:val="0079568B"/>
    <w:rsid w:val="00795B4A"/>
    <w:rsid w:val="00795E0E"/>
    <w:rsid w:val="00795F62"/>
    <w:rsid w:val="007967DC"/>
    <w:rsid w:val="00796885"/>
    <w:rsid w:val="00796DDA"/>
    <w:rsid w:val="00796F18"/>
    <w:rsid w:val="007972CD"/>
    <w:rsid w:val="007977E9"/>
    <w:rsid w:val="007979B9"/>
    <w:rsid w:val="00797C7C"/>
    <w:rsid w:val="007A01C4"/>
    <w:rsid w:val="007A0E84"/>
    <w:rsid w:val="007A1107"/>
    <w:rsid w:val="007A11B1"/>
    <w:rsid w:val="007A1884"/>
    <w:rsid w:val="007A18BE"/>
    <w:rsid w:val="007A1ABF"/>
    <w:rsid w:val="007A1B8D"/>
    <w:rsid w:val="007A1CBE"/>
    <w:rsid w:val="007A1CF3"/>
    <w:rsid w:val="007A284B"/>
    <w:rsid w:val="007A28A1"/>
    <w:rsid w:val="007A2C32"/>
    <w:rsid w:val="007A2DDD"/>
    <w:rsid w:val="007A2E2E"/>
    <w:rsid w:val="007A3388"/>
    <w:rsid w:val="007A33E8"/>
    <w:rsid w:val="007A3D23"/>
    <w:rsid w:val="007A4017"/>
    <w:rsid w:val="007A414D"/>
    <w:rsid w:val="007A41B1"/>
    <w:rsid w:val="007A4D8C"/>
    <w:rsid w:val="007A4E31"/>
    <w:rsid w:val="007A508B"/>
    <w:rsid w:val="007A5372"/>
    <w:rsid w:val="007A5792"/>
    <w:rsid w:val="007A5C5C"/>
    <w:rsid w:val="007A5EFA"/>
    <w:rsid w:val="007A5FCA"/>
    <w:rsid w:val="007A5FE0"/>
    <w:rsid w:val="007A64C6"/>
    <w:rsid w:val="007A6553"/>
    <w:rsid w:val="007A692D"/>
    <w:rsid w:val="007A69F9"/>
    <w:rsid w:val="007A6A9A"/>
    <w:rsid w:val="007A6B32"/>
    <w:rsid w:val="007A6C0E"/>
    <w:rsid w:val="007A6C98"/>
    <w:rsid w:val="007A71BB"/>
    <w:rsid w:val="007A778E"/>
    <w:rsid w:val="007A7794"/>
    <w:rsid w:val="007A7984"/>
    <w:rsid w:val="007A79DD"/>
    <w:rsid w:val="007A7D25"/>
    <w:rsid w:val="007A7D31"/>
    <w:rsid w:val="007A7F3B"/>
    <w:rsid w:val="007B0177"/>
    <w:rsid w:val="007B02D2"/>
    <w:rsid w:val="007B089F"/>
    <w:rsid w:val="007B0CCB"/>
    <w:rsid w:val="007B1047"/>
    <w:rsid w:val="007B1301"/>
    <w:rsid w:val="007B1D96"/>
    <w:rsid w:val="007B1EFE"/>
    <w:rsid w:val="007B22A8"/>
    <w:rsid w:val="007B2327"/>
    <w:rsid w:val="007B2632"/>
    <w:rsid w:val="007B26EB"/>
    <w:rsid w:val="007B2E80"/>
    <w:rsid w:val="007B304A"/>
    <w:rsid w:val="007B369A"/>
    <w:rsid w:val="007B476E"/>
    <w:rsid w:val="007B520F"/>
    <w:rsid w:val="007B5868"/>
    <w:rsid w:val="007B5AC8"/>
    <w:rsid w:val="007B5AE0"/>
    <w:rsid w:val="007B60D3"/>
    <w:rsid w:val="007B61B5"/>
    <w:rsid w:val="007B624C"/>
    <w:rsid w:val="007B640E"/>
    <w:rsid w:val="007B651D"/>
    <w:rsid w:val="007B678F"/>
    <w:rsid w:val="007B679B"/>
    <w:rsid w:val="007B67A8"/>
    <w:rsid w:val="007B6DBC"/>
    <w:rsid w:val="007B6ED0"/>
    <w:rsid w:val="007B7DC1"/>
    <w:rsid w:val="007C0537"/>
    <w:rsid w:val="007C06EF"/>
    <w:rsid w:val="007C0B3B"/>
    <w:rsid w:val="007C0F7E"/>
    <w:rsid w:val="007C146F"/>
    <w:rsid w:val="007C1904"/>
    <w:rsid w:val="007C1EAA"/>
    <w:rsid w:val="007C220E"/>
    <w:rsid w:val="007C23AD"/>
    <w:rsid w:val="007C25C3"/>
    <w:rsid w:val="007C2860"/>
    <w:rsid w:val="007C29A7"/>
    <w:rsid w:val="007C2CB2"/>
    <w:rsid w:val="007C3627"/>
    <w:rsid w:val="007C3B71"/>
    <w:rsid w:val="007C42FA"/>
    <w:rsid w:val="007C475C"/>
    <w:rsid w:val="007C47B2"/>
    <w:rsid w:val="007C4B79"/>
    <w:rsid w:val="007C4C20"/>
    <w:rsid w:val="007C4E29"/>
    <w:rsid w:val="007C4FDE"/>
    <w:rsid w:val="007C52DC"/>
    <w:rsid w:val="007C56AB"/>
    <w:rsid w:val="007C5758"/>
    <w:rsid w:val="007C5C6B"/>
    <w:rsid w:val="007C6A15"/>
    <w:rsid w:val="007C6FC5"/>
    <w:rsid w:val="007C72C7"/>
    <w:rsid w:val="007D07CD"/>
    <w:rsid w:val="007D0EC2"/>
    <w:rsid w:val="007D1002"/>
    <w:rsid w:val="007D1877"/>
    <w:rsid w:val="007D1C02"/>
    <w:rsid w:val="007D1F6B"/>
    <w:rsid w:val="007D232C"/>
    <w:rsid w:val="007D2A63"/>
    <w:rsid w:val="007D2E1B"/>
    <w:rsid w:val="007D3231"/>
    <w:rsid w:val="007D32C3"/>
    <w:rsid w:val="007D3318"/>
    <w:rsid w:val="007D3CC2"/>
    <w:rsid w:val="007D3DBA"/>
    <w:rsid w:val="007D3F07"/>
    <w:rsid w:val="007D47AF"/>
    <w:rsid w:val="007D4B53"/>
    <w:rsid w:val="007D4F1F"/>
    <w:rsid w:val="007D4FE8"/>
    <w:rsid w:val="007D5286"/>
    <w:rsid w:val="007D533E"/>
    <w:rsid w:val="007D593C"/>
    <w:rsid w:val="007D5CF9"/>
    <w:rsid w:val="007D63E6"/>
    <w:rsid w:val="007D668D"/>
    <w:rsid w:val="007D6993"/>
    <w:rsid w:val="007D6AB8"/>
    <w:rsid w:val="007D6B58"/>
    <w:rsid w:val="007D6BE8"/>
    <w:rsid w:val="007D6EB3"/>
    <w:rsid w:val="007D720A"/>
    <w:rsid w:val="007D753D"/>
    <w:rsid w:val="007D773E"/>
    <w:rsid w:val="007D7DB4"/>
    <w:rsid w:val="007E011B"/>
    <w:rsid w:val="007E01E6"/>
    <w:rsid w:val="007E0476"/>
    <w:rsid w:val="007E05D4"/>
    <w:rsid w:val="007E0658"/>
    <w:rsid w:val="007E0AB5"/>
    <w:rsid w:val="007E0CFE"/>
    <w:rsid w:val="007E0D40"/>
    <w:rsid w:val="007E1E40"/>
    <w:rsid w:val="007E2499"/>
    <w:rsid w:val="007E2A24"/>
    <w:rsid w:val="007E2E87"/>
    <w:rsid w:val="007E34C4"/>
    <w:rsid w:val="007E37BC"/>
    <w:rsid w:val="007E3800"/>
    <w:rsid w:val="007E390E"/>
    <w:rsid w:val="007E3C53"/>
    <w:rsid w:val="007E3C87"/>
    <w:rsid w:val="007E3EF7"/>
    <w:rsid w:val="007E410B"/>
    <w:rsid w:val="007E415D"/>
    <w:rsid w:val="007E47BF"/>
    <w:rsid w:val="007E4A7C"/>
    <w:rsid w:val="007E4CDC"/>
    <w:rsid w:val="007E4E10"/>
    <w:rsid w:val="007E50A7"/>
    <w:rsid w:val="007E5366"/>
    <w:rsid w:val="007E5714"/>
    <w:rsid w:val="007E5FDF"/>
    <w:rsid w:val="007E68C7"/>
    <w:rsid w:val="007E704D"/>
    <w:rsid w:val="007E730B"/>
    <w:rsid w:val="007E7946"/>
    <w:rsid w:val="007E7A88"/>
    <w:rsid w:val="007E7B03"/>
    <w:rsid w:val="007F00CE"/>
    <w:rsid w:val="007F0437"/>
    <w:rsid w:val="007F0673"/>
    <w:rsid w:val="007F0B51"/>
    <w:rsid w:val="007F0BFF"/>
    <w:rsid w:val="007F0D65"/>
    <w:rsid w:val="007F12E1"/>
    <w:rsid w:val="007F1C73"/>
    <w:rsid w:val="007F24B8"/>
    <w:rsid w:val="007F25B4"/>
    <w:rsid w:val="007F27E2"/>
    <w:rsid w:val="007F299B"/>
    <w:rsid w:val="007F2B00"/>
    <w:rsid w:val="007F32FF"/>
    <w:rsid w:val="007F3669"/>
    <w:rsid w:val="007F3980"/>
    <w:rsid w:val="007F3D85"/>
    <w:rsid w:val="007F3F7D"/>
    <w:rsid w:val="007F454E"/>
    <w:rsid w:val="007F50EC"/>
    <w:rsid w:val="007F5632"/>
    <w:rsid w:val="007F5CA3"/>
    <w:rsid w:val="007F5F17"/>
    <w:rsid w:val="007F60BB"/>
    <w:rsid w:val="007F6560"/>
    <w:rsid w:val="007F65E8"/>
    <w:rsid w:val="007F6AE8"/>
    <w:rsid w:val="007F6B85"/>
    <w:rsid w:val="007F7025"/>
    <w:rsid w:val="007F72A4"/>
    <w:rsid w:val="007F76DD"/>
    <w:rsid w:val="007F7759"/>
    <w:rsid w:val="007F7B2E"/>
    <w:rsid w:val="007F7BD3"/>
    <w:rsid w:val="008005F9"/>
    <w:rsid w:val="00801810"/>
    <w:rsid w:val="0080248D"/>
    <w:rsid w:val="008024F2"/>
    <w:rsid w:val="00802B74"/>
    <w:rsid w:val="00802C8A"/>
    <w:rsid w:val="00802F41"/>
    <w:rsid w:val="00803471"/>
    <w:rsid w:val="008036B3"/>
    <w:rsid w:val="00803E61"/>
    <w:rsid w:val="00804191"/>
    <w:rsid w:val="00804B42"/>
    <w:rsid w:val="00804F35"/>
    <w:rsid w:val="00805C7F"/>
    <w:rsid w:val="008063E4"/>
    <w:rsid w:val="0080646B"/>
    <w:rsid w:val="0080664F"/>
    <w:rsid w:val="008067BF"/>
    <w:rsid w:val="008068C7"/>
    <w:rsid w:val="00806BFF"/>
    <w:rsid w:val="00806CAA"/>
    <w:rsid w:val="008070BB"/>
    <w:rsid w:val="00810539"/>
    <w:rsid w:val="008108B7"/>
    <w:rsid w:val="00810C82"/>
    <w:rsid w:val="008113F2"/>
    <w:rsid w:val="00811669"/>
    <w:rsid w:val="00811805"/>
    <w:rsid w:val="00811D0B"/>
    <w:rsid w:val="00811D29"/>
    <w:rsid w:val="00812685"/>
    <w:rsid w:val="008127C6"/>
    <w:rsid w:val="00813137"/>
    <w:rsid w:val="00813348"/>
    <w:rsid w:val="008133FE"/>
    <w:rsid w:val="0081355A"/>
    <w:rsid w:val="0081376C"/>
    <w:rsid w:val="00814490"/>
    <w:rsid w:val="00814AFD"/>
    <w:rsid w:val="00814F63"/>
    <w:rsid w:val="0081501E"/>
    <w:rsid w:val="00815035"/>
    <w:rsid w:val="008150E5"/>
    <w:rsid w:val="008159BF"/>
    <w:rsid w:val="00815B7D"/>
    <w:rsid w:val="00815C5F"/>
    <w:rsid w:val="00815DDB"/>
    <w:rsid w:val="008165DF"/>
    <w:rsid w:val="008169FB"/>
    <w:rsid w:val="008170A4"/>
    <w:rsid w:val="008170F3"/>
    <w:rsid w:val="008179D6"/>
    <w:rsid w:val="00817BE2"/>
    <w:rsid w:val="00817D4F"/>
    <w:rsid w:val="008201EA"/>
    <w:rsid w:val="00820C46"/>
    <w:rsid w:val="00821634"/>
    <w:rsid w:val="008221DC"/>
    <w:rsid w:val="00822AC5"/>
    <w:rsid w:val="00822B5A"/>
    <w:rsid w:val="00822B7D"/>
    <w:rsid w:val="0082354E"/>
    <w:rsid w:val="008236E0"/>
    <w:rsid w:val="0082389C"/>
    <w:rsid w:val="00823C10"/>
    <w:rsid w:val="00823C63"/>
    <w:rsid w:val="008240A4"/>
    <w:rsid w:val="0082418E"/>
    <w:rsid w:val="00824371"/>
    <w:rsid w:val="008248BA"/>
    <w:rsid w:val="008249D3"/>
    <w:rsid w:val="008250A4"/>
    <w:rsid w:val="00825175"/>
    <w:rsid w:val="00825908"/>
    <w:rsid w:val="00825AE5"/>
    <w:rsid w:val="00825BF6"/>
    <w:rsid w:val="00825C7F"/>
    <w:rsid w:val="00825C83"/>
    <w:rsid w:val="00825FC4"/>
    <w:rsid w:val="00825FDA"/>
    <w:rsid w:val="008260A7"/>
    <w:rsid w:val="008261E7"/>
    <w:rsid w:val="00826565"/>
    <w:rsid w:val="00826B94"/>
    <w:rsid w:val="00826F6D"/>
    <w:rsid w:val="0082721F"/>
    <w:rsid w:val="008274B8"/>
    <w:rsid w:val="00827901"/>
    <w:rsid w:val="00827CAA"/>
    <w:rsid w:val="00827F1A"/>
    <w:rsid w:val="00830DA2"/>
    <w:rsid w:val="00830E9A"/>
    <w:rsid w:val="00831807"/>
    <w:rsid w:val="00831887"/>
    <w:rsid w:val="008319C3"/>
    <w:rsid w:val="00831B3F"/>
    <w:rsid w:val="00832057"/>
    <w:rsid w:val="00832491"/>
    <w:rsid w:val="00832621"/>
    <w:rsid w:val="00832C07"/>
    <w:rsid w:val="00832C8B"/>
    <w:rsid w:val="008339FC"/>
    <w:rsid w:val="00833DC1"/>
    <w:rsid w:val="0083400E"/>
    <w:rsid w:val="00834019"/>
    <w:rsid w:val="008340C7"/>
    <w:rsid w:val="00834424"/>
    <w:rsid w:val="008344C8"/>
    <w:rsid w:val="00834692"/>
    <w:rsid w:val="0083491A"/>
    <w:rsid w:val="00834F63"/>
    <w:rsid w:val="00835841"/>
    <w:rsid w:val="0083592D"/>
    <w:rsid w:val="00835ADC"/>
    <w:rsid w:val="0083608B"/>
    <w:rsid w:val="00836B10"/>
    <w:rsid w:val="00836B6E"/>
    <w:rsid w:val="00836C47"/>
    <w:rsid w:val="00836E69"/>
    <w:rsid w:val="00837232"/>
    <w:rsid w:val="0083794C"/>
    <w:rsid w:val="008401C1"/>
    <w:rsid w:val="00840596"/>
    <w:rsid w:val="008407D7"/>
    <w:rsid w:val="008411D9"/>
    <w:rsid w:val="00841231"/>
    <w:rsid w:val="00841425"/>
    <w:rsid w:val="00841610"/>
    <w:rsid w:val="00841B1D"/>
    <w:rsid w:val="00841B6D"/>
    <w:rsid w:val="00841ED1"/>
    <w:rsid w:val="008420DA"/>
    <w:rsid w:val="00842233"/>
    <w:rsid w:val="00842301"/>
    <w:rsid w:val="0084252C"/>
    <w:rsid w:val="00842A61"/>
    <w:rsid w:val="00842A8D"/>
    <w:rsid w:val="00842EBB"/>
    <w:rsid w:val="00843573"/>
    <w:rsid w:val="0084388F"/>
    <w:rsid w:val="008439EF"/>
    <w:rsid w:val="00843B53"/>
    <w:rsid w:val="0084416A"/>
    <w:rsid w:val="00844396"/>
    <w:rsid w:val="0084454E"/>
    <w:rsid w:val="008445D6"/>
    <w:rsid w:val="00844942"/>
    <w:rsid w:val="00844D4C"/>
    <w:rsid w:val="00845127"/>
    <w:rsid w:val="00845A1C"/>
    <w:rsid w:val="00846199"/>
    <w:rsid w:val="00846312"/>
    <w:rsid w:val="00846755"/>
    <w:rsid w:val="00846BAA"/>
    <w:rsid w:val="00846C00"/>
    <w:rsid w:val="00847542"/>
    <w:rsid w:val="008475B7"/>
    <w:rsid w:val="00847634"/>
    <w:rsid w:val="00847680"/>
    <w:rsid w:val="00847854"/>
    <w:rsid w:val="00847C30"/>
    <w:rsid w:val="008502F4"/>
    <w:rsid w:val="00850343"/>
    <w:rsid w:val="00850408"/>
    <w:rsid w:val="008504FD"/>
    <w:rsid w:val="0085059F"/>
    <w:rsid w:val="008505C6"/>
    <w:rsid w:val="00850AA4"/>
    <w:rsid w:val="00850BBE"/>
    <w:rsid w:val="00850F65"/>
    <w:rsid w:val="008516BA"/>
    <w:rsid w:val="00851D86"/>
    <w:rsid w:val="00851DEF"/>
    <w:rsid w:val="00852708"/>
    <w:rsid w:val="008529E2"/>
    <w:rsid w:val="00852A58"/>
    <w:rsid w:val="008530E2"/>
    <w:rsid w:val="0085369C"/>
    <w:rsid w:val="00853837"/>
    <w:rsid w:val="00853F9A"/>
    <w:rsid w:val="0085404A"/>
    <w:rsid w:val="00854A2B"/>
    <w:rsid w:val="00855195"/>
    <w:rsid w:val="00855356"/>
    <w:rsid w:val="00855465"/>
    <w:rsid w:val="0085583B"/>
    <w:rsid w:val="00855865"/>
    <w:rsid w:val="008559D7"/>
    <w:rsid w:val="008560DF"/>
    <w:rsid w:val="008563B5"/>
    <w:rsid w:val="008564FE"/>
    <w:rsid w:val="008568EA"/>
    <w:rsid w:val="008570BA"/>
    <w:rsid w:val="0085746D"/>
    <w:rsid w:val="00857F46"/>
    <w:rsid w:val="0086007F"/>
    <w:rsid w:val="008602E9"/>
    <w:rsid w:val="00860302"/>
    <w:rsid w:val="00860426"/>
    <w:rsid w:val="008605BD"/>
    <w:rsid w:val="00860B20"/>
    <w:rsid w:val="00860F6B"/>
    <w:rsid w:val="00861070"/>
    <w:rsid w:val="00862122"/>
    <w:rsid w:val="008629F1"/>
    <w:rsid w:val="00862F5B"/>
    <w:rsid w:val="00863218"/>
    <w:rsid w:val="00863245"/>
    <w:rsid w:val="008633E7"/>
    <w:rsid w:val="00863A98"/>
    <w:rsid w:val="00863B5D"/>
    <w:rsid w:val="00863FEC"/>
    <w:rsid w:val="0086409B"/>
    <w:rsid w:val="0086415F"/>
    <w:rsid w:val="0086434B"/>
    <w:rsid w:val="008644AB"/>
    <w:rsid w:val="0086479F"/>
    <w:rsid w:val="00864A6F"/>
    <w:rsid w:val="00864F43"/>
    <w:rsid w:val="008656CC"/>
    <w:rsid w:val="0086595C"/>
    <w:rsid w:val="0086606E"/>
    <w:rsid w:val="0086621E"/>
    <w:rsid w:val="008666ED"/>
    <w:rsid w:val="00866784"/>
    <w:rsid w:val="008667F5"/>
    <w:rsid w:val="0086712B"/>
    <w:rsid w:val="008673A0"/>
    <w:rsid w:val="0087061B"/>
    <w:rsid w:val="00870825"/>
    <w:rsid w:val="00870AB4"/>
    <w:rsid w:val="00870B71"/>
    <w:rsid w:val="008716B5"/>
    <w:rsid w:val="008718C2"/>
    <w:rsid w:val="00871A1B"/>
    <w:rsid w:val="0087207B"/>
    <w:rsid w:val="008721F5"/>
    <w:rsid w:val="0087231B"/>
    <w:rsid w:val="00872589"/>
    <w:rsid w:val="00872FA5"/>
    <w:rsid w:val="008732C3"/>
    <w:rsid w:val="008733D5"/>
    <w:rsid w:val="0087344C"/>
    <w:rsid w:val="008735AF"/>
    <w:rsid w:val="00873862"/>
    <w:rsid w:val="008739B5"/>
    <w:rsid w:val="00873ED2"/>
    <w:rsid w:val="00873F7F"/>
    <w:rsid w:val="00873FE1"/>
    <w:rsid w:val="00874085"/>
    <w:rsid w:val="00874537"/>
    <w:rsid w:val="00874765"/>
    <w:rsid w:val="008752F1"/>
    <w:rsid w:val="00875DBA"/>
    <w:rsid w:val="008764F1"/>
    <w:rsid w:val="0087702B"/>
    <w:rsid w:val="008776C5"/>
    <w:rsid w:val="0087787D"/>
    <w:rsid w:val="008802B7"/>
    <w:rsid w:val="0088034E"/>
    <w:rsid w:val="0088063E"/>
    <w:rsid w:val="008807EB"/>
    <w:rsid w:val="00880B14"/>
    <w:rsid w:val="00880C61"/>
    <w:rsid w:val="00880C9C"/>
    <w:rsid w:val="008811F0"/>
    <w:rsid w:val="00881D6F"/>
    <w:rsid w:val="00881DDF"/>
    <w:rsid w:val="00882367"/>
    <w:rsid w:val="00882650"/>
    <w:rsid w:val="0088297C"/>
    <w:rsid w:val="00882C12"/>
    <w:rsid w:val="0088307D"/>
    <w:rsid w:val="00883718"/>
    <w:rsid w:val="00883777"/>
    <w:rsid w:val="008839C0"/>
    <w:rsid w:val="00883A23"/>
    <w:rsid w:val="00884263"/>
    <w:rsid w:val="0088481A"/>
    <w:rsid w:val="00884F85"/>
    <w:rsid w:val="008854FB"/>
    <w:rsid w:val="00885EF4"/>
    <w:rsid w:val="00886235"/>
    <w:rsid w:val="008862F7"/>
    <w:rsid w:val="0088641D"/>
    <w:rsid w:val="00886832"/>
    <w:rsid w:val="0088688B"/>
    <w:rsid w:val="00886F65"/>
    <w:rsid w:val="0088729B"/>
    <w:rsid w:val="00887726"/>
    <w:rsid w:val="00887B45"/>
    <w:rsid w:val="00890021"/>
    <w:rsid w:val="008900F7"/>
    <w:rsid w:val="00890281"/>
    <w:rsid w:val="0089056D"/>
    <w:rsid w:val="00890588"/>
    <w:rsid w:val="00890BD5"/>
    <w:rsid w:val="008914D6"/>
    <w:rsid w:val="008915CC"/>
    <w:rsid w:val="00891C5C"/>
    <w:rsid w:val="00891E33"/>
    <w:rsid w:val="008921B1"/>
    <w:rsid w:val="008925B2"/>
    <w:rsid w:val="00892B5A"/>
    <w:rsid w:val="00892BDA"/>
    <w:rsid w:val="00892D73"/>
    <w:rsid w:val="00892E6D"/>
    <w:rsid w:val="00892FD8"/>
    <w:rsid w:val="008930FB"/>
    <w:rsid w:val="00893A88"/>
    <w:rsid w:val="00893C53"/>
    <w:rsid w:val="00893CD4"/>
    <w:rsid w:val="00893D7A"/>
    <w:rsid w:val="00893E3D"/>
    <w:rsid w:val="00893E70"/>
    <w:rsid w:val="00893FB1"/>
    <w:rsid w:val="008941C0"/>
    <w:rsid w:val="008943B1"/>
    <w:rsid w:val="0089472B"/>
    <w:rsid w:val="00894CE0"/>
    <w:rsid w:val="00894CF4"/>
    <w:rsid w:val="0089551E"/>
    <w:rsid w:val="00895BF2"/>
    <w:rsid w:val="00895D24"/>
    <w:rsid w:val="00895F33"/>
    <w:rsid w:val="008960EC"/>
    <w:rsid w:val="008961DA"/>
    <w:rsid w:val="008962B3"/>
    <w:rsid w:val="008964F3"/>
    <w:rsid w:val="00896C86"/>
    <w:rsid w:val="00896E23"/>
    <w:rsid w:val="00897168"/>
    <w:rsid w:val="00897522"/>
    <w:rsid w:val="00897599"/>
    <w:rsid w:val="00897DED"/>
    <w:rsid w:val="00897FFD"/>
    <w:rsid w:val="008A012F"/>
    <w:rsid w:val="008A0510"/>
    <w:rsid w:val="008A0D72"/>
    <w:rsid w:val="008A0F55"/>
    <w:rsid w:val="008A1288"/>
    <w:rsid w:val="008A27F4"/>
    <w:rsid w:val="008A310F"/>
    <w:rsid w:val="008A3556"/>
    <w:rsid w:val="008A3D54"/>
    <w:rsid w:val="008A40BC"/>
    <w:rsid w:val="008A4157"/>
    <w:rsid w:val="008A440F"/>
    <w:rsid w:val="008A44ED"/>
    <w:rsid w:val="008A48AE"/>
    <w:rsid w:val="008A49ED"/>
    <w:rsid w:val="008A4E1D"/>
    <w:rsid w:val="008A4FD8"/>
    <w:rsid w:val="008A556E"/>
    <w:rsid w:val="008A5890"/>
    <w:rsid w:val="008A61B7"/>
    <w:rsid w:val="008A61BC"/>
    <w:rsid w:val="008A62AC"/>
    <w:rsid w:val="008A636D"/>
    <w:rsid w:val="008A69C5"/>
    <w:rsid w:val="008A6A30"/>
    <w:rsid w:val="008A6D62"/>
    <w:rsid w:val="008A7387"/>
    <w:rsid w:val="008B0A72"/>
    <w:rsid w:val="008B0B6A"/>
    <w:rsid w:val="008B0DA6"/>
    <w:rsid w:val="008B0FB4"/>
    <w:rsid w:val="008B10A4"/>
    <w:rsid w:val="008B136E"/>
    <w:rsid w:val="008B1644"/>
    <w:rsid w:val="008B1CEE"/>
    <w:rsid w:val="008B1F8F"/>
    <w:rsid w:val="008B2037"/>
    <w:rsid w:val="008B26CE"/>
    <w:rsid w:val="008B279C"/>
    <w:rsid w:val="008B2E2D"/>
    <w:rsid w:val="008B2E9F"/>
    <w:rsid w:val="008B2FF1"/>
    <w:rsid w:val="008B3125"/>
    <w:rsid w:val="008B3227"/>
    <w:rsid w:val="008B3426"/>
    <w:rsid w:val="008B3509"/>
    <w:rsid w:val="008B3673"/>
    <w:rsid w:val="008B3A7E"/>
    <w:rsid w:val="008B3B93"/>
    <w:rsid w:val="008B3BFD"/>
    <w:rsid w:val="008B40BA"/>
    <w:rsid w:val="008B4418"/>
    <w:rsid w:val="008B449B"/>
    <w:rsid w:val="008B49EC"/>
    <w:rsid w:val="008B4ADB"/>
    <w:rsid w:val="008B4F19"/>
    <w:rsid w:val="008B5206"/>
    <w:rsid w:val="008B5806"/>
    <w:rsid w:val="008B5BEA"/>
    <w:rsid w:val="008B5C7A"/>
    <w:rsid w:val="008B5E49"/>
    <w:rsid w:val="008B6079"/>
    <w:rsid w:val="008B6290"/>
    <w:rsid w:val="008B635B"/>
    <w:rsid w:val="008B6F3C"/>
    <w:rsid w:val="008B76DA"/>
    <w:rsid w:val="008B77DA"/>
    <w:rsid w:val="008C0969"/>
    <w:rsid w:val="008C0F6E"/>
    <w:rsid w:val="008C141B"/>
    <w:rsid w:val="008C1476"/>
    <w:rsid w:val="008C19AF"/>
    <w:rsid w:val="008C19FD"/>
    <w:rsid w:val="008C1B18"/>
    <w:rsid w:val="008C1CA3"/>
    <w:rsid w:val="008C25AA"/>
    <w:rsid w:val="008C34DC"/>
    <w:rsid w:val="008C379A"/>
    <w:rsid w:val="008C3939"/>
    <w:rsid w:val="008C3BB4"/>
    <w:rsid w:val="008C42F9"/>
    <w:rsid w:val="008C48D6"/>
    <w:rsid w:val="008C4909"/>
    <w:rsid w:val="008C4A08"/>
    <w:rsid w:val="008C4E19"/>
    <w:rsid w:val="008C4F7C"/>
    <w:rsid w:val="008C55F6"/>
    <w:rsid w:val="008C5D35"/>
    <w:rsid w:val="008C6027"/>
    <w:rsid w:val="008C653A"/>
    <w:rsid w:val="008C657A"/>
    <w:rsid w:val="008C6831"/>
    <w:rsid w:val="008C688B"/>
    <w:rsid w:val="008C68A9"/>
    <w:rsid w:val="008C72B7"/>
    <w:rsid w:val="008C789C"/>
    <w:rsid w:val="008C78C7"/>
    <w:rsid w:val="008C7986"/>
    <w:rsid w:val="008D0986"/>
    <w:rsid w:val="008D0A0B"/>
    <w:rsid w:val="008D0A5A"/>
    <w:rsid w:val="008D0BDC"/>
    <w:rsid w:val="008D11FA"/>
    <w:rsid w:val="008D1252"/>
    <w:rsid w:val="008D150D"/>
    <w:rsid w:val="008D1579"/>
    <w:rsid w:val="008D174D"/>
    <w:rsid w:val="008D272C"/>
    <w:rsid w:val="008D2A2D"/>
    <w:rsid w:val="008D2E63"/>
    <w:rsid w:val="008D2FB4"/>
    <w:rsid w:val="008D3629"/>
    <w:rsid w:val="008D379B"/>
    <w:rsid w:val="008D3C17"/>
    <w:rsid w:val="008D3CB1"/>
    <w:rsid w:val="008D3CC5"/>
    <w:rsid w:val="008D43EA"/>
    <w:rsid w:val="008D4D90"/>
    <w:rsid w:val="008D53C3"/>
    <w:rsid w:val="008D56B1"/>
    <w:rsid w:val="008D580C"/>
    <w:rsid w:val="008D5BA2"/>
    <w:rsid w:val="008D5C1E"/>
    <w:rsid w:val="008D5DC0"/>
    <w:rsid w:val="008D6576"/>
    <w:rsid w:val="008D682B"/>
    <w:rsid w:val="008D6F0F"/>
    <w:rsid w:val="008D736E"/>
    <w:rsid w:val="008D739A"/>
    <w:rsid w:val="008D742F"/>
    <w:rsid w:val="008D784F"/>
    <w:rsid w:val="008D7CA5"/>
    <w:rsid w:val="008E01F8"/>
    <w:rsid w:val="008E03FD"/>
    <w:rsid w:val="008E0461"/>
    <w:rsid w:val="008E04DE"/>
    <w:rsid w:val="008E064A"/>
    <w:rsid w:val="008E0A5E"/>
    <w:rsid w:val="008E0FA7"/>
    <w:rsid w:val="008E14DA"/>
    <w:rsid w:val="008E1589"/>
    <w:rsid w:val="008E19ED"/>
    <w:rsid w:val="008E1B22"/>
    <w:rsid w:val="008E1DAF"/>
    <w:rsid w:val="008E21E8"/>
    <w:rsid w:val="008E2376"/>
    <w:rsid w:val="008E2890"/>
    <w:rsid w:val="008E3022"/>
    <w:rsid w:val="008E31DB"/>
    <w:rsid w:val="008E35CB"/>
    <w:rsid w:val="008E37A7"/>
    <w:rsid w:val="008E4183"/>
    <w:rsid w:val="008E44AE"/>
    <w:rsid w:val="008E4DC0"/>
    <w:rsid w:val="008E4E73"/>
    <w:rsid w:val="008E5463"/>
    <w:rsid w:val="008E5925"/>
    <w:rsid w:val="008E5DFD"/>
    <w:rsid w:val="008E6123"/>
    <w:rsid w:val="008E612A"/>
    <w:rsid w:val="008E680F"/>
    <w:rsid w:val="008E69D4"/>
    <w:rsid w:val="008E6B73"/>
    <w:rsid w:val="008E6CE6"/>
    <w:rsid w:val="008E73B2"/>
    <w:rsid w:val="008E7C7F"/>
    <w:rsid w:val="008F029F"/>
    <w:rsid w:val="008F034D"/>
    <w:rsid w:val="008F0445"/>
    <w:rsid w:val="008F07EA"/>
    <w:rsid w:val="008F0962"/>
    <w:rsid w:val="008F0F1C"/>
    <w:rsid w:val="008F144A"/>
    <w:rsid w:val="008F15D5"/>
    <w:rsid w:val="008F17FC"/>
    <w:rsid w:val="008F1BA3"/>
    <w:rsid w:val="008F1C63"/>
    <w:rsid w:val="008F1CCD"/>
    <w:rsid w:val="008F2064"/>
    <w:rsid w:val="008F235F"/>
    <w:rsid w:val="008F27A0"/>
    <w:rsid w:val="008F2F13"/>
    <w:rsid w:val="008F3390"/>
    <w:rsid w:val="008F387B"/>
    <w:rsid w:val="008F39E1"/>
    <w:rsid w:val="008F3C4E"/>
    <w:rsid w:val="008F3CDC"/>
    <w:rsid w:val="008F3DED"/>
    <w:rsid w:val="008F3EEF"/>
    <w:rsid w:val="008F43F8"/>
    <w:rsid w:val="008F484F"/>
    <w:rsid w:val="008F5B7D"/>
    <w:rsid w:val="008F61BF"/>
    <w:rsid w:val="008F65FA"/>
    <w:rsid w:val="008F6988"/>
    <w:rsid w:val="008F6A56"/>
    <w:rsid w:val="008F6D8E"/>
    <w:rsid w:val="008F71A3"/>
    <w:rsid w:val="008F770D"/>
    <w:rsid w:val="008F77F9"/>
    <w:rsid w:val="008F7897"/>
    <w:rsid w:val="008F7BF6"/>
    <w:rsid w:val="008F7E88"/>
    <w:rsid w:val="009003FD"/>
    <w:rsid w:val="009005D9"/>
    <w:rsid w:val="0090065A"/>
    <w:rsid w:val="009006FE"/>
    <w:rsid w:val="00900AE2"/>
    <w:rsid w:val="00900FE8"/>
    <w:rsid w:val="00901222"/>
    <w:rsid w:val="0090141F"/>
    <w:rsid w:val="009019A5"/>
    <w:rsid w:val="00901CFC"/>
    <w:rsid w:val="00901F13"/>
    <w:rsid w:val="00901F43"/>
    <w:rsid w:val="00901F5E"/>
    <w:rsid w:val="00902291"/>
    <w:rsid w:val="0090246F"/>
    <w:rsid w:val="00902656"/>
    <w:rsid w:val="009029B5"/>
    <w:rsid w:val="00902F4F"/>
    <w:rsid w:val="00903199"/>
    <w:rsid w:val="00903222"/>
    <w:rsid w:val="00903576"/>
    <w:rsid w:val="00903DEE"/>
    <w:rsid w:val="00904317"/>
    <w:rsid w:val="009045C1"/>
    <w:rsid w:val="0090508D"/>
    <w:rsid w:val="00905536"/>
    <w:rsid w:val="00905AB4"/>
    <w:rsid w:val="00906025"/>
    <w:rsid w:val="009060AD"/>
    <w:rsid w:val="00906220"/>
    <w:rsid w:val="00906442"/>
    <w:rsid w:val="00906665"/>
    <w:rsid w:val="00906F74"/>
    <w:rsid w:val="00907725"/>
    <w:rsid w:val="00907CCF"/>
    <w:rsid w:val="00907E58"/>
    <w:rsid w:val="009105A4"/>
    <w:rsid w:val="00910EE6"/>
    <w:rsid w:val="00910FB4"/>
    <w:rsid w:val="009110B1"/>
    <w:rsid w:val="0091121E"/>
    <w:rsid w:val="009115DB"/>
    <w:rsid w:val="00911718"/>
    <w:rsid w:val="00911A0D"/>
    <w:rsid w:val="00911C7A"/>
    <w:rsid w:val="00911E7F"/>
    <w:rsid w:val="00911F7A"/>
    <w:rsid w:val="009121EE"/>
    <w:rsid w:val="0091284D"/>
    <w:rsid w:val="00913462"/>
    <w:rsid w:val="00913BC4"/>
    <w:rsid w:val="00914554"/>
    <w:rsid w:val="00914584"/>
    <w:rsid w:val="0091487A"/>
    <w:rsid w:val="00914E07"/>
    <w:rsid w:val="00914E23"/>
    <w:rsid w:val="00915056"/>
    <w:rsid w:val="00915143"/>
    <w:rsid w:val="0091547C"/>
    <w:rsid w:val="00915986"/>
    <w:rsid w:val="00915AAB"/>
    <w:rsid w:val="00915AC1"/>
    <w:rsid w:val="00915D39"/>
    <w:rsid w:val="00916603"/>
    <w:rsid w:val="009167B9"/>
    <w:rsid w:val="009174D5"/>
    <w:rsid w:val="009178A1"/>
    <w:rsid w:val="00917C94"/>
    <w:rsid w:val="00920340"/>
    <w:rsid w:val="009204E2"/>
    <w:rsid w:val="0092060D"/>
    <w:rsid w:val="0092069F"/>
    <w:rsid w:val="00920C34"/>
    <w:rsid w:val="00920C88"/>
    <w:rsid w:val="0092106D"/>
    <w:rsid w:val="00921266"/>
    <w:rsid w:val="0092126C"/>
    <w:rsid w:val="00921E3C"/>
    <w:rsid w:val="00922403"/>
    <w:rsid w:val="00922992"/>
    <w:rsid w:val="00922A2E"/>
    <w:rsid w:val="00922B2A"/>
    <w:rsid w:val="00922FF6"/>
    <w:rsid w:val="00923A24"/>
    <w:rsid w:val="00923D58"/>
    <w:rsid w:val="00923F9F"/>
    <w:rsid w:val="0092462E"/>
    <w:rsid w:val="00924A8F"/>
    <w:rsid w:val="009258B0"/>
    <w:rsid w:val="00925E28"/>
    <w:rsid w:val="0092619E"/>
    <w:rsid w:val="00926319"/>
    <w:rsid w:val="00926DB8"/>
    <w:rsid w:val="00927027"/>
    <w:rsid w:val="009270D6"/>
    <w:rsid w:val="00927A76"/>
    <w:rsid w:val="00927E1E"/>
    <w:rsid w:val="00930054"/>
    <w:rsid w:val="00930132"/>
    <w:rsid w:val="00930296"/>
    <w:rsid w:val="009307E8"/>
    <w:rsid w:val="00930867"/>
    <w:rsid w:val="0093088C"/>
    <w:rsid w:val="009308B7"/>
    <w:rsid w:val="00930AF1"/>
    <w:rsid w:val="00930B74"/>
    <w:rsid w:val="009313CC"/>
    <w:rsid w:val="00931544"/>
    <w:rsid w:val="00931613"/>
    <w:rsid w:val="00931835"/>
    <w:rsid w:val="00932304"/>
    <w:rsid w:val="009323F3"/>
    <w:rsid w:val="0093261F"/>
    <w:rsid w:val="00932764"/>
    <w:rsid w:val="009333C2"/>
    <w:rsid w:val="00933424"/>
    <w:rsid w:val="0093435D"/>
    <w:rsid w:val="0093471E"/>
    <w:rsid w:val="00934BD2"/>
    <w:rsid w:val="00934E0C"/>
    <w:rsid w:val="009350C0"/>
    <w:rsid w:val="00935237"/>
    <w:rsid w:val="00935361"/>
    <w:rsid w:val="009357A6"/>
    <w:rsid w:val="009358D5"/>
    <w:rsid w:val="00935C73"/>
    <w:rsid w:val="00935D4E"/>
    <w:rsid w:val="00935D5D"/>
    <w:rsid w:val="00935E6C"/>
    <w:rsid w:val="009363C6"/>
    <w:rsid w:val="00936661"/>
    <w:rsid w:val="009367F7"/>
    <w:rsid w:val="00937E25"/>
    <w:rsid w:val="009400FA"/>
    <w:rsid w:val="0094072B"/>
    <w:rsid w:val="00940849"/>
    <w:rsid w:val="0094101F"/>
    <w:rsid w:val="009411BB"/>
    <w:rsid w:val="00941234"/>
    <w:rsid w:val="0094125B"/>
    <w:rsid w:val="0094192A"/>
    <w:rsid w:val="00941E7D"/>
    <w:rsid w:val="00941EA1"/>
    <w:rsid w:val="00942B26"/>
    <w:rsid w:val="00942C7C"/>
    <w:rsid w:val="00942D9E"/>
    <w:rsid w:val="00942FF9"/>
    <w:rsid w:val="009435DF"/>
    <w:rsid w:val="009437C3"/>
    <w:rsid w:val="009437E0"/>
    <w:rsid w:val="009439B6"/>
    <w:rsid w:val="009445BE"/>
    <w:rsid w:val="009449C4"/>
    <w:rsid w:val="009457E9"/>
    <w:rsid w:val="0094587D"/>
    <w:rsid w:val="00945B93"/>
    <w:rsid w:val="00945EBD"/>
    <w:rsid w:val="00946169"/>
    <w:rsid w:val="009461BA"/>
    <w:rsid w:val="00946217"/>
    <w:rsid w:val="00946307"/>
    <w:rsid w:val="00946366"/>
    <w:rsid w:val="0094667F"/>
    <w:rsid w:val="00946A37"/>
    <w:rsid w:val="00946EA5"/>
    <w:rsid w:val="00946F37"/>
    <w:rsid w:val="00947199"/>
    <w:rsid w:val="009472EB"/>
    <w:rsid w:val="00947D7F"/>
    <w:rsid w:val="00947D90"/>
    <w:rsid w:val="0094974E"/>
    <w:rsid w:val="00950310"/>
    <w:rsid w:val="009507E0"/>
    <w:rsid w:val="00950D74"/>
    <w:rsid w:val="00951237"/>
    <w:rsid w:val="00951CB6"/>
    <w:rsid w:val="00951DE3"/>
    <w:rsid w:val="0095255C"/>
    <w:rsid w:val="00952B19"/>
    <w:rsid w:val="00952B7B"/>
    <w:rsid w:val="00952DCE"/>
    <w:rsid w:val="00952DF2"/>
    <w:rsid w:val="0095343F"/>
    <w:rsid w:val="009537A5"/>
    <w:rsid w:val="00953865"/>
    <w:rsid w:val="00953C6F"/>
    <w:rsid w:val="0095433F"/>
    <w:rsid w:val="00954558"/>
    <w:rsid w:val="00954D0E"/>
    <w:rsid w:val="00954DF5"/>
    <w:rsid w:val="00954EED"/>
    <w:rsid w:val="0095500C"/>
    <w:rsid w:val="009557CC"/>
    <w:rsid w:val="00955ABE"/>
    <w:rsid w:val="00955CF7"/>
    <w:rsid w:val="00955D10"/>
    <w:rsid w:val="00956234"/>
    <w:rsid w:val="009563F8"/>
    <w:rsid w:val="00956820"/>
    <w:rsid w:val="009569D3"/>
    <w:rsid w:val="00956CE2"/>
    <w:rsid w:val="00957344"/>
    <w:rsid w:val="00957FDC"/>
    <w:rsid w:val="009600CB"/>
    <w:rsid w:val="00960500"/>
    <w:rsid w:val="00960801"/>
    <w:rsid w:val="00960876"/>
    <w:rsid w:val="0096089B"/>
    <w:rsid w:val="0096094B"/>
    <w:rsid w:val="00960EA9"/>
    <w:rsid w:val="00960FF1"/>
    <w:rsid w:val="009611D7"/>
    <w:rsid w:val="00961754"/>
    <w:rsid w:val="00961811"/>
    <w:rsid w:val="00962301"/>
    <w:rsid w:val="00962446"/>
    <w:rsid w:val="009634B1"/>
    <w:rsid w:val="0096366E"/>
    <w:rsid w:val="0096384D"/>
    <w:rsid w:val="00963893"/>
    <w:rsid w:val="009638F7"/>
    <w:rsid w:val="00963D20"/>
    <w:rsid w:val="00963E75"/>
    <w:rsid w:val="009641C8"/>
    <w:rsid w:val="009642D9"/>
    <w:rsid w:val="00964520"/>
    <w:rsid w:val="0096461C"/>
    <w:rsid w:val="00964813"/>
    <w:rsid w:val="00964BEC"/>
    <w:rsid w:val="00964C65"/>
    <w:rsid w:val="00965098"/>
    <w:rsid w:val="0096562E"/>
    <w:rsid w:val="00965AD8"/>
    <w:rsid w:val="00965C8F"/>
    <w:rsid w:val="00965D15"/>
    <w:rsid w:val="009660DD"/>
    <w:rsid w:val="0096652C"/>
    <w:rsid w:val="0096654D"/>
    <w:rsid w:val="00966A63"/>
    <w:rsid w:val="00966BB4"/>
    <w:rsid w:val="00966D74"/>
    <w:rsid w:val="00966DCE"/>
    <w:rsid w:val="0096739A"/>
    <w:rsid w:val="009675D9"/>
    <w:rsid w:val="009676D3"/>
    <w:rsid w:val="009676E8"/>
    <w:rsid w:val="00967C41"/>
    <w:rsid w:val="009700C5"/>
    <w:rsid w:val="00970345"/>
    <w:rsid w:val="009706CA"/>
    <w:rsid w:val="009708FF"/>
    <w:rsid w:val="00970CD2"/>
    <w:rsid w:val="00970EAE"/>
    <w:rsid w:val="009710E2"/>
    <w:rsid w:val="0097145D"/>
    <w:rsid w:val="00971E5F"/>
    <w:rsid w:val="0097237B"/>
    <w:rsid w:val="00972B53"/>
    <w:rsid w:val="00972D0E"/>
    <w:rsid w:val="00972F71"/>
    <w:rsid w:val="0097321F"/>
    <w:rsid w:val="00973596"/>
    <w:rsid w:val="009739C5"/>
    <w:rsid w:val="00974436"/>
    <w:rsid w:val="00974537"/>
    <w:rsid w:val="00974614"/>
    <w:rsid w:val="00974705"/>
    <w:rsid w:val="00974A34"/>
    <w:rsid w:val="00974BBB"/>
    <w:rsid w:val="00974CE2"/>
    <w:rsid w:val="009753A8"/>
    <w:rsid w:val="00975513"/>
    <w:rsid w:val="00975686"/>
    <w:rsid w:val="00975AA9"/>
    <w:rsid w:val="00975B12"/>
    <w:rsid w:val="00975EC7"/>
    <w:rsid w:val="00976A44"/>
    <w:rsid w:val="00976C25"/>
    <w:rsid w:val="00977569"/>
    <w:rsid w:val="00977BA6"/>
    <w:rsid w:val="00977BB0"/>
    <w:rsid w:val="009800EC"/>
    <w:rsid w:val="00980118"/>
    <w:rsid w:val="0098062D"/>
    <w:rsid w:val="009807A9"/>
    <w:rsid w:val="009814D9"/>
    <w:rsid w:val="009816BA"/>
    <w:rsid w:val="009817BB"/>
    <w:rsid w:val="00981DF1"/>
    <w:rsid w:val="00981EEF"/>
    <w:rsid w:val="00982854"/>
    <w:rsid w:val="009829A5"/>
    <w:rsid w:val="00982BBF"/>
    <w:rsid w:val="009830CD"/>
    <w:rsid w:val="00983384"/>
    <w:rsid w:val="00983DD8"/>
    <w:rsid w:val="00984043"/>
    <w:rsid w:val="00984F80"/>
    <w:rsid w:val="00985111"/>
    <w:rsid w:val="00985282"/>
    <w:rsid w:val="009863FB"/>
    <w:rsid w:val="009864B1"/>
    <w:rsid w:val="0098666B"/>
    <w:rsid w:val="009866A2"/>
    <w:rsid w:val="00986C8D"/>
    <w:rsid w:val="00986D39"/>
    <w:rsid w:val="00986F8A"/>
    <w:rsid w:val="00987E0D"/>
    <w:rsid w:val="00990026"/>
    <w:rsid w:val="0099094D"/>
    <w:rsid w:val="00990AE1"/>
    <w:rsid w:val="00990C49"/>
    <w:rsid w:val="00991367"/>
    <w:rsid w:val="009916AE"/>
    <w:rsid w:val="0099187D"/>
    <w:rsid w:val="0099222E"/>
    <w:rsid w:val="0099227F"/>
    <w:rsid w:val="00992B46"/>
    <w:rsid w:val="00992D85"/>
    <w:rsid w:val="00992F40"/>
    <w:rsid w:val="00994159"/>
    <w:rsid w:val="00994C7B"/>
    <w:rsid w:val="0099523A"/>
    <w:rsid w:val="0099527C"/>
    <w:rsid w:val="00995BB5"/>
    <w:rsid w:val="00995C82"/>
    <w:rsid w:val="00995D55"/>
    <w:rsid w:val="00995E0C"/>
    <w:rsid w:val="00995EAB"/>
    <w:rsid w:val="009960D5"/>
    <w:rsid w:val="00996113"/>
    <w:rsid w:val="00996775"/>
    <w:rsid w:val="009971A0"/>
    <w:rsid w:val="009974D6"/>
    <w:rsid w:val="009974F3"/>
    <w:rsid w:val="00997A17"/>
    <w:rsid w:val="00997A6E"/>
    <w:rsid w:val="00997D0E"/>
    <w:rsid w:val="00997F31"/>
    <w:rsid w:val="009A0027"/>
    <w:rsid w:val="009A03BC"/>
    <w:rsid w:val="009A03C0"/>
    <w:rsid w:val="009A044B"/>
    <w:rsid w:val="009A1421"/>
    <w:rsid w:val="009A1554"/>
    <w:rsid w:val="009A1833"/>
    <w:rsid w:val="009A1C8F"/>
    <w:rsid w:val="009A1D30"/>
    <w:rsid w:val="009A1E93"/>
    <w:rsid w:val="009A1EA4"/>
    <w:rsid w:val="009A1EC7"/>
    <w:rsid w:val="009A203F"/>
    <w:rsid w:val="009A270A"/>
    <w:rsid w:val="009A273C"/>
    <w:rsid w:val="009A2A3E"/>
    <w:rsid w:val="009A2AEB"/>
    <w:rsid w:val="009A2C4A"/>
    <w:rsid w:val="009A2FE3"/>
    <w:rsid w:val="009A3028"/>
    <w:rsid w:val="009A316C"/>
    <w:rsid w:val="009A375D"/>
    <w:rsid w:val="009A3CD7"/>
    <w:rsid w:val="009A460D"/>
    <w:rsid w:val="009A4778"/>
    <w:rsid w:val="009A4B60"/>
    <w:rsid w:val="009A4CDB"/>
    <w:rsid w:val="009A4D7C"/>
    <w:rsid w:val="009A4EE6"/>
    <w:rsid w:val="009A5026"/>
    <w:rsid w:val="009A6BAF"/>
    <w:rsid w:val="009A6C3D"/>
    <w:rsid w:val="009A7592"/>
    <w:rsid w:val="009A7DD2"/>
    <w:rsid w:val="009A7F53"/>
    <w:rsid w:val="009B05E3"/>
    <w:rsid w:val="009B0B5E"/>
    <w:rsid w:val="009B121B"/>
    <w:rsid w:val="009B13C7"/>
    <w:rsid w:val="009B17F4"/>
    <w:rsid w:val="009B1AF7"/>
    <w:rsid w:val="009B1C73"/>
    <w:rsid w:val="009B2B1A"/>
    <w:rsid w:val="009B2B93"/>
    <w:rsid w:val="009B2CBA"/>
    <w:rsid w:val="009B2E47"/>
    <w:rsid w:val="009B3945"/>
    <w:rsid w:val="009B3BA0"/>
    <w:rsid w:val="009B3DA7"/>
    <w:rsid w:val="009B3E3E"/>
    <w:rsid w:val="009B4501"/>
    <w:rsid w:val="009B47B2"/>
    <w:rsid w:val="009B4892"/>
    <w:rsid w:val="009B4ACD"/>
    <w:rsid w:val="009B4AD0"/>
    <w:rsid w:val="009B4E50"/>
    <w:rsid w:val="009B4E77"/>
    <w:rsid w:val="009B506B"/>
    <w:rsid w:val="009B52CD"/>
    <w:rsid w:val="009B5999"/>
    <w:rsid w:val="009B5A81"/>
    <w:rsid w:val="009B5FA5"/>
    <w:rsid w:val="009B6421"/>
    <w:rsid w:val="009B6C7C"/>
    <w:rsid w:val="009B6FA5"/>
    <w:rsid w:val="009B742D"/>
    <w:rsid w:val="009B7681"/>
    <w:rsid w:val="009B7B44"/>
    <w:rsid w:val="009B7E4F"/>
    <w:rsid w:val="009C02E9"/>
    <w:rsid w:val="009C076D"/>
    <w:rsid w:val="009C0BFB"/>
    <w:rsid w:val="009C0DDA"/>
    <w:rsid w:val="009C10A0"/>
    <w:rsid w:val="009C1537"/>
    <w:rsid w:val="009C1693"/>
    <w:rsid w:val="009C1ACA"/>
    <w:rsid w:val="009C1CB7"/>
    <w:rsid w:val="009C1CEF"/>
    <w:rsid w:val="009C1EC4"/>
    <w:rsid w:val="009C2112"/>
    <w:rsid w:val="009C237D"/>
    <w:rsid w:val="009C269D"/>
    <w:rsid w:val="009C2BC1"/>
    <w:rsid w:val="009C2EA1"/>
    <w:rsid w:val="009C2F5D"/>
    <w:rsid w:val="009C2FF8"/>
    <w:rsid w:val="009C30AC"/>
    <w:rsid w:val="009C32E0"/>
    <w:rsid w:val="009C364E"/>
    <w:rsid w:val="009C43C3"/>
    <w:rsid w:val="009C4432"/>
    <w:rsid w:val="009C45F1"/>
    <w:rsid w:val="009C46FE"/>
    <w:rsid w:val="009C4AAB"/>
    <w:rsid w:val="009C4C39"/>
    <w:rsid w:val="009C4D30"/>
    <w:rsid w:val="009C52C2"/>
    <w:rsid w:val="009C55A7"/>
    <w:rsid w:val="009C5A66"/>
    <w:rsid w:val="009C5AA7"/>
    <w:rsid w:val="009C5D68"/>
    <w:rsid w:val="009C6036"/>
    <w:rsid w:val="009C64EF"/>
    <w:rsid w:val="009C6574"/>
    <w:rsid w:val="009C6768"/>
    <w:rsid w:val="009C6781"/>
    <w:rsid w:val="009C6869"/>
    <w:rsid w:val="009C6A2A"/>
    <w:rsid w:val="009C6AB5"/>
    <w:rsid w:val="009C6CCB"/>
    <w:rsid w:val="009C6EA7"/>
    <w:rsid w:val="009C715D"/>
    <w:rsid w:val="009C7BFF"/>
    <w:rsid w:val="009C7FFD"/>
    <w:rsid w:val="009D02CD"/>
    <w:rsid w:val="009D035C"/>
    <w:rsid w:val="009D04BC"/>
    <w:rsid w:val="009D0795"/>
    <w:rsid w:val="009D0861"/>
    <w:rsid w:val="009D090F"/>
    <w:rsid w:val="009D0984"/>
    <w:rsid w:val="009D0A8E"/>
    <w:rsid w:val="009D0E2C"/>
    <w:rsid w:val="009D1021"/>
    <w:rsid w:val="009D13BD"/>
    <w:rsid w:val="009D1642"/>
    <w:rsid w:val="009D1803"/>
    <w:rsid w:val="009D1BAB"/>
    <w:rsid w:val="009D1E6D"/>
    <w:rsid w:val="009D2A7D"/>
    <w:rsid w:val="009D2B8E"/>
    <w:rsid w:val="009D2C79"/>
    <w:rsid w:val="009D31A9"/>
    <w:rsid w:val="009D35CE"/>
    <w:rsid w:val="009D3756"/>
    <w:rsid w:val="009D3AB8"/>
    <w:rsid w:val="009D475D"/>
    <w:rsid w:val="009D4F37"/>
    <w:rsid w:val="009D54C1"/>
    <w:rsid w:val="009D57CE"/>
    <w:rsid w:val="009D594C"/>
    <w:rsid w:val="009D5D20"/>
    <w:rsid w:val="009D5F3F"/>
    <w:rsid w:val="009D5F77"/>
    <w:rsid w:val="009D66A8"/>
    <w:rsid w:val="009D6CBB"/>
    <w:rsid w:val="009D6DF0"/>
    <w:rsid w:val="009D71D9"/>
    <w:rsid w:val="009D75BB"/>
    <w:rsid w:val="009D7639"/>
    <w:rsid w:val="009D7933"/>
    <w:rsid w:val="009D7AA4"/>
    <w:rsid w:val="009D7CAF"/>
    <w:rsid w:val="009E000D"/>
    <w:rsid w:val="009E0628"/>
    <w:rsid w:val="009E073F"/>
    <w:rsid w:val="009E082A"/>
    <w:rsid w:val="009E08C8"/>
    <w:rsid w:val="009E1345"/>
    <w:rsid w:val="009E14BD"/>
    <w:rsid w:val="009E16A1"/>
    <w:rsid w:val="009E194E"/>
    <w:rsid w:val="009E1B6E"/>
    <w:rsid w:val="009E1B92"/>
    <w:rsid w:val="009E1E55"/>
    <w:rsid w:val="009E2E29"/>
    <w:rsid w:val="009E33EC"/>
    <w:rsid w:val="009E3647"/>
    <w:rsid w:val="009E398C"/>
    <w:rsid w:val="009E3B64"/>
    <w:rsid w:val="009E4130"/>
    <w:rsid w:val="009E44DD"/>
    <w:rsid w:val="009E4BE6"/>
    <w:rsid w:val="009E4D18"/>
    <w:rsid w:val="009E5337"/>
    <w:rsid w:val="009E632B"/>
    <w:rsid w:val="009E6384"/>
    <w:rsid w:val="009E63A9"/>
    <w:rsid w:val="009E6566"/>
    <w:rsid w:val="009E690C"/>
    <w:rsid w:val="009E6973"/>
    <w:rsid w:val="009E69C1"/>
    <w:rsid w:val="009E6F89"/>
    <w:rsid w:val="009E751E"/>
    <w:rsid w:val="009E75CB"/>
    <w:rsid w:val="009E7AC8"/>
    <w:rsid w:val="009E7C57"/>
    <w:rsid w:val="009E7C98"/>
    <w:rsid w:val="009E7D61"/>
    <w:rsid w:val="009E7E44"/>
    <w:rsid w:val="009F016C"/>
    <w:rsid w:val="009F02B6"/>
    <w:rsid w:val="009F048A"/>
    <w:rsid w:val="009F0E66"/>
    <w:rsid w:val="009F12C5"/>
    <w:rsid w:val="009F130C"/>
    <w:rsid w:val="009F17A7"/>
    <w:rsid w:val="009F17FD"/>
    <w:rsid w:val="009F1DD2"/>
    <w:rsid w:val="009F1F28"/>
    <w:rsid w:val="009F2059"/>
    <w:rsid w:val="009F22F8"/>
    <w:rsid w:val="009F2401"/>
    <w:rsid w:val="009F2A1D"/>
    <w:rsid w:val="009F2CE0"/>
    <w:rsid w:val="009F2CFF"/>
    <w:rsid w:val="009F2F14"/>
    <w:rsid w:val="009F3233"/>
    <w:rsid w:val="009F3359"/>
    <w:rsid w:val="009F3761"/>
    <w:rsid w:val="009F3B0E"/>
    <w:rsid w:val="009F3EF3"/>
    <w:rsid w:val="009F4343"/>
    <w:rsid w:val="009F46E5"/>
    <w:rsid w:val="009F4825"/>
    <w:rsid w:val="009F4846"/>
    <w:rsid w:val="009F4856"/>
    <w:rsid w:val="009F4F4D"/>
    <w:rsid w:val="009F5612"/>
    <w:rsid w:val="009F5866"/>
    <w:rsid w:val="009F59CB"/>
    <w:rsid w:val="009F59D6"/>
    <w:rsid w:val="009F5F67"/>
    <w:rsid w:val="009F6066"/>
    <w:rsid w:val="009F648B"/>
    <w:rsid w:val="009F6BB9"/>
    <w:rsid w:val="009F6E34"/>
    <w:rsid w:val="009F741A"/>
    <w:rsid w:val="009F7890"/>
    <w:rsid w:val="009F79E5"/>
    <w:rsid w:val="009F7D66"/>
    <w:rsid w:val="009F7FB3"/>
    <w:rsid w:val="00A0042F"/>
    <w:rsid w:val="00A005D1"/>
    <w:rsid w:val="00A00752"/>
    <w:rsid w:val="00A0083D"/>
    <w:rsid w:val="00A009F4"/>
    <w:rsid w:val="00A00CE9"/>
    <w:rsid w:val="00A00D14"/>
    <w:rsid w:val="00A00DB7"/>
    <w:rsid w:val="00A014E6"/>
    <w:rsid w:val="00A01699"/>
    <w:rsid w:val="00A01894"/>
    <w:rsid w:val="00A01B00"/>
    <w:rsid w:val="00A01F32"/>
    <w:rsid w:val="00A02021"/>
    <w:rsid w:val="00A0214D"/>
    <w:rsid w:val="00A021B6"/>
    <w:rsid w:val="00A02251"/>
    <w:rsid w:val="00A02F16"/>
    <w:rsid w:val="00A039B3"/>
    <w:rsid w:val="00A03AD3"/>
    <w:rsid w:val="00A03B43"/>
    <w:rsid w:val="00A03D41"/>
    <w:rsid w:val="00A04E46"/>
    <w:rsid w:val="00A0521C"/>
    <w:rsid w:val="00A05476"/>
    <w:rsid w:val="00A056AF"/>
    <w:rsid w:val="00A06389"/>
    <w:rsid w:val="00A063DC"/>
    <w:rsid w:val="00A0708D"/>
    <w:rsid w:val="00A07D92"/>
    <w:rsid w:val="00A107D3"/>
    <w:rsid w:val="00A10842"/>
    <w:rsid w:val="00A10C7C"/>
    <w:rsid w:val="00A10E17"/>
    <w:rsid w:val="00A10F2F"/>
    <w:rsid w:val="00A10F51"/>
    <w:rsid w:val="00A10FE4"/>
    <w:rsid w:val="00A111B1"/>
    <w:rsid w:val="00A112AF"/>
    <w:rsid w:val="00A11595"/>
    <w:rsid w:val="00A11AA9"/>
    <w:rsid w:val="00A11FA7"/>
    <w:rsid w:val="00A12862"/>
    <w:rsid w:val="00A1287C"/>
    <w:rsid w:val="00A12A51"/>
    <w:rsid w:val="00A12DDF"/>
    <w:rsid w:val="00A13199"/>
    <w:rsid w:val="00A1340A"/>
    <w:rsid w:val="00A1366B"/>
    <w:rsid w:val="00A139C7"/>
    <w:rsid w:val="00A13AE6"/>
    <w:rsid w:val="00A13FE2"/>
    <w:rsid w:val="00A14451"/>
    <w:rsid w:val="00A145D8"/>
    <w:rsid w:val="00A1471B"/>
    <w:rsid w:val="00A14B83"/>
    <w:rsid w:val="00A14CBF"/>
    <w:rsid w:val="00A14D28"/>
    <w:rsid w:val="00A14F6C"/>
    <w:rsid w:val="00A153F7"/>
    <w:rsid w:val="00A1565F"/>
    <w:rsid w:val="00A15B6C"/>
    <w:rsid w:val="00A15BEB"/>
    <w:rsid w:val="00A15D38"/>
    <w:rsid w:val="00A15E6F"/>
    <w:rsid w:val="00A163CB"/>
    <w:rsid w:val="00A165F8"/>
    <w:rsid w:val="00A1679C"/>
    <w:rsid w:val="00A16B5D"/>
    <w:rsid w:val="00A170C4"/>
    <w:rsid w:val="00A17875"/>
    <w:rsid w:val="00A1799F"/>
    <w:rsid w:val="00A17E26"/>
    <w:rsid w:val="00A200C4"/>
    <w:rsid w:val="00A20323"/>
    <w:rsid w:val="00A20730"/>
    <w:rsid w:val="00A20774"/>
    <w:rsid w:val="00A207C4"/>
    <w:rsid w:val="00A214EA"/>
    <w:rsid w:val="00A21AB6"/>
    <w:rsid w:val="00A22011"/>
    <w:rsid w:val="00A2208A"/>
    <w:rsid w:val="00A222C3"/>
    <w:rsid w:val="00A2248A"/>
    <w:rsid w:val="00A22691"/>
    <w:rsid w:val="00A229E7"/>
    <w:rsid w:val="00A229FF"/>
    <w:rsid w:val="00A22B3E"/>
    <w:rsid w:val="00A22D80"/>
    <w:rsid w:val="00A2320C"/>
    <w:rsid w:val="00A23250"/>
    <w:rsid w:val="00A23413"/>
    <w:rsid w:val="00A23555"/>
    <w:rsid w:val="00A24253"/>
    <w:rsid w:val="00A24286"/>
    <w:rsid w:val="00A2445C"/>
    <w:rsid w:val="00A246EA"/>
    <w:rsid w:val="00A25626"/>
    <w:rsid w:val="00A259FA"/>
    <w:rsid w:val="00A25ADB"/>
    <w:rsid w:val="00A25E48"/>
    <w:rsid w:val="00A25EBC"/>
    <w:rsid w:val="00A25EC2"/>
    <w:rsid w:val="00A25F2E"/>
    <w:rsid w:val="00A26269"/>
    <w:rsid w:val="00A26390"/>
    <w:rsid w:val="00A26402"/>
    <w:rsid w:val="00A26994"/>
    <w:rsid w:val="00A26DFB"/>
    <w:rsid w:val="00A27078"/>
    <w:rsid w:val="00A27165"/>
    <w:rsid w:val="00A27235"/>
    <w:rsid w:val="00A27AFF"/>
    <w:rsid w:val="00A27D59"/>
    <w:rsid w:val="00A27E5F"/>
    <w:rsid w:val="00A302AD"/>
    <w:rsid w:val="00A30782"/>
    <w:rsid w:val="00A309EB"/>
    <w:rsid w:val="00A309FB"/>
    <w:rsid w:val="00A30ACD"/>
    <w:rsid w:val="00A30D2A"/>
    <w:rsid w:val="00A30D32"/>
    <w:rsid w:val="00A30DAF"/>
    <w:rsid w:val="00A31316"/>
    <w:rsid w:val="00A31561"/>
    <w:rsid w:val="00A316B7"/>
    <w:rsid w:val="00A31747"/>
    <w:rsid w:val="00A3239D"/>
    <w:rsid w:val="00A32524"/>
    <w:rsid w:val="00A325D1"/>
    <w:rsid w:val="00A32E25"/>
    <w:rsid w:val="00A32E7D"/>
    <w:rsid w:val="00A33653"/>
    <w:rsid w:val="00A337B6"/>
    <w:rsid w:val="00A339AA"/>
    <w:rsid w:val="00A34177"/>
    <w:rsid w:val="00A341CD"/>
    <w:rsid w:val="00A3463E"/>
    <w:rsid w:val="00A346A6"/>
    <w:rsid w:val="00A3496B"/>
    <w:rsid w:val="00A34B78"/>
    <w:rsid w:val="00A34C9B"/>
    <w:rsid w:val="00A34F84"/>
    <w:rsid w:val="00A356AB"/>
    <w:rsid w:val="00A35F47"/>
    <w:rsid w:val="00A36B18"/>
    <w:rsid w:val="00A36C9F"/>
    <w:rsid w:val="00A36DA5"/>
    <w:rsid w:val="00A372F5"/>
    <w:rsid w:val="00A37842"/>
    <w:rsid w:val="00A40AC2"/>
    <w:rsid w:val="00A40C26"/>
    <w:rsid w:val="00A40D41"/>
    <w:rsid w:val="00A40F63"/>
    <w:rsid w:val="00A410F0"/>
    <w:rsid w:val="00A415A1"/>
    <w:rsid w:val="00A41AA3"/>
    <w:rsid w:val="00A41E3D"/>
    <w:rsid w:val="00A41ED9"/>
    <w:rsid w:val="00A41F29"/>
    <w:rsid w:val="00A4212A"/>
    <w:rsid w:val="00A42137"/>
    <w:rsid w:val="00A42DC3"/>
    <w:rsid w:val="00A42FAF"/>
    <w:rsid w:val="00A43907"/>
    <w:rsid w:val="00A43D58"/>
    <w:rsid w:val="00A43E21"/>
    <w:rsid w:val="00A44018"/>
    <w:rsid w:val="00A44338"/>
    <w:rsid w:val="00A445A5"/>
    <w:rsid w:val="00A4484D"/>
    <w:rsid w:val="00A44F0E"/>
    <w:rsid w:val="00A453DE"/>
    <w:rsid w:val="00A45425"/>
    <w:rsid w:val="00A45B7E"/>
    <w:rsid w:val="00A45BAE"/>
    <w:rsid w:val="00A45E68"/>
    <w:rsid w:val="00A464D3"/>
    <w:rsid w:val="00A46558"/>
    <w:rsid w:val="00A46787"/>
    <w:rsid w:val="00A47053"/>
    <w:rsid w:val="00A47B19"/>
    <w:rsid w:val="00A47E32"/>
    <w:rsid w:val="00A4B28E"/>
    <w:rsid w:val="00A50209"/>
    <w:rsid w:val="00A50238"/>
    <w:rsid w:val="00A50695"/>
    <w:rsid w:val="00A50B54"/>
    <w:rsid w:val="00A511A3"/>
    <w:rsid w:val="00A51238"/>
    <w:rsid w:val="00A513CB"/>
    <w:rsid w:val="00A5143E"/>
    <w:rsid w:val="00A51C22"/>
    <w:rsid w:val="00A51E06"/>
    <w:rsid w:val="00A525F7"/>
    <w:rsid w:val="00A52611"/>
    <w:rsid w:val="00A52CE0"/>
    <w:rsid w:val="00A52F97"/>
    <w:rsid w:val="00A532D8"/>
    <w:rsid w:val="00A53399"/>
    <w:rsid w:val="00A53B45"/>
    <w:rsid w:val="00A53C77"/>
    <w:rsid w:val="00A53D5E"/>
    <w:rsid w:val="00A53E00"/>
    <w:rsid w:val="00A53EB7"/>
    <w:rsid w:val="00A54050"/>
    <w:rsid w:val="00A543EE"/>
    <w:rsid w:val="00A54422"/>
    <w:rsid w:val="00A54B6E"/>
    <w:rsid w:val="00A54E20"/>
    <w:rsid w:val="00A551C1"/>
    <w:rsid w:val="00A55637"/>
    <w:rsid w:val="00A56082"/>
    <w:rsid w:val="00A56922"/>
    <w:rsid w:val="00A572DE"/>
    <w:rsid w:val="00A57A93"/>
    <w:rsid w:val="00A57ED4"/>
    <w:rsid w:val="00A60588"/>
    <w:rsid w:val="00A612AC"/>
    <w:rsid w:val="00A614BB"/>
    <w:rsid w:val="00A614FA"/>
    <w:rsid w:val="00A619AD"/>
    <w:rsid w:val="00A61ADA"/>
    <w:rsid w:val="00A61D32"/>
    <w:rsid w:val="00A61FB5"/>
    <w:rsid w:val="00A62159"/>
    <w:rsid w:val="00A626AD"/>
    <w:rsid w:val="00A62AD4"/>
    <w:rsid w:val="00A62ECB"/>
    <w:rsid w:val="00A62F77"/>
    <w:rsid w:val="00A633A7"/>
    <w:rsid w:val="00A635C5"/>
    <w:rsid w:val="00A63A53"/>
    <w:rsid w:val="00A63B08"/>
    <w:rsid w:val="00A63C24"/>
    <w:rsid w:val="00A63D24"/>
    <w:rsid w:val="00A63DF3"/>
    <w:rsid w:val="00A64084"/>
    <w:rsid w:val="00A64392"/>
    <w:rsid w:val="00A6492B"/>
    <w:rsid w:val="00A64960"/>
    <w:rsid w:val="00A64AE7"/>
    <w:rsid w:val="00A64FB0"/>
    <w:rsid w:val="00A6513C"/>
    <w:rsid w:val="00A6556A"/>
    <w:rsid w:val="00A658AF"/>
    <w:rsid w:val="00A65A87"/>
    <w:rsid w:val="00A6601D"/>
    <w:rsid w:val="00A66088"/>
    <w:rsid w:val="00A66155"/>
    <w:rsid w:val="00A6641B"/>
    <w:rsid w:val="00A664A1"/>
    <w:rsid w:val="00A666BF"/>
    <w:rsid w:val="00A66945"/>
    <w:rsid w:val="00A6697B"/>
    <w:rsid w:val="00A66AD3"/>
    <w:rsid w:val="00A66C34"/>
    <w:rsid w:val="00A67130"/>
    <w:rsid w:val="00A675AE"/>
    <w:rsid w:val="00A67AAA"/>
    <w:rsid w:val="00A7010A"/>
    <w:rsid w:val="00A705ED"/>
    <w:rsid w:val="00A70BAB"/>
    <w:rsid w:val="00A711F2"/>
    <w:rsid w:val="00A71C35"/>
    <w:rsid w:val="00A72230"/>
    <w:rsid w:val="00A7237F"/>
    <w:rsid w:val="00A72791"/>
    <w:rsid w:val="00A7285F"/>
    <w:rsid w:val="00A72B68"/>
    <w:rsid w:val="00A7314D"/>
    <w:rsid w:val="00A736B2"/>
    <w:rsid w:val="00A737DA"/>
    <w:rsid w:val="00A739B5"/>
    <w:rsid w:val="00A73C29"/>
    <w:rsid w:val="00A73D10"/>
    <w:rsid w:val="00A741D6"/>
    <w:rsid w:val="00A74315"/>
    <w:rsid w:val="00A74EEA"/>
    <w:rsid w:val="00A75088"/>
    <w:rsid w:val="00A752A5"/>
    <w:rsid w:val="00A757E7"/>
    <w:rsid w:val="00A75D76"/>
    <w:rsid w:val="00A76429"/>
    <w:rsid w:val="00A768C6"/>
    <w:rsid w:val="00A76AA8"/>
    <w:rsid w:val="00A76D27"/>
    <w:rsid w:val="00A7703C"/>
    <w:rsid w:val="00A77A7F"/>
    <w:rsid w:val="00A77D47"/>
    <w:rsid w:val="00A803FA"/>
    <w:rsid w:val="00A80401"/>
    <w:rsid w:val="00A80427"/>
    <w:rsid w:val="00A80441"/>
    <w:rsid w:val="00A806FD"/>
    <w:rsid w:val="00A8140E"/>
    <w:rsid w:val="00A81D80"/>
    <w:rsid w:val="00A81F84"/>
    <w:rsid w:val="00A822D4"/>
    <w:rsid w:val="00A834C8"/>
    <w:rsid w:val="00A83657"/>
    <w:rsid w:val="00A83698"/>
    <w:rsid w:val="00A83B32"/>
    <w:rsid w:val="00A83F75"/>
    <w:rsid w:val="00A84143"/>
    <w:rsid w:val="00A84349"/>
    <w:rsid w:val="00A84543"/>
    <w:rsid w:val="00A8497E"/>
    <w:rsid w:val="00A84AB6"/>
    <w:rsid w:val="00A84F5A"/>
    <w:rsid w:val="00A8505B"/>
    <w:rsid w:val="00A85410"/>
    <w:rsid w:val="00A85BD1"/>
    <w:rsid w:val="00A85F5F"/>
    <w:rsid w:val="00A862FB"/>
    <w:rsid w:val="00A865A6"/>
    <w:rsid w:val="00A8661C"/>
    <w:rsid w:val="00A8684F"/>
    <w:rsid w:val="00A86AF9"/>
    <w:rsid w:val="00A87401"/>
    <w:rsid w:val="00A874B9"/>
    <w:rsid w:val="00A87586"/>
    <w:rsid w:val="00A87619"/>
    <w:rsid w:val="00A87765"/>
    <w:rsid w:val="00A9034F"/>
    <w:rsid w:val="00A9063D"/>
    <w:rsid w:val="00A90793"/>
    <w:rsid w:val="00A90E29"/>
    <w:rsid w:val="00A913A5"/>
    <w:rsid w:val="00A9144C"/>
    <w:rsid w:val="00A91C07"/>
    <w:rsid w:val="00A91C80"/>
    <w:rsid w:val="00A9233F"/>
    <w:rsid w:val="00A92889"/>
    <w:rsid w:val="00A92A94"/>
    <w:rsid w:val="00A92F42"/>
    <w:rsid w:val="00A931F5"/>
    <w:rsid w:val="00A9352C"/>
    <w:rsid w:val="00A9376E"/>
    <w:rsid w:val="00A93820"/>
    <w:rsid w:val="00A9393E"/>
    <w:rsid w:val="00A93A29"/>
    <w:rsid w:val="00A93EB1"/>
    <w:rsid w:val="00A942B2"/>
    <w:rsid w:val="00A94371"/>
    <w:rsid w:val="00A943F3"/>
    <w:rsid w:val="00A9499A"/>
    <w:rsid w:val="00A949B0"/>
    <w:rsid w:val="00A94C37"/>
    <w:rsid w:val="00A94CE3"/>
    <w:rsid w:val="00A94D47"/>
    <w:rsid w:val="00A94E3B"/>
    <w:rsid w:val="00A95397"/>
    <w:rsid w:val="00A95458"/>
    <w:rsid w:val="00A956EB"/>
    <w:rsid w:val="00A95A55"/>
    <w:rsid w:val="00A966CD"/>
    <w:rsid w:val="00A967C5"/>
    <w:rsid w:val="00A96816"/>
    <w:rsid w:val="00A97461"/>
    <w:rsid w:val="00A9751E"/>
    <w:rsid w:val="00A97896"/>
    <w:rsid w:val="00AA00F8"/>
    <w:rsid w:val="00AA0948"/>
    <w:rsid w:val="00AA0CE7"/>
    <w:rsid w:val="00AA0F7E"/>
    <w:rsid w:val="00AA265B"/>
    <w:rsid w:val="00AA3280"/>
    <w:rsid w:val="00AA32E0"/>
    <w:rsid w:val="00AA3399"/>
    <w:rsid w:val="00AA3526"/>
    <w:rsid w:val="00AA367B"/>
    <w:rsid w:val="00AA3702"/>
    <w:rsid w:val="00AA3AFA"/>
    <w:rsid w:val="00AA3BDE"/>
    <w:rsid w:val="00AA3CB9"/>
    <w:rsid w:val="00AA41EF"/>
    <w:rsid w:val="00AA47F2"/>
    <w:rsid w:val="00AA4C16"/>
    <w:rsid w:val="00AA4DC6"/>
    <w:rsid w:val="00AA56BE"/>
    <w:rsid w:val="00AA5D9A"/>
    <w:rsid w:val="00AA6011"/>
    <w:rsid w:val="00AA6261"/>
    <w:rsid w:val="00AA62BE"/>
    <w:rsid w:val="00AA7AFA"/>
    <w:rsid w:val="00AA7D44"/>
    <w:rsid w:val="00AA7E83"/>
    <w:rsid w:val="00AA7EAE"/>
    <w:rsid w:val="00AB017F"/>
    <w:rsid w:val="00AB0470"/>
    <w:rsid w:val="00AB066C"/>
    <w:rsid w:val="00AB0D79"/>
    <w:rsid w:val="00AB132D"/>
    <w:rsid w:val="00AB1383"/>
    <w:rsid w:val="00AB15B9"/>
    <w:rsid w:val="00AB1726"/>
    <w:rsid w:val="00AB1DE1"/>
    <w:rsid w:val="00AB1FAF"/>
    <w:rsid w:val="00AB2296"/>
    <w:rsid w:val="00AB250B"/>
    <w:rsid w:val="00AB2694"/>
    <w:rsid w:val="00AB30AE"/>
    <w:rsid w:val="00AB335E"/>
    <w:rsid w:val="00AB3925"/>
    <w:rsid w:val="00AB3BD9"/>
    <w:rsid w:val="00AB3E04"/>
    <w:rsid w:val="00AB4221"/>
    <w:rsid w:val="00AB4416"/>
    <w:rsid w:val="00AB4E09"/>
    <w:rsid w:val="00AB53F5"/>
    <w:rsid w:val="00AB55E1"/>
    <w:rsid w:val="00AB568A"/>
    <w:rsid w:val="00AB5B39"/>
    <w:rsid w:val="00AB5D8D"/>
    <w:rsid w:val="00AB6638"/>
    <w:rsid w:val="00AB6970"/>
    <w:rsid w:val="00AB699C"/>
    <w:rsid w:val="00AB6EAB"/>
    <w:rsid w:val="00AB70F6"/>
    <w:rsid w:val="00AB7D64"/>
    <w:rsid w:val="00AC0141"/>
    <w:rsid w:val="00AC043F"/>
    <w:rsid w:val="00AC0EB2"/>
    <w:rsid w:val="00AC0EDF"/>
    <w:rsid w:val="00AC0FA2"/>
    <w:rsid w:val="00AC1447"/>
    <w:rsid w:val="00AC1553"/>
    <w:rsid w:val="00AC1578"/>
    <w:rsid w:val="00AC17C5"/>
    <w:rsid w:val="00AC22FA"/>
    <w:rsid w:val="00AC2A7F"/>
    <w:rsid w:val="00AC2C84"/>
    <w:rsid w:val="00AC3AFC"/>
    <w:rsid w:val="00AC3C17"/>
    <w:rsid w:val="00AC44CE"/>
    <w:rsid w:val="00AC4693"/>
    <w:rsid w:val="00AC4820"/>
    <w:rsid w:val="00AC4ACB"/>
    <w:rsid w:val="00AC53E3"/>
    <w:rsid w:val="00AC54B0"/>
    <w:rsid w:val="00AC555D"/>
    <w:rsid w:val="00AC6083"/>
    <w:rsid w:val="00AC6207"/>
    <w:rsid w:val="00AC63B5"/>
    <w:rsid w:val="00AC6601"/>
    <w:rsid w:val="00AC67D8"/>
    <w:rsid w:val="00AC6E0C"/>
    <w:rsid w:val="00AC7C49"/>
    <w:rsid w:val="00AC7F43"/>
    <w:rsid w:val="00AD0664"/>
    <w:rsid w:val="00AD0868"/>
    <w:rsid w:val="00AD0B30"/>
    <w:rsid w:val="00AD0C6B"/>
    <w:rsid w:val="00AD0FB6"/>
    <w:rsid w:val="00AD106D"/>
    <w:rsid w:val="00AD11E4"/>
    <w:rsid w:val="00AD14A2"/>
    <w:rsid w:val="00AD1655"/>
    <w:rsid w:val="00AD1F86"/>
    <w:rsid w:val="00AD2199"/>
    <w:rsid w:val="00AD27E1"/>
    <w:rsid w:val="00AD2C9E"/>
    <w:rsid w:val="00AD3588"/>
    <w:rsid w:val="00AD3656"/>
    <w:rsid w:val="00AD383B"/>
    <w:rsid w:val="00AD4F85"/>
    <w:rsid w:val="00AD5321"/>
    <w:rsid w:val="00AD54AB"/>
    <w:rsid w:val="00AD5BBD"/>
    <w:rsid w:val="00AD5DF5"/>
    <w:rsid w:val="00AD5EB5"/>
    <w:rsid w:val="00AD67CD"/>
    <w:rsid w:val="00AD6E31"/>
    <w:rsid w:val="00AD73F9"/>
    <w:rsid w:val="00AD7ADA"/>
    <w:rsid w:val="00AD7B07"/>
    <w:rsid w:val="00AE004B"/>
    <w:rsid w:val="00AE02E6"/>
    <w:rsid w:val="00AE0606"/>
    <w:rsid w:val="00AE0A74"/>
    <w:rsid w:val="00AE0C86"/>
    <w:rsid w:val="00AE0ED6"/>
    <w:rsid w:val="00AE1759"/>
    <w:rsid w:val="00AE19CD"/>
    <w:rsid w:val="00AE1E1E"/>
    <w:rsid w:val="00AE21C4"/>
    <w:rsid w:val="00AE2478"/>
    <w:rsid w:val="00AE2C58"/>
    <w:rsid w:val="00AE3066"/>
    <w:rsid w:val="00AE310F"/>
    <w:rsid w:val="00AE36E4"/>
    <w:rsid w:val="00AE3B49"/>
    <w:rsid w:val="00AE434F"/>
    <w:rsid w:val="00AE464A"/>
    <w:rsid w:val="00AE479E"/>
    <w:rsid w:val="00AE5311"/>
    <w:rsid w:val="00AE58C1"/>
    <w:rsid w:val="00AE58C8"/>
    <w:rsid w:val="00AE604B"/>
    <w:rsid w:val="00AE68B4"/>
    <w:rsid w:val="00AE6EFD"/>
    <w:rsid w:val="00AE70EA"/>
    <w:rsid w:val="00AE7201"/>
    <w:rsid w:val="00AE7625"/>
    <w:rsid w:val="00AE7933"/>
    <w:rsid w:val="00AE7F36"/>
    <w:rsid w:val="00AE7FE7"/>
    <w:rsid w:val="00AF06FA"/>
    <w:rsid w:val="00AF0F9C"/>
    <w:rsid w:val="00AF11DC"/>
    <w:rsid w:val="00AF127A"/>
    <w:rsid w:val="00AF13AA"/>
    <w:rsid w:val="00AF1497"/>
    <w:rsid w:val="00AF196A"/>
    <w:rsid w:val="00AF2040"/>
    <w:rsid w:val="00AF21E9"/>
    <w:rsid w:val="00AF2414"/>
    <w:rsid w:val="00AF2C31"/>
    <w:rsid w:val="00AF2D65"/>
    <w:rsid w:val="00AF2F3B"/>
    <w:rsid w:val="00AF3049"/>
    <w:rsid w:val="00AF3133"/>
    <w:rsid w:val="00AF3150"/>
    <w:rsid w:val="00AF322D"/>
    <w:rsid w:val="00AF3593"/>
    <w:rsid w:val="00AF35AD"/>
    <w:rsid w:val="00AF3AAE"/>
    <w:rsid w:val="00AF3BD9"/>
    <w:rsid w:val="00AF424E"/>
    <w:rsid w:val="00AF433C"/>
    <w:rsid w:val="00AF4429"/>
    <w:rsid w:val="00AF48AD"/>
    <w:rsid w:val="00AF4ABC"/>
    <w:rsid w:val="00AF542B"/>
    <w:rsid w:val="00AF57CD"/>
    <w:rsid w:val="00AF5829"/>
    <w:rsid w:val="00AF5988"/>
    <w:rsid w:val="00AF6105"/>
    <w:rsid w:val="00AF625D"/>
    <w:rsid w:val="00AF6416"/>
    <w:rsid w:val="00AF64C4"/>
    <w:rsid w:val="00AF673E"/>
    <w:rsid w:val="00AF6B14"/>
    <w:rsid w:val="00AF7372"/>
    <w:rsid w:val="00AF73B4"/>
    <w:rsid w:val="00AF79D2"/>
    <w:rsid w:val="00AF7D32"/>
    <w:rsid w:val="00AF7E51"/>
    <w:rsid w:val="00B002C9"/>
    <w:rsid w:val="00B00438"/>
    <w:rsid w:val="00B00ADA"/>
    <w:rsid w:val="00B01968"/>
    <w:rsid w:val="00B02457"/>
    <w:rsid w:val="00B026C5"/>
    <w:rsid w:val="00B02F7C"/>
    <w:rsid w:val="00B0323A"/>
    <w:rsid w:val="00B0356F"/>
    <w:rsid w:val="00B0362A"/>
    <w:rsid w:val="00B0367B"/>
    <w:rsid w:val="00B03A3D"/>
    <w:rsid w:val="00B0441C"/>
    <w:rsid w:val="00B04F5D"/>
    <w:rsid w:val="00B05004"/>
    <w:rsid w:val="00B05474"/>
    <w:rsid w:val="00B05522"/>
    <w:rsid w:val="00B062D0"/>
    <w:rsid w:val="00B062E5"/>
    <w:rsid w:val="00B06A8A"/>
    <w:rsid w:val="00B06B28"/>
    <w:rsid w:val="00B06D0E"/>
    <w:rsid w:val="00B06DEF"/>
    <w:rsid w:val="00B0753E"/>
    <w:rsid w:val="00B07868"/>
    <w:rsid w:val="00B079E2"/>
    <w:rsid w:val="00B07F4A"/>
    <w:rsid w:val="00B105FA"/>
    <w:rsid w:val="00B10A54"/>
    <w:rsid w:val="00B10CF8"/>
    <w:rsid w:val="00B10DBC"/>
    <w:rsid w:val="00B10DFB"/>
    <w:rsid w:val="00B11163"/>
    <w:rsid w:val="00B11794"/>
    <w:rsid w:val="00B1216B"/>
    <w:rsid w:val="00B12626"/>
    <w:rsid w:val="00B12730"/>
    <w:rsid w:val="00B12D33"/>
    <w:rsid w:val="00B12E96"/>
    <w:rsid w:val="00B1317B"/>
    <w:rsid w:val="00B13A1A"/>
    <w:rsid w:val="00B140B2"/>
    <w:rsid w:val="00B14324"/>
    <w:rsid w:val="00B1460B"/>
    <w:rsid w:val="00B1485A"/>
    <w:rsid w:val="00B1485E"/>
    <w:rsid w:val="00B149E7"/>
    <w:rsid w:val="00B14E09"/>
    <w:rsid w:val="00B15242"/>
    <w:rsid w:val="00B155C4"/>
    <w:rsid w:val="00B1655F"/>
    <w:rsid w:val="00B165EE"/>
    <w:rsid w:val="00B16CA7"/>
    <w:rsid w:val="00B17515"/>
    <w:rsid w:val="00B17DCA"/>
    <w:rsid w:val="00B20890"/>
    <w:rsid w:val="00B208F9"/>
    <w:rsid w:val="00B216CD"/>
    <w:rsid w:val="00B2176A"/>
    <w:rsid w:val="00B21879"/>
    <w:rsid w:val="00B2206C"/>
    <w:rsid w:val="00B22333"/>
    <w:rsid w:val="00B229BC"/>
    <w:rsid w:val="00B238E7"/>
    <w:rsid w:val="00B23A58"/>
    <w:rsid w:val="00B245C2"/>
    <w:rsid w:val="00B248F3"/>
    <w:rsid w:val="00B24A9E"/>
    <w:rsid w:val="00B24AC4"/>
    <w:rsid w:val="00B24E64"/>
    <w:rsid w:val="00B2589F"/>
    <w:rsid w:val="00B25A5E"/>
    <w:rsid w:val="00B25D64"/>
    <w:rsid w:val="00B27194"/>
    <w:rsid w:val="00B273FD"/>
    <w:rsid w:val="00B2772D"/>
    <w:rsid w:val="00B27AA9"/>
    <w:rsid w:val="00B27E3D"/>
    <w:rsid w:val="00B27F84"/>
    <w:rsid w:val="00B3011A"/>
    <w:rsid w:val="00B30180"/>
    <w:rsid w:val="00B301FB"/>
    <w:rsid w:val="00B306FC"/>
    <w:rsid w:val="00B30BCC"/>
    <w:rsid w:val="00B30E52"/>
    <w:rsid w:val="00B30E8E"/>
    <w:rsid w:val="00B31337"/>
    <w:rsid w:val="00B3192F"/>
    <w:rsid w:val="00B31DBC"/>
    <w:rsid w:val="00B31FB3"/>
    <w:rsid w:val="00B32085"/>
    <w:rsid w:val="00B322D6"/>
    <w:rsid w:val="00B32D0C"/>
    <w:rsid w:val="00B332A2"/>
    <w:rsid w:val="00B3332E"/>
    <w:rsid w:val="00B3341D"/>
    <w:rsid w:val="00B33976"/>
    <w:rsid w:val="00B33995"/>
    <w:rsid w:val="00B33E16"/>
    <w:rsid w:val="00B33FF2"/>
    <w:rsid w:val="00B34171"/>
    <w:rsid w:val="00B343E5"/>
    <w:rsid w:val="00B34809"/>
    <w:rsid w:val="00B34B2C"/>
    <w:rsid w:val="00B34F40"/>
    <w:rsid w:val="00B354AB"/>
    <w:rsid w:val="00B3619A"/>
    <w:rsid w:val="00B36233"/>
    <w:rsid w:val="00B36AE3"/>
    <w:rsid w:val="00B36B07"/>
    <w:rsid w:val="00B36D89"/>
    <w:rsid w:val="00B36DD7"/>
    <w:rsid w:val="00B36F22"/>
    <w:rsid w:val="00B375BB"/>
    <w:rsid w:val="00B37864"/>
    <w:rsid w:val="00B40C6F"/>
    <w:rsid w:val="00B40C84"/>
    <w:rsid w:val="00B40CFE"/>
    <w:rsid w:val="00B40D57"/>
    <w:rsid w:val="00B413E9"/>
    <w:rsid w:val="00B417A3"/>
    <w:rsid w:val="00B419A1"/>
    <w:rsid w:val="00B41F87"/>
    <w:rsid w:val="00B426A0"/>
    <w:rsid w:val="00B42759"/>
    <w:rsid w:val="00B42FFA"/>
    <w:rsid w:val="00B43658"/>
    <w:rsid w:val="00B437F1"/>
    <w:rsid w:val="00B4383D"/>
    <w:rsid w:val="00B438A3"/>
    <w:rsid w:val="00B43A92"/>
    <w:rsid w:val="00B43A9B"/>
    <w:rsid w:val="00B43C27"/>
    <w:rsid w:val="00B43EAC"/>
    <w:rsid w:val="00B43F15"/>
    <w:rsid w:val="00B44257"/>
    <w:rsid w:val="00B444DA"/>
    <w:rsid w:val="00B44540"/>
    <w:rsid w:val="00B44686"/>
    <w:rsid w:val="00B44CAA"/>
    <w:rsid w:val="00B44D8A"/>
    <w:rsid w:val="00B45164"/>
    <w:rsid w:val="00B45203"/>
    <w:rsid w:val="00B454A8"/>
    <w:rsid w:val="00B458FC"/>
    <w:rsid w:val="00B46204"/>
    <w:rsid w:val="00B467A1"/>
    <w:rsid w:val="00B46B0A"/>
    <w:rsid w:val="00B46F53"/>
    <w:rsid w:val="00B4714E"/>
    <w:rsid w:val="00B47539"/>
    <w:rsid w:val="00B478D0"/>
    <w:rsid w:val="00B47ECE"/>
    <w:rsid w:val="00B47FC7"/>
    <w:rsid w:val="00B5052A"/>
    <w:rsid w:val="00B5090C"/>
    <w:rsid w:val="00B509F5"/>
    <w:rsid w:val="00B50B50"/>
    <w:rsid w:val="00B50E82"/>
    <w:rsid w:val="00B5121F"/>
    <w:rsid w:val="00B513FC"/>
    <w:rsid w:val="00B51581"/>
    <w:rsid w:val="00B51694"/>
    <w:rsid w:val="00B516AC"/>
    <w:rsid w:val="00B52E1D"/>
    <w:rsid w:val="00B538DA"/>
    <w:rsid w:val="00B54111"/>
    <w:rsid w:val="00B5438B"/>
    <w:rsid w:val="00B54A1C"/>
    <w:rsid w:val="00B54C4F"/>
    <w:rsid w:val="00B55258"/>
    <w:rsid w:val="00B5539E"/>
    <w:rsid w:val="00B554DE"/>
    <w:rsid w:val="00B558E1"/>
    <w:rsid w:val="00B55AC2"/>
    <w:rsid w:val="00B5604D"/>
    <w:rsid w:val="00B567A8"/>
    <w:rsid w:val="00B56CCF"/>
    <w:rsid w:val="00B56D67"/>
    <w:rsid w:val="00B57A20"/>
    <w:rsid w:val="00B57E7D"/>
    <w:rsid w:val="00B57FA3"/>
    <w:rsid w:val="00B606DF"/>
    <w:rsid w:val="00B60888"/>
    <w:rsid w:val="00B608E5"/>
    <w:rsid w:val="00B61103"/>
    <w:rsid w:val="00B611D2"/>
    <w:rsid w:val="00B6158C"/>
    <w:rsid w:val="00B621CF"/>
    <w:rsid w:val="00B62558"/>
    <w:rsid w:val="00B62777"/>
    <w:rsid w:val="00B6297F"/>
    <w:rsid w:val="00B62B01"/>
    <w:rsid w:val="00B62BEB"/>
    <w:rsid w:val="00B62C6C"/>
    <w:rsid w:val="00B62F78"/>
    <w:rsid w:val="00B63394"/>
    <w:rsid w:val="00B6344E"/>
    <w:rsid w:val="00B63755"/>
    <w:rsid w:val="00B63873"/>
    <w:rsid w:val="00B63BD0"/>
    <w:rsid w:val="00B63FFF"/>
    <w:rsid w:val="00B644D3"/>
    <w:rsid w:val="00B6488B"/>
    <w:rsid w:val="00B6495E"/>
    <w:rsid w:val="00B65517"/>
    <w:rsid w:val="00B6577E"/>
    <w:rsid w:val="00B65DBF"/>
    <w:rsid w:val="00B65EB0"/>
    <w:rsid w:val="00B664A0"/>
    <w:rsid w:val="00B665DD"/>
    <w:rsid w:val="00B67517"/>
    <w:rsid w:val="00B675F8"/>
    <w:rsid w:val="00B67761"/>
    <w:rsid w:val="00B67864"/>
    <w:rsid w:val="00B67DB6"/>
    <w:rsid w:val="00B7089A"/>
    <w:rsid w:val="00B70C52"/>
    <w:rsid w:val="00B711A8"/>
    <w:rsid w:val="00B7148B"/>
    <w:rsid w:val="00B71A30"/>
    <w:rsid w:val="00B71E61"/>
    <w:rsid w:val="00B7212A"/>
    <w:rsid w:val="00B72373"/>
    <w:rsid w:val="00B7242F"/>
    <w:rsid w:val="00B72C12"/>
    <w:rsid w:val="00B73124"/>
    <w:rsid w:val="00B733B1"/>
    <w:rsid w:val="00B7349B"/>
    <w:rsid w:val="00B73C70"/>
    <w:rsid w:val="00B74254"/>
    <w:rsid w:val="00B74A0A"/>
    <w:rsid w:val="00B74F03"/>
    <w:rsid w:val="00B74F85"/>
    <w:rsid w:val="00B7512B"/>
    <w:rsid w:val="00B756DA"/>
    <w:rsid w:val="00B756E4"/>
    <w:rsid w:val="00B758DB"/>
    <w:rsid w:val="00B75A07"/>
    <w:rsid w:val="00B75D2A"/>
    <w:rsid w:val="00B76111"/>
    <w:rsid w:val="00B7688E"/>
    <w:rsid w:val="00B76C1E"/>
    <w:rsid w:val="00B77865"/>
    <w:rsid w:val="00B77DD9"/>
    <w:rsid w:val="00B80501"/>
    <w:rsid w:val="00B80867"/>
    <w:rsid w:val="00B80F50"/>
    <w:rsid w:val="00B81532"/>
    <w:rsid w:val="00B81B8F"/>
    <w:rsid w:val="00B81B9E"/>
    <w:rsid w:val="00B81D96"/>
    <w:rsid w:val="00B81E3E"/>
    <w:rsid w:val="00B81E4E"/>
    <w:rsid w:val="00B822B8"/>
    <w:rsid w:val="00B8268C"/>
    <w:rsid w:val="00B826D0"/>
    <w:rsid w:val="00B82A06"/>
    <w:rsid w:val="00B82B1F"/>
    <w:rsid w:val="00B83EA0"/>
    <w:rsid w:val="00B8404A"/>
    <w:rsid w:val="00B841AA"/>
    <w:rsid w:val="00B84792"/>
    <w:rsid w:val="00B84984"/>
    <w:rsid w:val="00B8536B"/>
    <w:rsid w:val="00B858F8"/>
    <w:rsid w:val="00B85E89"/>
    <w:rsid w:val="00B85F63"/>
    <w:rsid w:val="00B86817"/>
    <w:rsid w:val="00B86DB7"/>
    <w:rsid w:val="00B87399"/>
    <w:rsid w:val="00B87A48"/>
    <w:rsid w:val="00B87D64"/>
    <w:rsid w:val="00B87E1A"/>
    <w:rsid w:val="00B90349"/>
    <w:rsid w:val="00B90716"/>
    <w:rsid w:val="00B910A6"/>
    <w:rsid w:val="00B916E2"/>
    <w:rsid w:val="00B919AB"/>
    <w:rsid w:val="00B91CDD"/>
    <w:rsid w:val="00B91F2B"/>
    <w:rsid w:val="00B91F94"/>
    <w:rsid w:val="00B92062"/>
    <w:rsid w:val="00B92296"/>
    <w:rsid w:val="00B92506"/>
    <w:rsid w:val="00B926B5"/>
    <w:rsid w:val="00B92DD0"/>
    <w:rsid w:val="00B9312D"/>
    <w:rsid w:val="00B931E5"/>
    <w:rsid w:val="00B933F7"/>
    <w:rsid w:val="00B935C9"/>
    <w:rsid w:val="00B93DA0"/>
    <w:rsid w:val="00B9432D"/>
    <w:rsid w:val="00B9441B"/>
    <w:rsid w:val="00B94B4F"/>
    <w:rsid w:val="00B94C91"/>
    <w:rsid w:val="00B94F5A"/>
    <w:rsid w:val="00B9532E"/>
    <w:rsid w:val="00B9582A"/>
    <w:rsid w:val="00B95983"/>
    <w:rsid w:val="00B95D63"/>
    <w:rsid w:val="00B95F9A"/>
    <w:rsid w:val="00B961E6"/>
    <w:rsid w:val="00B96876"/>
    <w:rsid w:val="00B96BED"/>
    <w:rsid w:val="00B96C22"/>
    <w:rsid w:val="00B973BB"/>
    <w:rsid w:val="00B974D5"/>
    <w:rsid w:val="00B97532"/>
    <w:rsid w:val="00B97707"/>
    <w:rsid w:val="00B9789D"/>
    <w:rsid w:val="00B97FF9"/>
    <w:rsid w:val="00BA045F"/>
    <w:rsid w:val="00BA062F"/>
    <w:rsid w:val="00BA06CB"/>
    <w:rsid w:val="00BA0702"/>
    <w:rsid w:val="00BA0E8E"/>
    <w:rsid w:val="00BA10A4"/>
    <w:rsid w:val="00BA1792"/>
    <w:rsid w:val="00BA199A"/>
    <w:rsid w:val="00BA1B09"/>
    <w:rsid w:val="00BA1F50"/>
    <w:rsid w:val="00BA242E"/>
    <w:rsid w:val="00BA2808"/>
    <w:rsid w:val="00BA3063"/>
    <w:rsid w:val="00BA3198"/>
    <w:rsid w:val="00BA31DB"/>
    <w:rsid w:val="00BA372F"/>
    <w:rsid w:val="00BA3742"/>
    <w:rsid w:val="00BA375C"/>
    <w:rsid w:val="00BA3A97"/>
    <w:rsid w:val="00BA3DDD"/>
    <w:rsid w:val="00BA4549"/>
    <w:rsid w:val="00BA5161"/>
    <w:rsid w:val="00BA55F8"/>
    <w:rsid w:val="00BA5B44"/>
    <w:rsid w:val="00BA5CAE"/>
    <w:rsid w:val="00BA5CE4"/>
    <w:rsid w:val="00BA5DF1"/>
    <w:rsid w:val="00BA6255"/>
    <w:rsid w:val="00BA6359"/>
    <w:rsid w:val="00BA6664"/>
    <w:rsid w:val="00BA70CB"/>
    <w:rsid w:val="00BA7120"/>
    <w:rsid w:val="00BA7418"/>
    <w:rsid w:val="00BB01DE"/>
    <w:rsid w:val="00BB0273"/>
    <w:rsid w:val="00BB031C"/>
    <w:rsid w:val="00BB0525"/>
    <w:rsid w:val="00BB0703"/>
    <w:rsid w:val="00BB071E"/>
    <w:rsid w:val="00BB0743"/>
    <w:rsid w:val="00BB0B32"/>
    <w:rsid w:val="00BB0C88"/>
    <w:rsid w:val="00BB0D96"/>
    <w:rsid w:val="00BB0E3B"/>
    <w:rsid w:val="00BB1A41"/>
    <w:rsid w:val="00BB1ED5"/>
    <w:rsid w:val="00BB2F91"/>
    <w:rsid w:val="00BB2FBD"/>
    <w:rsid w:val="00BB3016"/>
    <w:rsid w:val="00BB326B"/>
    <w:rsid w:val="00BB3FB0"/>
    <w:rsid w:val="00BB42EE"/>
    <w:rsid w:val="00BB4766"/>
    <w:rsid w:val="00BB4857"/>
    <w:rsid w:val="00BB4890"/>
    <w:rsid w:val="00BB48EE"/>
    <w:rsid w:val="00BB4B93"/>
    <w:rsid w:val="00BB5190"/>
    <w:rsid w:val="00BB51CF"/>
    <w:rsid w:val="00BB561E"/>
    <w:rsid w:val="00BB56D3"/>
    <w:rsid w:val="00BB5A11"/>
    <w:rsid w:val="00BB5AA1"/>
    <w:rsid w:val="00BB7023"/>
    <w:rsid w:val="00BB71CD"/>
    <w:rsid w:val="00BB72EC"/>
    <w:rsid w:val="00BC0330"/>
    <w:rsid w:val="00BC0354"/>
    <w:rsid w:val="00BC038F"/>
    <w:rsid w:val="00BC063B"/>
    <w:rsid w:val="00BC06E1"/>
    <w:rsid w:val="00BC0DE8"/>
    <w:rsid w:val="00BC0F78"/>
    <w:rsid w:val="00BC1772"/>
    <w:rsid w:val="00BC1C9B"/>
    <w:rsid w:val="00BC1FC7"/>
    <w:rsid w:val="00BC2397"/>
    <w:rsid w:val="00BC241E"/>
    <w:rsid w:val="00BC296C"/>
    <w:rsid w:val="00BC299A"/>
    <w:rsid w:val="00BC3629"/>
    <w:rsid w:val="00BC36AF"/>
    <w:rsid w:val="00BC37E2"/>
    <w:rsid w:val="00BC3E8E"/>
    <w:rsid w:val="00BC40C0"/>
    <w:rsid w:val="00BC43A5"/>
    <w:rsid w:val="00BC45FD"/>
    <w:rsid w:val="00BC4679"/>
    <w:rsid w:val="00BC4AD5"/>
    <w:rsid w:val="00BC4FB3"/>
    <w:rsid w:val="00BC5837"/>
    <w:rsid w:val="00BC5E0A"/>
    <w:rsid w:val="00BC6076"/>
    <w:rsid w:val="00BC60FE"/>
    <w:rsid w:val="00BC630F"/>
    <w:rsid w:val="00BC6E13"/>
    <w:rsid w:val="00BC6E20"/>
    <w:rsid w:val="00BC6FE5"/>
    <w:rsid w:val="00BC70A1"/>
    <w:rsid w:val="00BC74F4"/>
    <w:rsid w:val="00BC7AC3"/>
    <w:rsid w:val="00BC7ECE"/>
    <w:rsid w:val="00BD09F4"/>
    <w:rsid w:val="00BD1201"/>
    <w:rsid w:val="00BD13F8"/>
    <w:rsid w:val="00BD1655"/>
    <w:rsid w:val="00BD19D8"/>
    <w:rsid w:val="00BD19E2"/>
    <w:rsid w:val="00BD1E0D"/>
    <w:rsid w:val="00BD23D4"/>
    <w:rsid w:val="00BD282B"/>
    <w:rsid w:val="00BD2B5E"/>
    <w:rsid w:val="00BD2F3C"/>
    <w:rsid w:val="00BD3398"/>
    <w:rsid w:val="00BD341C"/>
    <w:rsid w:val="00BD35F5"/>
    <w:rsid w:val="00BD3820"/>
    <w:rsid w:val="00BD3C51"/>
    <w:rsid w:val="00BD42B1"/>
    <w:rsid w:val="00BD4765"/>
    <w:rsid w:val="00BD4A72"/>
    <w:rsid w:val="00BD4AF6"/>
    <w:rsid w:val="00BD4E49"/>
    <w:rsid w:val="00BD5423"/>
    <w:rsid w:val="00BD55C5"/>
    <w:rsid w:val="00BD5815"/>
    <w:rsid w:val="00BD6300"/>
    <w:rsid w:val="00BD66DE"/>
    <w:rsid w:val="00BD6787"/>
    <w:rsid w:val="00BD79D0"/>
    <w:rsid w:val="00BD7DBE"/>
    <w:rsid w:val="00BE0673"/>
    <w:rsid w:val="00BE09F7"/>
    <w:rsid w:val="00BE1264"/>
    <w:rsid w:val="00BE17B8"/>
    <w:rsid w:val="00BE1B0B"/>
    <w:rsid w:val="00BE1F2B"/>
    <w:rsid w:val="00BE211C"/>
    <w:rsid w:val="00BE2BFF"/>
    <w:rsid w:val="00BE2FC5"/>
    <w:rsid w:val="00BE32AF"/>
    <w:rsid w:val="00BE33CE"/>
    <w:rsid w:val="00BE34C9"/>
    <w:rsid w:val="00BE3547"/>
    <w:rsid w:val="00BE35CF"/>
    <w:rsid w:val="00BE3708"/>
    <w:rsid w:val="00BE375E"/>
    <w:rsid w:val="00BE3995"/>
    <w:rsid w:val="00BE3EC7"/>
    <w:rsid w:val="00BE4044"/>
    <w:rsid w:val="00BE427C"/>
    <w:rsid w:val="00BE4365"/>
    <w:rsid w:val="00BE46B8"/>
    <w:rsid w:val="00BE46DB"/>
    <w:rsid w:val="00BE4A37"/>
    <w:rsid w:val="00BE51A6"/>
    <w:rsid w:val="00BE55A3"/>
    <w:rsid w:val="00BE5B7C"/>
    <w:rsid w:val="00BE6342"/>
    <w:rsid w:val="00BE63C6"/>
    <w:rsid w:val="00BE6485"/>
    <w:rsid w:val="00BE6623"/>
    <w:rsid w:val="00BE6643"/>
    <w:rsid w:val="00BE6A0C"/>
    <w:rsid w:val="00BE70BE"/>
    <w:rsid w:val="00BE713B"/>
    <w:rsid w:val="00BE722D"/>
    <w:rsid w:val="00BE7F03"/>
    <w:rsid w:val="00BF03A5"/>
    <w:rsid w:val="00BF03E3"/>
    <w:rsid w:val="00BF05B1"/>
    <w:rsid w:val="00BF07E8"/>
    <w:rsid w:val="00BF07FB"/>
    <w:rsid w:val="00BF0D90"/>
    <w:rsid w:val="00BF0E9A"/>
    <w:rsid w:val="00BF10E7"/>
    <w:rsid w:val="00BF2170"/>
    <w:rsid w:val="00BF299B"/>
    <w:rsid w:val="00BF2B03"/>
    <w:rsid w:val="00BF2C6B"/>
    <w:rsid w:val="00BF3381"/>
    <w:rsid w:val="00BF3736"/>
    <w:rsid w:val="00BF380E"/>
    <w:rsid w:val="00BF3EB3"/>
    <w:rsid w:val="00BF3F83"/>
    <w:rsid w:val="00BF3FF1"/>
    <w:rsid w:val="00BF4CE2"/>
    <w:rsid w:val="00BF5C39"/>
    <w:rsid w:val="00BF6591"/>
    <w:rsid w:val="00BF6680"/>
    <w:rsid w:val="00BF750A"/>
    <w:rsid w:val="00BF7C2F"/>
    <w:rsid w:val="00BF7F32"/>
    <w:rsid w:val="00C00132"/>
    <w:rsid w:val="00C0036B"/>
    <w:rsid w:val="00C00394"/>
    <w:rsid w:val="00C00862"/>
    <w:rsid w:val="00C01000"/>
    <w:rsid w:val="00C0145E"/>
    <w:rsid w:val="00C02167"/>
    <w:rsid w:val="00C02646"/>
    <w:rsid w:val="00C026AF"/>
    <w:rsid w:val="00C02705"/>
    <w:rsid w:val="00C02A87"/>
    <w:rsid w:val="00C030B3"/>
    <w:rsid w:val="00C036A1"/>
    <w:rsid w:val="00C04367"/>
    <w:rsid w:val="00C044D7"/>
    <w:rsid w:val="00C04AE7"/>
    <w:rsid w:val="00C04C6B"/>
    <w:rsid w:val="00C05E5C"/>
    <w:rsid w:val="00C05F83"/>
    <w:rsid w:val="00C064BF"/>
    <w:rsid w:val="00C067CF"/>
    <w:rsid w:val="00C0683E"/>
    <w:rsid w:val="00C07023"/>
    <w:rsid w:val="00C07606"/>
    <w:rsid w:val="00C10C45"/>
    <w:rsid w:val="00C10FFD"/>
    <w:rsid w:val="00C114BB"/>
    <w:rsid w:val="00C11A22"/>
    <w:rsid w:val="00C11A74"/>
    <w:rsid w:val="00C11FF2"/>
    <w:rsid w:val="00C12721"/>
    <w:rsid w:val="00C127D6"/>
    <w:rsid w:val="00C1354A"/>
    <w:rsid w:val="00C139F1"/>
    <w:rsid w:val="00C13C4A"/>
    <w:rsid w:val="00C13F9E"/>
    <w:rsid w:val="00C14662"/>
    <w:rsid w:val="00C14859"/>
    <w:rsid w:val="00C1509F"/>
    <w:rsid w:val="00C156E0"/>
    <w:rsid w:val="00C15815"/>
    <w:rsid w:val="00C15C98"/>
    <w:rsid w:val="00C170A8"/>
    <w:rsid w:val="00C172DE"/>
    <w:rsid w:val="00C17835"/>
    <w:rsid w:val="00C17968"/>
    <w:rsid w:val="00C207BD"/>
    <w:rsid w:val="00C20D53"/>
    <w:rsid w:val="00C20EB1"/>
    <w:rsid w:val="00C21A0A"/>
    <w:rsid w:val="00C21EB9"/>
    <w:rsid w:val="00C2213E"/>
    <w:rsid w:val="00C2290E"/>
    <w:rsid w:val="00C22E1F"/>
    <w:rsid w:val="00C22FF7"/>
    <w:rsid w:val="00C2317C"/>
    <w:rsid w:val="00C2359D"/>
    <w:rsid w:val="00C235E9"/>
    <w:rsid w:val="00C23A1E"/>
    <w:rsid w:val="00C23A8D"/>
    <w:rsid w:val="00C23B63"/>
    <w:rsid w:val="00C2405B"/>
    <w:rsid w:val="00C24174"/>
    <w:rsid w:val="00C24517"/>
    <w:rsid w:val="00C248D8"/>
    <w:rsid w:val="00C24C53"/>
    <w:rsid w:val="00C252DA"/>
    <w:rsid w:val="00C25878"/>
    <w:rsid w:val="00C25948"/>
    <w:rsid w:val="00C25C47"/>
    <w:rsid w:val="00C25FC0"/>
    <w:rsid w:val="00C260EA"/>
    <w:rsid w:val="00C26CF1"/>
    <w:rsid w:val="00C273D7"/>
    <w:rsid w:val="00C27523"/>
    <w:rsid w:val="00C277A3"/>
    <w:rsid w:val="00C278F8"/>
    <w:rsid w:val="00C27913"/>
    <w:rsid w:val="00C27D98"/>
    <w:rsid w:val="00C27E9D"/>
    <w:rsid w:val="00C300FA"/>
    <w:rsid w:val="00C302BE"/>
    <w:rsid w:val="00C30E59"/>
    <w:rsid w:val="00C31824"/>
    <w:rsid w:val="00C31A8B"/>
    <w:rsid w:val="00C31BC3"/>
    <w:rsid w:val="00C31D82"/>
    <w:rsid w:val="00C326F3"/>
    <w:rsid w:val="00C32720"/>
    <w:rsid w:val="00C3290A"/>
    <w:rsid w:val="00C32A8C"/>
    <w:rsid w:val="00C33621"/>
    <w:rsid w:val="00C337F0"/>
    <w:rsid w:val="00C33893"/>
    <w:rsid w:val="00C34035"/>
    <w:rsid w:val="00C3466A"/>
    <w:rsid w:val="00C350B5"/>
    <w:rsid w:val="00C35182"/>
    <w:rsid w:val="00C36048"/>
    <w:rsid w:val="00C367DF"/>
    <w:rsid w:val="00C36855"/>
    <w:rsid w:val="00C36F82"/>
    <w:rsid w:val="00C3734F"/>
    <w:rsid w:val="00C3745C"/>
    <w:rsid w:val="00C37706"/>
    <w:rsid w:val="00C378A5"/>
    <w:rsid w:val="00C401A1"/>
    <w:rsid w:val="00C40504"/>
    <w:rsid w:val="00C40B8E"/>
    <w:rsid w:val="00C40E32"/>
    <w:rsid w:val="00C40EF7"/>
    <w:rsid w:val="00C4131E"/>
    <w:rsid w:val="00C4132A"/>
    <w:rsid w:val="00C41B77"/>
    <w:rsid w:val="00C42052"/>
    <w:rsid w:val="00C4228F"/>
    <w:rsid w:val="00C4278C"/>
    <w:rsid w:val="00C42A46"/>
    <w:rsid w:val="00C42F6E"/>
    <w:rsid w:val="00C43462"/>
    <w:rsid w:val="00C43797"/>
    <w:rsid w:val="00C43847"/>
    <w:rsid w:val="00C439C3"/>
    <w:rsid w:val="00C4469A"/>
    <w:rsid w:val="00C4499C"/>
    <w:rsid w:val="00C44C7B"/>
    <w:rsid w:val="00C44FFF"/>
    <w:rsid w:val="00C45B6B"/>
    <w:rsid w:val="00C45DD1"/>
    <w:rsid w:val="00C46566"/>
    <w:rsid w:val="00C46EF4"/>
    <w:rsid w:val="00C46F1C"/>
    <w:rsid w:val="00C4723D"/>
    <w:rsid w:val="00C473A9"/>
    <w:rsid w:val="00C47553"/>
    <w:rsid w:val="00C500AC"/>
    <w:rsid w:val="00C50ACF"/>
    <w:rsid w:val="00C50BA3"/>
    <w:rsid w:val="00C50DC1"/>
    <w:rsid w:val="00C50F0C"/>
    <w:rsid w:val="00C51198"/>
    <w:rsid w:val="00C5150F"/>
    <w:rsid w:val="00C51812"/>
    <w:rsid w:val="00C51A16"/>
    <w:rsid w:val="00C51D18"/>
    <w:rsid w:val="00C52AE6"/>
    <w:rsid w:val="00C52CB0"/>
    <w:rsid w:val="00C52E54"/>
    <w:rsid w:val="00C5338A"/>
    <w:rsid w:val="00C53BEF"/>
    <w:rsid w:val="00C53E5C"/>
    <w:rsid w:val="00C53E78"/>
    <w:rsid w:val="00C53F40"/>
    <w:rsid w:val="00C54030"/>
    <w:rsid w:val="00C547C6"/>
    <w:rsid w:val="00C54AFB"/>
    <w:rsid w:val="00C54D12"/>
    <w:rsid w:val="00C54E79"/>
    <w:rsid w:val="00C55B21"/>
    <w:rsid w:val="00C5601C"/>
    <w:rsid w:val="00C562ED"/>
    <w:rsid w:val="00C5636B"/>
    <w:rsid w:val="00C566DA"/>
    <w:rsid w:val="00C56A90"/>
    <w:rsid w:val="00C56AF3"/>
    <w:rsid w:val="00C56D43"/>
    <w:rsid w:val="00C570C3"/>
    <w:rsid w:val="00C5762D"/>
    <w:rsid w:val="00C600E7"/>
    <w:rsid w:val="00C603C8"/>
    <w:rsid w:val="00C60E04"/>
    <w:rsid w:val="00C612C9"/>
    <w:rsid w:val="00C615D7"/>
    <w:rsid w:val="00C616C7"/>
    <w:rsid w:val="00C61A2E"/>
    <w:rsid w:val="00C61C59"/>
    <w:rsid w:val="00C61CF9"/>
    <w:rsid w:val="00C61D38"/>
    <w:rsid w:val="00C61D61"/>
    <w:rsid w:val="00C6249D"/>
    <w:rsid w:val="00C628FB"/>
    <w:rsid w:val="00C6297C"/>
    <w:rsid w:val="00C62A86"/>
    <w:rsid w:val="00C62B78"/>
    <w:rsid w:val="00C62CBF"/>
    <w:rsid w:val="00C63340"/>
    <w:rsid w:val="00C638BC"/>
    <w:rsid w:val="00C63AD3"/>
    <w:rsid w:val="00C63CD2"/>
    <w:rsid w:val="00C644F8"/>
    <w:rsid w:val="00C6452C"/>
    <w:rsid w:val="00C64663"/>
    <w:rsid w:val="00C646EF"/>
    <w:rsid w:val="00C64D3F"/>
    <w:rsid w:val="00C6501E"/>
    <w:rsid w:val="00C6694B"/>
    <w:rsid w:val="00C674D2"/>
    <w:rsid w:val="00C6757D"/>
    <w:rsid w:val="00C67DA8"/>
    <w:rsid w:val="00C7092D"/>
    <w:rsid w:val="00C709B0"/>
    <w:rsid w:val="00C70A14"/>
    <w:rsid w:val="00C70A3C"/>
    <w:rsid w:val="00C71799"/>
    <w:rsid w:val="00C71B18"/>
    <w:rsid w:val="00C71F3E"/>
    <w:rsid w:val="00C727ED"/>
    <w:rsid w:val="00C72D2C"/>
    <w:rsid w:val="00C73030"/>
    <w:rsid w:val="00C7367C"/>
    <w:rsid w:val="00C73845"/>
    <w:rsid w:val="00C73A98"/>
    <w:rsid w:val="00C73D95"/>
    <w:rsid w:val="00C7490B"/>
    <w:rsid w:val="00C74A16"/>
    <w:rsid w:val="00C74A1D"/>
    <w:rsid w:val="00C74D4B"/>
    <w:rsid w:val="00C75040"/>
    <w:rsid w:val="00C75297"/>
    <w:rsid w:val="00C75A4D"/>
    <w:rsid w:val="00C75B01"/>
    <w:rsid w:val="00C76108"/>
    <w:rsid w:val="00C761CA"/>
    <w:rsid w:val="00C7657C"/>
    <w:rsid w:val="00C76689"/>
    <w:rsid w:val="00C76AAC"/>
    <w:rsid w:val="00C76D33"/>
    <w:rsid w:val="00C76DD1"/>
    <w:rsid w:val="00C76EDE"/>
    <w:rsid w:val="00C7728C"/>
    <w:rsid w:val="00C7737C"/>
    <w:rsid w:val="00C7750E"/>
    <w:rsid w:val="00C77AB2"/>
    <w:rsid w:val="00C77E5D"/>
    <w:rsid w:val="00C8020A"/>
    <w:rsid w:val="00C80A42"/>
    <w:rsid w:val="00C80C8A"/>
    <w:rsid w:val="00C80FEE"/>
    <w:rsid w:val="00C815A8"/>
    <w:rsid w:val="00C81D58"/>
    <w:rsid w:val="00C81E9E"/>
    <w:rsid w:val="00C8251A"/>
    <w:rsid w:val="00C82DF7"/>
    <w:rsid w:val="00C830EA"/>
    <w:rsid w:val="00C832B5"/>
    <w:rsid w:val="00C833BB"/>
    <w:rsid w:val="00C8359F"/>
    <w:rsid w:val="00C835B5"/>
    <w:rsid w:val="00C83A31"/>
    <w:rsid w:val="00C83F66"/>
    <w:rsid w:val="00C842CF"/>
    <w:rsid w:val="00C84644"/>
    <w:rsid w:val="00C848AD"/>
    <w:rsid w:val="00C848FA"/>
    <w:rsid w:val="00C84CE0"/>
    <w:rsid w:val="00C85459"/>
    <w:rsid w:val="00C85D24"/>
    <w:rsid w:val="00C85F8C"/>
    <w:rsid w:val="00C85FB2"/>
    <w:rsid w:val="00C868F8"/>
    <w:rsid w:val="00C86996"/>
    <w:rsid w:val="00C869CE"/>
    <w:rsid w:val="00C86AF7"/>
    <w:rsid w:val="00C86E1C"/>
    <w:rsid w:val="00C86EF3"/>
    <w:rsid w:val="00C87725"/>
    <w:rsid w:val="00C87858"/>
    <w:rsid w:val="00C900A1"/>
    <w:rsid w:val="00C9015E"/>
    <w:rsid w:val="00C90465"/>
    <w:rsid w:val="00C90B34"/>
    <w:rsid w:val="00C90D12"/>
    <w:rsid w:val="00C90D32"/>
    <w:rsid w:val="00C90EA8"/>
    <w:rsid w:val="00C90EDE"/>
    <w:rsid w:val="00C91211"/>
    <w:rsid w:val="00C914AD"/>
    <w:rsid w:val="00C91551"/>
    <w:rsid w:val="00C91BB9"/>
    <w:rsid w:val="00C91D00"/>
    <w:rsid w:val="00C91E35"/>
    <w:rsid w:val="00C92A6B"/>
    <w:rsid w:val="00C93052"/>
    <w:rsid w:val="00C93250"/>
    <w:rsid w:val="00C933AF"/>
    <w:rsid w:val="00C93787"/>
    <w:rsid w:val="00C93825"/>
    <w:rsid w:val="00C93944"/>
    <w:rsid w:val="00C93FC6"/>
    <w:rsid w:val="00C943E6"/>
    <w:rsid w:val="00C9440B"/>
    <w:rsid w:val="00C94A2A"/>
    <w:rsid w:val="00C94D93"/>
    <w:rsid w:val="00C94FBD"/>
    <w:rsid w:val="00C9592A"/>
    <w:rsid w:val="00C95E09"/>
    <w:rsid w:val="00C963D8"/>
    <w:rsid w:val="00C964AB"/>
    <w:rsid w:val="00C968B4"/>
    <w:rsid w:val="00C97007"/>
    <w:rsid w:val="00C9701C"/>
    <w:rsid w:val="00C97A0F"/>
    <w:rsid w:val="00C97B35"/>
    <w:rsid w:val="00CA0209"/>
    <w:rsid w:val="00CA0CB0"/>
    <w:rsid w:val="00CA10D3"/>
    <w:rsid w:val="00CA121A"/>
    <w:rsid w:val="00CA1344"/>
    <w:rsid w:val="00CA13AE"/>
    <w:rsid w:val="00CA1607"/>
    <w:rsid w:val="00CA1688"/>
    <w:rsid w:val="00CA168B"/>
    <w:rsid w:val="00CA1BB6"/>
    <w:rsid w:val="00CA22A1"/>
    <w:rsid w:val="00CA2A51"/>
    <w:rsid w:val="00CA3082"/>
    <w:rsid w:val="00CA31EF"/>
    <w:rsid w:val="00CA3539"/>
    <w:rsid w:val="00CA35BB"/>
    <w:rsid w:val="00CA369F"/>
    <w:rsid w:val="00CA460B"/>
    <w:rsid w:val="00CA47B6"/>
    <w:rsid w:val="00CA497F"/>
    <w:rsid w:val="00CA4E0F"/>
    <w:rsid w:val="00CA4E10"/>
    <w:rsid w:val="00CA4E9D"/>
    <w:rsid w:val="00CA5104"/>
    <w:rsid w:val="00CA5122"/>
    <w:rsid w:val="00CA526C"/>
    <w:rsid w:val="00CA59B8"/>
    <w:rsid w:val="00CA5F6C"/>
    <w:rsid w:val="00CA613B"/>
    <w:rsid w:val="00CA6D5D"/>
    <w:rsid w:val="00CA6D70"/>
    <w:rsid w:val="00CA6E8E"/>
    <w:rsid w:val="00CA6EEB"/>
    <w:rsid w:val="00CA700A"/>
    <w:rsid w:val="00CA7111"/>
    <w:rsid w:val="00CB0195"/>
    <w:rsid w:val="00CB0445"/>
    <w:rsid w:val="00CB05A1"/>
    <w:rsid w:val="00CB08F9"/>
    <w:rsid w:val="00CB0B5D"/>
    <w:rsid w:val="00CB0CBC"/>
    <w:rsid w:val="00CB0F92"/>
    <w:rsid w:val="00CB1025"/>
    <w:rsid w:val="00CB1112"/>
    <w:rsid w:val="00CB154F"/>
    <w:rsid w:val="00CB155F"/>
    <w:rsid w:val="00CB1CB0"/>
    <w:rsid w:val="00CB2228"/>
    <w:rsid w:val="00CB2409"/>
    <w:rsid w:val="00CB258F"/>
    <w:rsid w:val="00CB2644"/>
    <w:rsid w:val="00CB2919"/>
    <w:rsid w:val="00CB2E5E"/>
    <w:rsid w:val="00CB31E2"/>
    <w:rsid w:val="00CB3979"/>
    <w:rsid w:val="00CB39DA"/>
    <w:rsid w:val="00CB45CA"/>
    <w:rsid w:val="00CB4D3E"/>
    <w:rsid w:val="00CB52C6"/>
    <w:rsid w:val="00CB5797"/>
    <w:rsid w:val="00CB593C"/>
    <w:rsid w:val="00CB5F5B"/>
    <w:rsid w:val="00CB658D"/>
    <w:rsid w:val="00CB6922"/>
    <w:rsid w:val="00CB706B"/>
    <w:rsid w:val="00CB71D8"/>
    <w:rsid w:val="00CB7829"/>
    <w:rsid w:val="00CB7CC3"/>
    <w:rsid w:val="00CB7F91"/>
    <w:rsid w:val="00CC0167"/>
    <w:rsid w:val="00CC0290"/>
    <w:rsid w:val="00CC056C"/>
    <w:rsid w:val="00CC0C2E"/>
    <w:rsid w:val="00CC0E14"/>
    <w:rsid w:val="00CC1682"/>
    <w:rsid w:val="00CC1724"/>
    <w:rsid w:val="00CC1A0D"/>
    <w:rsid w:val="00CC1BE9"/>
    <w:rsid w:val="00CC2295"/>
    <w:rsid w:val="00CC2315"/>
    <w:rsid w:val="00CC23CB"/>
    <w:rsid w:val="00CC2520"/>
    <w:rsid w:val="00CC29F6"/>
    <w:rsid w:val="00CC2FAC"/>
    <w:rsid w:val="00CC3019"/>
    <w:rsid w:val="00CC315A"/>
    <w:rsid w:val="00CC3208"/>
    <w:rsid w:val="00CC3DE6"/>
    <w:rsid w:val="00CC3F24"/>
    <w:rsid w:val="00CC40D7"/>
    <w:rsid w:val="00CC42B6"/>
    <w:rsid w:val="00CC50CC"/>
    <w:rsid w:val="00CC525A"/>
    <w:rsid w:val="00CC540F"/>
    <w:rsid w:val="00CC576A"/>
    <w:rsid w:val="00CC593D"/>
    <w:rsid w:val="00CC5BAA"/>
    <w:rsid w:val="00CC5C95"/>
    <w:rsid w:val="00CC5E9A"/>
    <w:rsid w:val="00CC6124"/>
    <w:rsid w:val="00CC65C4"/>
    <w:rsid w:val="00CC668D"/>
    <w:rsid w:val="00CC7166"/>
    <w:rsid w:val="00CC76A7"/>
    <w:rsid w:val="00CC7B19"/>
    <w:rsid w:val="00CC7E37"/>
    <w:rsid w:val="00CD01CE"/>
    <w:rsid w:val="00CD0498"/>
    <w:rsid w:val="00CD0526"/>
    <w:rsid w:val="00CD067D"/>
    <w:rsid w:val="00CD0D53"/>
    <w:rsid w:val="00CD0D57"/>
    <w:rsid w:val="00CD1260"/>
    <w:rsid w:val="00CD134E"/>
    <w:rsid w:val="00CD1DA9"/>
    <w:rsid w:val="00CD2053"/>
    <w:rsid w:val="00CD245E"/>
    <w:rsid w:val="00CD24EF"/>
    <w:rsid w:val="00CD25A0"/>
    <w:rsid w:val="00CD2708"/>
    <w:rsid w:val="00CD2AF7"/>
    <w:rsid w:val="00CD2E27"/>
    <w:rsid w:val="00CD3348"/>
    <w:rsid w:val="00CD33B6"/>
    <w:rsid w:val="00CD3BC8"/>
    <w:rsid w:val="00CD3C93"/>
    <w:rsid w:val="00CD43C5"/>
    <w:rsid w:val="00CD4921"/>
    <w:rsid w:val="00CD4C63"/>
    <w:rsid w:val="00CD4FBF"/>
    <w:rsid w:val="00CD50B3"/>
    <w:rsid w:val="00CD55BD"/>
    <w:rsid w:val="00CD55FA"/>
    <w:rsid w:val="00CD5703"/>
    <w:rsid w:val="00CD5B8A"/>
    <w:rsid w:val="00CD5FA5"/>
    <w:rsid w:val="00CD670F"/>
    <w:rsid w:val="00CD6C25"/>
    <w:rsid w:val="00CD7C94"/>
    <w:rsid w:val="00CE0432"/>
    <w:rsid w:val="00CE0636"/>
    <w:rsid w:val="00CE0B95"/>
    <w:rsid w:val="00CE1ADC"/>
    <w:rsid w:val="00CE1E8B"/>
    <w:rsid w:val="00CE219D"/>
    <w:rsid w:val="00CE2504"/>
    <w:rsid w:val="00CE2BC9"/>
    <w:rsid w:val="00CE2D0F"/>
    <w:rsid w:val="00CE3DE9"/>
    <w:rsid w:val="00CE3EDF"/>
    <w:rsid w:val="00CE43FD"/>
    <w:rsid w:val="00CE451F"/>
    <w:rsid w:val="00CE4EEC"/>
    <w:rsid w:val="00CE4FC1"/>
    <w:rsid w:val="00CE51FF"/>
    <w:rsid w:val="00CE53F3"/>
    <w:rsid w:val="00CE54B5"/>
    <w:rsid w:val="00CE564A"/>
    <w:rsid w:val="00CE574A"/>
    <w:rsid w:val="00CE5A93"/>
    <w:rsid w:val="00CE60EE"/>
    <w:rsid w:val="00CE6342"/>
    <w:rsid w:val="00CE635F"/>
    <w:rsid w:val="00CE6B76"/>
    <w:rsid w:val="00CE6BB9"/>
    <w:rsid w:val="00CE6BC0"/>
    <w:rsid w:val="00CE7354"/>
    <w:rsid w:val="00CE7757"/>
    <w:rsid w:val="00CE78AD"/>
    <w:rsid w:val="00CE7E98"/>
    <w:rsid w:val="00CE7EA1"/>
    <w:rsid w:val="00CF0321"/>
    <w:rsid w:val="00CF088A"/>
    <w:rsid w:val="00CF08C2"/>
    <w:rsid w:val="00CF0C1C"/>
    <w:rsid w:val="00CF0D8D"/>
    <w:rsid w:val="00CF1591"/>
    <w:rsid w:val="00CF17E1"/>
    <w:rsid w:val="00CF1848"/>
    <w:rsid w:val="00CF1D02"/>
    <w:rsid w:val="00CF1DEF"/>
    <w:rsid w:val="00CF2380"/>
    <w:rsid w:val="00CF2B18"/>
    <w:rsid w:val="00CF3322"/>
    <w:rsid w:val="00CF373B"/>
    <w:rsid w:val="00CF37A7"/>
    <w:rsid w:val="00CF3902"/>
    <w:rsid w:val="00CF398B"/>
    <w:rsid w:val="00CF3A2A"/>
    <w:rsid w:val="00CF4A22"/>
    <w:rsid w:val="00CF4A93"/>
    <w:rsid w:val="00CF4AB0"/>
    <w:rsid w:val="00CF4B03"/>
    <w:rsid w:val="00CF4CF1"/>
    <w:rsid w:val="00CF4D24"/>
    <w:rsid w:val="00CF51B2"/>
    <w:rsid w:val="00CF5463"/>
    <w:rsid w:val="00CF5F17"/>
    <w:rsid w:val="00CF63A3"/>
    <w:rsid w:val="00CF6435"/>
    <w:rsid w:val="00CF6629"/>
    <w:rsid w:val="00CF67AF"/>
    <w:rsid w:val="00CF7103"/>
    <w:rsid w:val="00CF759A"/>
    <w:rsid w:val="00CF77B9"/>
    <w:rsid w:val="00CF799B"/>
    <w:rsid w:val="00D007F4"/>
    <w:rsid w:val="00D00AA3"/>
    <w:rsid w:val="00D00FF0"/>
    <w:rsid w:val="00D015D9"/>
    <w:rsid w:val="00D019D5"/>
    <w:rsid w:val="00D019F0"/>
    <w:rsid w:val="00D02137"/>
    <w:rsid w:val="00D023E3"/>
    <w:rsid w:val="00D02653"/>
    <w:rsid w:val="00D028DA"/>
    <w:rsid w:val="00D02BE5"/>
    <w:rsid w:val="00D02E9A"/>
    <w:rsid w:val="00D03117"/>
    <w:rsid w:val="00D032D5"/>
    <w:rsid w:val="00D03377"/>
    <w:rsid w:val="00D03BD7"/>
    <w:rsid w:val="00D045E5"/>
    <w:rsid w:val="00D0475C"/>
    <w:rsid w:val="00D04837"/>
    <w:rsid w:val="00D049C4"/>
    <w:rsid w:val="00D04C81"/>
    <w:rsid w:val="00D04E0E"/>
    <w:rsid w:val="00D04ED4"/>
    <w:rsid w:val="00D04F63"/>
    <w:rsid w:val="00D05300"/>
    <w:rsid w:val="00D05695"/>
    <w:rsid w:val="00D05744"/>
    <w:rsid w:val="00D059DE"/>
    <w:rsid w:val="00D05A32"/>
    <w:rsid w:val="00D05A51"/>
    <w:rsid w:val="00D063E7"/>
    <w:rsid w:val="00D06989"/>
    <w:rsid w:val="00D06CA2"/>
    <w:rsid w:val="00D06CDB"/>
    <w:rsid w:val="00D06D5B"/>
    <w:rsid w:val="00D074FE"/>
    <w:rsid w:val="00D0762F"/>
    <w:rsid w:val="00D079E5"/>
    <w:rsid w:val="00D07DB5"/>
    <w:rsid w:val="00D07EDF"/>
    <w:rsid w:val="00D07FE5"/>
    <w:rsid w:val="00D10282"/>
    <w:rsid w:val="00D105A3"/>
    <w:rsid w:val="00D10691"/>
    <w:rsid w:val="00D106CD"/>
    <w:rsid w:val="00D10733"/>
    <w:rsid w:val="00D10AD3"/>
    <w:rsid w:val="00D10DB6"/>
    <w:rsid w:val="00D112BF"/>
    <w:rsid w:val="00D1167A"/>
    <w:rsid w:val="00D116C3"/>
    <w:rsid w:val="00D12195"/>
    <w:rsid w:val="00D12338"/>
    <w:rsid w:val="00D12798"/>
    <w:rsid w:val="00D12B5C"/>
    <w:rsid w:val="00D12EC7"/>
    <w:rsid w:val="00D130DE"/>
    <w:rsid w:val="00D13134"/>
    <w:rsid w:val="00D13242"/>
    <w:rsid w:val="00D13427"/>
    <w:rsid w:val="00D1345B"/>
    <w:rsid w:val="00D1388E"/>
    <w:rsid w:val="00D13C1F"/>
    <w:rsid w:val="00D1476A"/>
    <w:rsid w:val="00D14919"/>
    <w:rsid w:val="00D15156"/>
    <w:rsid w:val="00D1521F"/>
    <w:rsid w:val="00D152BD"/>
    <w:rsid w:val="00D15369"/>
    <w:rsid w:val="00D156EB"/>
    <w:rsid w:val="00D15B76"/>
    <w:rsid w:val="00D15DCF"/>
    <w:rsid w:val="00D1677F"/>
    <w:rsid w:val="00D16F37"/>
    <w:rsid w:val="00D17019"/>
    <w:rsid w:val="00D1715F"/>
    <w:rsid w:val="00D171AB"/>
    <w:rsid w:val="00D17796"/>
    <w:rsid w:val="00D17F1B"/>
    <w:rsid w:val="00D2023D"/>
    <w:rsid w:val="00D20695"/>
    <w:rsid w:val="00D2126B"/>
    <w:rsid w:val="00D21433"/>
    <w:rsid w:val="00D21667"/>
    <w:rsid w:val="00D21C14"/>
    <w:rsid w:val="00D21E40"/>
    <w:rsid w:val="00D22235"/>
    <w:rsid w:val="00D22B03"/>
    <w:rsid w:val="00D22BC0"/>
    <w:rsid w:val="00D241D7"/>
    <w:rsid w:val="00D243FF"/>
    <w:rsid w:val="00D2492B"/>
    <w:rsid w:val="00D24976"/>
    <w:rsid w:val="00D24B98"/>
    <w:rsid w:val="00D25027"/>
    <w:rsid w:val="00D25181"/>
    <w:rsid w:val="00D257EC"/>
    <w:rsid w:val="00D25E00"/>
    <w:rsid w:val="00D25F0A"/>
    <w:rsid w:val="00D27082"/>
    <w:rsid w:val="00D27380"/>
    <w:rsid w:val="00D27A9D"/>
    <w:rsid w:val="00D27B92"/>
    <w:rsid w:val="00D304A9"/>
    <w:rsid w:val="00D30E02"/>
    <w:rsid w:val="00D310D8"/>
    <w:rsid w:val="00D31258"/>
    <w:rsid w:val="00D31ABF"/>
    <w:rsid w:val="00D31B57"/>
    <w:rsid w:val="00D31B7D"/>
    <w:rsid w:val="00D31D5B"/>
    <w:rsid w:val="00D31E3B"/>
    <w:rsid w:val="00D31F83"/>
    <w:rsid w:val="00D3235C"/>
    <w:rsid w:val="00D32643"/>
    <w:rsid w:val="00D3282D"/>
    <w:rsid w:val="00D328E9"/>
    <w:rsid w:val="00D331B5"/>
    <w:rsid w:val="00D333E2"/>
    <w:rsid w:val="00D3346B"/>
    <w:rsid w:val="00D33542"/>
    <w:rsid w:val="00D336B3"/>
    <w:rsid w:val="00D337B5"/>
    <w:rsid w:val="00D33A51"/>
    <w:rsid w:val="00D33D6B"/>
    <w:rsid w:val="00D33E70"/>
    <w:rsid w:val="00D34AB4"/>
    <w:rsid w:val="00D34BF1"/>
    <w:rsid w:val="00D34CB4"/>
    <w:rsid w:val="00D3528E"/>
    <w:rsid w:val="00D35422"/>
    <w:rsid w:val="00D3569D"/>
    <w:rsid w:val="00D3581C"/>
    <w:rsid w:val="00D35938"/>
    <w:rsid w:val="00D35C2F"/>
    <w:rsid w:val="00D35DBC"/>
    <w:rsid w:val="00D35EE3"/>
    <w:rsid w:val="00D36285"/>
    <w:rsid w:val="00D36507"/>
    <w:rsid w:val="00D36E7E"/>
    <w:rsid w:val="00D37092"/>
    <w:rsid w:val="00D37590"/>
    <w:rsid w:val="00D375D8"/>
    <w:rsid w:val="00D377B7"/>
    <w:rsid w:val="00D37A36"/>
    <w:rsid w:val="00D37E14"/>
    <w:rsid w:val="00D37E84"/>
    <w:rsid w:val="00D40006"/>
    <w:rsid w:val="00D40148"/>
    <w:rsid w:val="00D40165"/>
    <w:rsid w:val="00D40526"/>
    <w:rsid w:val="00D408EB"/>
    <w:rsid w:val="00D4109F"/>
    <w:rsid w:val="00D4119D"/>
    <w:rsid w:val="00D41432"/>
    <w:rsid w:val="00D41772"/>
    <w:rsid w:val="00D419C7"/>
    <w:rsid w:val="00D41C81"/>
    <w:rsid w:val="00D41CDA"/>
    <w:rsid w:val="00D41E96"/>
    <w:rsid w:val="00D4229E"/>
    <w:rsid w:val="00D4253E"/>
    <w:rsid w:val="00D425CD"/>
    <w:rsid w:val="00D42E89"/>
    <w:rsid w:val="00D42E9E"/>
    <w:rsid w:val="00D42FCE"/>
    <w:rsid w:val="00D43077"/>
    <w:rsid w:val="00D4384A"/>
    <w:rsid w:val="00D43F7A"/>
    <w:rsid w:val="00D44325"/>
    <w:rsid w:val="00D4460F"/>
    <w:rsid w:val="00D4483A"/>
    <w:rsid w:val="00D44E71"/>
    <w:rsid w:val="00D456E4"/>
    <w:rsid w:val="00D45C56"/>
    <w:rsid w:val="00D45D7C"/>
    <w:rsid w:val="00D45DC7"/>
    <w:rsid w:val="00D46277"/>
    <w:rsid w:val="00D462FB"/>
    <w:rsid w:val="00D46749"/>
    <w:rsid w:val="00D46D05"/>
    <w:rsid w:val="00D4738C"/>
    <w:rsid w:val="00D479AE"/>
    <w:rsid w:val="00D47A5A"/>
    <w:rsid w:val="00D47B57"/>
    <w:rsid w:val="00D47CD2"/>
    <w:rsid w:val="00D50E2E"/>
    <w:rsid w:val="00D513F1"/>
    <w:rsid w:val="00D516CC"/>
    <w:rsid w:val="00D5187C"/>
    <w:rsid w:val="00D51D14"/>
    <w:rsid w:val="00D51D66"/>
    <w:rsid w:val="00D5201D"/>
    <w:rsid w:val="00D522E3"/>
    <w:rsid w:val="00D52446"/>
    <w:rsid w:val="00D536A5"/>
    <w:rsid w:val="00D53823"/>
    <w:rsid w:val="00D5397F"/>
    <w:rsid w:val="00D53E0B"/>
    <w:rsid w:val="00D54094"/>
    <w:rsid w:val="00D54FC1"/>
    <w:rsid w:val="00D55978"/>
    <w:rsid w:val="00D55B6C"/>
    <w:rsid w:val="00D55DC4"/>
    <w:rsid w:val="00D560A3"/>
    <w:rsid w:val="00D56343"/>
    <w:rsid w:val="00D563E7"/>
    <w:rsid w:val="00D57004"/>
    <w:rsid w:val="00D572B0"/>
    <w:rsid w:val="00D572CA"/>
    <w:rsid w:val="00D5739C"/>
    <w:rsid w:val="00D5762A"/>
    <w:rsid w:val="00D60046"/>
    <w:rsid w:val="00D60D6E"/>
    <w:rsid w:val="00D60FD3"/>
    <w:rsid w:val="00D614CB"/>
    <w:rsid w:val="00D615CF"/>
    <w:rsid w:val="00D621E7"/>
    <w:rsid w:val="00D6285A"/>
    <w:rsid w:val="00D629E5"/>
    <w:rsid w:val="00D63191"/>
    <w:rsid w:val="00D63416"/>
    <w:rsid w:val="00D63A28"/>
    <w:rsid w:val="00D63CB9"/>
    <w:rsid w:val="00D648F1"/>
    <w:rsid w:val="00D64D1F"/>
    <w:rsid w:val="00D64D84"/>
    <w:rsid w:val="00D651A1"/>
    <w:rsid w:val="00D654C2"/>
    <w:rsid w:val="00D6553F"/>
    <w:rsid w:val="00D65786"/>
    <w:rsid w:val="00D65857"/>
    <w:rsid w:val="00D65B83"/>
    <w:rsid w:val="00D65F8B"/>
    <w:rsid w:val="00D67088"/>
    <w:rsid w:val="00D70016"/>
    <w:rsid w:val="00D7021C"/>
    <w:rsid w:val="00D70305"/>
    <w:rsid w:val="00D70525"/>
    <w:rsid w:val="00D70832"/>
    <w:rsid w:val="00D716BA"/>
    <w:rsid w:val="00D71C0A"/>
    <w:rsid w:val="00D7211F"/>
    <w:rsid w:val="00D725AD"/>
    <w:rsid w:val="00D730D0"/>
    <w:rsid w:val="00D7320C"/>
    <w:rsid w:val="00D73239"/>
    <w:rsid w:val="00D73292"/>
    <w:rsid w:val="00D73AD2"/>
    <w:rsid w:val="00D73E7E"/>
    <w:rsid w:val="00D73FA6"/>
    <w:rsid w:val="00D740BB"/>
    <w:rsid w:val="00D741F0"/>
    <w:rsid w:val="00D7443D"/>
    <w:rsid w:val="00D745FF"/>
    <w:rsid w:val="00D749F1"/>
    <w:rsid w:val="00D74BC5"/>
    <w:rsid w:val="00D74C89"/>
    <w:rsid w:val="00D74CA6"/>
    <w:rsid w:val="00D75143"/>
    <w:rsid w:val="00D75483"/>
    <w:rsid w:val="00D75640"/>
    <w:rsid w:val="00D75B34"/>
    <w:rsid w:val="00D7607C"/>
    <w:rsid w:val="00D765C6"/>
    <w:rsid w:val="00D768F3"/>
    <w:rsid w:val="00D76EF0"/>
    <w:rsid w:val="00D770A0"/>
    <w:rsid w:val="00D77680"/>
    <w:rsid w:val="00D778FE"/>
    <w:rsid w:val="00D77A3A"/>
    <w:rsid w:val="00D77BE2"/>
    <w:rsid w:val="00D77F20"/>
    <w:rsid w:val="00D8003E"/>
    <w:rsid w:val="00D8056C"/>
    <w:rsid w:val="00D80A8A"/>
    <w:rsid w:val="00D80BA2"/>
    <w:rsid w:val="00D80BE1"/>
    <w:rsid w:val="00D80EE3"/>
    <w:rsid w:val="00D810D1"/>
    <w:rsid w:val="00D8160B"/>
    <w:rsid w:val="00D8179B"/>
    <w:rsid w:val="00D81DA9"/>
    <w:rsid w:val="00D8227E"/>
    <w:rsid w:val="00D823DB"/>
    <w:rsid w:val="00D82671"/>
    <w:rsid w:val="00D82E00"/>
    <w:rsid w:val="00D82E62"/>
    <w:rsid w:val="00D82F83"/>
    <w:rsid w:val="00D8370D"/>
    <w:rsid w:val="00D837E9"/>
    <w:rsid w:val="00D83907"/>
    <w:rsid w:val="00D83940"/>
    <w:rsid w:val="00D8396B"/>
    <w:rsid w:val="00D83C1D"/>
    <w:rsid w:val="00D84125"/>
    <w:rsid w:val="00D84C2B"/>
    <w:rsid w:val="00D84DE5"/>
    <w:rsid w:val="00D84E41"/>
    <w:rsid w:val="00D85058"/>
    <w:rsid w:val="00D85383"/>
    <w:rsid w:val="00D85706"/>
    <w:rsid w:val="00D85E32"/>
    <w:rsid w:val="00D85EB1"/>
    <w:rsid w:val="00D860C6"/>
    <w:rsid w:val="00D86181"/>
    <w:rsid w:val="00D86D91"/>
    <w:rsid w:val="00D871E5"/>
    <w:rsid w:val="00D87448"/>
    <w:rsid w:val="00D87B72"/>
    <w:rsid w:val="00D904E6"/>
    <w:rsid w:val="00D9097A"/>
    <w:rsid w:val="00D90A2F"/>
    <w:rsid w:val="00D90F82"/>
    <w:rsid w:val="00D910D7"/>
    <w:rsid w:val="00D913C3"/>
    <w:rsid w:val="00D91798"/>
    <w:rsid w:val="00D91BA9"/>
    <w:rsid w:val="00D92090"/>
    <w:rsid w:val="00D92278"/>
    <w:rsid w:val="00D9239A"/>
    <w:rsid w:val="00D928B6"/>
    <w:rsid w:val="00D928F4"/>
    <w:rsid w:val="00D92A81"/>
    <w:rsid w:val="00D92CA4"/>
    <w:rsid w:val="00D92FE0"/>
    <w:rsid w:val="00D93019"/>
    <w:rsid w:val="00D9327A"/>
    <w:rsid w:val="00D9333A"/>
    <w:rsid w:val="00D93A06"/>
    <w:rsid w:val="00D93DF5"/>
    <w:rsid w:val="00D942AE"/>
    <w:rsid w:val="00D94802"/>
    <w:rsid w:val="00D94898"/>
    <w:rsid w:val="00D94AA4"/>
    <w:rsid w:val="00D94ADB"/>
    <w:rsid w:val="00D94BF9"/>
    <w:rsid w:val="00D94C56"/>
    <w:rsid w:val="00D9505E"/>
    <w:rsid w:val="00D9545D"/>
    <w:rsid w:val="00D95488"/>
    <w:rsid w:val="00D95589"/>
    <w:rsid w:val="00D955D7"/>
    <w:rsid w:val="00D957CE"/>
    <w:rsid w:val="00D959A2"/>
    <w:rsid w:val="00D95A95"/>
    <w:rsid w:val="00D95CD8"/>
    <w:rsid w:val="00D9625D"/>
    <w:rsid w:val="00D965C6"/>
    <w:rsid w:val="00D96945"/>
    <w:rsid w:val="00D9765F"/>
    <w:rsid w:val="00D97FC2"/>
    <w:rsid w:val="00DA0022"/>
    <w:rsid w:val="00DA0975"/>
    <w:rsid w:val="00DA0E8A"/>
    <w:rsid w:val="00DA1253"/>
    <w:rsid w:val="00DA15B2"/>
    <w:rsid w:val="00DA1C7E"/>
    <w:rsid w:val="00DA1DB6"/>
    <w:rsid w:val="00DA2051"/>
    <w:rsid w:val="00DA20E2"/>
    <w:rsid w:val="00DA2788"/>
    <w:rsid w:val="00DA2A92"/>
    <w:rsid w:val="00DA2B6E"/>
    <w:rsid w:val="00DA2BFB"/>
    <w:rsid w:val="00DA2C53"/>
    <w:rsid w:val="00DA2FF3"/>
    <w:rsid w:val="00DA34EE"/>
    <w:rsid w:val="00DA3817"/>
    <w:rsid w:val="00DA3EBB"/>
    <w:rsid w:val="00DA4098"/>
    <w:rsid w:val="00DA4356"/>
    <w:rsid w:val="00DA45B7"/>
    <w:rsid w:val="00DA45D5"/>
    <w:rsid w:val="00DA46AD"/>
    <w:rsid w:val="00DA4784"/>
    <w:rsid w:val="00DA4878"/>
    <w:rsid w:val="00DA4CC1"/>
    <w:rsid w:val="00DA4E3C"/>
    <w:rsid w:val="00DA4F6E"/>
    <w:rsid w:val="00DA507E"/>
    <w:rsid w:val="00DA50B7"/>
    <w:rsid w:val="00DA5330"/>
    <w:rsid w:val="00DA617D"/>
    <w:rsid w:val="00DA62E6"/>
    <w:rsid w:val="00DA66EF"/>
    <w:rsid w:val="00DA744E"/>
    <w:rsid w:val="00DA747D"/>
    <w:rsid w:val="00DA7B44"/>
    <w:rsid w:val="00DB0222"/>
    <w:rsid w:val="00DB045B"/>
    <w:rsid w:val="00DB04AC"/>
    <w:rsid w:val="00DB0B60"/>
    <w:rsid w:val="00DB0BCF"/>
    <w:rsid w:val="00DB0D85"/>
    <w:rsid w:val="00DB14FD"/>
    <w:rsid w:val="00DB17EA"/>
    <w:rsid w:val="00DB19FF"/>
    <w:rsid w:val="00DB1A60"/>
    <w:rsid w:val="00DB1D7C"/>
    <w:rsid w:val="00DB1DB6"/>
    <w:rsid w:val="00DB23DA"/>
    <w:rsid w:val="00DB29E6"/>
    <w:rsid w:val="00DB32CC"/>
    <w:rsid w:val="00DB366D"/>
    <w:rsid w:val="00DB3889"/>
    <w:rsid w:val="00DB3C49"/>
    <w:rsid w:val="00DB3C5A"/>
    <w:rsid w:val="00DB475B"/>
    <w:rsid w:val="00DB4797"/>
    <w:rsid w:val="00DB4A92"/>
    <w:rsid w:val="00DB4AB3"/>
    <w:rsid w:val="00DB4F42"/>
    <w:rsid w:val="00DB5703"/>
    <w:rsid w:val="00DB61BF"/>
    <w:rsid w:val="00DB655C"/>
    <w:rsid w:val="00DB6D5C"/>
    <w:rsid w:val="00DB6F0F"/>
    <w:rsid w:val="00DB760A"/>
    <w:rsid w:val="00DB7849"/>
    <w:rsid w:val="00DB7CE4"/>
    <w:rsid w:val="00DB7DF6"/>
    <w:rsid w:val="00DB7EB3"/>
    <w:rsid w:val="00DB7FD2"/>
    <w:rsid w:val="00DC006B"/>
    <w:rsid w:val="00DC0461"/>
    <w:rsid w:val="00DC0AF7"/>
    <w:rsid w:val="00DC0F22"/>
    <w:rsid w:val="00DC1259"/>
    <w:rsid w:val="00DC1845"/>
    <w:rsid w:val="00DC1FC0"/>
    <w:rsid w:val="00DC22D0"/>
    <w:rsid w:val="00DC25A2"/>
    <w:rsid w:val="00DC2FA8"/>
    <w:rsid w:val="00DC301D"/>
    <w:rsid w:val="00DC3094"/>
    <w:rsid w:val="00DC3C08"/>
    <w:rsid w:val="00DC3F0E"/>
    <w:rsid w:val="00DC4049"/>
    <w:rsid w:val="00DC4540"/>
    <w:rsid w:val="00DC45B9"/>
    <w:rsid w:val="00DC5171"/>
    <w:rsid w:val="00DC5334"/>
    <w:rsid w:val="00DC563E"/>
    <w:rsid w:val="00DC56DC"/>
    <w:rsid w:val="00DC58B5"/>
    <w:rsid w:val="00DC5A57"/>
    <w:rsid w:val="00DC5C51"/>
    <w:rsid w:val="00DC5C9A"/>
    <w:rsid w:val="00DC64BB"/>
    <w:rsid w:val="00DC6620"/>
    <w:rsid w:val="00DC6627"/>
    <w:rsid w:val="00DC6821"/>
    <w:rsid w:val="00DC6ECB"/>
    <w:rsid w:val="00DC703F"/>
    <w:rsid w:val="00DC7536"/>
    <w:rsid w:val="00DD034E"/>
    <w:rsid w:val="00DD03F6"/>
    <w:rsid w:val="00DD0E2F"/>
    <w:rsid w:val="00DD0F8D"/>
    <w:rsid w:val="00DD14F8"/>
    <w:rsid w:val="00DD160B"/>
    <w:rsid w:val="00DD18CD"/>
    <w:rsid w:val="00DD1CBB"/>
    <w:rsid w:val="00DD1F2D"/>
    <w:rsid w:val="00DD2002"/>
    <w:rsid w:val="00DD20E0"/>
    <w:rsid w:val="00DD2204"/>
    <w:rsid w:val="00DD24AC"/>
    <w:rsid w:val="00DD2508"/>
    <w:rsid w:val="00DD26AC"/>
    <w:rsid w:val="00DD2724"/>
    <w:rsid w:val="00DD28CB"/>
    <w:rsid w:val="00DD2E04"/>
    <w:rsid w:val="00DD304F"/>
    <w:rsid w:val="00DD328A"/>
    <w:rsid w:val="00DD3644"/>
    <w:rsid w:val="00DD3824"/>
    <w:rsid w:val="00DD3B4F"/>
    <w:rsid w:val="00DD3DF4"/>
    <w:rsid w:val="00DD3EDD"/>
    <w:rsid w:val="00DD4169"/>
    <w:rsid w:val="00DD48A9"/>
    <w:rsid w:val="00DD48F9"/>
    <w:rsid w:val="00DD4A11"/>
    <w:rsid w:val="00DD50E5"/>
    <w:rsid w:val="00DD543C"/>
    <w:rsid w:val="00DD549C"/>
    <w:rsid w:val="00DD5EC5"/>
    <w:rsid w:val="00DD5F2E"/>
    <w:rsid w:val="00DD6124"/>
    <w:rsid w:val="00DD6402"/>
    <w:rsid w:val="00DD640F"/>
    <w:rsid w:val="00DD69F5"/>
    <w:rsid w:val="00DD6BEF"/>
    <w:rsid w:val="00DD6CBF"/>
    <w:rsid w:val="00DD6D53"/>
    <w:rsid w:val="00DD6EA9"/>
    <w:rsid w:val="00DD6ECA"/>
    <w:rsid w:val="00DD797A"/>
    <w:rsid w:val="00DD7C56"/>
    <w:rsid w:val="00DD7DBD"/>
    <w:rsid w:val="00DE04A1"/>
    <w:rsid w:val="00DE06C2"/>
    <w:rsid w:val="00DE083E"/>
    <w:rsid w:val="00DE09FB"/>
    <w:rsid w:val="00DE0A00"/>
    <w:rsid w:val="00DE196A"/>
    <w:rsid w:val="00DE1D40"/>
    <w:rsid w:val="00DE2A59"/>
    <w:rsid w:val="00DE2ADB"/>
    <w:rsid w:val="00DE2BC7"/>
    <w:rsid w:val="00DE2C44"/>
    <w:rsid w:val="00DE2C9C"/>
    <w:rsid w:val="00DE35F2"/>
    <w:rsid w:val="00DE3753"/>
    <w:rsid w:val="00DE3C0C"/>
    <w:rsid w:val="00DE3C2D"/>
    <w:rsid w:val="00DE3D41"/>
    <w:rsid w:val="00DE4623"/>
    <w:rsid w:val="00DE4D38"/>
    <w:rsid w:val="00DE4D8C"/>
    <w:rsid w:val="00DE51AB"/>
    <w:rsid w:val="00DE51C6"/>
    <w:rsid w:val="00DE56DA"/>
    <w:rsid w:val="00DE57D0"/>
    <w:rsid w:val="00DE6139"/>
    <w:rsid w:val="00DE6226"/>
    <w:rsid w:val="00DE625D"/>
    <w:rsid w:val="00DE66D1"/>
    <w:rsid w:val="00DE6D34"/>
    <w:rsid w:val="00DE6DB0"/>
    <w:rsid w:val="00DE7457"/>
    <w:rsid w:val="00DE74B2"/>
    <w:rsid w:val="00DE74C2"/>
    <w:rsid w:val="00DE7504"/>
    <w:rsid w:val="00DE7926"/>
    <w:rsid w:val="00DE7C21"/>
    <w:rsid w:val="00DE7DDB"/>
    <w:rsid w:val="00DE7E82"/>
    <w:rsid w:val="00DF05B0"/>
    <w:rsid w:val="00DF0ECC"/>
    <w:rsid w:val="00DF0F50"/>
    <w:rsid w:val="00DF0F93"/>
    <w:rsid w:val="00DF1235"/>
    <w:rsid w:val="00DF13F4"/>
    <w:rsid w:val="00DF16DA"/>
    <w:rsid w:val="00DF1867"/>
    <w:rsid w:val="00DF1C8C"/>
    <w:rsid w:val="00DF1E1C"/>
    <w:rsid w:val="00DF2007"/>
    <w:rsid w:val="00DF253F"/>
    <w:rsid w:val="00DF2A25"/>
    <w:rsid w:val="00DF2F52"/>
    <w:rsid w:val="00DF39CC"/>
    <w:rsid w:val="00DF40CD"/>
    <w:rsid w:val="00DF4111"/>
    <w:rsid w:val="00DF4221"/>
    <w:rsid w:val="00DF478F"/>
    <w:rsid w:val="00DF481C"/>
    <w:rsid w:val="00DF56D0"/>
    <w:rsid w:val="00DF5854"/>
    <w:rsid w:val="00DF59E5"/>
    <w:rsid w:val="00DF6136"/>
    <w:rsid w:val="00DF6494"/>
    <w:rsid w:val="00E00468"/>
    <w:rsid w:val="00E00C84"/>
    <w:rsid w:val="00E00FB4"/>
    <w:rsid w:val="00E0102C"/>
    <w:rsid w:val="00E013EA"/>
    <w:rsid w:val="00E01782"/>
    <w:rsid w:val="00E019B6"/>
    <w:rsid w:val="00E01BE3"/>
    <w:rsid w:val="00E01E6D"/>
    <w:rsid w:val="00E0202B"/>
    <w:rsid w:val="00E020D4"/>
    <w:rsid w:val="00E025B9"/>
    <w:rsid w:val="00E028FC"/>
    <w:rsid w:val="00E02A97"/>
    <w:rsid w:val="00E02B9E"/>
    <w:rsid w:val="00E02C84"/>
    <w:rsid w:val="00E02E10"/>
    <w:rsid w:val="00E02E29"/>
    <w:rsid w:val="00E0346B"/>
    <w:rsid w:val="00E034DC"/>
    <w:rsid w:val="00E035D4"/>
    <w:rsid w:val="00E03891"/>
    <w:rsid w:val="00E03A3E"/>
    <w:rsid w:val="00E03C22"/>
    <w:rsid w:val="00E03C48"/>
    <w:rsid w:val="00E03D0E"/>
    <w:rsid w:val="00E03EED"/>
    <w:rsid w:val="00E04032"/>
    <w:rsid w:val="00E047C5"/>
    <w:rsid w:val="00E051AC"/>
    <w:rsid w:val="00E052A4"/>
    <w:rsid w:val="00E05302"/>
    <w:rsid w:val="00E05388"/>
    <w:rsid w:val="00E05597"/>
    <w:rsid w:val="00E05D86"/>
    <w:rsid w:val="00E06104"/>
    <w:rsid w:val="00E0639C"/>
    <w:rsid w:val="00E0646D"/>
    <w:rsid w:val="00E0650F"/>
    <w:rsid w:val="00E06BDD"/>
    <w:rsid w:val="00E06E27"/>
    <w:rsid w:val="00E06F6C"/>
    <w:rsid w:val="00E071AB"/>
    <w:rsid w:val="00E07222"/>
    <w:rsid w:val="00E07448"/>
    <w:rsid w:val="00E07563"/>
    <w:rsid w:val="00E07ACA"/>
    <w:rsid w:val="00E07ADC"/>
    <w:rsid w:val="00E07CF5"/>
    <w:rsid w:val="00E07F21"/>
    <w:rsid w:val="00E10A5E"/>
    <w:rsid w:val="00E10F69"/>
    <w:rsid w:val="00E1114A"/>
    <w:rsid w:val="00E113B7"/>
    <w:rsid w:val="00E11E74"/>
    <w:rsid w:val="00E1203C"/>
    <w:rsid w:val="00E12205"/>
    <w:rsid w:val="00E129B1"/>
    <w:rsid w:val="00E12E68"/>
    <w:rsid w:val="00E13097"/>
    <w:rsid w:val="00E130F8"/>
    <w:rsid w:val="00E131BF"/>
    <w:rsid w:val="00E134F2"/>
    <w:rsid w:val="00E139CF"/>
    <w:rsid w:val="00E13EAE"/>
    <w:rsid w:val="00E145A7"/>
    <w:rsid w:val="00E145F3"/>
    <w:rsid w:val="00E147F0"/>
    <w:rsid w:val="00E149B0"/>
    <w:rsid w:val="00E14BD6"/>
    <w:rsid w:val="00E14C21"/>
    <w:rsid w:val="00E14D42"/>
    <w:rsid w:val="00E14FDD"/>
    <w:rsid w:val="00E1544C"/>
    <w:rsid w:val="00E15708"/>
    <w:rsid w:val="00E1603B"/>
    <w:rsid w:val="00E16091"/>
    <w:rsid w:val="00E160D0"/>
    <w:rsid w:val="00E16361"/>
    <w:rsid w:val="00E164F2"/>
    <w:rsid w:val="00E16678"/>
    <w:rsid w:val="00E168D8"/>
    <w:rsid w:val="00E171BA"/>
    <w:rsid w:val="00E17A27"/>
    <w:rsid w:val="00E17CF3"/>
    <w:rsid w:val="00E2034F"/>
    <w:rsid w:val="00E208B0"/>
    <w:rsid w:val="00E20B93"/>
    <w:rsid w:val="00E20DCB"/>
    <w:rsid w:val="00E2104B"/>
    <w:rsid w:val="00E2125E"/>
    <w:rsid w:val="00E216FA"/>
    <w:rsid w:val="00E21B9D"/>
    <w:rsid w:val="00E21D43"/>
    <w:rsid w:val="00E220AC"/>
    <w:rsid w:val="00E221F9"/>
    <w:rsid w:val="00E2243A"/>
    <w:rsid w:val="00E234FC"/>
    <w:rsid w:val="00E2353E"/>
    <w:rsid w:val="00E23626"/>
    <w:rsid w:val="00E2369C"/>
    <w:rsid w:val="00E2371D"/>
    <w:rsid w:val="00E23AFC"/>
    <w:rsid w:val="00E23E38"/>
    <w:rsid w:val="00E23E96"/>
    <w:rsid w:val="00E24109"/>
    <w:rsid w:val="00E2442D"/>
    <w:rsid w:val="00E24812"/>
    <w:rsid w:val="00E248C9"/>
    <w:rsid w:val="00E24991"/>
    <w:rsid w:val="00E24D04"/>
    <w:rsid w:val="00E251F3"/>
    <w:rsid w:val="00E252D6"/>
    <w:rsid w:val="00E25352"/>
    <w:rsid w:val="00E259CF"/>
    <w:rsid w:val="00E25A3E"/>
    <w:rsid w:val="00E25F02"/>
    <w:rsid w:val="00E25FF8"/>
    <w:rsid w:val="00E261E3"/>
    <w:rsid w:val="00E2635C"/>
    <w:rsid w:val="00E26B8D"/>
    <w:rsid w:val="00E26F9C"/>
    <w:rsid w:val="00E2703B"/>
    <w:rsid w:val="00E27254"/>
    <w:rsid w:val="00E27335"/>
    <w:rsid w:val="00E2762D"/>
    <w:rsid w:val="00E27E7F"/>
    <w:rsid w:val="00E306CE"/>
    <w:rsid w:val="00E30AC0"/>
    <w:rsid w:val="00E30B43"/>
    <w:rsid w:val="00E3192D"/>
    <w:rsid w:val="00E31B3D"/>
    <w:rsid w:val="00E31CAA"/>
    <w:rsid w:val="00E31F63"/>
    <w:rsid w:val="00E31F91"/>
    <w:rsid w:val="00E326B3"/>
    <w:rsid w:val="00E330A7"/>
    <w:rsid w:val="00E33176"/>
    <w:rsid w:val="00E33556"/>
    <w:rsid w:val="00E33558"/>
    <w:rsid w:val="00E33E2E"/>
    <w:rsid w:val="00E345EC"/>
    <w:rsid w:val="00E347A4"/>
    <w:rsid w:val="00E348C9"/>
    <w:rsid w:val="00E35702"/>
    <w:rsid w:val="00E35D1F"/>
    <w:rsid w:val="00E35E65"/>
    <w:rsid w:val="00E364E5"/>
    <w:rsid w:val="00E36FA6"/>
    <w:rsid w:val="00E37132"/>
    <w:rsid w:val="00E37225"/>
    <w:rsid w:val="00E376E3"/>
    <w:rsid w:val="00E37704"/>
    <w:rsid w:val="00E37CA8"/>
    <w:rsid w:val="00E37DAD"/>
    <w:rsid w:val="00E37E89"/>
    <w:rsid w:val="00E37F28"/>
    <w:rsid w:val="00E37FEB"/>
    <w:rsid w:val="00E40166"/>
    <w:rsid w:val="00E401C2"/>
    <w:rsid w:val="00E404A4"/>
    <w:rsid w:val="00E40A7A"/>
    <w:rsid w:val="00E40EDC"/>
    <w:rsid w:val="00E41496"/>
    <w:rsid w:val="00E419A9"/>
    <w:rsid w:val="00E41B67"/>
    <w:rsid w:val="00E41DAF"/>
    <w:rsid w:val="00E423BD"/>
    <w:rsid w:val="00E43B38"/>
    <w:rsid w:val="00E440AF"/>
    <w:rsid w:val="00E452C4"/>
    <w:rsid w:val="00E453D3"/>
    <w:rsid w:val="00E4582E"/>
    <w:rsid w:val="00E46564"/>
    <w:rsid w:val="00E465BF"/>
    <w:rsid w:val="00E465F6"/>
    <w:rsid w:val="00E46B5B"/>
    <w:rsid w:val="00E46C6C"/>
    <w:rsid w:val="00E46CCF"/>
    <w:rsid w:val="00E46E19"/>
    <w:rsid w:val="00E46FCD"/>
    <w:rsid w:val="00E471AA"/>
    <w:rsid w:val="00E47A7C"/>
    <w:rsid w:val="00E500D9"/>
    <w:rsid w:val="00E501FC"/>
    <w:rsid w:val="00E508D0"/>
    <w:rsid w:val="00E5091C"/>
    <w:rsid w:val="00E510CB"/>
    <w:rsid w:val="00E5133B"/>
    <w:rsid w:val="00E5176F"/>
    <w:rsid w:val="00E5221C"/>
    <w:rsid w:val="00E5267C"/>
    <w:rsid w:val="00E527A6"/>
    <w:rsid w:val="00E52E1C"/>
    <w:rsid w:val="00E52EE4"/>
    <w:rsid w:val="00E52F65"/>
    <w:rsid w:val="00E52F87"/>
    <w:rsid w:val="00E530D4"/>
    <w:rsid w:val="00E532B8"/>
    <w:rsid w:val="00E53ED9"/>
    <w:rsid w:val="00E54058"/>
    <w:rsid w:val="00E54535"/>
    <w:rsid w:val="00E54CBF"/>
    <w:rsid w:val="00E54D38"/>
    <w:rsid w:val="00E555C1"/>
    <w:rsid w:val="00E55C83"/>
    <w:rsid w:val="00E55FAA"/>
    <w:rsid w:val="00E56079"/>
    <w:rsid w:val="00E56287"/>
    <w:rsid w:val="00E566B0"/>
    <w:rsid w:val="00E568DE"/>
    <w:rsid w:val="00E56B07"/>
    <w:rsid w:val="00E56EAF"/>
    <w:rsid w:val="00E573B3"/>
    <w:rsid w:val="00E57872"/>
    <w:rsid w:val="00E57C23"/>
    <w:rsid w:val="00E57D2C"/>
    <w:rsid w:val="00E60778"/>
    <w:rsid w:val="00E60A17"/>
    <w:rsid w:val="00E60D75"/>
    <w:rsid w:val="00E60E9D"/>
    <w:rsid w:val="00E60F6E"/>
    <w:rsid w:val="00E61033"/>
    <w:rsid w:val="00E61252"/>
    <w:rsid w:val="00E61940"/>
    <w:rsid w:val="00E61F4C"/>
    <w:rsid w:val="00E6216B"/>
    <w:rsid w:val="00E62216"/>
    <w:rsid w:val="00E6223F"/>
    <w:rsid w:val="00E625D2"/>
    <w:rsid w:val="00E62636"/>
    <w:rsid w:val="00E62A67"/>
    <w:rsid w:val="00E6357E"/>
    <w:rsid w:val="00E64065"/>
    <w:rsid w:val="00E64C03"/>
    <w:rsid w:val="00E64C19"/>
    <w:rsid w:val="00E64E43"/>
    <w:rsid w:val="00E65AA5"/>
    <w:rsid w:val="00E65E69"/>
    <w:rsid w:val="00E65FB8"/>
    <w:rsid w:val="00E66111"/>
    <w:rsid w:val="00E66EBA"/>
    <w:rsid w:val="00E67109"/>
    <w:rsid w:val="00E675AF"/>
    <w:rsid w:val="00E675C7"/>
    <w:rsid w:val="00E67745"/>
    <w:rsid w:val="00E67C06"/>
    <w:rsid w:val="00E70106"/>
    <w:rsid w:val="00E70B63"/>
    <w:rsid w:val="00E710FD"/>
    <w:rsid w:val="00E716A5"/>
    <w:rsid w:val="00E716C2"/>
    <w:rsid w:val="00E71954"/>
    <w:rsid w:val="00E720A8"/>
    <w:rsid w:val="00E722C6"/>
    <w:rsid w:val="00E72335"/>
    <w:rsid w:val="00E731E1"/>
    <w:rsid w:val="00E7382F"/>
    <w:rsid w:val="00E73FFB"/>
    <w:rsid w:val="00E74A3C"/>
    <w:rsid w:val="00E756FA"/>
    <w:rsid w:val="00E75884"/>
    <w:rsid w:val="00E75BC4"/>
    <w:rsid w:val="00E76045"/>
    <w:rsid w:val="00E76163"/>
    <w:rsid w:val="00E763C1"/>
    <w:rsid w:val="00E76670"/>
    <w:rsid w:val="00E76863"/>
    <w:rsid w:val="00E7735A"/>
    <w:rsid w:val="00E775D9"/>
    <w:rsid w:val="00E778FF"/>
    <w:rsid w:val="00E77A2A"/>
    <w:rsid w:val="00E77C3D"/>
    <w:rsid w:val="00E77C51"/>
    <w:rsid w:val="00E77CC7"/>
    <w:rsid w:val="00E805C7"/>
    <w:rsid w:val="00E809F6"/>
    <w:rsid w:val="00E80ACA"/>
    <w:rsid w:val="00E80B94"/>
    <w:rsid w:val="00E80D2C"/>
    <w:rsid w:val="00E80DC6"/>
    <w:rsid w:val="00E81011"/>
    <w:rsid w:val="00E81FFA"/>
    <w:rsid w:val="00E82164"/>
    <w:rsid w:val="00E82BB0"/>
    <w:rsid w:val="00E82C85"/>
    <w:rsid w:val="00E8301B"/>
    <w:rsid w:val="00E838D8"/>
    <w:rsid w:val="00E83B45"/>
    <w:rsid w:val="00E83F54"/>
    <w:rsid w:val="00E8454E"/>
    <w:rsid w:val="00E84B33"/>
    <w:rsid w:val="00E84FBA"/>
    <w:rsid w:val="00E865EE"/>
    <w:rsid w:val="00E86B3A"/>
    <w:rsid w:val="00E873E6"/>
    <w:rsid w:val="00E87960"/>
    <w:rsid w:val="00E87972"/>
    <w:rsid w:val="00E87C74"/>
    <w:rsid w:val="00E90004"/>
    <w:rsid w:val="00E905B6"/>
    <w:rsid w:val="00E908DA"/>
    <w:rsid w:val="00E90B3F"/>
    <w:rsid w:val="00E90B7C"/>
    <w:rsid w:val="00E90BCA"/>
    <w:rsid w:val="00E90F07"/>
    <w:rsid w:val="00E91883"/>
    <w:rsid w:val="00E91B13"/>
    <w:rsid w:val="00E91C82"/>
    <w:rsid w:val="00E91E40"/>
    <w:rsid w:val="00E92010"/>
    <w:rsid w:val="00E9238B"/>
    <w:rsid w:val="00E927AA"/>
    <w:rsid w:val="00E92997"/>
    <w:rsid w:val="00E92A14"/>
    <w:rsid w:val="00E92B2F"/>
    <w:rsid w:val="00E92FE7"/>
    <w:rsid w:val="00E931CB"/>
    <w:rsid w:val="00E938D4"/>
    <w:rsid w:val="00E93AA8"/>
    <w:rsid w:val="00E93BF4"/>
    <w:rsid w:val="00E93D19"/>
    <w:rsid w:val="00E93E56"/>
    <w:rsid w:val="00E94214"/>
    <w:rsid w:val="00E945E3"/>
    <w:rsid w:val="00E9476B"/>
    <w:rsid w:val="00E947FB"/>
    <w:rsid w:val="00E94A3D"/>
    <w:rsid w:val="00E94A73"/>
    <w:rsid w:val="00E94AE5"/>
    <w:rsid w:val="00E94B1B"/>
    <w:rsid w:val="00E94FE0"/>
    <w:rsid w:val="00E953FC"/>
    <w:rsid w:val="00E9549B"/>
    <w:rsid w:val="00E9593C"/>
    <w:rsid w:val="00E9593D"/>
    <w:rsid w:val="00E95AAF"/>
    <w:rsid w:val="00E95EB0"/>
    <w:rsid w:val="00E965DA"/>
    <w:rsid w:val="00E96B38"/>
    <w:rsid w:val="00E96B7D"/>
    <w:rsid w:val="00E96C75"/>
    <w:rsid w:val="00E96F47"/>
    <w:rsid w:val="00E97507"/>
    <w:rsid w:val="00E97B70"/>
    <w:rsid w:val="00EA050D"/>
    <w:rsid w:val="00EA05F7"/>
    <w:rsid w:val="00EA074D"/>
    <w:rsid w:val="00EA0ADA"/>
    <w:rsid w:val="00EA0EB5"/>
    <w:rsid w:val="00EA1255"/>
    <w:rsid w:val="00EA1B3D"/>
    <w:rsid w:val="00EA1FE5"/>
    <w:rsid w:val="00EA20F2"/>
    <w:rsid w:val="00EA21A8"/>
    <w:rsid w:val="00EA25DE"/>
    <w:rsid w:val="00EA2A3E"/>
    <w:rsid w:val="00EA2B16"/>
    <w:rsid w:val="00EA3127"/>
    <w:rsid w:val="00EA31C2"/>
    <w:rsid w:val="00EA323B"/>
    <w:rsid w:val="00EA324B"/>
    <w:rsid w:val="00EA350C"/>
    <w:rsid w:val="00EA3A16"/>
    <w:rsid w:val="00EA3AB7"/>
    <w:rsid w:val="00EA42EC"/>
    <w:rsid w:val="00EA4503"/>
    <w:rsid w:val="00EA46ED"/>
    <w:rsid w:val="00EA4786"/>
    <w:rsid w:val="00EA4A1C"/>
    <w:rsid w:val="00EA4ACB"/>
    <w:rsid w:val="00EA4D35"/>
    <w:rsid w:val="00EA5470"/>
    <w:rsid w:val="00EA57CD"/>
    <w:rsid w:val="00EA5C60"/>
    <w:rsid w:val="00EA5D4F"/>
    <w:rsid w:val="00EA60A3"/>
    <w:rsid w:val="00EA63CD"/>
    <w:rsid w:val="00EA662F"/>
    <w:rsid w:val="00EA6839"/>
    <w:rsid w:val="00EA6A75"/>
    <w:rsid w:val="00EA6ABA"/>
    <w:rsid w:val="00EA6B61"/>
    <w:rsid w:val="00EA6B8D"/>
    <w:rsid w:val="00EA734C"/>
    <w:rsid w:val="00EA76A7"/>
    <w:rsid w:val="00EA7A7B"/>
    <w:rsid w:val="00EA7D8F"/>
    <w:rsid w:val="00EA7FCC"/>
    <w:rsid w:val="00EB09AE"/>
    <w:rsid w:val="00EB1154"/>
    <w:rsid w:val="00EB1310"/>
    <w:rsid w:val="00EB1491"/>
    <w:rsid w:val="00EB1B03"/>
    <w:rsid w:val="00EB2371"/>
    <w:rsid w:val="00EB23BA"/>
    <w:rsid w:val="00EB2A73"/>
    <w:rsid w:val="00EB2B6B"/>
    <w:rsid w:val="00EB2E86"/>
    <w:rsid w:val="00EB30F2"/>
    <w:rsid w:val="00EB31B2"/>
    <w:rsid w:val="00EB31F8"/>
    <w:rsid w:val="00EB36CC"/>
    <w:rsid w:val="00EB3941"/>
    <w:rsid w:val="00EB4672"/>
    <w:rsid w:val="00EB49C6"/>
    <w:rsid w:val="00EB559B"/>
    <w:rsid w:val="00EB563F"/>
    <w:rsid w:val="00EB5837"/>
    <w:rsid w:val="00EB6A9B"/>
    <w:rsid w:val="00EB6CCB"/>
    <w:rsid w:val="00EB70AF"/>
    <w:rsid w:val="00EB70B6"/>
    <w:rsid w:val="00EB75F5"/>
    <w:rsid w:val="00EB7695"/>
    <w:rsid w:val="00EB76EB"/>
    <w:rsid w:val="00EB7894"/>
    <w:rsid w:val="00EB7EED"/>
    <w:rsid w:val="00EC0A83"/>
    <w:rsid w:val="00EC0CB6"/>
    <w:rsid w:val="00EC0DEB"/>
    <w:rsid w:val="00EC1012"/>
    <w:rsid w:val="00EC1C84"/>
    <w:rsid w:val="00EC1D24"/>
    <w:rsid w:val="00EC2495"/>
    <w:rsid w:val="00EC3671"/>
    <w:rsid w:val="00EC3D2F"/>
    <w:rsid w:val="00EC3F5E"/>
    <w:rsid w:val="00EC40E4"/>
    <w:rsid w:val="00EC4A22"/>
    <w:rsid w:val="00EC58C2"/>
    <w:rsid w:val="00EC590E"/>
    <w:rsid w:val="00EC5EDD"/>
    <w:rsid w:val="00EC6327"/>
    <w:rsid w:val="00EC64F1"/>
    <w:rsid w:val="00EC67E2"/>
    <w:rsid w:val="00EC69FE"/>
    <w:rsid w:val="00EC6C29"/>
    <w:rsid w:val="00EC6C7F"/>
    <w:rsid w:val="00EC6F2F"/>
    <w:rsid w:val="00EC6FC9"/>
    <w:rsid w:val="00EC7237"/>
    <w:rsid w:val="00EC78EF"/>
    <w:rsid w:val="00EC7C72"/>
    <w:rsid w:val="00EC7D7C"/>
    <w:rsid w:val="00EC7E79"/>
    <w:rsid w:val="00ED013C"/>
    <w:rsid w:val="00ED0482"/>
    <w:rsid w:val="00ED0890"/>
    <w:rsid w:val="00ED0931"/>
    <w:rsid w:val="00ED0FE3"/>
    <w:rsid w:val="00ED16D9"/>
    <w:rsid w:val="00ED1D23"/>
    <w:rsid w:val="00ED21C9"/>
    <w:rsid w:val="00ED2347"/>
    <w:rsid w:val="00ED2543"/>
    <w:rsid w:val="00ED2958"/>
    <w:rsid w:val="00ED2B2B"/>
    <w:rsid w:val="00ED36B9"/>
    <w:rsid w:val="00ED3A2A"/>
    <w:rsid w:val="00ED3D7E"/>
    <w:rsid w:val="00ED4141"/>
    <w:rsid w:val="00ED41EF"/>
    <w:rsid w:val="00ED44E7"/>
    <w:rsid w:val="00ED4CC8"/>
    <w:rsid w:val="00ED4CCA"/>
    <w:rsid w:val="00ED4CF3"/>
    <w:rsid w:val="00ED4D76"/>
    <w:rsid w:val="00ED512C"/>
    <w:rsid w:val="00ED5E3F"/>
    <w:rsid w:val="00ED6185"/>
    <w:rsid w:val="00ED648A"/>
    <w:rsid w:val="00ED68BC"/>
    <w:rsid w:val="00ED69DF"/>
    <w:rsid w:val="00ED6CC9"/>
    <w:rsid w:val="00ED783E"/>
    <w:rsid w:val="00ED7B85"/>
    <w:rsid w:val="00ED7B86"/>
    <w:rsid w:val="00ED7CC8"/>
    <w:rsid w:val="00EE0112"/>
    <w:rsid w:val="00EE01CB"/>
    <w:rsid w:val="00EE0251"/>
    <w:rsid w:val="00EE03F7"/>
    <w:rsid w:val="00EE09F9"/>
    <w:rsid w:val="00EE10EA"/>
    <w:rsid w:val="00EE135E"/>
    <w:rsid w:val="00EE1861"/>
    <w:rsid w:val="00EE1A16"/>
    <w:rsid w:val="00EE1C6A"/>
    <w:rsid w:val="00EE29F3"/>
    <w:rsid w:val="00EE3FC5"/>
    <w:rsid w:val="00EE44FC"/>
    <w:rsid w:val="00EE4594"/>
    <w:rsid w:val="00EE4DC7"/>
    <w:rsid w:val="00EE4E82"/>
    <w:rsid w:val="00EE4F6C"/>
    <w:rsid w:val="00EE4FAF"/>
    <w:rsid w:val="00EE52DC"/>
    <w:rsid w:val="00EE558A"/>
    <w:rsid w:val="00EE5A33"/>
    <w:rsid w:val="00EE6182"/>
    <w:rsid w:val="00EE65E2"/>
    <w:rsid w:val="00EE67FB"/>
    <w:rsid w:val="00EE6AA8"/>
    <w:rsid w:val="00EE7063"/>
    <w:rsid w:val="00EE7F1B"/>
    <w:rsid w:val="00EE7FF6"/>
    <w:rsid w:val="00EF04D6"/>
    <w:rsid w:val="00EF106E"/>
    <w:rsid w:val="00EF10DE"/>
    <w:rsid w:val="00EF1590"/>
    <w:rsid w:val="00EF171F"/>
    <w:rsid w:val="00EF1798"/>
    <w:rsid w:val="00EF20C4"/>
    <w:rsid w:val="00EF245F"/>
    <w:rsid w:val="00EF246C"/>
    <w:rsid w:val="00EF2884"/>
    <w:rsid w:val="00EF324A"/>
    <w:rsid w:val="00EF33D2"/>
    <w:rsid w:val="00EF34E2"/>
    <w:rsid w:val="00EF3557"/>
    <w:rsid w:val="00EF377D"/>
    <w:rsid w:val="00EF38D0"/>
    <w:rsid w:val="00EF3DFA"/>
    <w:rsid w:val="00EF4469"/>
    <w:rsid w:val="00EF4620"/>
    <w:rsid w:val="00EF50DD"/>
    <w:rsid w:val="00EF5438"/>
    <w:rsid w:val="00EF579B"/>
    <w:rsid w:val="00EF587B"/>
    <w:rsid w:val="00EF5A33"/>
    <w:rsid w:val="00EF5CF0"/>
    <w:rsid w:val="00EF6634"/>
    <w:rsid w:val="00EF6A6C"/>
    <w:rsid w:val="00EF713E"/>
    <w:rsid w:val="00EF7223"/>
    <w:rsid w:val="00EF7B27"/>
    <w:rsid w:val="00EF7CB5"/>
    <w:rsid w:val="00EF7DC9"/>
    <w:rsid w:val="00F00000"/>
    <w:rsid w:val="00F001F0"/>
    <w:rsid w:val="00F00BF0"/>
    <w:rsid w:val="00F0111F"/>
    <w:rsid w:val="00F011BA"/>
    <w:rsid w:val="00F01D49"/>
    <w:rsid w:val="00F01DC3"/>
    <w:rsid w:val="00F01F7D"/>
    <w:rsid w:val="00F023BB"/>
    <w:rsid w:val="00F02C7E"/>
    <w:rsid w:val="00F02F15"/>
    <w:rsid w:val="00F03300"/>
    <w:rsid w:val="00F03348"/>
    <w:rsid w:val="00F0421E"/>
    <w:rsid w:val="00F042EA"/>
    <w:rsid w:val="00F0431F"/>
    <w:rsid w:val="00F04A8F"/>
    <w:rsid w:val="00F04E08"/>
    <w:rsid w:val="00F055C1"/>
    <w:rsid w:val="00F057F1"/>
    <w:rsid w:val="00F05907"/>
    <w:rsid w:val="00F05B0B"/>
    <w:rsid w:val="00F05BAE"/>
    <w:rsid w:val="00F060C7"/>
    <w:rsid w:val="00F062E7"/>
    <w:rsid w:val="00F0687C"/>
    <w:rsid w:val="00F06930"/>
    <w:rsid w:val="00F06CAF"/>
    <w:rsid w:val="00F07164"/>
    <w:rsid w:val="00F07286"/>
    <w:rsid w:val="00F07664"/>
    <w:rsid w:val="00F079BA"/>
    <w:rsid w:val="00F07C14"/>
    <w:rsid w:val="00F07CD7"/>
    <w:rsid w:val="00F0CF9B"/>
    <w:rsid w:val="00F10B66"/>
    <w:rsid w:val="00F10D57"/>
    <w:rsid w:val="00F11398"/>
    <w:rsid w:val="00F119D4"/>
    <w:rsid w:val="00F12175"/>
    <w:rsid w:val="00F12907"/>
    <w:rsid w:val="00F12B53"/>
    <w:rsid w:val="00F12D70"/>
    <w:rsid w:val="00F130C2"/>
    <w:rsid w:val="00F13486"/>
    <w:rsid w:val="00F139CC"/>
    <w:rsid w:val="00F14244"/>
    <w:rsid w:val="00F14474"/>
    <w:rsid w:val="00F14BB5"/>
    <w:rsid w:val="00F14C71"/>
    <w:rsid w:val="00F154D9"/>
    <w:rsid w:val="00F15561"/>
    <w:rsid w:val="00F158F2"/>
    <w:rsid w:val="00F15AA2"/>
    <w:rsid w:val="00F1603E"/>
    <w:rsid w:val="00F1667C"/>
    <w:rsid w:val="00F1680E"/>
    <w:rsid w:val="00F169A9"/>
    <w:rsid w:val="00F170E3"/>
    <w:rsid w:val="00F17124"/>
    <w:rsid w:val="00F17176"/>
    <w:rsid w:val="00F1725E"/>
    <w:rsid w:val="00F17302"/>
    <w:rsid w:val="00F17A65"/>
    <w:rsid w:val="00F17B19"/>
    <w:rsid w:val="00F20176"/>
    <w:rsid w:val="00F20BD0"/>
    <w:rsid w:val="00F20D01"/>
    <w:rsid w:val="00F212F3"/>
    <w:rsid w:val="00F21799"/>
    <w:rsid w:val="00F220B3"/>
    <w:rsid w:val="00F223D3"/>
    <w:rsid w:val="00F22A76"/>
    <w:rsid w:val="00F233EE"/>
    <w:rsid w:val="00F23503"/>
    <w:rsid w:val="00F2365B"/>
    <w:rsid w:val="00F23C24"/>
    <w:rsid w:val="00F23C3A"/>
    <w:rsid w:val="00F2413C"/>
    <w:rsid w:val="00F24416"/>
    <w:rsid w:val="00F2489F"/>
    <w:rsid w:val="00F25780"/>
    <w:rsid w:val="00F25BCE"/>
    <w:rsid w:val="00F25BE8"/>
    <w:rsid w:val="00F25D19"/>
    <w:rsid w:val="00F25FD9"/>
    <w:rsid w:val="00F26413"/>
    <w:rsid w:val="00F26420"/>
    <w:rsid w:val="00F266C0"/>
    <w:rsid w:val="00F26DA1"/>
    <w:rsid w:val="00F2701B"/>
    <w:rsid w:val="00F2721A"/>
    <w:rsid w:val="00F2761A"/>
    <w:rsid w:val="00F2782C"/>
    <w:rsid w:val="00F279D2"/>
    <w:rsid w:val="00F30113"/>
    <w:rsid w:val="00F3037B"/>
    <w:rsid w:val="00F30421"/>
    <w:rsid w:val="00F30474"/>
    <w:rsid w:val="00F30650"/>
    <w:rsid w:val="00F309F6"/>
    <w:rsid w:val="00F30A67"/>
    <w:rsid w:val="00F31106"/>
    <w:rsid w:val="00F311A8"/>
    <w:rsid w:val="00F31D3B"/>
    <w:rsid w:val="00F31D6E"/>
    <w:rsid w:val="00F32059"/>
    <w:rsid w:val="00F32543"/>
    <w:rsid w:val="00F325BA"/>
    <w:rsid w:val="00F32640"/>
    <w:rsid w:val="00F32863"/>
    <w:rsid w:val="00F328F1"/>
    <w:rsid w:val="00F32CF0"/>
    <w:rsid w:val="00F32D84"/>
    <w:rsid w:val="00F33051"/>
    <w:rsid w:val="00F33222"/>
    <w:rsid w:val="00F3357F"/>
    <w:rsid w:val="00F33AB6"/>
    <w:rsid w:val="00F33C67"/>
    <w:rsid w:val="00F33D8C"/>
    <w:rsid w:val="00F33E13"/>
    <w:rsid w:val="00F33FB8"/>
    <w:rsid w:val="00F33FEC"/>
    <w:rsid w:val="00F34110"/>
    <w:rsid w:val="00F3483C"/>
    <w:rsid w:val="00F34D97"/>
    <w:rsid w:val="00F35403"/>
    <w:rsid w:val="00F355BE"/>
    <w:rsid w:val="00F356BC"/>
    <w:rsid w:val="00F35704"/>
    <w:rsid w:val="00F358FD"/>
    <w:rsid w:val="00F35CD4"/>
    <w:rsid w:val="00F36613"/>
    <w:rsid w:val="00F36748"/>
    <w:rsid w:val="00F36AA4"/>
    <w:rsid w:val="00F36B0D"/>
    <w:rsid w:val="00F37425"/>
    <w:rsid w:val="00F376A1"/>
    <w:rsid w:val="00F377FE"/>
    <w:rsid w:val="00F37F73"/>
    <w:rsid w:val="00F40196"/>
    <w:rsid w:val="00F40558"/>
    <w:rsid w:val="00F4094E"/>
    <w:rsid w:val="00F40A9C"/>
    <w:rsid w:val="00F40C1A"/>
    <w:rsid w:val="00F41092"/>
    <w:rsid w:val="00F414C0"/>
    <w:rsid w:val="00F41D44"/>
    <w:rsid w:val="00F42244"/>
    <w:rsid w:val="00F4236E"/>
    <w:rsid w:val="00F431A9"/>
    <w:rsid w:val="00F4327C"/>
    <w:rsid w:val="00F43F77"/>
    <w:rsid w:val="00F43F98"/>
    <w:rsid w:val="00F44237"/>
    <w:rsid w:val="00F44784"/>
    <w:rsid w:val="00F44871"/>
    <w:rsid w:val="00F44E82"/>
    <w:rsid w:val="00F44F86"/>
    <w:rsid w:val="00F45765"/>
    <w:rsid w:val="00F4578F"/>
    <w:rsid w:val="00F4639C"/>
    <w:rsid w:val="00F46756"/>
    <w:rsid w:val="00F46AE8"/>
    <w:rsid w:val="00F46AE9"/>
    <w:rsid w:val="00F472AD"/>
    <w:rsid w:val="00F4771B"/>
    <w:rsid w:val="00F500EB"/>
    <w:rsid w:val="00F501F7"/>
    <w:rsid w:val="00F5041A"/>
    <w:rsid w:val="00F504F4"/>
    <w:rsid w:val="00F506F4"/>
    <w:rsid w:val="00F50B8E"/>
    <w:rsid w:val="00F50E14"/>
    <w:rsid w:val="00F50F0B"/>
    <w:rsid w:val="00F510E3"/>
    <w:rsid w:val="00F5113F"/>
    <w:rsid w:val="00F51F72"/>
    <w:rsid w:val="00F52009"/>
    <w:rsid w:val="00F52A4F"/>
    <w:rsid w:val="00F52B5F"/>
    <w:rsid w:val="00F52D08"/>
    <w:rsid w:val="00F53509"/>
    <w:rsid w:val="00F5398F"/>
    <w:rsid w:val="00F53E02"/>
    <w:rsid w:val="00F54AF0"/>
    <w:rsid w:val="00F54EBA"/>
    <w:rsid w:val="00F54FF4"/>
    <w:rsid w:val="00F555AB"/>
    <w:rsid w:val="00F558ED"/>
    <w:rsid w:val="00F55996"/>
    <w:rsid w:val="00F55A30"/>
    <w:rsid w:val="00F55D5C"/>
    <w:rsid w:val="00F55DA8"/>
    <w:rsid w:val="00F55E89"/>
    <w:rsid w:val="00F562C8"/>
    <w:rsid w:val="00F56A1F"/>
    <w:rsid w:val="00F56F69"/>
    <w:rsid w:val="00F57132"/>
    <w:rsid w:val="00F576B8"/>
    <w:rsid w:val="00F57AEA"/>
    <w:rsid w:val="00F57CED"/>
    <w:rsid w:val="00F6001A"/>
    <w:rsid w:val="00F60124"/>
    <w:rsid w:val="00F6038A"/>
    <w:rsid w:val="00F60C03"/>
    <w:rsid w:val="00F60CA0"/>
    <w:rsid w:val="00F60F9B"/>
    <w:rsid w:val="00F610EA"/>
    <w:rsid w:val="00F617FF"/>
    <w:rsid w:val="00F619BE"/>
    <w:rsid w:val="00F61A08"/>
    <w:rsid w:val="00F61C25"/>
    <w:rsid w:val="00F623F6"/>
    <w:rsid w:val="00F6241C"/>
    <w:rsid w:val="00F6289D"/>
    <w:rsid w:val="00F62C26"/>
    <w:rsid w:val="00F62D80"/>
    <w:rsid w:val="00F63036"/>
    <w:rsid w:val="00F630B5"/>
    <w:rsid w:val="00F64107"/>
    <w:rsid w:val="00F64405"/>
    <w:rsid w:val="00F64F8D"/>
    <w:rsid w:val="00F65976"/>
    <w:rsid w:val="00F65B5C"/>
    <w:rsid w:val="00F65B77"/>
    <w:rsid w:val="00F66353"/>
    <w:rsid w:val="00F66389"/>
    <w:rsid w:val="00F66942"/>
    <w:rsid w:val="00F66A82"/>
    <w:rsid w:val="00F66E8B"/>
    <w:rsid w:val="00F66EB3"/>
    <w:rsid w:val="00F67312"/>
    <w:rsid w:val="00F67429"/>
    <w:rsid w:val="00F67AE6"/>
    <w:rsid w:val="00F706D1"/>
    <w:rsid w:val="00F7076A"/>
    <w:rsid w:val="00F70883"/>
    <w:rsid w:val="00F70A21"/>
    <w:rsid w:val="00F70A69"/>
    <w:rsid w:val="00F70A6A"/>
    <w:rsid w:val="00F70BC2"/>
    <w:rsid w:val="00F70C50"/>
    <w:rsid w:val="00F70EAD"/>
    <w:rsid w:val="00F710EC"/>
    <w:rsid w:val="00F7117B"/>
    <w:rsid w:val="00F711D0"/>
    <w:rsid w:val="00F71B70"/>
    <w:rsid w:val="00F71EC0"/>
    <w:rsid w:val="00F72372"/>
    <w:rsid w:val="00F724CA"/>
    <w:rsid w:val="00F7294B"/>
    <w:rsid w:val="00F72E68"/>
    <w:rsid w:val="00F72F19"/>
    <w:rsid w:val="00F730CC"/>
    <w:rsid w:val="00F731A0"/>
    <w:rsid w:val="00F7361F"/>
    <w:rsid w:val="00F736DF"/>
    <w:rsid w:val="00F74306"/>
    <w:rsid w:val="00F747E1"/>
    <w:rsid w:val="00F7491A"/>
    <w:rsid w:val="00F7511B"/>
    <w:rsid w:val="00F75199"/>
    <w:rsid w:val="00F75AE3"/>
    <w:rsid w:val="00F75CE9"/>
    <w:rsid w:val="00F76431"/>
    <w:rsid w:val="00F764AD"/>
    <w:rsid w:val="00F766CA"/>
    <w:rsid w:val="00F766EF"/>
    <w:rsid w:val="00F769B8"/>
    <w:rsid w:val="00F76F5A"/>
    <w:rsid w:val="00F771EA"/>
    <w:rsid w:val="00F7743E"/>
    <w:rsid w:val="00F77686"/>
    <w:rsid w:val="00F777A0"/>
    <w:rsid w:val="00F77C21"/>
    <w:rsid w:val="00F8021C"/>
    <w:rsid w:val="00F8036E"/>
    <w:rsid w:val="00F80DBC"/>
    <w:rsid w:val="00F813EE"/>
    <w:rsid w:val="00F81B59"/>
    <w:rsid w:val="00F82318"/>
    <w:rsid w:val="00F828DE"/>
    <w:rsid w:val="00F82905"/>
    <w:rsid w:val="00F82937"/>
    <w:rsid w:val="00F82F40"/>
    <w:rsid w:val="00F8381D"/>
    <w:rsid w:val="00F8387D"/>
    <w:rsid w:val="00F83F44"/>
    <w:rsid w:val="00F8402A"/>
    <w:rsid w:val="00F84387"/>
    <w:rsid w:val="00F843BB"/>
    <w:rsid w:val="00F84E8D"/>
    <w:rsid w:val="00F853E8"/>
    <w:rsid w:val="00F856DF"/>
    <w:rsid w:val="00F85967"/>
    <w:rsid w:val="00F859D6"/>
    <w:rsid w:val="00F85B2A"/>
    <w:rsid w:val="00F85C86"/>
    <w:rsid w:val="00F862C0"/>
    <w:rsid w:val="00F86362"/>
    <w:rsid w:val="00F86461"/>
    <w:rsid w:val="00F86C0B"/>
    <w:rsid w:val="00F86CB0"/>
    <w:rsid w:val="00F873BB"/>
    <w:rsid w:val="00F8740D"/>
    <w:rsid w:val="00F87733"/>
    <w:rsid w:val="00F87FB2"/>
    <w:rsid w:val="00F90039"/>
    <w:rsid w:val="00F90134"/>
    <w:rsid w:val="00F90ED7"/>
    <w:rsid w:val="00F912E4"/>
    <w:rsid w:val="00F91804"/>
    <w:rsid w:val="00F91A86"/>
    <w:rsid w:val="00F92292"/>
    <w:rsid w:val="00F927AB"/>
    <w:rsid w:val="00F9317D"/>
    <w:rsid w:val="00F932C9"/>
    <w:rsid w:val="00F9335A"/>
    <w:rsid w:val="00F93462"/>
    <w:rsid w:val="00F93A1C"/>
    <w:rsid w:val="00F9435C"/>
    <w:rsid w:val="00F94C12"/>
    <w:rsid w:val="00F94D6B"/>
    <w:rsid w:val="00F94E65"/>
    <w:rsid w:val="00F9520E"/>
    <w:rsid w:val="00F95448"/>
    <w:rsid w:val="00F95924"/>
    <w:rsid w:val="00F95F8F"/>
    <w:rsid w:val="00F96717"/>
    <w:rsid w:val="00F969D0"/>
    <w:rsid w:val="00F96A4F"/>
    <w:rsid w:val="00F96BBF"/>
    <w:rsid w:val="00F96D74"/>
    <w:rsid w:val="00F96DC9"/>
    <w:rsid w:val="00F96E66"/>
    <w:rsid w:val="00F975AD"/>
    <w:rsid w:val="00F97A8F"/>
    <w:rsid w:val="00F97ED9"/>
    <w:rsid w:val="00FA024C"/>
    <w:rsid w:val="00FA0277"/>
    <w:rsid w:val="00FA03FB"/>
    <w:rsid w:val="00FA0883"/>
    <w:rsid w:val="00FA08EC"/>
    <w:rsid w:val="00FA0BF3"/>
    <w:rsid w:val="00FA0FDA"/>
    <w:rsid w:val="00FA134A"/>
    <w:rsid w:val="00FA1700"/>
    <w:rsid w:val="00FA187C"/>
    <w:rsid w:val="00FA1BC2"/>
    <w:rsid w:val="00FA1DF8"/>
    <w:rsid w:val="00FA252D"/>
    <w:rsid w:val="00FA2538"/>
    <w:rsid w:val="00FA26B3"/>
    <w:rsid w:val="00FA2B71"/>
    <w:rsid w:val="00FA2CEF"/>
    <w:rsid w:val="00FA2EBE"/>
    <w:rsid w:val="00FA3053"/>
    <w:rsid w:val="00FA30E7"/>
    <w:rsid w:val="00FA31C1"/>
    <w:rsid w:val="00FA31DE"/>
    <w:rsid w:val="00FA375F"/>
    <w:rsid w:val="00FA3DD5"/>
    <w:rsid w:val="00FA409E"/>
    <w:rsid w:val="00FA426C"/>
    <w:rsid w:val="00FA4613"/>
    <w:rsid w:val="00FA4679"/>
    <w:rsid w:val="00FA4F78"/>
    <w:rsid w:val="00FA54BF"/>
    <w:rsid w:val="00FA5627"/>
    <w:rsid w:val="00FA5AE7"/>
    <w:rsid w:val="00FA5B04"/>
    <w:rsid w:val="00FA6173"/>
    <w:rsid w:val="00FA6DBC"/>
    <w:rsid w:val="00FA7066"/>
    <w:rsid w:val="00FA73AA"/>
    <w:rsid w:val="00FA7546"/>
    <w:rsid w:val="00FA75E9"/>
    <w:rsid w:val="00FA775A"/>
    <w:rsid w:val="00FA7DC6"/>
    <w:rsid w:val="00FB0089"/>
    <w:rsid w:val="00FB0442"/>
    <w:rsid w:val="00FB04EA"/>
    <w:rsid w:val="00FB078A"/>
    <w:rsid w:val="00FB083F"/>
    <w:rsid w:val="00FB099F"/>
    <w:rsid w:val="00FB09A1"/>
    <w:rsid w:val="00FB0DFE"/>
    <w:rsid w:val="00FB13CD"/>
    <w:rsid w:val="00FB189F"/>
    <w:rsid w:val="00FB18C8"/>
    <w:rsid w:val="00FB1964"/>
    <w:rsid w:val="00FB19AF"/>
    <w:rsid w:val="00FB1BA0"/>
    <w:rsid w:val="00FB1D24"/>
    <w:rsid w:val="00FB1F6C"/>
    <w:rsid w:val="00FB22A6"/>
    <w:rsid w:val="00FB22DD"/>
    <w:rsid w:val="00FB2384"/>
    <w:rsid w:val="00FB273E"/>
    <w:rsid w:val="00FB288B"/>
    <w:rsid w:val="00FB2DC1"/>
    <w:rsid w:val="00FB32E2"/>
    <w:rsid w:val="00FB3346"/>
    <w:rsid w:val="00FB3E31"/>
    <w:rsid w:val="00FB3EA3"/>
    <w:rsid w:val="00FB4363"/>
    <w:rsid w:val="00FB4A98"/>
    <w:rsid w:val="00FB545C"/>
    <w:rsid w:val="00FB54B7"/>
    <w:rsid w:val="00FB58B7"/>
    <w:rsid w:val="00FB58BF"/>
    <w:rsid w:val="00FB5973"/>
    <w:rsid w:val="00FB5D8C"/>
    <w:rsid w:val="00FB5EA6"/>
    <w:rsid w:val="00FB5EC2"/>
    <w:rsid w:val="00FB5FE1"/>
    <w:rsid w:val="00FB6A53"/>
    <w:rsid w:val="00FB6F1D"/>
    <w:rsid w:val="00FB7D91"/>
    <w:rsid w:val="00FC00F3"/>
    <w:rsid w:val="00FC012D"/>
    <w:rsid w:val="00FC077F"/>
    <w:rsid w:val="00FC0F30"/>
    <w:rsid w:val="00FC0F8C"/>
    <w:rsid w:val="00FC0F93"/>
    <w:rsid w:val="00FC1021"/>
    <w:rsid w:val="00FC10B0"/>
    <w:rsid w:val="00FC2568"/>
    <w:rsid w:val="00FC274A"/>
    <w:rsid w:val="00FC28D3"/>
    <w:rsid w:val="00FC2B84"/>
    <w:rsid w:val="00FC2F55"/>
    <w:rsid w:val="00FC32A7"/>
    <w:rsid w:val="00FC349C"/>
    <w:rsid w:val="00FC3547"/>
    <w:rsid w:val="00FC3C5F"/>
    <w:rsid w:val="00FC3E82"/>
    <w:rsid w:val="00FC4441"/>
    <w:rsid w:val="00FC4DA7"/>
    <w:rsid w:val="00FC4DF7"/>
    <w:rsid w:val="00FC52BB"/>
    <w:rsid w:val="00FC53E5"/>
    <w:rsid w:val="00FC622A"/>
    <w:rsid w:val="00FC636B"/>
    <w:rsid w:val="00FC64C7"/>
    <w:rsid w:val="00FC6954"/>
    <w:rsid w:val="00FC6B10"/>
    <w:rsid w:val="00FC6DD6"/>
    <w:rsid w:val="00FC7030"/>
    <w:rsid w:val="00FC74B4"/>
    <w:rsid w:val="00FC74F0"/>
    <w:rsid w:val="00FC796A"/>
    <w:rsid w:val="00FD026C"/>
    <w:rsid w:val="00FD0718"/>
    <w:rsid w:val="00FD0A17"/>
    <w:rsid w:val="00FD0D6A"/>
    <w:rsid w:val="00FD107F"/>
    <w:rsid w:val="00FD1173"/>
    <w:rsid w:val="00FD1638"/>
    <w:rsid w:val="00FD1A9A"/>
    <w:rsid w:val="00FD1CBC"/>
    <w:rsid w:val="00FD224C"/>
    <w:rsid w:val="00FD2747"/>
    <w:rsid w:val="00FD28FF"/>
    <w:rsid w:val="00FD29D8"/>
    <w:rsid w:val="00FD36E8"/>
    <w:rsid w:val="00FD37B0"/>
    <w:rsid w:val="00FD3AA2"/>
    <w:rsid w:val="00FD3C14"/>
    <w:rsid w:val="00FD3DAD"/>
    <w:rsid w:val="00FD420D"/>
    <w:rsid w:val="00FD47CA"/>
    <w:rsid w:val="00FD4AFE"/>
    <w:rsid w:val="00FD4CA5"/>
    <w:rsid w:val="00FD51F1"/>
    <w:rsid w:val="00FD5473"/>
    <w:rsid w:val="00FD54A6"/>
    <w:rsid w:val="00FD5B0A"/>
    <w:rsid w:val="00FD6943"/>
    <w:rsid w:val="00FD6B6B"/>
    <w:rsid w:val="00FD70D5"/>
    <w:rsid w:val="00FD71CB"/>
    <w:rsid w:val="00FD799E"/>
    <w:rsid w:val="00FD7C11"/>
    <w:rsid w:val="00FE09E1"/>
    <w:rsid w:val="00FE0A1E"/>
    <w:rsid w:val="00FE131B"/>
    <w:rsid w:val="00FE1876"/>
    <w:rsid w:val="00FE1E99"/>
    <w:rsid w:val="00FE270A"/>
    <w:rsid w:val="00FE2726"/>
    <w:rsid w:val="00FE2793"/>
    <w:rsid w:val="00FE2815"/>
    <w:rsid w:val="00FE2892"/>
    <w:rsid w:val="00FE28C0"/>
    <w:rsid w:val="00FE2E2E"/>
    <w:rsid w:val="00FE2E37"/>
    <w:rsid w:val="00FE2ED3"/>
    <w:rsid w:val="00FE312A"/>
    <w:rsid w:val="00FE3402"/>
    <w:rsid w:val="00FE39E3"/>
    <w:rsid w:val="00FE3D66"/>
    <w:rsid w:val="00FE40EB"/>
    <w:rsid w:val="00FE4110"/>
    <w:rsid w:val="00FE4D2E"/>
    <w:rsid w:val="00FE5088"/>
    <w:rsid w:val="00FE58A3"/>
    <w:rsid w:val="00FE5921"/>
    <w:rsid w:val="00FE5A68"/>
    <w:rsid w:val="00FE5F52"/>
    <w:rsid w:val="00FE6292"/>
    <w:rsid w:val="00FE62D2"/>
    <w:rsid w:val="00FE6F44"/>
    <w:rsid w:val="00FE73A5"/>
    <w:rsid w:val="00FE76F3"/>
    <w:rsid w:val="00FE7787"/>
    <w:rsid w:val="00FE7853"/>
    <w:rsid w:val="00FE78A5"/>
    <w:rsid w:val="00FE7FEA"/>
    <w:rsid w:val="00FF0C33"/>
    <w:rsid w:val="00FF0E2F"/>
    <w:rsid w:val="00FF1D27"/>
    <w:rsid w:val="00FF1D5D"/>
    <w:rsid w:val="00FF1F2E"/>
    <w:rsid w:val="00FF233B"/>
    <w:rsid w:val="00FF27B9"/>
    <w:rsid w:val="00FF2A3D"/>
    <w:rsid w:val="00FF2AEC"/>
    <w:rsid w:val="00FF2C59"/>
    <w:rsid w:val="00FF2D1E"/>
    <w:rsid w:val="00FF34DA"/>
    <w:rsid w:val="00FF361A"/>
    <w:rsid w:val="00FF4C2F"/>
    <w:rsid w:val="00FF4C47"/>
    <w:rsid w:val="00FF509F"/>
    <w:rsid w:val="00FF5108"/>
    <w:rsid w:val="00FF5548"/>
    <w:rsid w:val="00FF57C5"/>
    <w:rsid w:val="00FF59EA"/>
    <w:rsid w:val="00FF5A8C"/>
    <w:rsid w:val="00FF5D2D"/>
    <w:rsid w:val="00FF5DA3"/>
    <w:rsid w:val="00FF60AF"/>
    <w:rsid w:val="00FF60E5"/>
    <w:rsid w:val="00FF654B"/>
    <w:rsid w:val="00FF65A4"/>
    <w:rsid w:val="00FF7657"/>
    <w:rsid w:val="00FF76F9"/>
    <w:rsid w:val="00FF7DBA"/>
    <w:rsid w:val="00FF7E5E"/>
    <w:rsid w:val="00FF7E97"/>
    <w:rsid w:val="0106C752"/>
    <w:rsid w:val="0106DBC6"/>
    <w:rsid w:val="0118470F"/>
    <w:rsid w:val="01393FCD"/>
    <w:rsid w:val="013EAFA5"/>
    <w:rsid w:val="014804B3"/>
    <w:rsid w:val="014DC11F"/>
    <w:rsid w:val="017D087D"/>
    <w:rsid w:val="018349C9"/>
    <w:rsid w:val="019A373E"/>
    <w:rsid w:val="01ACC674"/>
    <w:rsid w:val="01ACD1AF"/>
    <w:rsid w:val="01AFD7FA"/>
    <w:rsid w:val="01BFEC62"/>
    <w:rsid w:val="01D6A206"/>
    <w:rsid w:val="01DE26B3"/>
    <w:rsid w:val="01E06F1A"/>
    <w:rsid w:val="01EBC30D"/>
    <w:rsid w:val="01F3443B"/>
    <w:rsid w:val="0206DCD0"/>
    <w:rsid w:val="02086AFD"/>
    <w:rsid w:val="020C0324"/>
    <w:rsid w:val="0214967C"/>
    <w:rsid w:val="02250F62"/>
    <w:rsid w:val="022CAD1A"/>
    <w:rsid w:val="022EB990"/>
    <w:rsid w:val="02498E59"/>
    <w:rsid w:val="02678E36"/>
    <w:rsid w:val="026E70BC"/>
    <w:rsid w:val="0278F569"/>
    <w:rsid w:val="02913CB8"/>
    <w:rsid w:val="02989E18"/>
    <w:rsid w:val="02B23D0A"/>
    <w:rsid w:val="02CC1B12"/>
    <w:rsid w:val="02E9C30D"/>
    <w:rsid w:val="02F01BC5"/>
    <w:rsid w:val="030CF8EE"/>
    <w:rsid w:val="030EA787"/>
    <w:rsid w:val="0318AA7F"/>
    <w:rsid w:val="0327B84C"/>
    <w:rsid w:val="03423C69"/>
    <w:rsid w:val="03437AFC"/>
    <w:rsid w:val="0344B7C5"/>
    <w:rsid w:val="0345ED6C"/>
    <w:rsid w:val="0346849A"/>
    <w:rsid w:val="0347C840"/>
    <w:rsid w:val="0352BD47"/>
    <w:rsid w:val="035D5E5F"/>
    <w:rsid w:val="0396CA84"/>
    <w:rsid w:val="03B4A277"/>
    <w:rsid w:val="03B6B4CA"/>
    <w:rsid w:val="03B951A1"/>
    <w:rsid w:val="03DF180E"/>
    <w:rsid w:val="03E00624"/>
    <w:rsid w:val="04096132"/>
    <w:rsid w:val="04261BCB"/>
    <w:rsid w:val="043FA6FC"/>
    <w:rsid w:val="0440E567"/>
    <w:rsid w:val="0449939B"/>
    <w:rsid w:val="045057F7"/>
    <w:rsid w:val="0454CCA5"/>
    <w:rsid w:val="0473607E"/>
    <w:rsid w:val="0478900F"/>
    <w:rsid w:val="047B26CC"/>
    <w:rsid w:val="047B922C"/>
    <w:rsid w:val="047FA575"/>
    <w:rsid w:val="0486D85C"/>
    <w:rsid w:val="049CF831"/>
    <w:rsid w:val="04A14B41"/>
    <w:rsid w:val="04BE3AB1"/>
    <w:rsid w:val="04C8AF7B"/>
    <w:rsid w:val="04D472EF"/>
    <w:rsid w:val="04D78F77"/>
    <w:rsid w:val="04EA1E6A"/>
    <w:rsid w:val="04EC339A"/>
    <w:rsid w:val="04F107C4"/>
    <w:rsid w:val="04FA5CDE"/>
    <w:rsid w:val="0509177C"/>
    <w:rsid w:val="0509F282"/>
    <w:rsid w:val="0516CD03"/>
    <w:rsid w:val="056378C3"/>
    <w:rsid w:val="05664BC6"/>
    <w:rsid w:val="057E755F"/>
    <w:rsid w:val="05917AF6"/>
    <w:rsid w:val="05969104"/>
    <w:rsid w:val="05AB1E85"/>
    <w:rsid w:val="05B2D81C"/>
    <w:rsid w:val="05BBC40E"/>
    <w:rsid w:val="05C2947E"/>
    <w:rsid w:val="05E79A13"/>
    <w:rsid w:val="05F754B5"/>
    <w:rsid w:val="05FA5BB8"/>
    <w:rsid w:val="0613C883"/>
    <w:rsid w:val="0618C70E"/>
    <w:rsid w:val="061D0292"/>
    <w:rsid w:val="061EE439"/>
    <w:rsid w:val="0626FCD4"/>
    <w:rsid w:val="062DD909"/>
    <w:rsid w:val="0646E497"/>
    <w:rsid w:val="064C1D07"/>
    <w:rsid w:val="0655AEB5"/>
    <w:rsid w:val="065D4EC4"/>
    <w:rsid w:val="067648FD"/>
    <w:rsid w:val="0685DCC2"/>
    <w:rsid w:val="06ABCB3B"/>
    <w:rsid w:val="06CE6B46"/>
    <w:rsid w:val="06D4935F"/>
    <w:rsid w:val="06DB0B59"/>
    <w:rsid w:val="06EC3B54"/>
    <w:rsid w:val="06FE2A40"/>
    <w:rsid w:val="0719C743"/>
    <w:rsid w:val="072B16AE"/>
    <w:rsid w:val="074155B7"/>
    <w:rsid w:val="0751EEC1"/>
    <w:rsid w:val="07573836"/>
    <w:rsid w:val="075F5EA5"/>
    <w:rsid w:val="07729F7B"/>
    <w:rsid w:val="0775B06F"/>
    <w:rsid w:val="0788C214"/>
    <w:rsid w:val="078D46DE"/>
    <w:rsid w:val="0796632A"/>
    <w:rsid w:val="07ABF87A"/>
    <w:rsid w:val="07B6FD0F"/>
    <w:rsid w:val="07CCF647"/>
    <w:rsid w:val="07D5546C"/>
    <w:rsid w:val="07DC9A17"/>
    <w:rsid w:val="07E2A6CB"/>
    <w:rsid w:val="07E3BF04"/>
    <w:rsid w:val="07EA6B9A"/>
    <w:rsid w:val="0809DBC8"/>
    <w:rsid w:val="080CB4F9"/>
    <w:rsid w:val="081A1E61"/>
    <w:rsid w:val="08375AEB"/>
    <w:rsid w:val="083F95F1"/>
    <w:rsid w:val="084A1296"/>
    <w:rsid w:val="0855A364"/>
    <w:rsid w:val="0856C5E7"/>
    <w:rsid w:val="0867790C"/>
    <w:rsid w:val="08713B10"/>
    <w:rsid w:val="087F6C6E"/>
    <w:rsid w:val="088633BF"/>
    <w:rsid w:val="088C950B"/>
    <w:rsid w:val="0892098E"/>
    <w:rsid w:val="08974D3E"/>
    <w:rsid w:val="08B2D79B"/>
    <w:rsid w:val="08BEBFD9"/>
    <w:rsid w:val="08BF5C56"/>
    <w:rsid w:val="08D9F9DC"/>
    <w:rsid w:val="08DB9C0A"/>
    <w:rsid w:val="08DF482B"/>
    <w:rsid w:val="08ED4185"/>
    <w:rsid w:val="08FAA251"/>
    <w:rsid w:val="09051B3B"/>
    <w:rsid w:val="09057A11"/>
    <w:rsid w:val="0908F509"/>
    <w:rsid w:val="090B6552"/>
    <w:rsid w:val="0915044E"/>
    <w:rsid w:val="0923648D"/>
    <w:rsid w:val="092B0D8A"/>
    <w:rsid w:val="09345140"/>
    <w:rsid w:val="0952197E"/>
    <w:rsid w:val="095466C9"/>
    <w:rsid w:val="098D207A"/>
    <w:rsid w:val="09A83828"/>
    <w:rsid w:val="09ACF5DE"/>
    <w:rsid w:val="09B1D5EA"/>
    <w:rsid w:val="09D4B569"/>
    <w:rsid w:val="09D91233"/>
    <w:rsid w:val="0A1C871A"/>
    <w:rsid w:val="0A227CD8"/>
    <w:rsid w:val="0A268ECF"/>
    <w:rsid w:val="0A33B0D1"/>
    <w:rsid w:val="0A3414E9"/>
    <w:rsid w:val="0A3EEC05"/>
    <w:rsid w:val="0A49C8B9"/>
    <w:rsid w:val="0A540D6B"/>
    <w:rsid w:val="0A5421EC"/>
    <w:rsid w:val="0A620045"/>
    <w:rsid w:val="0A6CA013"/>
    <w:rsid w:val="0A78F679"/>
    <w:rsid w:val="0AA6775B"/>
    <w:rsid w:val="0AAEAA00"/>
    <w:rsid w:val="0AB171DA"/>
    <w:rsid w:val="0AC491D4"/>
    <w:rsid w:val="0AD05F3C"/>
    <w:rsid w:val="0AD5F67D"/>
    <w:rsid w:val="0AE739D9"/>
    <w:rsid w:val="0AECB5F9"/>
    <w:rsid w:val="0AFCDA62"/>
    <w:rsid w:val="0B018D25"/>
    <w:rsid w:val="0B1E9350"/>
    <w:rsid w:val="0B2638D8"/>
    <w:rsid w:val="0B389ECC"/>
    <w:rsid w:val="0B54145E"/>
    <w:rsid w:val="0B64CBE6"/>
    <w:rsid w:val="0B8068E1"/>
    <w:rsid w:val="0B89826F"/>
    <w:rsid w:val="0B8B490A"/>
    <w:rsid w:val="0B92F03B"/>
    <w:rsid w:val="0BD788B0"/>
    <w:rsid w:val="0BE6794F"/>
    <w:rsid w:val="0C02CAD0"/>
    <w:rsid w:val="0C064AAB"/>
    <w:rsid w:val="0C06A0EA"/>
    <w:rsid w:val="0C180553"/>
    <w:rsid w:val="0C1E8465"/>
    <w:rsid w:val="0C20F4D3"/>
    <w:rsid w:val="0C212629"/>
    <w:rsid w:val="0C4956D8"/>
    <w:rsid w:val="0C5A9BFE"/>
    <w:rsid w:val="0C5BE13A"/>
    <w:rsid w:val="0C6250A1"/>
    <w:rsid w:val="0C64C189"/>
    <w:rsid w:val="0C6C2F9D"/>
    <w:rsid w:val="0C8692FE"/>
    <w:rsid w:val="0C93A631"/>
    <w:rsid w:val="0C9AA037"/>
    <w:rsid w:val="0CB69F2F"/>
    <w:rsid w:val="0CBAB8C9"/>
    <w:rsid w:val="0CBDE894"/>
    <w:rsid w:val="0CC47F01"/>
    <w:rsid w:val="0CCCE167"/>
    <w:rsid w:val="0CCD782E"/>
    <w:rsid w:val="0CD14ED6"/>
    <w:rsid w:val="0CEC6772"/>
    <w:rsid w:val="0CFF603B"/>
    <w:rsid w:val="0CFFD070"/>
    <w:rsid w:val="0D040012"/>
    <w:rsid w:val="0D05A0DB"/>
    <w:rsid w:val="0D1621A8"/>
    <w:rsid w:val="0D1AD8F0"/>
    <w:rsid w:val="0D1CABCA"/>
    <w:rsid w:val="0D1DC6D2"/>
    <w:rsid w:val="0D2023AA"/>
    <w:rsid w:val="0D20D228"/>
    <w:rsid w:val="0D24C64F"/>
    <w:rsid w:val="0D366C34"/>
    <w:rsid w:val="0D470C0B"/>
    <w:rsid w:val="0D5ABA6F"/>
    <w:rsid w:val="0D5ECC50"/>
    <w:rsid w:val="0D9D43B6"/>
    <w:rsid w:val="0DA0C6B3"/>
    <w:rsid w:val="0DBE0B50"/>
    <w:rsid w:val="0DDD56F2"/>
    <w:rsid w:val="0DDDD708"/>
    <w:rsid w:val="0DF1ADAB"/>
    <w:rsid w:val="0DF53038"/>
    <w:rsid w:val="0DF80398"/>
    <w:rsid w:val="0E07FFFE"/>
    <w:rsid w:val="0E0CE0EF"/>
    <w:rsid w:val="0E0EF2F6"/>
    <w:rsid w:val="0E19C091"/>
    <w:rsid w:val="0E34BE1E"/>
    <w:rsid w:val="0E407754"/>
    <w:rsid w:val="0E59B8F5"/>
    <w:rsid w:val="0E5AA243"/>
    <w:rsid w:val="0E6AC1F6"/>
    <w:rsid w:val="0E772E3B"/>
    <w:rsid w:val="0EA01106"/>
    <w:rsid w:val="0EB4A37E"/>
    <w:rsid w:val="0EB5B4B9"/>
    <w:rsid w:val="0ECA61BC"/>
    <w:rsid w:val="0ECAAFD9"/>
    <w:rsid w:val="0EDAE1F1"/>
    <w:rsid w:val="0EDD7303"/>
    <w:rsid w:val="0EF3B12E"/>
    <w:rsid w:val="0EF41E8A"/>
    <w:rsid w:val="0F0F744F"/>
    <w:rsid w:val="0F16A7AF"/>
    <w:rsid w:val="0F17AD18"/>
    <w:rsid w:val="0F2C0D55"/>
    <w:rsid w:val="0F2E8A00"/>
    <w:rsid w:val="0F3E67E3"/>
    <w:rsid w:val="0F4C57F9"/>
    <w:rsid w:val="0F4C7F2A"/>
    <w:rsid w:val="0F655163"/>
    <w:rsid w:val="0F6C6A05"/>
    <w:rsid w:val="0F890841"/>
    <w:rsid w:val="0F90A48D"/>
    <w:rsid w:val="0F9733B8"/>
    <w:rsid w:val="0FB6DA71"/>
    <w:rsid w:val="0FBFA2C5"/>
    <w:rsid w:val="0FBFD1A8"/>
    <w:rsid w:val="0FD2FE01"/>
    <w:rsid w:val="0FD3F79A"/>
    <w:rsid w:val="0FE3C65B"/>
    <w:rsid w:val="0FF0A3A2"/>
    <w:rsid w:val="0FF7E2A0"/>
    <w:rsid w:val="1002B4F0"/>
    <w:rsid w:val="100C6EBA"/>
    <w:rsid w:val="100EDBFF"/>
    <w:rsid w:val="101FA9E4"/>
    <w:rsid w:val="10276A82"/>
    <w:rsid w:val="103E0E99"/>
    <w:rsid w:val="105D2BC1"/>
    <w:rsid w:val="1065D362"/>
    <w:rsid w:val="106C2C7D"/>
    <w:rsid w:val="1077AB6C"/>
    <w:rsid w:val="107FA966"/>
    <w:rsid w:val="10986BDE"/>
    <w:rsid w:val="10A0E8CD"/>
    <w:rsid w:val="10B0CF4D"/>
    <w:rsid w:val="10B6A755"/>
    <w:rsid w:val="10BF8CCC"/>
    <w:rsid w:val="10D185D2"/>
    <w:rsid w:val="10D943E0"/>
    <w:rsid w:val="10EB7676"/>
    <w:rsid w:val="10EE611C"/>
    <w:rsid w:val="11198FCD"/>
    <w:rsid w:val="1121C93A"/>
    <w:rsid w:val="1126D914"/>
    <w:rsid w:val="11283FB6"/>
    <w:rsid w:val="11460CB9"/>
    <w:rsid w:val="117535AD"/>
    <w:rsid w:val="1188C81F"/>
    <w:rsid w:val="11A86D89"/>
    <w:rsid w:val="11C02E23"/>
    <w:rsid w:val="11C52F64"/>
    <w:rsid w:val="11DAEC08"/>
    <w:rsid w:val="11DB6F23"/>
    <w:rsid w:val="11E36EB5"/>
    <w:rsid w:val="11FAB658"/>
    <w:rsid w:val="120014B5"/>
    <w:rsid w:val="1225AD9C"/>
    <w:rsid w:val="122E5E4E"/>
    <w:rsid w:val="12337751"/>
    <w:rsid w:val="123470E8"/>
    <w:rsid w:val="124375CA"/>
    <w:rsid w:val="1252A613"/>
    <w:rsid w:val="1253E9CD"/>
    <w:rsid w:val="1263FFAA"/>
    <w:rsid w:val="126EA090"/>
    <w:rsid w:val="1276B9E6"/>
    <w:rsid w:val="1293448B"/>
    <w:rsid w:val="12BD463B"/>
    <w:rsid w:val="12C76ACE"/>
    <w:rsid w:val="12C80095"/>
    <w:rsid w:val="12CDC092"/>
    <w:rsid w:val="12EA2C62"/>
    <w:rsid w:val="12ED6D69"/>
    <w:rsid w:val="131F6964"/>
    <w:rsid w:val="1334BA68"/>
    <w:rsid w:val="13372D59"/>
    <w:rsid w:val="1348D9AF"/>
    <w:rsid w:val="13490512"/>
    <w:rsid w:val="1350C83B"/>
    <w:rsid w:val="1354B88A"/>
    <w:rsid w:val="135AD48E"/>
    <w:rsid w:val="135C4842"/>
    <w:rsid w:val="13790E12"/>
    <w:rsid w:val="1392EFD3"/>
    <w:rsid w:val="13ABD57F"/>
    <w:rsid w:val="13B36D33"/>
    <w:rsid w:val="13C04AFD"/>
    <w:rsid w:val="13CE8267"/>
    <w:rsid w:val="13D4E86B"/>
    <w:rsid w:val="13E99310"/>
    <w:rsid w:val="13F1219D"/>
    <w:rsid w:val="1429F40F"/>
    <w:rsid w:val="14588BA8"/>
    <w:rsid w:val="145A6E40"/>
    <w:rsid w:val="147E5188"/>
    <w:rsid w:val="1483F716"/>
    <w:rsid w:val="1491FA79"/>
    <w:rsid w:val="14C1F01E"/>
    <w:rsid w:val="14D7679A"/>
    <w:rsid w:val="14DB129D"/>
    <w:rsid w:val="14DB38A2"/>
    <w:rsid w:val="14EC307A"/>
    <w:rsid w:val="14F04CF5"/>
    <w:rsid w:val="1513624D"/>
    <w:rsid w:val="153783FF"/>
    <w:rsid w:val="1539DAE1"/>
    <w:rsid w:val="153EFF09"/>
    <w:rsid w:val="1546C9DB"/>
    <w:rsid w:val="1553A185"/>
    <w:rsid w:val="156930DD"/>
    <w:rsid w:val="156A93E2"/>
    <w:rsid w:val="1576856B"/>
    <w:rsid w:val="1587857D"/>
    <w:rsid w:val="1594CE61"/>
    <w:rsid w:val="15C4BD08"/>
    <w:rsid w:val="15D7DBA2"/>
    <w:rsid w:val="15DB39A2"/>
    <w:rsid w:val="15E59FA4"/>
    <w:rsid w:val="15E9EC48"/>
    <w:rsid w:val="15F826A4"/>
    <w:rsid w:val="15FEE330"/>
    <w:rsid w:val="1606729B"/>
    <w:rsid w:val="1618EA70"/>
    <w:rsid w:val="162DE7C0"/>
    <w:rsid w:val="163BCCAB"/>
    <w:rsid w:val="164BA9DE"/>
    <w:rsid w:val="1656ED80"/>
    <w:rsid w:val="1657CF9F"/>
    <w:rsid w:val="16594622"/>
    <w:rsid w:val="1659F585"/>
    <w:rsid w:val="166BA6FB"/>
    <w:rsid w:val="166CC68D"/>
    <w:rsid w:val="16769F2C"/>
    <w:rsid w:val="16770903"/>
    <w:rsid w:val="1691C793"/>
    <w:rsid w:val="16934D7C"/>
    <w:rsid w:val="1698C121"/>
    <w:rsid w:val="169B61D7"/>
    <w:rsid w:val="169F8B94"/>
    <w:rsid w:val="16A892D9"/>
    <w:rsid w:val="16B4A955"/>
    <w:rsid w:val="16B9AFDB"/>
    <w:rsid w:val="16CA218F"/>
    <w:rsid w:val="16CC8F87"/>
    <w:rsid w:val="16D81C4A"/>
    <w:rsid w:val="16E17086"/>
    <w:rsid w:val="16E769BE"/>
    <w:rsid w:val="16F8D364"/>
    <w:rsid w:val="17137EC7"/>
    <w:rsid w:val="1729BC87"/>
    <w:rsid w:val="173E4617"/>
    <w:rsid w:val="174D6FDD"/>
    <w:rsid w:val="175CB967"/>
    <w:rsid w:val="175F53D4"/>
    <w:rsid w:val="17826110"/>
    <w:rsid w:val="178D86DC"/>
    <w:rsid w:val="17974E31"/>
    <w:rsid w:val="17A87E42"/>
    <w:rsid w:val="17BD0573"/>
    <w:rsid w:val="17C2E484"/>
    <w:rsid w:val="17C906B2"/>
    <w:rsid w:val="1800A1D2"/>
    <w:rsid w:val="18799F06"/>
    <w:rsid w:val="1889AD1E"/>
    <w:rsid w:val="188F45DB"/>
    <w:rsid w:val="18919AA4"/>
    <w:rsid w:val="18BDC1C9"/>
    <w:rsid w:val="18BF29DC"/>
    <w:rsid w:val="18C1119C"/>
    <w:rsid w:val="18CBD922"/>
    <w:rsid w:val="18CF200D"/>
    <w:rsid w:val="18E455C5"/>
    <w:rsid w:val="18F27F7E"/>
    <w:rsid w:val="190FAE2D"/>
    <w:rsid w:val="193F3B09"/>
    <w:rsid w:val="19422639"/>
    <w:rsid w:val="196DB712"/>
    <w:rsid w:val="198431B5"/>
    <w:rsid w:val="198EFD8E"/>
    <w:rsid w:val="199A3DBF"/>
    <w:rsid w:val="19BEAC77"/>
    <w:rsid w:val="19D2A4F5"/>
    <w:rsid w:val="19DF2884"/>
    <w:rsid w:val="19E846BC"/>
    <w:rsid w:val="19FABDB1"/>
    <w:rsid w:val="1A00C4AF"/>
    <w:rsid w:val="1A0F6A12"/>
    <w:rsid w:val="1A4D2E93"/>
    <w:rsid w:val="1A6CB9C5"/>
    <w:rsid w:val="1A6D4B72"/>
    <w:rsid w:val="1A802626"/>
    <w:rsid w:val="1A8DB19E"/>
    <w:rsid w:val="1A96CE64"/>
    <w:rsid w:val="1A9D5A29"/>
    <w:rsid w:val="1AA05754"/>
    <w:rsid w:val="1AA5DBD5"/>
    <w:rsid w:val="1AA8BF80"/>
    <w:rsid w:val="1ABD5E43"/>
    <w:rsid w:val="1ACBA348"/>
    <w:rsid w:val="1AD2D879"/>
    <w:rsid w:val="1AD620BB"/>
    <w:rsid w:val="1AE92CFF"/>
    <w:rsid w:val="1AF6CA68"/>
    <w:rsid w:val="1AF80EA0"/>
    <w:rsid w:val="1AFD3AB6"/>
    <w:rsid w:val="1B0F6FF3"/>
    <w:rsid w:val="1B1122A8"/>
    <w:rsid w:val="1B37ECE2"/>
    <w:rsid w:val="1B48E83B"/>
    <w:rsid w:val="1B515031"/>
    <w:rsid w:val="1B60A6AD"/>
    <w:rsid w:val="1B6F7315"/>
    <w:rsid w:val="1B6FAEC5"/>
    <w:rsid w:val="1B951830"/>
    <w:rsid w:val="1BAC4E6E"/>
    <w:rsid w:val="1BBF4576"/>
    <w:rsid w:val="1BBF79CF"/>
    <w:rsid w:val="1BC67CFC"/>
    <w:rsid w:val="1BCD4818"/>
    <w:rsid w:val="1BCE549A"/>
    <w:rsid w:val="1BD0FAF8"/>
    <w:rsid w:val="1BD6B4C4"/>
    <w:rsid w:val="1BD8598B"/>
    <w:rsid w:val="1BDC8BD5"/>
    <w:rsid w:val="1BDFA559"/>
    <w:rsid w:val="1C0FA837"/>
    <w:rsid w:val="1C179412"/>
    <w:rsid w:val="1C1D2736"/>
    <w:rsid w:val="1C401070"/>
    <w:rsid w:val="1C4B65E9"/>
    <w:rsid w:val="1C561A90"/>
    <w:rsid w:val="1CB9BB0B"/>
    <w:rsid w:val="1CBC8F58"/>
    <w:rsid w:val="1CC3B79D"/>
    <w:rsid w:val="1CC64BAA"/>
    <w:rsid w:val="1CCA45C4"/>
    <w:rsid w:val="1CCBBBB8"/>
    <w:rsid w:val="1CDD59F5"/>
    <w:rsid w:val="1CEB4316"/>
    <w:rsid w:val="1CFC8298"/>
    <w:rsid w:val="1D21EF99"/>
    <w:rsid w:val="1D2F534E"/>
    <w:rsid w:val="1D3E2983"/>
    <w:rsid w:val="1D440EF7"/>
    <w:rsid w:val="1D4957C8"/>
    <w:rsid w:val="1D6E451B"/>
    <w:rsid w:val="1D76469E"/>
    <w:rsid w:val="1D887D2C"/>
    <w:rsid w:val="1D9B1D89"/>
    <w:rsid w:val="1DA49B50"/>
    <w:rsid w:val="1DCA45CB"/>
    <w:rsid w:val="1DD7BC40"/>
    <w:rsid w:val="1DDFC6B3"/>
    <w:rsid w:val="1DE4150E"/>
    <w:rsid w:val="1DF69890"/>
    <w:rsid w:val="1E0FBEF5"/>
    <w:rsid w:val="1E1B1C0E"/>
    <w:rsid w:val="1E430BBE"/>
    <w:rsid w:val="1E466D60"/>
    <w:rsid w:val="1E480006"/>
    <w:rsid w:val="1E69E951"/>
    <w:rsid w:val="1EBE9974"/>
    <w:rsid w:val="1EC6BF52"/>
    <w:rsid w:val="1ECDCF5F"/>
    <w:rsid w:val="1ED3F92B"/>
    <w:rsid w:val="1ED79B1D"/>
    <w:rsid w:val="1ED964ED"/>
    <w:rsid w:val="1EE7B3CB"/>
    <w:rsid w:val="1EEE9446"/>
    <w:rsid w:val="1EF8EEA2"/>
    <w:rsid w:val="1F066F1F"/>
    <w:rsid w:val="1F0AF042"/>
    <w:rsid w:val="1F0EF322"/>
    <w:rsid w:val="1F234967"/>
    <w:rsid w:val="1F2411B0"/>
    <w:rsid w:val="1F27E4D4"/>
    <w:rsid w:val="1F33C82F"/>
    <w:rsid w:val="1F4B11B8"/>
    <w:rsid w:val="1F536881"/>
    <w:rsid w:val="1F5A2D88"/>
    <w:rsid w:val="1F6BC16F"/>
    <w:rsid w:val="1F88D5E7"/>
    <w:rsid w:val="1F8D9A59"/>
    <w:rsid w:val="1F922941"/>
    <w:rsid w:val="1FA333A9"/>
    <w:rsid w:val="1FA55B06"/>
    <w:rsid w:val="1FAC5DDD"/>
    <w:rsid w:val="1FE31B42"/>
    <w:rsid w:val="1FEFA8CF"/>
    <w:rsid w:val="2013B270"/>
    <w:rsid w:val="2018EAFD"/>
    <w:rsid w:val="2062492E"/>
    <w:rsid w:val="20695FF5"/>
    <w:rsid w:val="206DAE2F"/>
    <w:rsid w:val="20756E7A"/>
    <w:rsid w:val="2079BEAC"/>
    <w:rsid w:val="207A7861"/>
    <w:rsid w:val="2081F73E"/>
    <w:rsid w:val="208E8AC5"/>
    <w:rsid w:val="20984F26"/>
    <w:rsid w:val="2099EE1F"/>
    <w:rsid w:val="209C8FE3"/>
    <w:rsid w:val="20B5E5F9"/>
    <w:rsid w:val="20BB29BA"/>
    <w:rsid w:val="20D7CF42"/>
    <w:rsid w:val="211032D4"/>
    <w:rsid w:val="211AFEB8"/>
    <w:rsid w:val="212C9FC7"/>
    <w:rsid w:val="213E0FCD"/>
    <w:rsid w:val="21543B35"/>
    <w:rsid w:val="218F8F81"/>
    <w:rsid w:val="2190007B"/>
    <w:rsid w:val="21978DE2"/>
    <w:rsid w:val="219B9CD2"/>
    <w:rsid w:val="219E04D0"/>
    <w:rsid w:val="21AC1802"/>
    <w:rsid w:val="21B55207"/>
    <w:rsid w:val="21C21BAA"/>
    <w:rsid w:val="21C9FA62"/>
    <w:rsid w:val="21E4E352"/>
    <w:rsid w:val="21E917A3"/>
    <w:rsid w:val="21E9EC2B"/>
    <w:rsid w:val="21F2EDF7"/>
    <w:rsid w:val="22145624"/>
    <w:rsid w:val="221A58F2"/>
    <w:rsid w:val="22260E19"/>
    <w:rsid w:val="22387CEA"/>
    <w:rsid w:val="223FFB6F"/>
    <w:rsid w:val="224C46FC"/>
    <w:rsid w:val="224D9794"/>
    <w:rsid w:val="2250758F"/>
    <w:rsid w:val="22525540"/>
    <w:rsid w:val="2252C5EC"/>
    <w:rsid w:val="226FF026"/>
    <w:rsid w:val="2275031D"/>
    <w:rsid w:val="228D9BC8"/>
    <w:rsid w:val="22957E59"/>
    <w:rsid w:val="22A261EF"/>
    <w:rsid w:val="22B7BC19"/>
    <w:rsid w:val="22BB5CA7"/>
    <w:rsid w:val="22BD45AE"/>
    <w:rsid w:val="22E6CF59"/>
    <w:rsid w:val="22F1DC1A"/>
    <w:rsid w:val="22FC7377"/>
    <w:rsid w:val="2305E863"/>
    <w:rsid w:val="23233ACE"/>
    <w:rsid w:val="233735B6"/>
    <w:rsid w:val="23378973"/>
    <w:rsid w:val="233D7AB4"/>
    <w:rsid w:val="23402191"/>
    <w:rsid w:val="2343A4F5"/>
    <w:rsid w:val="235465A9"/>
    <w:rsid w:val="2354EA4F"/>
    <w:rsid w:val="2365920E"/>
    <w:rsid w:val="23709A14"/>
    <w:rsid w:val="23740ADE"/>
    <w:rsid w:val="23A49ED8"/>
    <w:rsid w:val="23AEFA80"/>
    <w:rsid w:val="23BC2BC7"/>
    <w:rsid w:val="23BC331B"/>
    <w:rsid w:val="23D83C43"/>
    <w:rsid w:val="23E7CFC5"/>
    <w:rsid w:val="23FD7135"/>
    <w:rsid w:val="240195FC"/>
    <w:rsid w:val="240390EB"/>
    <w:rsid w:val="24057403"/>
    <w:rsid w:val="24067995"/>
    <w:rsid w:val="2413098C"/>
    <w:rsid w:val="2424884D"/>
    <w:rsid w:val="24388511"/>
    <w:rsid w:val="243FFF65"/>
    <w:rsid w:val="244E712E"/>
    <w:rsid w:val="24629D25"/>
    <w:rsid w:val="2482E003"/>
    <w:rsid w:val="24EA881F"/>
    <w:rsid w:val="24FD2191"/>
    <w:rsid w:val="24FF7F2A"/>
    <w:rsid w:val="25262CA9"/>
    <w:rsid w:val="252843D7"/>
    <w:rsid w:val="2536A4F6"/>
    <w:rsid w:val="253FE2D1"/>
    <w:rsid w:val="2540F5D4"/>
    <w:rsid w:val="2541C87B"/>
    <w:rsid w:val="254849A5"/>
    <w:rsid w:val="255630E5"/>
    <w:rsid w:val="2560348B"/>
    <w:rsid w:val="256185FC"/>
    <w:rsid w:val="2583693C"/>
    <w:rsid w:val="258E13BB"/>
    <w:rsid w:val="25954419"/>
    <w:rsid w:val="25ACD516"/>
    <w:rsid w:val="25DB59BF"/>
    <w:rsid w:val="25E38386"/>
    <w:rsid w:val="25E57658"/>
    <w:rsid w:val="25F70D66"/>
    <w:rsid w:val="262A61A0"/>
    <w:rsid w:val="262DD859"/>
    <w:rsid w:val="26341E7B"/>
    <w:rsid w:val="263B5EEA"/>
    <w:rsid w:val="2642F9C6"/>
    <w:rsid w:val="265B5109"/>
    <w:rsid w:val="265CD00A"/>
    <w:rsid w:val="266EFFFE"/>
    <w:rsid w:val="26725D0C"/>
    <w:rsid w:val="26879727"/>
    <w:rsid w:val="268E4E0F"/>
    <w:rsid w:val="269275D5"/>
    <w:rsid w:val="2699C65B"/>
    <w:rsid w:val="26B0F5EF"/>
    <w:rsid w:val="26CC4A94"/>
    <w:rsid w:val="26DBB332"/>
    <w:rsid w:val="26DC74E3"/>
    <w:rsid w:val="26DD5395"/>
    <w:rsid w:val="26E4FD95"/>
    <w:rsid w:val="26FAAA87"/>
    <w:rsid w:val="27040087"/>
    <w:rsid w:val="272B7D04"/>
    <w:rsid w:val="272C0AE9"/>
    <w:rsid w:val="27473517"/>
    <w:rsid w:val="27641509"/>
    <w:rsid w:val="277E2426"/>
    <w:rsid w:val="2788C9E6"/>
    <w:rsid w:val="279EFB83"/>
    <w:rsid w:val="27AFCC18"/>
    <w:rsid w:val="27B68D20"/>
    <w:rsid w:val="27E92D75"/>
    <w:rsid w:val="2804CA34"/>
    <w:rsid w:val="280BC6BB"/>
    <w:rsid w:val="280DFE3A"/>
    <w:rsid w:val="284CE7A3"/>
    <w:rsid w:val="284DE16E"/>
    <w:rsid w:val="2850FCBC"/>
    <w:rsid w:val="28649EFA"/>
    <w:rsid w:val="28704A8C"/>
    <w:rsid w:val="2880FCCE"/>
    <w:rsid w:val="28BDF082"/>
    <w:rsid w:val="28D51D6B"/>
    <w:rsid w:val="28DE5DB1"/>
    <w:rsid w:val="28E4BB12"/>
    <w:rsid w:val="28FC9A31"/>
    <w:rsid w:val="2909F9E7"/>
    <w:rsid w:val="2921A387"/>
    <w:rsid w:val="292CBA72"/>
    <w:rsid w:val="293D57DC"/>
    <w:rsid w:val="29538F34"/>
    <w:rsid w:val="295C619A"/>
    <w:rsid w:val="297FDE85"/>
    <w:rsid w:val="2981FFFE"/>
    <w:rsid w:val="2986BF69"/>
    <w:rsid w:val="2989489C"/>
    <w:rsid w:val="298968EE"/>
    <w:rsid w:val="298A14F5"/>
    <w:rsid w:val="29A082B0"/>
    <w:rsid w:val="29AB1F42"/>
    <w:rsid w:val="29D05223"/>
    <w:rsid w:val="29DF4960"/>
    <w:rsid w:val="29F34331"/>
    <w:rsid w:val="2A07CFAD"/>
    <w:rsid w:val="2A0C16DA"/>
    <w:rsid w:val="2A16F3EF"/>
    <w:rsid w:val="2A3B7105"/>
    <w:rsid w:val="2A3D8389"/>
    <w:rsid w:val="2A3FBF94"/>
    <w:rsid w:val="2A449420"/>
    <w:rsid w:val="2A5E9570"/>
    <w:rsid w:val="2A6B310E"/>
    <w:rsid w:val="2A6F3C32"/>
    <w:rsid w:val="2A7A118B"/>
    <w:rsid w:val="2A8756CE"/>
    <w:rsid w:val="2A8A1461"/>
    <w:rsid w:val="2A9E1AD0"/>
    <w:rsid w:val="2AA5985F"/>
    <w:rsid w:val="2ABF334F"/>
    <w:rsid w:val="2ABF3F09"/>
    <w:rsid w:val="2AC8F45D"/>
    <w:rsid w:val="2AD3820D"/>
    <w:rsid w:val="2AD503EB"/>
    <w:rsid w:val="2AE1824A"/>
    <w:rsid w:val="2AFAC53E"/>
    <w:rsid w:val="2B1C373C"/>
    <w:rsid w:val="2B2421BB"/>
    <w:rsid w:val="2B268296"/>
    <w:rsid w:val="2B312DB2"/>
    <w:rsid w:val="2B515316"/>
    <w:rsid w:val="2B7E826D"/>
    <w:rsid w:val="2B7F4E77"/>
    <w:rsid w:val="2B846712"/>
    <w:rsid w:val="2B859C03"/>
    <w:rsid w:val="2B93CD72"/>
    <w:rsid w:val="2B9BE4DB"/>
    <w:rsid w:val="2BA0071D"/>
    <w:rsid w:val="2BB4C9CA"/>
    <w:rsid w:val="2BB5674D"/>
    <w:rsid w:val="2BC0D151"/>
    <w:rsid w:val="2BDE1E22"/>
    <w:rsid w:val="2BDF5F30"/>
    <w:rsid w:val="2BEC474E"/>
    <w:rsid w:val="2BFA269E"/>
    <w:rsid w:val="2C15756F"/>
    <w:rsid w:val="2C26446E"/>
    <w:rsid w:val="2C38F987"/>
    <w:rsid w:val="2C5F1AB9"/>
    <w:rsid w:val="2C5FE0C8"/>
    <w:rsid w:val="2C6CB383"/>
    <w:rsid w:val="2C718C92"/>
    <w:rsid w:val="2C74ABAD"/>
    <w:rsid w:val="2C7A7959"/>
    <w:rsid w:val="2C7ADA6A"/>
    <w:rsid w:val="2C8275A9"/>
    <w:rsid w:val="2C897875"/>
    <w:rsid w:val="2C9256FE"/>
    <w:rsid w:val="2C9D899B"/>
    <w:rsid w:val="2CAD65B8"/>
    <w:rsid w:val="2CB4C95D"/>
    <w:rsid w:val="2CC0E13A"/>
    <w:rsid w:val="2CC256B0"/>
    <w:rsid w:val="2CCA93C6"/>
    <w:rsid w:val="2CD0FDBF"/>
    <w:rsid w:val="2CD1D214"/>
    <w:rsid w:val="2CD79AC7"/>
    <w:rsid w:val="2D011F50"/>
    <w:rsid w:val="2D1B134D"/>
    <w:rsid w:val="2D344372"/>
    <w:rsid w:val="2D4AE238"/>
    <w:rsid w:val="2D66E984"/>
    <w:rsid w:val="2D6A2607"/>
    <w:rsid w:val="2D95BCD1"/>
    <w:rsid w:val="2D96B116"/>
    <w:rsid w:val="2DB4417E"/>
    <w:rsid w:val="2DC29CF6"/>
    <w:rsid w:val="2DCA64D2"/>
    <w:rsid w:val="2DCEE271"/>
    <w:rsid w:val="2DE44AED"/>
    <w:rsid w:val="2DECE326"/>
    <w:rsid w:val="2E03E7A0"/>
    <w:rsid w:val="2E07BB32"/>
    <w:rsid w:val="2E105E26"/>
    <w:rsid w:val="2E1451E6"/>
    <w:rsid w:val="2E1548D5"/>
    <w:rsid w:val="2E1CF09B"/>
    <w:rsid w:val="2E272398"/>
    <w:rsid w:val="2E28A3FC"/>
    <w:rsid w:val="2E39839E"/>
    <w:rsid w:val="2E4C683B"/>
    <w:rsid w:val="2E54710F"/>
    <w:rsid w:val="2E7CE05F"/>
    <w:rsid w:val="2E8CB816"/>
    <w:rsid w:val="2EA0CCAF"/>
    <w:rsid w:val="2EA98A0C"/>
    <w:rsid w:val="2EC0AD0D"/>
    <w:rsid w:val="2ECB9528"/>
    <w:rsid w:val="2EE1E521"/>
    <w:rsid w:val="2EE5474F"/>
    <w:rsid w:val="2EF63202"/>
    <w:rsid w:val="2EF9A005"/>
    <w:rsid w:val="2F01C628"/>
    <w:rsid w:val="2F024D15"/>
    <w:rsid w:val="2F0F406E"/>
    <w:rsid w:val="2F10E775"/>
    <w:rsid w:val="2F340C66"/>
    <w:rsid w:val="2F5DF52E"/>
    <w:rsid w:val="2F699FBC"/>
    <w:rsid w:val="2F79B287"/>
    <w:rsid w:val="2F8D8B70"/>
    <w:rsid w:val="2F994132"/>
    <w:rsid w:val="2FA38920"/>
    <w:rsid w:val="2FC58B0A"/>
    <w:rsid w:val="2FCC7EF9"/>
    <w:rsid w:val="2FCF247E"/>
    <w:rsid w:val="2FD153CA"/>
    <w:rsid w:val="2FDC5C3F"/>
    <w:rsid w:val="2FE3C261"/>
    <w:rsid w:val="2FE7678F"/>
    <w:rsid w:val="302126BD"/>
    <w:rsid w:val="30278044"/>
    <w:rsid w:val="30292514"/>
    <w:rsid w:val="30377F7B"/>
    <w:rsid w:val="3039DABA"/>
    <w:rsid w:val="303C5392"/>
    <w:rsid w:val="303F4157"/>
    <w:rsid w:val="30405C17"/>
    <w:rsid w:val="304E68B7"/>
    <w:rsid w:val="30567A7D"/>
    <w:rsid w:val="3062D316"/>
    <w:rsid w:val="3064C6C6"/>
    <w:rsid w:val="306C882C"/>
    <w:rsid w:val="307721D2"/>
    <w:rsid w:val="3080CA34"/>
    <w:rsid w:val="3085513C"/>
    <w:rsid w:val="30A1267B"/>
    <w:rsid w:val="30A1CE7B"/>
    <w:rsid w:val="30A29112"/>
    <w:rsid w:val="30CB1467"/>
    <w:rsid w:val="30D7C213"/>
    <w:rsid w:val="30DB2062"/>
    <w:rsid w:val="30FA5AE6"/>
    <w:rsid w:val="30FBE0AC"/>
    <w:rsid w:val="31002E24"/>
    <w:rsid w:val="3104B2AB"/>
    <w:rsid w:val="312554A8"/>
    <w:rsid w:val="312F4CBD"/>
    <w:rsid w:val="31458520"/>
    <w:rsid w:val="314798E1"/>
    <w:rsid w:val="31541575"/>
    <w:rsid w:val="3154795D"/>
    <w:rsid w:val="3160C8F0"/>
    <w:rsid w:val="31662E73"/>
    <w:rsid w:val="316C3214"/>
    <w:rsid w:val="317A8015"/>
    <w:rsid w:val="31942C8D"/>
    <w:rsid w:val="319B12DD"/>
    <w:rsid w:val="319DC93E"/>
    <w:rsid w:val="31A48B6E"/>
    <w:rsid w:val="31BEBBDF"/>
    <w:rsid w:val="31D44CD6"/>
    <w:rsid w:val="31D73134"/>
    <w:rsid w:val="31D7924B"/>
    <w:rsid w:val="31DD7499"/>
    <w:rsid w:val="31E51E24"/>
    <w:rsid w:val="31EB062E"/>
    <w:rsid w:val="3207FD7B"/>
    <w:rsid w:val="320FF654"/>
    <w:rsid w:val="322A30AC"/>
    <w:rsid w:val="32317610"/>
    <w:rsid w:val="3233B63B"/>
    <w:rsid w:val="324EA0B4"/>
    <w:rsid w:val="327F94AF"/>
    <w:rsid w:val="32864BC9"/>
    <w:rsid w:val="3286B7F6"/>
    <w:rsid w:val="328FAA49"/>
    <w:rsid w:val="328FAEF9"/>
    <w:rsid w:val="329020FE"/>
    <w:rsid w:val="3294A12B"/>
    <w:rsid w:val="32A34E97"/>
    <w:rsid w:val="32A3ABB1"/>
    <w:rsid w:val="32CA5028"/>
    <w:rsid w:val="32CBB77F"/>
    <w:rsid w:val="32DEFC4E"/>
    <w:rsid w:val="32E1DFEC"/>
    <w:rsid w:val="32E4E578"/>
    <w:rsid w:val="32EAE99C"/>
    <w:rsid w:val="32EC58B0"/>
    <w:rsid w:val="32F38A45"/>
    <w:rsid w:val="32F64810"/>
    <w:rsid w:val="32F7A2B7"/>
    <w:rsid w:val="330E7220"/>
    <w:rsid w:val="332756D7"/>
    <w:rsid w:val="3331699F"/>
    <w:rsid w:val="33345DA4"/>
    <w:rsid w:val="33399351"/>
    <w:rsid w:val="3340C1DC"/>
    <w:rsid w:val="334194BB"/>
    <w:rsid w:val="33806E0E"/>
    <w:rsid w:val="3392F8FE"/>
    <w:rsid w:val="33CC82AD"/>
    <w:rsid w:val="33D4811D"/>
    <w:rsid w:val="33EE759B"/>
    <w:rsid w:val="33F9D75D"/>
    <w:rsid w:val="3409006F"/>
    <w:rsid w:val="340A018E"/>
    <w:rsid w:val="340F1BFA"/>
    <w:rsid w:val="3440ABAF"/>
    <w:rsid w:val="346297A9"/>
    <w:rsid w:val="34630E74"/>
    <w:rsid w:val="34636646"/>
    <w:rsid w:val="34772DC8"/>
    <w:rsid w:val="348251D9"/>
    <w:rsid w:val="3494745C"/>
    <w:rsid w:val="34A95F1B"/>
    <w:rsid w:val="34B118D1"/>
    <w:rsid w:val="34B2EBD2"/>
    <w:rsid w:val="34C50BAB"/>
    <w:rsid w:val="34D6AD3D"/>
    <w:rsid w:val="34E00816"/>
    <w:rsid w:val="34EFF200"/>
    <w:rsid w:val="3500E7D7"/>
    <w:rsid w:val="3503BBCA"/>
    <w:rsid w:val="352090E7"/>
    <w:rsid w:val="353B87A0"/>
    <w:rsid w:val="3541C85E"/>
    <w:rsid w:val="35498FAC"/>
    <w:rsid w:val="355055C7"/>
    <w:rsid w:val="356220ED"/>
    <w:rsid w:val="356ADFDE"/>
    <w:rsid w:val="356C4B85"/>
    <w:rsid w:val="356CA61A"/>
    <w:rsid w:val="356D1919"/>
    <w:rsid w:val="3575B127"/>
    <w:rsid w:val="3578FE65"/>
    <w:rsid w:val="35E78FDE"/>
    <w:rsid w:val="361F4885"/>
    <w:rsid w:val="36226890"/>
    <w:rsid w:val="362F40BE"/>
    <w:rsid w:val="36359B93"/>
    <w:rsid w:val="364892E4"/>
    <w:rsid w:val="364DB12B"/>
    <w:rsid w:val="366B1C93"/>
    <w:rsid w:val="3672FF8B"/>
    <w:rsid w:val="367BDE29"/>
    <w:rsid w:val="36A45D55"/>
    <w:rsid w:val="36AC4282"/>
    <w:rsid w:val="36CB64E9"/>
    <w:rsid w:val="36E23507"/>
    <w:rsid w:val="36E60392"/>
    <w:rsid w:val="36E99A8A"/>
    <w:rsid w:val="36FAED76"/>
    <w:rsid w:val="370985A4"/>
    <w:rsid w:val="37136EDC"/>
    <w:rsid w:val="37351B93"/>
    <w:rsid w:val="3745283F"/>
    <w:rsid w:val="3748CB7D"/>
    <w:rsid w:val="375135E5"/>
    <w:rsid w:val="37639221"/>
    <w:rsid w:val="376DA441"/>
    <w:rsid w:val="377203E2"/>
    <w:rsid w:val="377F452D"/>
    <w:rsid w:val="379CA1CC"/>
    <w:rsid w:val="37B08B9C"/>
    <w:rsid w:val="37C61E59"/>
    <w:rsid w:val="37CC965E"/>
    <w:rsid w:val="37D5AD40"/>
    <w:rsid w:val="37FCAC6D"/>
    <w:rsid w:val="380BD85F"/>
    <w:rsid w:val="380DC297"/>
    <w:rsid w:val="38131660"/>
    <w:rsid w:val="3828D5D0"/>
    <w:rsid w:val="382F2938"/>
    <w:rsid w:val="383033CC"/>
    <w:rsid w:val="3844BB34"/>
    <w:rsid w:val="384EB28A"/>
    <w:rsid w:val="3854AB55"/>
    <w:rsid w:val="385B749B"/>
    <w:rsid w:val="385F2FC0"/>
    <w:rsid w:val="387F465F"/>
    <w:rsid w:val="38829AED"/>
    <w:rsid w:val="38C7530C"/>
    <w:rsid w:val="38CA3423"/>
    <w:rsid w:val="38EF410F"/>
    <w:rsid w:val="38FFFD4B"/>
    <w:rsid w:val="3926A865"/>
    <w:rsid w:val="392ABCEC"/>
    <w:rsid w:val="3932C046"/>
    <w:rsid w:val="393C594E"/>
    <w:rsid w:val="39449BE4"/>
    <w:rsid w:val="395CD3BB"/>
    <w:rsid w:val="396799CC"/>
    <w:rsid w:val="396D8890"/>
    <w:rsid w:val="39706B00"/>
    <w:rsid w:val="3971DB0B"/>
    <w:rsid w:val="397201B2"/>
    <w:rsid w:val="3982F2F3"/>
    <w:rsid w:val="39838A6B"/>
    <w:rsid w:val="39903F0F"/>
    <w:rsid w:val="39A27444"/>
    <w:rsid w:val="39A854A5"/>
    <w:rsid w:val="39A970D1"/>
    <w:rsid w:val="39A99AFF"/>
    <w:rsid w:val="39ACC5F3"/>
    <w:rsid w:val="39B065F5"/>
    <w:rsid w:val="39B0F718"/>
    <w:rsid w:val="39B18885"/>
    <w:rsid w:val="39B50857"/>
    <w:rsid w:val="39CEB332"/>
    <w:rsid w:val="39CFD1B0"/>
    <w:rsid w:val="39DAF0F1"/>
    <w:rsid w:val="39E05B95"/>
    <w:rsid w:val="39E7689A"/>
    <w:rsid w:val="39F0E937"/>
    <w:rsid w:val="39F44F6C"/>
    <w:rsid w:val="3A057C80"/>
    <w:rsid w:val="3A07373A"/>
    <w:rsid w:val="3A11D178"/>
    <w:rsid w:val="3A22265E"/>
    <w:rsid w:val="3A26E3D2"/>
    <w:rsid w:val="3A2BF13B"/>
    <w:rsid w:val="3A3C9574"/>
    <w:rsid w:val="3A568EBC"/>
    <w:rsid w:val="3A75BD96"/>
    <w:rsid w:val="3A8453CD"/>
    <w:rsid w:val="3A8636F2"/>
    <w:rsid w:val="3A8702A0"/>
    <w:rsid w:val="3A875F3C"/>
    <w:rsid w:val="3A940987"/>
    <w:rsid w:val="3A962F85"/>
    <w:rsid w:val="3A9A64FE"/>
    <w:rsid w:val="3AB1FA70"/>
    <w:rsid w:val="3ABECC8D"/>
    <w:rsid w:val="3AE68F69"/>
    <w:rsid w:val="3AF1935D"/>
    <w:rsid w:val="3AF26B81"/>
    <w:rsid w:val="3B0AB3E8"/>
    <w:rsid w:val="3B2707EC"/>
    <w:rsid w:val="3B39C380"/>
    <w:rsid w:val="3B505B78"/>
    <w:rsid w:val="3B59B96E"/>
    <w:rsid w:val="3B5EB063"/>
    <w:rsid w:val="3B85EAFE"/>
    <w:rsid w:val="3B8C0EFD"/>
    <w:rsid w:val="3BA8D97E"/>
    <w:rsid w:val="3BC7B0BE"/>
    <w:rsid w:val="3BCA8C57"/>
    <w:rsid w:val="3BD098D7"/>
    <w:rsid w:val="3BEED8D0"/>
    <w:rsid w:val="3BF53121"/>
    <w:rsid w:val="3BFF5CA5"/>
    <w:rsid w:val="3C09B462"/>
    <w:rsid w:val="3C0B9466"/>
    <w:rsid w:val="3C291B04"/>
    <w:rsid w:val="3C2EDF6F"/>
    <w:rsid w:val="3C36CC84"/>
    <w:rsid w:val="3C5B10D5"/>
    <w:rsid w:val="3C5DF5DE"/>
    <w:rsid w:val="3C658384"/>
    <w:rsid w:val="3C911AEE"/>
    <w:rsid w:val="3C963296"/>
    <w:rsid w:val="3CA836A6"/>
    <w:rsid w:val="3CB57DBC"/>
    <w:rsid w:val="3CD27501"/>
    <w:rsid w:val="3CD7EB4A"/>
    <w:rsid w:val="3CF8EAB6"/>
    <w:rsid w:val="3D00C15E"/>
    <w:rsid w:val="3D0792B6"/>
    <w:rsid w:val="3D0B97A4"/>
    <w:rsid w:val="3D19C07B"/>
    <w:rsid w:val="3D241CBD"/>
    <w:rsid w:val="3D25F595"/>
    <w:rsid w:val="3D36190E"/>
    <w:rsid w:val="3D3A467C"/>
    <w:rsid w:val="3D56F1AA"/>
    <w:rsid w:val="3D5E9E99"/>
    <w:rsid w:val="3D65EC7E"/>
    <w:rsid w:val="3D7A18CD"/>
    <w:rsid w:val="3D88A746"/>
    <w:rsid w:val="3D89E5E6"/>
    <w:rsid w:val="3D8E2F7E"/>
    <w:rsid w:val="3DA7C636"/>
    <w:rsid w:val="3DB0D3BD"/>
    <w:rsid w:val="3DCA76BF"/>
    <w:rsid w:val="3DD5B057"/>
    <w:rsid w:val="3E03F4D1"/>
    <w:rsid w:val="3E0C6950"/>
    <w:rsid w:val="3E0D5E41"/>
    <w:rsid w:val="3E12DBFF"/>
    <w:rsid w:val="3E12F7EB"/>
    <w:rsid w:val="3E234609"/>
    <w:rsid w:val="3E29341F"/>
    <w:rsid w:val="3E50CACE"/>
    <w:rsid w:val="3E6062AA"/>
    <w:rsid w:val="3E637EFA"/>
    <w:rsid w:val="3E68E7C9"/>
    <w:rsid w:val="3E7509CA"/>
    <w:rsid w:val="3E96F6E3"/>
    <w:rsid w:val="3EA926E1"/>
    <w:rsid w:val="3EB64B86"/>
    <w:rsid w:val="3EC1A267"/>
    <w:rsid w:val="3EC48B80"/>
    <w:rsid w:val="3EF461C4"/>
    <w:rsid w:val="3F08537F"/>
    <w:rsid w:val="3F0A584D"/>
    <w:rsid w:val="3F379DDD"/>
    <w:rsid w:val="3F4156E4"/>
    <w:rsid w:val="3F533E78"/>
    <w:rsid w:val="3F7BE1C7"/>
    <w:rsid w:val="3FB4FD60"/>
    <w:rsid w:val="3FB6A414"/>
    <w:rsid w:val="3FBB2E13"/>
    <w:rsid w:val="3FC07558"/>
    <w:rsid w:val="3FC49E9B"/>
    <w:rsid w:val="3FCCF464"/>
    <w:rsid w:val="3FCF9C02"/>
    <w:rsid w:val="3FDB840E"/>
    <w:rsid w:val="3FE3B145"/>
    <w:rsid w:val="3FE4D86A"/>
    <w:rsid w:val="3FE52BBE"/>
    <w:rsid w:val="4006037F"/>
    <w:rsid w:val="4007A1AC"/>
    <w:rsid w:val="4007BFE4"/>
    <w:rsid w:val="4008CC7F"/>
    <w:rsid w:val="400B3299"/>
    <w:rsid w:val="401A02D1"/>
    <w:rsid w:val="401A0FA0"/>
    <w:rsid w:val="40262B72"/>
    <w:rsid w:val="40275244"/>
    <w:rsid w:val="402B78C9"/>
    <w:rsid w:val="40390233"/>
    <w:rsid w:val="403BBD0E"/>
    <w:rsid w:val="403D9FFF"/>
    <w:rsid w:val="404238A4"/>
    <w:rsid w:val="4055854E"/>
    <w:rsid w:val="40587A9A"/>
    <w:rsid w:val="405EF8A5"/>
    <w:rsid w:val="405FD92C"/>
    <w:rsid w:val="4074998F"/>
    <w:rsid w:val="40A3AA1D"/>
    <w:rsid w:val="40A74734"/>
    <w:rsid w:val="40A9BEA0"/>
    <w:rsid w:val="40B27B2A"/>
    <w:rsid w:val="40EFC555"/>
    <w:rsid w:val="40F393BF"/>
    <w:rsid w:val="41019B0F"/>
    <w:rsid w:val="410EBDBB"/>
    <w:rsid w:val="41178A89"/>
    <w:rsid w:val="4126DB4D"/>
    <w:rsid w:val="4137795B"/>
    <w:rsid w:val="413E9112"/>
    <w:rsid w:val="4146BFDF"/>
    <w:rsid w:val="41606EFC"/>
    <w:rsid w:val="4161424B"/>
    <w:rsid w:val="4170215E"/>
    <w:rsid w:val="417AAE80"/>
    <w:rsid w:val="417FB686"/>
    <w:rsid w:val="417FCC60"/>
    <w:rsid w:val="41A7DCD1"/>
    <w:rsid w:val="41B65F52"/>
    <w:rsid w:val="41BC00D2"/>
    <w:rsid w:val="41BC9A6A"/>
    <w:rsid w:val="41C01A3C"/>
    <w:rsid w:val="41DD0CE6"/>
    <w:rsid w:val="41DE4F2F"/>
    <w:rsid w:val="41FAAEDA"/>
    <w:rsid w:val="42148766"/>
    <w:rsid w:val="4228F441"/>
    <w:rsid w:val="422D9A7C"/>
    <w:rsid w:val="42358458"/>
    <w:rsid w:val="424A1A3C"/>
    <w:rsid w:val="424F371F"/>
    <w:rsid w:val="4252821A"/>
    <w:rsid w:val="42531B13"/>
    <w:rsid w:val="4261A0A1"/>
    <w:rsid w:val="426C768A"/>
    <w:rsid w:val="42895CB1"/>
    <w:rsid w:val="42904111"/>
    <w:rsid w:val="42944F53"/>
    <w:rsid w:val="429A9623"/>
    <w:rsid w:val="42B2BEBD"/>
    <w:rsid w:val="42C4DD41"/>
    <w:rsid w:val="42CDF3E2"/>
    <w:rsid w:val="42D6A066"/>
    <w:rsid w:val="42DA8D10"/>
    <w:rsid w:val="42DB6226"/>
    <w:rsid w:val="42EE8E6F"/>
    <w:rsid w:val="42F257CE"/>
    <w:rsid w:val="42FD608B"/>
    <w:rsid w:val="4310C49C"/>
    <w:rsid w:val="4323E873"/>
    <w:rsid w:val="432700AF"/>
    <w:rsid w:val="432AAAC3"/>
    <w:rsid w:val="4337EA0F"/>
    <w:rsid w:val="433B5CCD"/>
    <w:rsid w:val="433F426E"/>
    <w:rsid w:val="43544D73"/>
    <w:rsid w:val="43623DB8"/>
    <w:rsid w:val="436DEFBD"/>
    <w:rsid w:val="437CE472"/>
    <w:rsid w:val="43835D1E"/>
    <w:rsid w:val="4389CC80"/>
    <w:rsid w:val="4391935F"/>
    <w:rsid w:val="4397A5AE"/>
    <w:rsid w:val="439A3ABD"/>
    <w:rsid w:val="439D31F6"/>
    <w:rsid w:val="43A06C87"/>
    <w:rsid w:val="43AC9662"/>
    <w:rsid w:val="43C4BAF0"/>
    <w:rsid w:val="43C869B2"/>
    <w:rsid w:val="43DBC4A2"/>
    <w:rsid w:val="43F470CD"/>
    <w:rsid w:val="43F5AD41"/>
    <w:rsid w:val="43FAE749"/>
    <w:rsid w:val="43FBACAC"/>
    <w:rsid w:val="44081042"/>
    <w:rsid w:val="4408BB61"/>
    <w:rsid w:val="440E0678"/>
    <w:rsid w:val="441187D9"/>
    <w:rsid w:val="441270F4"/>
    <w:rsid w:val="4412BE72"/>
    <w:rsid w:val="44385B99"/>
    <w:rsid w:val="4442BFE8"/>
    <w:rsid w:val="445F43A0"/>
    <w:rsid w:val="446350DF"/>
    <w:rsid w:val="446418A0"/>
    <w:rsid w:val="446AA094"/>
    <w:rsid w:val="446E9878"/>
    <w:rsid w:val="4482345D"/>
    <w:rsid w:val="4485AE60"/>
    <w:rsid w:val="4485BF59"/>
    <w:rsid w:val="448EF5C0"/>
    <w:rsid w:val="44927056"/>
    <w:rsid w:val="44B5F6D0"/>
    <w:rsid w:val="44B7A08D"/>
    <w:rsid w:val="44B979F8"/>
    <w:rsid w:val="44BFB785"/>
    <w:rsid w:val="44C54941"/>
    <w:rsid w:val="44D4DBAE"/>
    <w:rsid w:val="44E141E1"/>
    <w:rsid w:val="452F0BC9"/>
    <w:rsid w:val="45443E7A"/>
    <w:rsid w:val="454EABAE"/>
    <w:rsid w:val="4558AABC"/>
    <w:rsid w:val="455CC29D"/>
    <w:rsid w:val="456439B1"/>
    <w:rsid w:val="45731039"/>
    <w:rsid w:val="457A2B1E"/>
    <w:rsid w:val="458E8D95"/>
    <w:rsid w:val="459423C9"/>
    <w:rsid w:val="45AAAEF8"/>
    <w:rsid w:val="45AE9949"/>
    <w:rsid w:val="45BAAE54"/>
    <w:rsid w:val="45C0CAD9"/>
    <w:rsid w:val="45DEFFE1"/>
    <w:rsid w:val="45E532F0"/>
    <w:rsid w:val="460DEDD7"/>
    <w:rsid w:val="461AA450"/>
    <w:rsid w:val="4640FEB4"/>
    <w:rsid w:val="46444B14"/>
    <w:rsid w:val="46578450"/>
    <w:rsid w:val="465BD736"/>
    <w:rsid w:val="466508B3"/>
    <w:rsid w:val="466CAD25"/>
    <w:rsid w:val="468C1AA5"/>
    <w:rsid w:val="4698CAD2"/>
    <w:rsid w:val="46AA86A0"/>
    <w:rsid w:val="46B13429"/>
    <w:rsid w:val="46BD8E91"/>
    <w:rsid w:val="46BE9982"/>
    <w:rsid w:val="46C5F981"/>
    <w:rsid w:val="46E61FAA"/>
    <w:rsid w:val="46F102A9"/>
    <w:rsid w:val="46F2D794"/>
    <w:rsid w:val="46F31A32"/>
    <w:rsid w:val="46F55495"/>
    <w:rsid w:val="4700C0EB"/>
    <w:rsid w:val="4705C693"/>
    <w:rsid w:val="47079919"/>
    <w:rsid w:val="4727F4A3"/>
    <w:rsid w:val="4745A73A"/>
    <w:rsid w:val="474C0757"/>
    <w:rsid w:val="475101B8"/>
    <w:rsid w:val="475EF477"/>
    <w:rsid w:val="4773505D"/>
    <w:rsid w:val="477A60AA"/>
    <w:rsid w:val="478705A3"/>
    <w:rsid w:val="478FD6A5"/>
    <w:rsid w:val="4790DD85"/>
    <w:rsid w:val="47996C44"/>
    <w:rsid w:val="47AE0227"/>
    <w:rsid w:val="47BDBD79"/>
    <w:rsid w:val="47BDFEF8"/>
    <w:rsid w:val="47BFA8F9"/>
    <w:rsid w:val="47D43281"/>
    <w:rsid w:val="47F0E04C"/>
    <w:rsid w:val="47F89AB5"/>
    <w:rsid w:val="4805DDDC"/>
    <w:rsid w:val="480A0A80"/>
    <w:rsid w:val="481328C5"/>
    <w:rsid w:val="4827CF2A"/>
    <w:rsid w:val="4831AB69"/>
    <w:rsid w:val="4834752E"/>
    <w:rsid w:val="484AAF76"/>
    <w:rsid w:val="484D9F1B"/>
    <w:rsid w:val="487740CF"/>
    <w:rsid w:val="4888C0D3"/>
    <w:rsid w:val="48A70C9D"/>
    <w:rsid w:val="48B4656A"/>
    <w:rsid w:val="48C3B5C2"/>
    <w:rsid w:val="48D7644E"/>
    <w:rsid w:val="48D8D348"/>
    <w:rsid w:val="48EA4312"/>
    <w:rsid w:val="48EB9851"/>
    <w:rsid w:val="48F7FB7A"/>
    <w:rsid w:val="490FAC28"/>
    <w:rsid w:val="49113209"/>
    <w:rsid w:val="49118C9C"/>
    <w:rsid w:val="491AF668"/>
    <w:rsid w:val="491B8CE5"/>
    <w:rsid w:val="491C16F3"/>
    <w:rsid w:val="491DFADD"/>
    <w:rsid w:val="4931009A"/>
    <w:rsid w:val="493687A4"/>
    <w:rsid w:val="49484E8D"/>
    <w:rsid w:val="494A1584"/>
    <w:rsid w:val="494B0612"/>
    <w:rsid w:val="494FC270"/>
    <w:rsid w:val="4951ED35"/>
    <w:rsid w:val="4952DF20"/>
    <w:rsid w:val="4957F4B7"/>
    <w:rsid w:val="496FA1FF"/>
    <w:rsid w:val="497D087E"/>
    <w:rsid w:val="4981E1B8"/>
    <w:rsid w:val="498C5052"/>
    <w:rsid w:val="4992E20A"/>
    <w:rsid w:val="49941814"/>
    <w:rsid w:val="499D2282"/>
    <w:rsid w:val="49CF3A79"/>
    <w:rsid w:val="49D16EA9"/>
    <w:rsid w:val="49E7E5B1"/>
    <w:rsid w:val="49E83598"/>
    <w:rsid w:val="49EAFAA3"/>
    <w:rsid w:val="49F014C9"/>
    <w:rsid w:val="49F08374"/>
    <w:rsid w:val="49F0ED05"/>
    <w:rsid w:val="4A069CBE"/>
    <w:rsid w:val="4A0E715D"/>
    <w:rsid w:val="4A138F8D"/>
    <w:rsid w:val="4A1DDA77"/>
    <w:rsid w:val="4A3CF51F"/>
    <w:rsid w:val="4A3EEFB3"/>
    <w:rsid w:val="4A4A0CC5"/>
    <w:rsid w:val="4A5F43D4"/>
    <w:rsid w:val="4A625C93"/>
    <w:rsid w:val="4A93D37F"/>
    <w:rsid w:val="4A95BEF3"/>
    <w:rsid w:val="4AB381BC"/>
    <w:rsid w:val="4AC834F0"/>
    <w:rsid w:val="4AD59D47"/>
    <w:rsid w:val="4ADE9B4B"/>
    <w:rsid w:val="4AE62B8A"/>
    <w:rsid w:val="4AEA6810"/>
    <w:rsid w:val="4AEA73D5"/>
    <w:rsid w:val="4B28C538"/>
    <w:rsid w:val="4B2AEF1F"/>
    <w:rsid w:val="4B3A4FED"/>
    <w:rsid w:val="4B5AA6E8"/>
    <w:rsid w:val="4B6AE60D"/>
    <w:rsid w:val="4B6D554D"/>
    <w:rsid w:val="4B88443B"/>
    <w:rsid w:val="4B885A86"/>
    <w:rsid w:val="4B939AE5"/>
    <w:rsid w:val="4B97C52B"/>
    <w:rsid w:val="4BC3E44F"/>
    <w:rsid w:val="4BC5CCEF"/>
    <w:rsid w:val="4BD27440"/>
    <w:rsid w:val="4BDE3D68"/>
    <w:rsid w:val="4BEA3B64"/>
    <w:rsid w:val="4BEFC500"/>
    <w:rsid w:val="4BF06B2B"/>
    <w:rsid w:val="4BF80359"/>
    <w:rsid w:val="4BFB533B"/>
    <w:rsid w:val="4BFEE8C3"/>
    <w:rsid w:val="4C03C30F"/>
    <w:rsid w:val="4C0489AA"/>
    <w:rsid w:val="4C094713"/>
    <w:rsid w:val="4C0A10B6"/>
    <w:rsid w:val="4C0AA927"/>
    <w:rsid w:val="4C1E204D"/>
    <w:rsid w:val="4C385643"/>
    <w:rsid w:val="4C3C5508"/>
    <w:rsid w:val="4C4152C8"/>
    <w:rsid w:val="4C4286EC"/>
    <w:rsid w:val="4C42F7CD"/>
    <w:rsid w:val="4C4CEE5D"/>
    <w:rsid w:val="4C4DE554"/>
    <w:rsid w:val="4C6A03E5"/>
    <w:rsid w:val="4C72D98D"/>
    <w:rsid w:val="4C7AD825"/>
    <w:rsid w:val="4C8645F0"/>
    <w:rsid w:val="4C94DC80"/>
    <w:rsid w:val="4C9E91CC"/>
    <w:rsid w:val="4CB5ED64"/>
    <w:rsid w:val="4CC336DA"/>
    <w:rsid w:val="4CC39FC5"/>
    <w:rsid w:val="4CC6BDDA"/>
    <w:rsid w:val="4CCB3F8E"/>
    <w:rsid w:val="4CDD4E44"/>
    <w:rsid w:val="4CEB7076"/>
    <w:rsid w:val="4CF0F2D2"/>
    <w:rsid w:val="4CFF4D11"/>
    <w:rsid w:val="4D0A387D"/>
    <w:rsid w:val="4D1D5089"/>
    <w:rsid w:val="4D2C81E0"/>
    <w:rsid w:val="4D325957"/>
    <w:rsid w:val="4D3C3FDF"/>
    <w:rsid w:val="4D4916B2"/>
    <w:rsid w:val="4D63A727"/>
    <w:rsid w:val="4D693CCC"/>
    <w:rsid w:val="4D75B7CE"/>
    <w:rsid w:val="4D87C6E3"/>
    <w:rsid w:val="4D999F7A"/>
    <w:rsid w:val="4D9AE4F6"/>
    <w:rsid w:val="4DA7BC9F"/>
    <w:rsid w:val="4DAE94A9"/>
    <w:rsid w:val="4DB1B1C7"/>
    <w:rsid w:val="4DE111C0"/>
    <w:rsid w:val="4DFF7F06"/>
    <w:rsid w:val="4E0229F2"/>
    <w:rsid w:val="4E04C0EA"/>
    <w:rsid w:val="4E1E35A0"/>
    <w:rsid w:val="4E2A6BB2"/>
    <w:rsid w:val="4E467AD3"/>
    <w:rsid w:val="4E4F5CF9"/>
    <w:rsid w:val="4E53E966"/>
    <w:rsid w:val="4E54E6E4"/>
    <w:rsid w:val="4E5A4816"/>
    <w:rsid w:val="4E6090A2"/>
    <w:rsid w:val="4E629721"/>
    <w:rsid w:val="4E66C35B"/>
    <w:rsid w:val="4E69B31E"/>
    <w:rsid w:val="4E6B860F"/>
    <w:rsid w:val="4E884EED"/>
    <w:rsid w:val="4E9CFE09"/>
    <w:rsid w:val="4EA295ED"/>
    <w:rsid w:val="4EA3C40B"/>
    <w:rsid w:val="4EA754E1"/>
    <w:rsid w:val="4ECD48C1"/>
    <w:rsid w:val="4EE102D2"/>
    <w:rsid w:val="4EFFAD85"/>
    <w:rsid w:val="4F03E45A"/>
    <w:rsid w:val="4F1E8EFB"/>
    <w:rsid w:val="4F359F9E"/>
    <w:rsid w:val="4F571FB8"/>
    <w:rsid w:val="4F5AA700"/>
    <w:rsid w:val="4F5CEC59"/>
    <w:rsid w:val="4F617B80"/>
    <w:rsid w:val="4F643852"/>
    <w:rsid w:val="4F755520"/>
    <w:rsid w:val="4F75E5C1"/>
    <w:rsid w:val="4F7AFBE4"/>
    <w:rsid w:val="4F80D00D"/>
    <w:rsid w:val="4F870F85"/>
    <w:rsid w:val="4F905F49"/>
    <w:rsid w:val="4F9A685C"/>
    <w:rsid w:val="4FBFAFCD"/>
    <w:rsid w:val="4FCE662B"/>
    <w:rsid w:val="4FCEF424"/>
    <w:rsid w:val="4FEA469E"/>
    <w:rsid w:val="4FF90624"/>
    <w:rsid w:val="5006157B"/>
    <w:rsid w:val="500CA745"/>
    <w:rsid w:val="50208AF5"/>
    <w:rsid w:val="502A6839"/>
    <w:rsid w:val="504196F4"/>
    <w:rsid w:val="5051F3DB"/>
    <w:rsid w:val="5060F779"/>
    <w:rsid w:val="50646306"/>
    <w:rsid w:val="50651E62"/>
    <w:rsid w:val="50721DEF"/>
    <w:rsid w:val="50857057"/>
    <w:rsid w:val="5086232A"/>
    <w:rsid w:val="5094872A"/>
    <w:rsid w:val="509A0C65"/>
    <w:rsid w:val="50AF4CBD"/>
    <w:rsid w:val="50B46E53"/>
    <w:rsid w:val="50B54BA2"/>
    <w:rsid w:val="50C261EB"/>
    <w:rsid w:val="50CAA193"/>
    <w:rsid w:val="50D1FB81"/>
    <w:rsid w:val="50F1CA6C"/>
    <w:rsid w:val="50F2B3EF"/>
    <w:rsid w:val="51187F1F"/>
    <w:rsid w:val="51291CD6"/>
    <w:rsid w:val="513B1660"/>
    <w:rsid w:val="51501DDF"/>
    <w:rsid w:val="515C7F1F"/>
    <w:rsid w:val="515EF778"/>
    <w:rsid w:val="516812D3"/>
    <w:rsid w:val="516B9F8A"/>
    <w:rsid w:val="5172607E"/>
    <w:rsid w:val="5186019C"/>
    <w:rsid w:val="518B8A28"/>
    <w:rsid w:val="519021A4"/>
    <w:rsid w:val="51908785"/>
    <w:rsid w:val="519B008A"/>
    <w:rsid w:val="519E2898"/>
    <w:rsid w:val="51A52A76"/>
    <w:rsid w:val="51A55386"/>
    <w:rsid w:val="51A7A42B"/>
    <w:rsid w:val="51C186FB"/>
    <w:rsid w:val="51C5032F"/>
    <w:rsid w:val="51D1E8F7"/>
    <w:rsid w:val="51E8D9D5"/>
    <w:rsid w:val="51FD1B7C"/>
    <w:rsid w:val="521D0C56"/>
    <w:rsid w:val="5220B395"/>
    <w:rsid w:val="52230943"/>
    <w:rsid w:val="52320161"/>
    <w:rsid w:val="52339309"/>
    <w:rsid w:val="524C56B9"/>
    <w:rsid w:val="524F552B"/>
    <w:rsid w:val="5267B7D9"/>
    <w:rsid w:val="5272ADDD"/>
    <w:rsid w:val="529A9051"/>
    <w:rsid w:val="529B3FB2"/>
    <w:rsid w:val="52AD30E2"/>
    <w:rsid w:val="52C3DF63"/>
    <w:rsid w:val="52C50537"/>
    <w:rsid w:val="52D79D65"/>
    <w:rsid w:val="52D9E2FA"/>
    <w:rsid w:val="531A50AD"/>
    <w:rsid w:val="531B53E0"/>
    <w:rsid w:val="533CC71C"/>
    <w:rsid w:val="53444807"/>
    <w:rsid w:val="53523A35"/>
    <w:rsid w:val="535D53BE"/>
    <w:rsid w:val="53938CEF"/>
    <w:rsid w:val="53D7557D"/>
    <w:rsid w:val="53F38BF3"/>
    <w:rsid w:val="53F8EDE1"/>
    <w:rsid w:val="53FD64E8"/>
    <w:rsid w:val="5400F9FB"/>
    <w:rsid w:val="54180344"/>
    <w:rsid w:val="541B1582"/>
    <w:rsid w:val="54267316"/>
    <w:rsid w:val="54412807"/>
    <w:rsid w:val="54468767"/>
    <w:rsid w:val="5448A4FA"/>
    <w:rsid w:val="5450C456"/>
    <w:rsid w:val="548CC1BB"/>
    <w:rsid w:val="54925251"/>
    <w:rsid w:val="5493383F"/>
    <w:rsid w:val="54AFE9DF"/>
    <w:rsid w:val="54B85860"/>
    <w:rsid w:val="54C32AEA"/>
    <w:rsid w:val="54C77067"/>
    <w:rsid w:val="54D294D9"/>
    <w:rsid w:val="54D4D631"/>
    <w:rsid w:val="54DA8A5F"/>
    <w:rsid w:val="54DD1240"/>
    <w:rsid w:val="54FC2DD7"/>
    <w:rsid w:val="551FD843"/>
    <w:rsid w:val="552252DB"/>
    <w:rsid w:val="55384184"/>
    <w:rsid w:val="553D08C4"/>
    <w:rsid w:val="553D60BF"/>
    <w:rsid w:val="5543D8AA"/>
    <w:rsid w:val="55665E51"/>
    <w:rsid w:val="55728112"/>
    <w:rsid w:val="5576DEA8"/>
    <w:rsid w:val="55911608"/>
    <w:rsid w:val="55923EBE"/>
    <w:rsid w:val="5592E04A"/>
    <w:rsid w:val="55A48FF9"/>
    <w:rsid w:val="55B07734"/>
    <w:rsid w:val="55B5FB4C"/>
    <w:rsid w:val="55BD58AE"/>
    <w:rsid w:val="55C1EB0A"/>
    <w:rsid w:val="55CE67C2"/>
    <w:rsid w:val="55F30D21"/>
    <w:rsid w:val="560C6F92"/>
    <w:rsid w:val="56149B3A"/>
    <w:rsid w:val="563EB221"/>
    <w:rsid w:val="56596B91"/>
    <w:rsid w:val="56622CFD"/>
    <w:rsid w:val="56867976"/>
    <w:rsid w:val="568F06E8"/>
    <w:rsid w:val="56905EA5"/>
    <w:rsid w:val="5694DE5F"/>
    <w:rsid w:val="56BB3789"/>
    <w:rsid w:val="56D0CEF9"/>
    <w:rsid w:val="56D33F05"/>
    <w:rsid w:val="56DAB7CB"/>
    <w:rsid w:val="56DDD0F7"/>
    <w:rsid w:val="56E03227"/>
    <w:rsid w:val="56F75D2B"/>
    <w:rsid w:val="570B4EB1"/>
    <w:rsid w:val="57142884"/>
    <w:rsid w:val="571810A0"/>
    <w:rsid w:val="57268A21"/>
    <w:rsid w:val="5728F662"/>
    <w:rsid w:val="572AB81E"/>
    <w:rsid w:val="573955A0"/>
    <w:rsid w:val="574149D7"/>
    <w:rsid w:val="576D4582"/>
    <w:rsid w:val="576DE8A5"/>
    <w:rsid w:val="577DE06B"/>
    <w:rsid w:val="57873C93"/>
    <w:rsid w:val="57883230"/>
    <w:rsid w:val="57B5BBF3"/>
    <w:rsid w:val="57B8329D"/>
    <w:rsid w:val="57C65AAD"/>
    <w:rsid w:val="57D64DA0"/>
    <w:rsid w:val="57E3FAA3"/>
    <w:rsid w:val="57EDC213"/>
    <w:rsid w:val="57F40B86"/>
    <w:rsid w:val="57FA92B3"/>
    <w:rsid w:val="580D5748"/>
    <w:rsid w:val="58302349"/>
    <w:rsid w:val="583054A1"/>
    <w:rsid w:val="5833DE61"/>
    <w:rsid w:val="584CB318"/>
    <w:rsid w:val="58597217"/>
    <w:rsid w:val="585EEC6E"/>
    <w:rsid w:val="5862CD15"/>
    <w:rsid w:val="586FC1EC"/>
    <w:rsid w:val="5875FA08"/>
    <w:rsid w:val="5876882C"/>
    <w:rsid w:val="5888AD31"/>
    <w:rsid w:val="58896270"/>
    <w:rsid w:val="588A2C60"/>
    <w:rsid w:val="589437F4"/>
    <w:rsid w:val="58AB53FE"/>
    <w:rsid w:val="58AC286C"/>
    <w:rsid w:val="58B4CDD7"/>
    <w:rsid w:val="58E8098C"/>
    <w:rsid w:val="58FC1240"/>
    <w:rsid w:val="590D1340"/>
    <w:rsid w:val="5919B0CC"/>
    <w:rsid w:val="5919F88A"/>
    <w:rsid w:val="591B5748"/>
    <w:rsid w:val="59229DF5"/>
    <w:rsid w:val="59240344"/>
    <w:rsid w:val="5926E45C"/>
    <w:rsid w:val="5937E00C"/>
    <w:rsid w:val="593D53C7"/>
    <w:rsid w:val="595AC194"/>
    <w:rsid w:val="596135D7"/>
    <w:rsid w:val="597922D5"/>
    <w:rsid w:val="597F3DEA"/>
    <w:rsid w:val="5995C937"/>
    <w:rsid w:val="59AAC672"/>
    <w:rsid w:val="59BEABE5"/>
    <w:rsid w:val="59D5D79F"/>
    <w:rsid w:val="59DE6BAE"/>
    <w:rsid w:val="59EA3960"/>
    <w:rsid w:val="59EE03DD"/>
    <w:rsid w:val="59F16FE0"/>
    <w:rsid w:val="59F2DBE6"/>
    <w:rsid w:val="59FF9325"/>
    <w:rsid w:val="5A00AD6F"/>
    <w:rsid w:val="5A1735E4"/>
    <w:rsid w:val="5A23475D"/>
    <w:rsid w:val="5A2ED7C5"/>
    <w:rsid w:val="5A462DB4"/>
    <w:rsid w:val="5A54F2CE"/>
    <w:rsid w:val="5A591537"/>
    <w:rsid w:val="5A6BECB5"/>
    <w:rsid w:val="5A6DCD7F"/>
    <w:rsid w:val="5A77F693"/>
    <w:rsid w:val="5A92055C"/>
    <w:rsid w:val="5A97FFAD"/>
    <w:rsid w:val="5A98671B"/>
    <w:rsid w:val="5A9F5EF8"/>
    <w:rsid w:val="5AAFF317"/>
    <w:rsid w:val="5AB3263A"/>
    <w:rsid w:val="5AEAE24B"/>
    <w:rsid w:val="5B006C69"/>
    <w:rsid w:val="5B1522DD"/>
    <w:rsid w:val="5B22FA4C"/>
    <w:rsid w:val="5B326C6E"/>
    <w:rsid w:val="5B34CF07"/>
    <w:rsid w:val="5B54ECE3"/>
    <w:rsid w:val="5B71F79E"/>
    <w:rsid w:val="5B81B5F3"/>
    <w:rsid w:val="5B8BD740"/>
    <w:rsid w:val="5BA0C78E"/>
    <w:rsid w:val="5BA89C45"/>
    <w:rsid w:val="5BB15198"/>
    <w:rsid w:val="5BBEB59B"/>
    <w:rsid w:val="5BE2D1AF"/>
    <w:rsid w:val="5BE87824"/>
    <w:rsid w:val="5C018D95"/>
    <w:rsid w:val="5C09748F"/>
    <w:rsid w:val="5C2D29AF"/>
    <w:rsid w:val="5C37332A"/>
    <w:rsid w:val="5C3AD5D7"/>
    <w:rsid w:val="5C3FA05F"/>
    <w:rsid w:val="5C47CA46"/>
    <w:rsid w:val="5C4964B0"/>
    <w:rsid w:val="5C49DE83"/>
    <w:rsid w:val="5C505A2B"/>
    <w:rsid w:val="5C5F008A"/>
    <w:rsid w:val="5C70D79B"/>
    <w:rsid w:val="5C77BB86"/>
    <w:rsid w:val="5C7DABAE"/>
    <w:rsid w:val="5C83DBD7"/>
    <w:rsid w:val="5C9FCF8C"/>
    <w:rsid w:val="5CBE771F"/>
    <w:rsid w:val="5CC16866"/>
    <w:rsid w:val="5CC35291"/>
    <w:rsid w:val="5CCB9A07"/>
    <w:rsid w:val="5CD1A897"/>
    <w:rsid w:val="5CD53D25"/>
    <w:rsid w:val="5CDAB963"/>
    <w:rsid w:val="5CDC328A"/>
    <w:rsid w:val="5CDC929D"/>
    <w:rsid w:val="5CF0BAD7"/>
    <w:rsid w:val="5CF386B5"/>
    <w:rsid w:val="5D0D4254"/>
    <w:rsid w:val="5D105055"/>
    <w:rsid w:val="5D1A20D1"/>
    <w:rsid w:val="5D23C2A9"/>
    <w:rsid w:val="5D26A0BE"/>
    <w:rsid w:val="5D28F75F"/>
    <w:rsid w:val="5D2A6264"/>
    <w:rsid w:val="5D361690"/>
    <w:rsid w:val="5D3D39C8"/>
    <w:rsid w:val="5D50C5AD"/>
    <w:rsid w:val="5D5C7D38"/>
    <w:rsid w:val="5DB565A2"/>
    <w:rsid w:val="5DBD43EE"/>
    <w:rsid w:val="5DD392E6"/>
    <w:rsid w:val="5DDEB9E6"/>
    <w:rsid w:val="5DE69D0F"/>
    <w:rsid w:val="5DF826B0"/>
    <w:rsid w:val="5E226D82"/>
    <w:rsid w:val="5E29F879"/>
    <w:rsid w:val="5E37EB90"/>
    <w:rsid w:val="5E6414C6"/>
    <w:rsid w:val="5E71E741"/>
    <w:rsid w:val="5E7382B2"/>
    <w:rsid w:val="5E76DED0"/>
    <w:rsid w:val="5EA3BB42"/>
    <w:rsid w:val="5EA9CAA1"/>
    <w:rsid w:val="5EBC2AFD"/>
    <w:rsid w:val="5ED69993"/>
    <w:rsid w:val="5EE19EDC"/>
    <w:rsid w:val="5EF8CE04"/>
    <w:rsid w:val="5EF96DE4"/>
    <w:rsid w:val="5F153B1C"/>
    <w:rsid w:val="5F1E3317"/>
    <w:rsid w:val="5F20C884"/>
    <w:rsid w:val="5F21C20E"/>
    <w:rsid w:val="5F30E4B0"/>
    <w:rsid w:val="5F525B2D"/>
    <w:rsid w:val="5F85C758"/>
    <w:rsid w:val="5F8BDBD2"/>
    <w:rsid w:val="5F92CF55"/>
    <w:rsid w:val="5F951291"/>
    <w:rsid w:val="5F99F2C3"/>
    <w:rsid w:val="5FD55ED0"/>
    <w:rsid w:val="5FD76015"/>
    <w:rsid w:val="5FDD6300"/>
    <w:rsid w:val="5FF0B1E0"/>
    <w:rsid w:val="60282DEF"/>
    <w:rsid w:val="6038CEA8"/>
    <w:rsid w:val="603B4A10"/>
    <w:rsid w:val="603C9BF7"/>
    <w:rsid w:val="603D7F8A"/>
    <w:rsid w:val="60456C45"/>
    <w:rsid w:val="604B9835"/>
    <w:rsid w:val="604ECF33"/>
    <w:rsid w:val="604EFD28"/>
    <w:rsid w:val="605E7544"/>
    <w:rsid w:val="608EBF3A"/>
    <w:rsid w:val="609A4AC8"/>
    <w:rsid w:val="60B273EE"/>
    <w:rsid w:val="60B32531"/>
    <w:rsid w:val="60C82138"/>
    <w:rsid w:val="60E916FA"/>
    <w:rsid w:val="60F3971C"/>
    <w:rsid w:val="60F7006D"/>
    <w:rsid w:val="60FB5FEB"/>
    <w:rsid w:val="60FEE5E3"/>
    <w:rsid w:val="611214C3"/>
    <w:rsid w:val="611E86BB"/>
    <w:rsid w:val="6133526A"/>
    <w:rsid w:val="614E9DC1"/>
    <w:rsid w:val="6152E8C7"/>
    <w:rsid w:val="61598EBF"/>
    <w:rsid w:val="615B6B4E"/>
    <w:rsid w:val="6160DFAB"/>
    <w:rsid w:val="6164A594"/>
    <w:rsid w:val="616A5753"/>
    <w:rsid w:val="61705A3E"/>
    <w:rsid w:val="6186B3F4"/>
    <w:rsid w:val="619C21FF"/>
    <w:rsid w:val="61A314C2"/>
    <w:rsid w:val="61BA38C3"/>
    <w:rsid w:val="61C03099"/>
    <w:rsid w:val="61C499E5"/>
    <w:rsid w:val="61DA9BD8"/>
    <w:rsid w:val="61F45EF3"/>
    <w:rsid w:val="62049AEB"/>
    <w:rsid w:val="621885A4"/>
    <w:rsid w:val="62194417"/>
    <w:rsid w:val="622266FC"/>
    <w:rsid w:val="622943FB"/>
    <w:rsid w:val="62310EA6"/>
    <w:rsid w:val="624238C9"/>
    <w:rsid w:val="62439FD5"/>
    <w:rsid w:val="625A16AA"/>
    <w:rsid w:val="625EB741"/>
    <w:rsid w:val="627A9A55"/>
    <w:rsid w:val="6280BA3D"/>
    <w:rsid w:val="62AACE3D"/>
    <w:rsid w:val="62C9C96A"/>
    <w:rsid w:val="62C9CFD2"/>
    <w:rsid w:val="62D315B9"/>
    <w:rsid w:val="62EAEED5"/>
    <w:rsid w:val="62ED527C"/>
    <w:rsid w:val="62FEA01C"/>
    <w:rsid w:val="630A7ECB"/>
    <w:rsid w:val="63104335"/>
    <w:rsid w:val="6310FFF8"/>
    <w:rsid w:val="631ECE60"/>
    <w:rsid w:val="6333FE31"/>
    <w:rsid w:val="63362F4B"/>
    <w:rsid w:val="636CED71"/>
    <w:rsid w:val="636EDD80"/>
    <w:rsid w:val="637AEC80"/>
    <w:rsid w:val="637D70A4"/>
    <w:rsid w:val="637D9808"/>
    <w:rsid w:val="638A9C06"/>
    <w:rsid w:val="6395899D"/>
    <w:rsid w:val="63978CFE"/>
    <w:rsid w:val="63B4FDC4"/>
    <w:rsid w:val="63BAE1B8"/>
    <w:rsid w:val="63C89704"/>
    <w:rsid w:val="6408B621"/>
    <w:rsid w:val="64118422"/>
    <w:rsid w:val="64122F56"/>
    <w:rsid w:val="6412BBFA"/>
    <w:rsid w:val="643A995E"/>
    <w:rsid w:val="643DBDDA"/>
    <w:rsid w:val="6441BD67"/>
    <w:rsid w:val="6449B585"/>
    <w:rsid w:val="644B705A"/>
    <w:rsid w:val="6459A168"/>
    <w:rsid w:val="645BEC26"/>
    <w:rsid w:val="6474859E"/>
    <w:rsid w:val="648F44DF"/>
    <w:rsid w:val="649B810D"/>
    <w:rsid w:val="649F2770"/>
    <w:rsid w:val="64A61F32"/>
    <w:rsid w:val="64A9B400"/>
    <w:rsid w:val="64BF1540"/>
    <w:rsid w:val="64CC8592"/>
    <w:rsid w:val="64CE6794"/>
    <w:rsid w:val="64CF5E44"/>
    <w:rsid w:val="64CFF02A"/>
    <w:rsid w:val="64D8C12A"/>
    <w:rsid w:val="64DED969"/>
    <w:rsid w:val="64F71923"/>
    <w:rsid w:val="64FB5A22"/>
    <w:rsid w:val="64FC5393"/>
    <w:rsid w:val="64FF3007"/>
    <w:rsid w:val="65009759"/>
    <w:rsid w:val="65106AEA"/>
    <w:rsid w:val="652E5190"/>
    <w:rsid w:val="6558B0A1"/>
    <w:rsid w:val="657578E3"/>
    <w:rsid w:val="6576F1BF"/>
    <w:rsid w:val="657FFC06"/>
    <w:rsid w:val="65930BA1"/>
    <w:rsid w:val="659B8EE0"/>
    <w:rsid w:val="659E2A2E"/>
    <w:rsid w:val="65A82F64"/>
    <w:rsid w:val="65CA29AD"/>
    <w:rsid w:val="65D0F4B2"/>
    <w:rsid w:val="65DA4D74"/>
    <w:rsid w:val="65E617DB"/>
    <w:rsid w:val="65E87CA1"/>
    <w:rsid w:val="65EEC7D3"/>
    <w:rsid w:val="65EEE691"/>
    <w:rsid w:val="65F45013"/>
    <w:rsid w:val="65F8E560"/>
    <w:rsid w:val="65FB54D2"/>
    <w:rsid w:val="660F2576"/>
    <w:rsid w:val="66228855"/>
    <w:rsid w:val="66269A88"/>
    <w:rsid w:val="663AFFB4"/>
    <w:rsid w:val="663B9246"/>
    <w:rsid w:val="663D550F"/>
    <w:rsid w:val="665A1786"/>
    <w:rsid w:val="6663EA1A"/>
    <w:rsid w:val="666F26AB"/>
    <w:rsid w:val="66764E05"/>
    <w:rsid w:val="66814777"/>
    <w:rsid w:val="66A3EB39"/>
    <w:rsid w:val="66B0674D"/>
    <w:rsid w:val="66CA79D5"/>
    <w:rsid w:val="66D9E579"/>
    <w:rsid w:val="66FCC3C3"/>
    <w:rsid w:val="6711EB66"/>
    <w:rsid w:val="671997FE"/>
    <w:rsid w:val="6723A648"/>
    <w:rsid w:val="672B7E2A"/>
    <w:rsid w:val="673A44CD"/>
    <w:rsid w:val="673B83F8"/>
    <w:rsid w:val="6757B7A5"/>
    <w:rsid w:val="67610771"/>
    <w:rsid w:val="676749CB"/>
    <w:rsid w:val="67734C49"/>
    <w:rsid w:val="6777C983"/>
    <w:rsid w:val="677B1B5A"/>
    <w:rsid w:val="6785F183"/>
    <w:rsid w:val="67894B60"/>
    <w:rsid w:val="678AC758"/>
    <w:rsid w:val="67A23C6E"/>
    <w:rsid w:val="67A4B6E8"/>
    <w:rsid w:val="67ABE3FB"/>
    <w:rsid w:val="67C145F7"/>
    <w:rsid w:val="67DC033F"/>
    <w:rsid w:val="67E9EFF4"/>
    <w:rsid w:val="68012B7C"/>
    <w:rsid w:val="6803EBBC"/>
    <w:rsid w:val="680C2ACF"/>
    <w:rsid w:val="6813C214"/>
    <w:rsid w:val="6818DCFC"/>
    <w:rsid w:val="681D7283"/>
    <w:rsid w:val="682667F0"/>
    <w:rsid w:val="682A3F6A"/>
    <w:rsid w:val="682AB8D4"/>
    <w:rsid w:val="682EB9E5"/>
    <w:rsid w:val="6849AA93"/>
    <w:rsid w:val="6858C202"/>
    <w:rsid w:val="685BA43E"/>
    <w:rsid w:val="68698729"/>
    <w:rsid w:val="68880EE6"/>
    <w:rsid w:val="68946D42"/>
    <w:rsid w:val="68AAC803"/>
    <w:rsid w:val="68ABA1BA"/>
    <w:rsid w:val="68B08E8A"/>
    <w:rsid w:val="68CEA662"/>
    <w:rsid w:val="68D0F7B3"/>
    <w:rsid w:val="68D3C708"/>
    <w:rsid w:val="68E0D4C2"/>
    <w:rsid w:val="68F5BDC1"/>
    <w:rsid w:val="69094A4C"/>
    <w:rsid w:val="691030A7"/>
    <w:rsid w:val="69129811"/>
    <w:rsid w:val="6919B261"/>
    <w:rsid w:val="69218341"/>
    <w:rsid w:val="692AC946"/>
    <w:rsid w:val="69374D02"/>
    <w:rsid w:val="693EE811"/>
    <w:rsid w:val="69408749"/>
    <w:rsid w:val="694681F3"/>
    <w:rsid w:val="6956B04E"/>
    <w:rsid w:val="69995B12"/>
    <w:rsid w:val="699B4DA2"/>
    <w:rsid w:val="69AB2795"/>
    <w:rsid w:val="69ABF216"/>
    <w:rsid w:val="69B1554C"/>
    <w:rsid w:val="69C3032B"/>
    <w:rsid w:val="69F40BA8"/>
    <w:rsid w:val="69FB0C2C"/>
    <w:rsid w:val="6A013552"/>
    <w:rsid w:val="6A09583C"/>
    <w:rsid w:val="6A2384B8"/>
    <w:rsid w:val="6A283332"/>
    <w:rsid w:val="6A289E6C"/>
    <w:rsid w:val="6A2DF5D2"/>
    <w:rsid w:val="6A533FB9"/>
    <w:rsid w:val="6A53FFBD"/>
    <w:rsid w:val="6A584525"/>
    <w:rsid w:val="6A5C9F34"/>
    <w:rsid w:val="6A60DB34"/>
    <w:rsid w:val="6A7FE05B"/>
    <w:rsid w:val="6A8BB7A5"/>
    <w:rsid w:val="6A95B1E6"/>
    <w:rsid w:val="6AA339BD"/>
    <w:rsid w:val="6AA7B9F0"/>
    <w:rsid w:val="6AAAE79C"/>
    <w:rsid w:val="6AB3EA8A"/>
    <w:rsid w:val="6ABB5B64"/>
    <w:rsid w:val="6AEAB794"/>
    <w:rsid w:val="6AFEACAE"/>
    <w:rsid w:val="6B06CB3E"/>
    <w:rsid w:val="6B102FE1"/>
    <w:rsid w:val="6B3AC67E"/>
    <w:rsid w:val="6B4484A1"/>
    <w:rsid w:val="6B4F9A00"/>
    <w:rsid w:val="6B507DBE"/>
    <w:rsid w:val="6B5D24AA"/>
    <w:rsid w:val="6B602B09"/>
    <w:rsid w:val="6B93F451"/>
    <w:rsid w:val="6B96DC8D"/>
    <w:rsid w:val="6B9BD82C"/>
    <w:rsid w:val="6B9ECA6C"/>
    <w:rsid w:val="6BAE0F1B"/>
    <w:rsid w:val="6BB6A933"/>
    <w:rsid w:val="6BB8EE30"/>
    <w:rsid w:val="6BCA76DE"/>
    <w:rsid w:val="6BD7FC57"/>
    <w:rsid w:val="6BE5C5E4"/>
    <w:rsid w:val="6BEF9D9B"/>
    <w:rsid w:val="6BF8A797"/>
    <w:rsid w:val="6BFC51C8"/>
    <w:rsid w:val="6C00F8F0"/>
    <w:rsid w:val="6C082208"/>
    <w:rsid w:val="6C10D727"/>
    <w:rsid w:val="6C1AEDC2"/>
    <w:rsid w:val="6C1DA242"/>
    <w:rsid w:val="6C29FE83"/>
    <w:rsid w:val="6C2F012D"/>
    <w:rsid w:val="6C30805E"/>
    <w:rsid w:val="6C3B5C17"/>
    <w:rsid w:val="6C4E2CC1"/>
    <w:rsid w:val="6C5270EE"/>
    <w:rsid w:val="6C5940A9"/>
    <w:rsid w:val="6C67FD7C"/>
    <w:rsid w:val="6C78AD4F"/>
    <w:rsid w:val="6C93BAFB"/>
    <w:rsid w:val="6CB28B82"/>
    <w:rsid w:val="6CBDBD9C"/>
    <w:rsid w:val="6CBDDC50"/>
    <w:rsid w:val="6CBF978F"/>
    <w:rsid w:val="6CC109EB"/>
    <w:rsid w:val="6CDE68CF"/>
    <w:rsid w:val="6CE58F89"/>
    <w:rsid w:val="6CEABDC7"/>
    <w:rsid w:val="6D03A071"/>
    <w:rsid w:val="6D084015"/>
    <w:rsid w:val="6D10CA96"/>
    <w:rsid w:val="6D44126D"/>
    <w:rsid w:val="6D7B7B9F"/>
    <w:rsid w:val="6D85135B"/>
    <w:rsid w:val="6DD1341B"/>
    <w:rsid w:val="6DE13B76"/>
    <w:rsid w:val="6DE17BA4"/>
    <w:rsid w:val="6DE25F88"/>
    <w:rsid w:val="6DF1A70F"/>
    <w:rsid w:val="6DF24E80"/>
    <w:rsid w:val="6DF447EF"/>
    <w:rsid w:val="6DF6070F"/>
    <w:rsid w:val="6DF6F004"/>
    <w:rsid w:val="6E068B34"/>
    <w:rsid w:val="6E06D51F"/>
    <w:rsid w:val="6E1D7B92"/>
    <w:rsid w:val="6E1FE3F1"/>
    <w:rsid w:val="6E26700F"/>
    <w:rsid w:val="6E4866F4"/>
    <w:rsid w:val="6E7DAB2E"/>
    <w:rsid w:val="6E8114E6"/>
    <w:rsid w:val="6E820280"/>
    <w:rsid w:val="6E84B7E7"/>
    <w:rsid w:val="6EAA23AE"/>
    <w:rsid w:val="6EC67847"/>
    <w:rsid w:val="6EC87BD1"/>
    <w:rsid w:val="6EC9080E"/>
    <w:rsid w:val="6ECB5730"/>
    <w:rsid w:val="6ED99346"/>
    <w:rsid w:val="6EEC1D8A"/>
    <w:rsid w:val="6EF54700"/>
    <w:rsid w:val="6F0A17E1"/>
    <w:rsid w:val="6F0CE3AB"/>
    <w:rsid w:val="6F10436B"/>
    <w:rsid w:val="6F315ADE"/>
    <w:rsid w:val="6F3288F1"/>
    <w:rsid w:val="6F3B7D33"/>
    <w:rsid w:val="6F6F1DA2"/>
    <w:rsid w:val="6F880623"/>
    <w:rsid w:val="6FD1B373"/>
    <w:rsid w:val="6FF2FD6A"/>
    <w:rsid w:val="700EC800"/>
    <w:rsid w:val="70188FC9"/>
    <w:rsid w:val="703E1DF5"/>
    <w:rsid w:val="70497950"/>
    <w:rsid w:val="704B971B"/>
    <w:rsid w:val="7064E544"/>
    <w:rsid w:val="707D9F51"/>
    <w:rsid w:val="709DF928"/>
    <w:rsid w:val="70AC42FD"/>
    <w:rsid w:val="70B66DD3"/>
    <w:rsid w:val="70C89A03"/>
    <w:rsid w:val="70FC6580"/>
    <w:rsid w:val="7105116C"/>
    <w:rsid w:val="710B4B9C"/>
    <w:rsid w:val="710BABE8"/>
    <w:rsid w:val="7124C446"/>
    <w:rsid w:val="7127A36C"/>
    <w:rsid w:val="7128F6EF"/>
    <w:rsid w:val="712D0773"/>
    <w:rsid w:val="7131D579"/>
    <w:rsid w:val="71417D67"/>
    <w:rsid w:val="7142DD72"/>
    <w:rsid w:val="714C0522"/>
    <w:rsid w:val="714C52F2"/>
    <w:rsid w:val="715ED066"/>
    <w:rsid w:val="7161E3C6"/>
    <w:rsid w:val="716F1E4F"/>
    <w:rsid w:val="71705D25"/>
    <w:rsid w:val="71785CDA"/>
    <w:rsid w:val="7186E3BE"/>
    <w:rsid w:val="71A9223E"/>
    <w:rsid w:val="71A98385"/>
    <w:rsid w:val="71AFF49E"/>
    <w:rsid w:val="71B67201"/>
    <w:rsid w:val="71C0EE32"/>
    <w:rsid w:val="71C9DB2A"/>
    <w:rsid w:val="71CFF731"/>
    <w:rsid w:val="71DF3175"/>
    <w:rsid w:val="71E32C53"/>
    <w:rsid w:val="71ECC772"/>
    <w:rsid w:val="720B3AC2"/>
    <w:rsid w:val="72217073"/>
    <w:rsid w:val="72224135"/>
    <w:rsid w:val="72259945"/>
    <w:rsid w:val="7235DA9C"/>
    <w:rsid w:val="723EFFEE"/>
    <w:rsid w:val="7243CB4D"/>
    <w:rsid w:val="725A8DFB"/>
    <w:rsid w:val="725EA09F"/>
    <w:rsid w:val="7271D42A"/>
    <w:rsid w:val="7271F39E"/>
    <w:rsid w:val="7272969A"/>
    <w:rsid w:val="7273CAF4"/>
    <w:rsid w:val="727FD30B"/>
    <w:rsid w:val="72893EF6"/>
    <w:rsid w:val="7298B3F3"/>
    <w:rsid w:val="72B067FD"/>
    <w:rsid w:val="72BE08FA"/>
    <w:rsid w:val="72D3D868"/>
    <w:rsid w:val="72E2B1BF"/>
    <w:rsid w:val="731147BE"/>
    <w:rsid w:val="73164910"/>
    <w:rsid w:val="731B7CE2"/>
    <w:rsid w:val="732887A9"/>
    <w:rsid w:val="732F92A0"/>
    <w:rsid w:val="7351EFE1"/>
    <w:rsid w:val="7359A1DA"/>
    <w:rsid w:val="735B1DED"/>
    <w:rsid w:val="737E1018"/>
    <w:rsid w:val="73801C00"/>
    <w:rsid w:val="7385F7E7"/>
    <w:rsid w:val="738821EA"/>
    <w:rsid w:val="73884582"/>
    <w:rsid w:val="73A39E7B"/>
    <w:rsid w:val="73A99E7F"/>
    <w:rsid w:val="73B05553"/>
    <w:rsid w:val="73C76156"/>
    <w:rsid w:val="73EB995F"/>
    <w:rsid w:val="73ED398C"/>
    <w:rsid w:val="73F3D13B"/>
    <w:rsid w:val="73FE8EC7"/>
    <w:rsid w:val="73FEACC6"/>
    <w:rsid w:val="74102F02"/>
    <w:rsid w:val="74112E3D"/>
    <w:rsid w:val="74222918"/>
    <w:rsid w:val="742FB390"/>
    <w:rsid w:val="74361801"/>
    <w:rsid w:val="7448BA5C"/>
    <w:rsid w:val="745091B9"/>
    <w:rsid w:val="745FB922"/>
    <w:rsid w:val="748407E2"/>
    <w:rsid w:val="7488723D"/>
    <w:rsid w:val="748BF727"/>
    <w:rsid w:val="74968574"/>
    <w:rsid w:val="74A7D12D"/>
    <w:rsid w:val="74C53E9D"/>
    <w:rsid w:val="74CD7D0E"/>
    <w:rsid w:val="74DB8204"/>
    <w:rsid w:val="74DDF1D5"/>
    <w:rsid w:val="74EEBC89"/>
    <w:rsid w:val="7506477F"/>
    <w:rsid w:val="75092193"/>
    <w:rsid w:val="7524C11E"/>
    <w:rsid w:val="7529F13C"/>
    <w:rsid w:val="75500B55"/>
    <w:rsid w:val="75695058"/>
    <w:rsid w:val="758DFF0F"/>
    <w:rsid w:val="75A588A7"/>
    <w:rsid w:val="75C79908"/>
    <w:rsid w:val="75CB3C81"/>
    <w:rsid w:val="75DC52CB"/>
    <w:rsid w:val="75E1E2CD"/>
    <w:rsid w:val="75EAA2AE"/>
    <w:rsid w:val="75F4EECA"/>
    <w:rsid w:val="7607A6AB"/>
    <w:rsid w:val="76292976"/>
    <w:rsid w:val="762F741E"/>
    <w:rsid w:val="765B4DF9"/>
    <w:rsid w:val="766FB910"/>
    <w:rsid w:val="767AC701"/>
    <w:rsid w:val="76832A4A"/>
    <w:rsid w:val="7685BC34"/>
    <w:rsid w:val="76885DD6"/>
    <w:rsid w:val="769262B5"/>
    <w:rsid w:val="76A13E86"/>
    <w:rsid w:val="76AC3AD5"/>
    <w:rsid w:val="76B1D109"/>
    <w:rsid w:val="76B1D388"/>
    <w:rsid w:val="76BBA00F"/>
    <w:rsid w:val="76D08CA7"/>
    <w:rsid w:val="76D0FE5F"/>
    <w:rsid w:val="76D3A842"/>
    <w:rsid w:val="76E7F85A"/>
    <w:rsid w:val="76EE3018"/>
    <w:rsid w:val="76F04112"/>
    <w:rsid w:val="771D81DB"/>
    <w:rsid w:val="77405CEC"/>
    <w:rsid w:val="774F8321"/>
    <w:rsid w:val="776C50A2"/>
    <w:rsid w:val="779BF350"/>
    <w:rsid w:val="77A466A1"/>
    <w:rsid w:val="77A956CE"/>
    <w:rsid w:val="77AAD018"/>
    <w:rsid w:val="77AF4489"/>
    <w:rsid w:val="77B29BF1"/>
    <w:rsid w:val="77B2EB69"/>
    <w:rsid w:val="77CD7D6D"/>
    <w:rsid w:val="77E4D483"/>
    <w:rsid w:val="77F185D1"/>
    <w:rsid w:val="78012003"/>
    <w:rsid w:val="78084C02"/>
    <w:rsid w:val="7815D869"/>
    <w:rsid w:val="7817CB0E"/>
    <w:rsid w:val="781B9E5A"/>
    <w:rsid w:val="781D68EF"/>
    <w:rsid w:val="78205B5B"/>
    <w:rsid w:val="782158DE"/>
    <w:rsid w:val="78236BD9"/>
    <w:rsid w:val="782AA81D"/>
    <w:rsid w:val="782C6DB3"/>
    <w:rsid w:val="78487326"/>
    <w:rsid w:val="78505619"/>
    <w:rsid w:val="78517257"/>
    <w:rsid w:val="7857DDBB"/>
    <w:rsid w:val="7865ACFE"/>
    <w:rsid w:val="78881A10"/>
    <w:rsid w:val="789FA124"/>
    <w:rsid w:val="78A62050"/>
    <w:rsid w:val="78AA87D5"/>
    <w:rsid w:val="78B10628"/>
    <w:rsid w:val="78CB6D4F"/>
    <w:rsid w:val="78CEAB61"/>
    <w:rsid w:val="78E1C553"/>
    <w:rsid w:val="78EBBB0F"/>
    <w:rsid w:val="79387F74"/>
    <w:rsid w:val="7939ACC0"/>
    <w:rsid w:val="794A756B"/>
    <w:rsid w:val="7952AA55"/>
    <w:rsid w:val="795378EF"/>
    <w:rsid w:val="79574216"/>
    <w:rsid w:val="79652A1A"/>
    <w:rsid w:val="7970A821"/>
    <w:rsid w:val="7991BE2C"/>
    <w:rsid w:val="79939D07"/>
    <w:rsid w:val="79B62159"/>
    <w:rsid w:val="79BCFFF7"/>
    <w:rsid w:val="79C63C57"/>
    <w:rsid w:val="79C82AD6"/>
    <w:rsid w:val="79CC0017"/>
    <w:rsid w:val="79D2DFAF"/>
    <w:rsid w:val="79D5A282"/>
    <w:rsid w:val="79DE533E"/>
    <w:rsid w:val="79E14B3D"/>
    <w:rsid w:val="79E3DD38"/>
    <w:rsid w:val="7A2B97B7"/>
    <w:rsid w:val="7A302154"/>
    <w:rsid w:val="7A38CF94"/>
    <w:rsid w:val="7A4B5573"/>
    <w:rsid w:val="7A6085C0"/>
    <w:rsid w:val="7A60E5B6"/>
    <w:rsid w:val="7A8BEDC2"/>
    <w:rsid w:val="7A8F1E6C"/>
    <w:rsid w:val="7A9207C4"/>
    <w:rsid w:val="7AAB0C76"/>
    <w:rsid w:val="7AAFF49B"/>
    <w:rsid w:val="7AB205D2"/>
    <w:rsid w:val="7ABBB7A0"/>
    <w:rsid w:val="7AD594CD"/>
    <w:rsid w:val="7AF991DE"/>
    <w:rsid w:val="7B033E71"/>
    <w:rsid w:val="7B046C31"/>
    <w:rsid w:val="7B0D6596"/>
    <w:rsid w:val="7B0DD195"/>
    <w:rsid w:val="7B120767"/>
    <w:rsid w:val="7B13033D"/>
    <w:rsid w:val="7B234C94"/>
    <w:rsid w:val="7B551547"/>
    <w:rsid w:val="7B620E1C"/>
    <w:rsid w:val="7B6DC9D5"/>
    <w:rsid w:val="7B705E87"/>
    <w:rsid w:val="7B78E5FC"/>
    <w:rsid w:val="7B79F31C"/>
    <w:rsid w:val="7BA12344"/>
    <w:rsid w:val="7BB8CD34"/>
    <w:rsid w:val="7BD9DD79"/>
    <w:rsid w:val="7BDE54A9"/>
    <w:rsid w:val="7BEF4077"/>
    <w:rsid w:val="7BFCDE21"/>
    <w:rsid w:val="7BFD7471"/>
    <w:rsid w:val="7C042E4C"/>
    <w:rsid w:val="7C282156"/>
    <w:rsid w:val="7C30E0B5"/>
    <w:rsid w:val="7C33562E"/>
    <w:rsid w:val="7C3686D4"/>
    <w:rsid w:val="7C41BC5C"/>
    <w:rsid w:val="7C44D8B0"/>
    <w:rsid w:val="7C5DB2E0"/>
    <w:rsid w:val="7C62C140"/>
    <w:rsid w:val="7C7FF652"/>
    <w:rsid w:val="7C8D4360"/>
    <w:rsid w:val="7CB0E4BD"/>
    <w:rsid w:val="7CC38B42"/>
    <w:rsid w:val="7CC7E459"/>
    <w:rsid w:val="7CC86D80"/>
    <w:rsid w:val="7CE18492"/>
    <w:rsid w:val="7CF4A0B9"/>
    <w:rsid w:val="7D232ADC"/>
    <w:rsid w:val="7D24A2A4"/>
    <w:rsid w:val="7D265165"/>
    <w:rsid w:val="7D372911"/>
    <w:rsid w:val="7D3EFD99"/>
    <w:rsid w:val="7D51F546"/>
    <w:rsid w:val="7D682DD7"/>
    <w:rsid w:val="7D6CD623"/>
    <w:rsid w:val="7D6F6B48"/>
    <w:rsid w:val="7D77D50B"/>
    <w:rsid w:val="7D866FDA"/>
    <w:rsid w:val="7DA48EC8"/>
    <w:rsid w:val="7DB80D96"/>
    <w:rsid w:val="7DB8D935"/>
    <w:rsid w:val="7DBD3034"/>
    <w:rsid w:val="7DBDCB94"/>
    <w:rsid w:val="7DD2E901"/>
    <w:rsid w:val="7DFC63FA"/>
    <w:rsid w:val="7E018C09"/>
    <w:rsid w:val="7E03BB39"/>
    <w:rsid w:val="7E042D9A"/>
    <w:rsid w:val="7E07B40D"/>
    <w:rsid w:val="7E16DD00"/>
    <w:rsid w:val="7E40530A"/>
    <w:rsid w:val="7E48F1CF"/>
    <w:rsid w:val="7E6E4DE5"/>
    <w:rsid w:val="7E7D26AF"/>
    <w:rsid w:val="7E8252D9"/>
    <w:rsid w:val="7E826CF1"/>
    <w:rsid w:val="7E8D0773"/>
    <w:rsid w:val="7EB89E97"/>
    <w:rsid w:val="7ED14885"/>
    <w:rsid w:val="7ED99E76"/>
    <w:rsid w:val="7EE30F39"/>
    <w:rsid w:val="7EEEDE81"/>
    <w:rsid w:val="7EFBD214"/>
    <w:rsid w:val="7F022135"/>
    <w:rsid w:val="7F029D18"/>
    <w:rsid w:val="7F270BD0"/>
    <w:rsid w:val="7F30C94F"/>
    <w:rsid w:val="7F49E86D"/>
    <w:rsid w:val="7F4B5499"/>
    <w:rsid w:val="7F599BF5"/>
    <w:rsid w:val="7F6534C2"/>
    <w:rsid w:val="7F6AA12D"/>
    <w:rsid w:val="7F7469B3"/>
    <w:rsid w:val="7F911934"/>
    <w:rsid w:val="7F9231C1"/>
    <w:rsid w:val="7F9B4056"/>
    <w:rsid w:val="7FA65FA2"/>
    <w:rsid w:val="7FA70535"/>
    <w:rsid w:val="7FB0CC63"/>
    <w:rsid w:val="7FC1F406"/>
    <w:rsid w:val="7FC4F7FB"/>
    <w:rsid w:val="7FD1A4D7"/>
    <w:rsid w:val="7FE18CAF"/>
    <w:rsid w:val="7FF8511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5B80E3"/>
  <w15:docId w15:val="{639484CE-F7C8-42E3-BA16-D3472EE09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99" w:unhideWhenUsed="1" w:qFormat="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B0D1A"/>
    <w:pPr>
      <w:spacing w:before="60" w:after="60"/>
      <w:jc w:val="both"/>
    </w:pPr>
    <w:rPr>
      <w:sz w:val="24"/>
      <w:szCs w:val="24"/>
    </w:rPr>
  </w:style>
  <w:style w:type="paragraph" w:styleId="Heading1">
    <w:name w:val="heading 1"/>
    <w:next w:val="BodyText"/>
    <w:link w:val="Heading1Char"/>
    <w:qFormat/>
    <w:rsid w:val="00D959A2"/>
    <w:pPr>
      <w:keepNext/>
      <w:numPr>
        <w:numId w:val="70"/>
      </w:numPr>
      <w:spacing w:before="240" w:after="120"/>
      <w:outlineLvl w:val="0"/>
    </w:pPr>
    <w:rPr>
      <w:rFonts w:ascii="Arial" w:eastAsiaTheme="majorEastAsia" w:hAnsi="Arial" w:cstheme="majorBidi"/>
      <w:b/>
      <w:bCs/>
      <w:color w:val="000000" w:themeColor="text1"/>
      <w:spacing w:val="-10"/>
      <w:sz w:val="36"/>
      <w:szCs w:val="36"/>
    </w:rPr>
  </w:style>
  <w:style w:type="paragraph" w:styleId="Heading2">
    <w:name w:val="heading 2"/>
    <w:basedOn w:val="Heading1"/>
    <w:next w:val="BodyText"/>
    <w:link w:val="Heading2Char"/>
    <w:qFormat/>
    <w:rsid w:val="00D959A2"/>
    <w:pPr>
      <w:numPr>
        <w:ilvl w:val="1"/>
      </w:numPr>
      <w:outlineLvl w:val="1"/>
    </w:pPr>
    <w:rPr>
      <w:bCs w:val="0"/>
      <w:sz w:val="32"/>
      <w:szCs w:val="32"/>
    </w:rPr>
  </w:style>
  <w:style w:type="paragraph" w:styleId="Heading3">
    <w:name w:val="heading 3"/>
    <w:basedOn w:val="Heading2"/>
    <w:next w:val="BodyText"/>
    <w:link w:val="Heading3Char"/>
    <w:qFormat/>
    <w:rsid w:val="00D959A2"/>
    <w:pPr>
      <w:numPr>
        <w:ilvl w:val="2"/>
      </w:numPr>
      <w:outlineLvl w:val="2"/>
    </w:pPr>
    <w:rPr>
      <w:bCs/>
      <w:sz w:val="28"/>
      <w:szCs w:val="28"/>
    </w:rPr>
  </w:style>
  <w:style w:type="paragraph" w:styleId="Heading4">
    <w:name w:val="heading 4"/>
    <w:basedOn w:val="Heading3"/>
    <w:next w:val="BodyText"/>
    <w:link w:val="Heading4Char"/>
    <w:qFormat/>
    <w:rsid w:val="00D959A2"/>
    <w:pPr>
      <w:numPr>
        <w:ilvl w:val="3"/>
      </w:numPr>
      <w:outlineLvl w:val="3"/>
    </w:pPr>
    <w:rPr>
      <w:bCs w:val="0"/>
      <w:iCs/>
      <w:sz w:val="24"/>
      <w:szCs w:val="24"/>
    </w:rPr>
  </w:style>
  <w:style w:type="paragraph" w:styleId="Heading5">
    <w:name w:val="heading 5"/>
    <w:basedOn w:val="Heading4"/>
    <w:next w:val="BodyText"/>
    <w:link w:val="Heading5Char"/>
    <w:qFormat/>
    <w:rsid w:val="00D959A2"/>
    <w:pPr>
      <w:numPr>
        <w:ilvl w:val="4"/>
      </w:numPr>
      <w:outlineLvl w:val="4"/>
    </w:pPr>
    <w:rPr>
      <w:sz w:val="22"/>
      <w:szCs w:val="22"/>
    </w:rPr>
  </w:style>
  <w:style w:type="paragraph" w:styleId="Heading6">
    <w:name w:val="heading 6"/>
    <w:basedOn w:val="Heading5"/>
    <w:next w:val="BodyText"/>
    <w:link w:val="Heading6Char"/>
    <w:qFormat/>
    <w:rsid w:val="00D959A2"/>
    <w:pPr>
      <w:numPr>
        <w:ilvl w:val="5"/>
      </w:numPr>
      <w:spacing w:after="240"/>
      <w:outlineLvl w:val="5"/>
    </w:pPr>
    <w:rPr>
      <w:iCs w:val="0"/>
      <w:sz w:val="36"/>
      <w:szCs w:val="36"/>
    </w:rPr>
  </w:style>
  <w:style w:type="paragraph" w:styleId="Heading7">
    <w:name w:val="heading 7"/>
    <w:basedOn w:val="Heading6"/>
    <w:next w:val="BodyText"/>
    <w:link w:val="Heading7Char"/>
    <w:rsid w:val="00E53ED9"/>
    <w:pPr>
      <w:keepLines/>
      <w:numPr>
        <w:ilvl w:val="6"/>
      </w:numPr>
      <w:spacing w:after="120"/>
      <w:outlineLvl w:val="6"/>
    </w:pPr>
    <w:rPr>
      <w:iCs/>
      <w:sz w:val="32"/>
      <w:szCs w:val="32"/>
    </w:rPr>
  </w:style>
  <w:style w:type="paragraph" w:styleId="Heading8">
    <w:name w:val="heading 8"/>
    <w:basedOn w:val="Heading7"/>
    <w:next w:val="BodyText"/>
    <w:link w:val="Heading8Char"/>
    <w:rsid w:val="00D959A2"/>
    <w:pPr>
      <w:numPr>
        <w:ilvl w:val="7"/>
      </w:numPr>
      <w:outlineLvl w:val="7"/>
    </w:pPr>
    <w:rPr>
      <w:sz w:val="28"/>
      <w:szCs w:val="28"/>
    </w:rPr>
  </w:style>
  <w:style w:type="paragraph" w:styleId="Heading9">
    <w:name w:val="heading 9"/>
    <w:basedOn w:val="Heading8"/>
    <w:next w:val="BodyText"/>
    <w:link w:val="Heading9Char"/>
    <w:rsid w:val="00D959A2"/>
    <w:pPr>
      <w:numPr>
        <w:ilvl w:val="8"/>
      </w:numPr>
      <w:outlineLvl w:val="8"/>
    </w:pPr>
    <w:rPr>
      <w:iC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959A2"/>
    <w:rPr>
      <w:rFonts w:ascii="Arial" w:eastAsiaTheme="majorEastAsia" w:hAnsi="Arial" w:cstheme="majorBidi"/>
      <w:b/>
      <w:color w:val="000000" w:themeColor="text1"/>
      <w:spacing w:val="-10"/>
      <w:sz w:val="32"/>
      <w:szCs w:val="32"/>
    </w:rPr>
  </w:style>
  <w:style w:type="character" w:customStyle="1" w:styleId="Heading3Char">
    <w:name w:val="Heading 3 Char"/>
    <w:basedOn w:val="DefaultParagraphFont"/>
    <w:link w:val="Heading3"/>
    <w:rsid w:val="00D959A2"/>
    <w:rPr>
      <w:rFonts w:ascii="Arial" w:eastAsiaTheme="majorEastAsia" w:hAnsi="Arial" w:cstheme="majorBidi"/>
      <w:b/>
      <w:bCs/>
      <w:color w:val="000000" w:themeColor="text1"/>
      <w:spacing w:val="-10"/>
      <w:sz w:val="28"/>
      <w:szCs w:val="28"/>
    </w:rPr>
  </w:style>
  <w:style w:type="character" w:customStyle="1" w:styleId="Heading4Char">
    <w:name w:val="Heading 4 Char"/>
    <w:basedOn w:val="DefaultParagraphFont"/>
    <w:link w:val="Heading4"/>
    <w:rsid w:val="00D959A2"/>
    <w:rPr>
      <w:rFonts w:ascii="Arial" w:eastAsiaTheme="majorEastAsia" w:hAnsi="Arial" w:cstheme="majorBidi"/>
      <w:b/>
      <w:iCs/>
      <w:color w:val="000000" w:themeColor="text1"/>
      <w:spacing w:val="-10"/>
      <w:sz w:val="24"/>
      <w:szCs w:val="24"/>
    </w:rPr>
  </w:style>
  <w:style w:type="character" w:styleId="Hyperlink">
    <w:name w:val="Hyperlink"/>
    <w:uiPriority w:val="99"/>
    <w:rPr>
      <w:color w:val="000FFF"/>
      <w:u w:val="single"/>
    </w:rPr>
  </w:style>
  <w:style w:type="paragraph" w:styleId="Header">
    <w:name w:val="header"/>
    <w:aliases w:val="h1"/>
    <w:basedOn w:val="Normal"/>
    <w:link w:val="HeaderChar"/>
    <w:uiPriority w:val="99"/>
    <w:unhideWhenUsed/>
    <w:rsid w:val="007D3CC2"/>
    <w:pPr>
      <w:tabs>
        <w:tab w:val="center" w:pos="4680"/>
        <w:tab w:val="right" w:pos="9360"/>
      </w:tabs>
      <w:spacing w:before="0" w:after="0"/>
    </w:pPr>
  </w:style>
  <w:style w:type="character" w:customStyle="1" w:styleId="HeaderChar">
    <w:name w:val="Header Char"/>
    <w:aliases w:val="h1 Char1"/>
    <w:basedOn w:val="DefaultParagraphFont"/>
    <w:link w:val="Header"/>
    <w:uiPriority w:val="99"/>
    <w:rsid w:val="007D3CC2"/>
    <w:rPr>
      <w:sz w:val="22"/>
      <w:szCs w:val="24"/>
    </w:rPr>
  </w:style>
  <w:style w:type="paragraph" w:styleId="Title">
    <w:name w:val="Title"/>
    <w:basedOn w:val="Normal"/>
    <w:link w:val="TitleChar"/>
    <w:qFormat/>
    <w:pPr>
      <w:spacing w:before="180" w:after="120"/>
      <w:jc w:val="center"/>
    </w:pPr>
    <w:rPr>
      <w:b/>
      <w:bCs/>
      <w:caps/>
      <w:sz w:val="36"/>
      <w:lang w:val="x-none" w:eastAsia="x-none"/>
    </w:rPr>
  </w:style>
  <w:style w:type="character" w:customStyle="1" w:styleId="TitleChar">
    <w:name w:val="Title Char"/>
    <w:link w:val="Title"/>
    <w:rsid w:val="00E77CC7"/>
    <w:rPr>
      <w:b/>
      <w:bCs/>
      <w:caps/>
      <w:sz w:val="36"/>
      <w:szCs w:val="24"/>
    </w:rPr>
  </w:style>
  <w:style w:type="paragraph" w:styleId="Caption">
    <w:name w:val="caption"/>
    <w:basedOn w:val="TableDivHeading"/>
    <w:next w:val="Normal"/>
    <w:autoRedefine/>
    <w:qFormat/>
    <w:rsid w:val="007D5286"/>
    <w:pPr>
      <w:keepLines/>
      <w:widowControl/>
      <w:jc w:val="center"/>
    </w:pPr>
    <w:rPr>
      <w:rFonts w:ascii="Times New Roman" w:hAnsi="Times New Roman"/>
    </w:rPr>
  </w:style>
  <w:style w:type="paragraph" w:styleId="BodyTextIndent">
    <w:name w:val="Body Text Indent"/>
    <w:basedOn w:val="Normal"/>
  </w:style>
  <w:style w:type="paragraph" w:styleId="TOC1">
    <w:name w:val="toc 1"/>
    <w:basedOn w:val="Normal"/>
    <w:next w:val="Normal"/>
    <w:uiPriority w:val="39"/>
    <w:pPr>
      <w:tabs>
        <w:tab w:val="left" w:pos="288"/>
        <w:tab w:val="left" w:pos="720"/>
        <w:tab w:val="right" w:leader="dot" w:pos="9350"/>
      </w:tabs>
      <w:spacing w:before="180"/>
    </w:pPr>
    <w:rPr>
      <w:b/>
      <w:bCs/>
      <w:caps/>
      <w:noProof/>
      <w:szCs w:val="28"/>
    </w:rPr>
  </w:style>
  <w:style w:type="paragraph" w:styleId="TOC2">
    <w:name w:val="toc 2"/>
    <w:basedOn w:val="Normal"/>
    <w:next w:val="Normal"/>
    <w:uiPriority w:val="39"/>
    <w:rsid w:val="00B7349B"/>
    <w:pPr>
      <w:tabs>
        <w:tab w:val="left" w:pos="810"/>
        <w:tab w:val="left" w:pos="1296"/>
        <w:tab w:val="right" w:leader="dot" w:pos="9350"/>
      </w:tabs>
      <w:ind w:left="432"/>
    </w:pPr>
    <w:rPr>
      <w:noProof/>
    </w:rPr>
  </w:style>
  <w:style w:type="paragraph" w:styleId="TOC3">
    <w:name w:val="toc 3"/>
    <w:basedOn w:val="Normal"/>
    <w:next w:val="Normal"/>
    <w:autoRedefine/>
    <w:uiPriority w:val="39"/>
    <w:rsid w:val="00D741F0"/>
    <w:pPr>
      <w:tabs>
        <w:tab w:val="left" w:pos="1440"/>
        <w:tab w:val="left" w:pos="1920"/>
        <w:tab w:val="right" w:leader="dot" w:pos="9350"/>
      </w:tabs>
      <w:ind w:left="1260" w:right="1710"/>
      <w:jc w:val="left"/>
    </w:pPr>
    <w:rPr>
      <w:noProof/>
    </w:rPr>
  </w:style>
  <w:style w:type="paragraph" w:styleId="TOC4">
    <w:name w:val="toc 4"/>
    <w:basedOn w:val="Normal"/>
    <w:next w:val="Normal"/>
    <w:autoRedefine/>
    <w:uiPriority w:val="39"/>
    <w:pPr>
      <w:tabs>
        <w:tab w:val="left" w:pos="2160"/>
        <w:tab w:val="right" w:leader="dot" w:pos="9360"/>
      </w:tabs>
    </w:pPr>
    <w:rPr>
      <w:b/>
      <w:caps/>
      <w:szCs w:val="28"/>
    </w:rPr>
  </w:style>
  <w:style w:type="paragraph" w:styleId="TOC5">
    <w:name w:val="toc 5"/>
    <w:basedOn w:val="Normal"/>
    <w:next w:val="Normal"/>
    <w:autoRedefine/>
    <w:uiPriority w:val="39"/>
  </w:style>
  <w:style w:type="paragraph" w:styleId="TOC6">
    <w:name w:val="toc 6"/>
    <w:basedOn w:val="Normal"/>
    <w:next w:val="Normal"/>
    <w:autoRedefine/>
    <w:uiPriority w:val="39"/>
    <w:pPr>
      <w:ind w:left="1200"/>
    </w:pPr>
  </w:style>
  <w:style w:type="paragraph" w:styleId="TOC7">
    <w:name w:val="toc 7"/>
    <w:basedOn w:val="Normal"/>
    <w:next w:val="Normal"/>
    <w:autoRedefine/>
    <w:uiPriority w:val="39"/>
    <w:pPr>
      <w:ind w:left="1440"/>
    </w:pPr>
  </w:style>
  <w:style w:type="paragraph" w:styleId="TOC8">
    <w:name w:val="toc 8"/>
    <w:basedOn w:val="Normal"/>
    <w:next w:val="Normal"/>
    <w:autoRedefine/>
    <w:uiPriority w:val="39"/>
    <w:pPr>
      <w:ind w:left="1680"/>
    </w:pPr>
  </w:style>
  <w:style w:type="paragraph" w:styleId="TOC9">
    <w:name w:val="toc 9"/>
    <w:basedOn w:val="Normal"/>
    <w:next w:val="Normal"/>
    <w:autoRedefine/>
    <w:uiPriority w:val="39"/>
    <w:pPr>
      <w:ind w:left="1920"/>
    </w:pPr>
  </w:style>
  <w:style w:type="paragraph" w:customStyle="1" w:styleId="tabletxt">
    <w:name w:val="tabletxt"/>
    <w:basedOn w:val="Normal"/>
    <w:pPr>
      <w:autoSpaceDE w:val="0"/>
      <w:autoSpaceDN w:val="0"/>
      <w:adjustRightInd w:val="0"/>
      <w:spacing w:before="20" w:after="20"/>
    </w:pPr>
    <w:rPr>
      <w:rFonts w:cs="Arial"/>
      <w:sz w:val="20"/>
      <w:szCs w:val="20"/>
    </w:rPr>
  </w:style>
  <w:style w:type="paragraph" w:customStyle="1" w:styleId="TitleCover">
    <w:name w:val="Title Cover"/>
    <w:basedOn w:val="Normal"/>
    <w:next w:val="Normal"/>
    <w:pPr>
      <w:keepNext/>
      <w:keepLines/>
      <w:pBdr>
        <w:top w:val="single" w:sz="48" w:space="31" w:color="auto"/>
      </w:pBdr>
      <w:tabs>
        <w:tab w:val="left" w:pos="0"/>
      </w:tabs>
      <w:spacing w:before="240" w:after="500" w:line="640" w:lineRule="exact"/>
      <w:jc w:val="left"/>
    </w:pPr>
    <w:rPr>
      <w:rFonts w:ascii="Arial Black" w:hAnsi="Arial Black"/>
      <w:b/>
      <w:spacing w:val="-48"/>
      <w:kern w:val="28"/>
      <w:sz w:val="64"/>
      <w:szCs w:val="20"/>
    </w:rPr>
  </w:style>
  <w:style w:type="paragraph" w:customStyle="1" w:styleId="SubtitleCover">
    <w:name w:val="Subtitle Cover"/>
    <w:basedOn w:val="TitleCover"/>
    <w:next w:val="BodyText"/>
    <w:pPr>
      <w:pBdr>
        <w:top w:val="single" w:sz="6" w:space="24" w:color="auto"/>
      </w:pBdr>
      <w:tabs>
        <w:tab w:val="clear" w:pos="0"/>
      </w:tabs>
      <w:spacing w:before="0" w:after="0" w:line="480" w:lineRule="atLeast"/>
      <w:jc w:val="right"/>
    </w:pPr>
    <w:rPr>
      <w:rFonts w:ascii="Arial" w:hAnsi="Arial"/>
      <w:b w:val="0"/>
      <w:spacing w:val="-30"/>
      <w:sz w:val="48"/>
    </w:rPr>
  </w:style>
  <w:style w:type="paragraph" w:styleId="BodyText">
    <w:name w:val="Body Text"/>
    <w:basedOn w:val="Normal"/>
    <w:link w:val="BodyTextChar"/>
    <w:qFormat/>
    <w:pPr>
      <w:spacing w:after="120"/>
    </w:pPr>
    <w:rPr>
      <w:lang w:val="x-none" w:eastAsia="x-none"/>
    </w:rPr>
  </w:style>
  <w:style w:type="character" w:customStyle="1" w:styleId="BodyTextChar">
    <w:name w:val="Body Text Char"/>
    <w:link w:val="BodyText"/>
    <w:rsid w:val="00D91798"/>
    <w:rPr>
      <w:sz w:val="24"/>
      <w:szCs w:val="24"/>
      <w:lang w:val="x-none" w:eastAsia="x-none"/>
    </w:rPr>
  </w:style>
  <w:style w:type="paragraph" w:customStyle="1" w:styleId="SubtitleCover2">
    <w:name w:val="Subtitle Cover2"/>
    <w:basedOn w:val="SubtitleCover"/>
    <w:rPr>
      <w:spacing w:val="0"/>
      <w:sz w:val="36"/>
    </w:rPr>
  </w:style>
  <w:style w:type="paragraph" w:customStyle="1" w:styleId="Tabletext">
    <w:name w:val="Tabletext"/>
    <w:basedOn w:val="Normal"/>
    <w:rsid w:val="00E20DCB"/>
    <w:pPr>
      <w:keepLines/>
      <w:widowControl w:val="0"/>
      <w:spacing w:before="0" w:after="0" w:line="240" w:lineRule="atLeast"/>
      <w:jc w:val="left"/>
    </w:pPr>
    <w:rPr>
      <w:sz w:val="20"/>
      <w:szCs w:val="20"/>
    </w:rPr>
  </w:style>
  <w:style w:type="paragraph" w:customStyle="1" w:styleId="InfoBlueCharChar">
    <w:name w:val="InfoBlue Char Char"/>
    <w:basedOn w:val="Normal"/>
    <w:next w:val="BodyText"/>
    <w:pPr>
      <w:keepLines/>
      <w:spacing w:before="0" w:after="120" w:line="240" w:lineRule="atLeast"/>
    </w:pPr>
    <w:rPr>
      <w:i/>
      <w:color w:val="0000FF"/>
      <w:szCs w:val="20"/>
    </w:rPr>
  </w:style>
  <w:style w:type="paragraph" w:customStyle="1" w:styleId="Paragraph2">
    <w:name w:val="Paragraph2"/>
    <w:basedOn w:val="Normal"/>
    <w:pPr>
      <w:widowControl w:val="0"/>
      <w:spacing w:before="80" w:after="0" w:line="240" w:lineRule="atLeast"/>
      <w:ind w:left="720"/>
    </w:pPr>
    <w:rPr>
      <w:rFonts w:ascii="Arial" w:hAnsi="Arial"/>
      <w:color w:val="000000"/>
      <w:sz w:val="20"/>
      <w:szCs w:val="20"/>
      <w:lang w:val="en-AU"/>
    </w:rPr>
  </w:style>
  <w:style w:type="paragraph" w:customStyle="1" w:styleId="StyleSubtitleCover2TopNoborder">
    <w:name w:val="Style Subtitle Cover2 + Top: (No border)"/>
    <w:basedOn w:val="SubtitleCover2"/>
    <w:pPr>
      <w:pBdr>
        <w:top w:val="none" w:sz="0" w:space="0" w:color="auto"/>
      </w:pBdr>
    </w:pPr>
    <w:rPr>
      <w:rFonts w:ascii="Times New Roman" w:hAnsi="Times New Roman"/>
      <w:sz w:val="32"/>
    </w:rPr>
  </w:style>
  <w:style w:type="paragraph" w:customStyle="1" w:styleId="StyleInfoBlueBoldCharChar">
    <w:name w:val="Style InfoBlue + Bold Char Char"/>
    <w:basedOn w:val="InfoBlueCharChar"/>
    <w:rPr>
      <w:b/>
      <w:bCs/>
      <w:iCs/>
    </w:rPr>
  </w:style>
  <w:style w:type="character" w:customStyle="1" w:styleId="InfoBlueCharCharChar">
    <w:name w:val="InfoBlue Char Char Char"/>
    <w:rPr>
      <w:i/>
      <w:color w:val="0000FF"/>
      <w:sz w:val="24"/>
      <w:lang w:val="en-US" w:eastAsia="en-US" w:bidi="ar-SA"/>
    </w:rPr>
  </w:style>
  <w:style w:type="character" w:customStyle="1" w:styleId="StyleInfoBlueBoldCharCharChar">
    <w:name w:val="Style InfoBlue + Bold Char Char Char"/>
    <w:rPr>
      <w:b/>
      <w:bCs/>
      <w:i/>
      <w:iCs/>
      <w:color w:val="0000FF"/>
      <w:sz w:val="24"/>
      <w:lang w:val="en-US" w:eastAsia="en-US" w:bidi="ar-SA"/>
    </w:rPr>
  </w:style>
  <w:style w:type="paragraph" w:styleId="Footer">
    <w:name w:val="footer"/>
    <w:basedOn w:val="Normal"/>
    <w:link w:val="FooterChar"/>
    <w:uiPriority w:val="99"/>
    <w:unhideWhenUsed/>
    <w:rsid w:val="007D3CC2"/>
    <w:pPr>
      <w:tabs>
        <w:tab w:val="center" w:pos="4680"/>
        <w:tab w:val="right" w:pos="9360"/>
      </w:tabs>
      <w:spacing w:before="0" w:after="0"/>
    </w:pPr>
  </w:style>
  <w:style w:type="character" w:customStyle="1" w:styleId="FooterChar">
    <w:name w:val="Footer Char"/>
    <w:basedOn w:val="DefaultParagraphFont"/>
    <w:link w:val="Footer"/>
    <w:uiPriority w:val="99"/>
    <w:rsid w:val="007D3CC2"/>
    <w:rPr>
      <w:sz w:val="22"/>
      <w:szCs w:val="24"/>
    </w:rPr>
  </w:style>
  <w:style w:type="character" w:styleId="CommentReference">
    <w:name w:val="annotation reference"/>
    <w:uiPriority w:val="99"/>
    <w:rPr>
      <w:sz w:val="16"/>
      <w:szCs w:val="16"/>
    </w:rPr>
  </w:style>
  <w:style w:type="paragraph" w:customStyle="1" w:styleId="InfoBlueCharCharCharCharCharChar">
    <w:name w:val="InfoBlue Char Char Char Char Char Char"/>
    <w:basedOn w:val="Normal"/>
    <w:next w:val="BodyText"/>
    <w:pPr>
      <w:keepLines/>
      <w:spacing w:before="0" w:after="120" w:line="240" w:lineRule="atLeast"/>
    </w:pPr>
    <w:rPr>
      <w:i/>
      <w:color w:val="0000FF"/>
    </w:rPr>
  </w:style>
  <w:style w:type="character" w:customStyle="1" w:styleId="InfoBlueCharCharCharCharCharCharChar">
    <w:name w:val="InfoBlue Char Char Char Char Char Char Char"/>
    <w:rPr>
      <w:i/>
      <w:color w:val="0000FF"/>
      <w:sz w:val="24"/>
      <w:szCs w:val="24"/>
      <w:lang w:val="en-US" w:eastAsia="en-US" w:bidi="ar-SA"/>
    </w:rPr>
  </w:style>
  <w:style w:type="paragraph" w:customStyle="1" w:styleId="InfoBlueChar">
    <w:name w:val="InfoBlue Char"/>
    <w:basedOn w:val="Normal"/>
    <w:next w:val="BodyText"/>
    <w:pPr>
      <w:keepLines/>
      <w:spacing w:before="0" w:after="120" w:line="240" w:lineRule="atLeast"/>
    </w:pPr>
    <w:rPr>
      <w:i/>
      <w:color w:val="0000FF"/>
      <w:szCs w:val="20"/>
    </w:rPr>
  </w:style>
  <w:style w:type="paragraph" w:styleId="CommentText">
    <w:name w:val="annotation text"/>
    <w:basedOn w:val="Normal"/>
    <w:link w:val="CommentTextChar"/>
    <w:uiPriority w:val="99"/>
    <w:qFormat/>
    <w:rPr>
      <w:sz w:val="20"/>
      <w:szCs w:val="20"/>
    </w:rPr>
  </w:style>
  <w:style w:type="character" w:customStyle="1" w:styleId="CommentTextChar">
    <w:name w:val="Comment Text Char"/>
    <w:basedOn w:val="DefaultParagraphFont"/>
    <w:link w:val="CommentText"/>
    <w:uiPriority w:val="99"/>
    <w:rsid w:val="0036643E"/>
  </w:style>
  <w:style w:type="paragraph" w:customStyle="1" w:styleId="ResumeBody">
    <w:name w:val="Resume Body"/>
    <w:basedOn w:val="Normal"/>
    <w:pPr>
      <w:spacing w:after="120"/>
      <w:jc w:val="left"/>
    </w:pPr>
    <w:rPr>
      <w:sz w:val="20"/>
    </w:rPr>
  </w:style>
  <w:style w:type="paragraph" w:styleId="BodyText2">
    <w:name w:val="Body Text 2"/>
    <w:basedOn w:val="Normal"/>
    <w:pPr>
      <w:spacing w:before="0" w:after="0"/>
      <w:jc w:val="left"/>
    </w:pPr>
    <w:rPr>
      <w:rFonts w:ascii="Arial" w:hAnsi="Arial" w:cs="Arial"/>
      <w:szCs w:val="22"/>
    </w:rPr>
  </w:style>
  <w:style w:type="paragraph" w:styleId="NormalWeb">
    <w:name w:val="Normal (Web)"/>
    <w:basedOn w:val="Normal"/>
    <w:uiPriority w:val="99"/>
    <w:pPr>
      <w:spacing w:before="100" w:beforeAutospacing="1" w:after="100" w:afterAutospacing="1"/>
      <w:jc w:val="left"/>
    </w:pPr>
  </w:style>
  <w:style w:type="character" w:styleId="Strong">
    <w:name w:val="Strong"/>
    <w:uiPriority w:val="22"/>
    <w:qFormat/>
    <w:rPr>
      <w:b/>
      <w:bCs/>
    </w:rPr>
  </w:style>
  <w:style w:type="character" w:styleId="FollowedHyperlink">
    <w:name w:val="FollowedHyperlink"/>
    <w:uiPriority w:val="99"/>
    <w:rPr>
      <w:color w:val="800080"/>
      <w:u w:val="single"/>
    </w:rPr>
  </w:style>
  <w:style w:type="paragraph" w:styleId="BodyText3">
    <w:name w:val="Body Text 3"/>
    <w:basedOn w:val="Normal"/>
    <w:pPr>
      <w:tabs>
        <w:tab w:val="num" w:pos="1800"/>
      </w:tabs>
    </w:pPr>
  </w:style>
  <w:style w:type="character" w:customStyle="1" w:styleId="InstructionsChar1">
    <w:name w:val="Instructions Char1"/>
    <w:rPr>
      <w:i/>
      <w:color w:val="0000FF"/>
      <w:sz w:val="24"/>
      <w:lang w:val="en-US" w:eastAsia="en-US" w:bidi="ar-SA"/>
    </w:rPr>
  </w:style>
  <w:style w:type="character" w:styleId="HTMLCite">
    <w:name w:val="HTML Cite"/>
    <w:rPr>
      <w:i/>
      <w:iCs/>
    </w:rPr>
  </w:style>
  <w:style w:type="paragraph" w:customStyle="1" w:styleId="TableText0">
    <w:name w:val="TableText"/>
    <w:aliases w:val="tt"/>
    <w:link w:val="TableTextChar"/>
    <w:qFormat/>
    <w:pPr>
      <w:spacing w:before="40" w:after="40"/>
    </w:pPr>
    <w:rPr>
      <w:rFonts w:ascii="Arial" w:hAnsi="Arial"/>
    </w:rPr>
  </w:style>
  <w:style w:type="character" w:customStyle="1" w:styleId="TableTextChar">
    <w:name w:val="TableText Char"/>
    <w:aliases w:val="tt Char"/>
    <w:basedOn w:val="DefaultParagraphFont"/>
    <w:link w:val="TableText0"/>
    <w:rsid w:val="005E30B0"/>
    <w:rPr>
      <w:rFonts w:ascii="Arial" w:hAnsi="Arial"/>
    </w:rPr>
  </w:style>
  <w:style w:type="paragraph" w:styleId="BodyTextIndent2">
    <w:name w:val="Body Text Indent 2"/>
    <w:basedOn w:val="Normal"/>
    <w:pPr>
      <w:spacing w:before="120" w:after="0"/>
      <w:ind w:left="720"/>
      <w:jc w:val="left"/>
    </w:pPr>
    <w:rPr>
      <w:rFonts w:ascii="Arial" w:hAnsi="Arial" w:cs="Arial"/>
      <w:sz w:val="20"/>
      <w:szCs w:val="20"/>
    </w:rPr>
  </w:style>
  <w:style w:type="character" w:customStyle="1" w:styleId="StyleInfoBlueBoldCharCharCharChar">
    <w:name w:val="Style InfoBlue + Bold Char Char Char Char"/>
    <w:rPr>
      <w:b/>
      <w:bCs/>
      <w:i/>
      <w:iCs/>
      <w:color w:val="0000FF"/>
      <w:sz w:val="24"/>
      <w:lang w:val="en-US" w:eastAsia="en-US" w:bidi="ar-SA"/>
    </w:rPr>
  </w:style>
  <w:style w:type="paragraph" w:customStyle="1" w:styleId="Tableheader">
    <w:name w:val="Table header"/>
    <w:basedOn w:val="Normal"/>
    <w:pPr>
      <w:spacing w:before="0" w:after="0"/>
      <w:jc w:val="left"/>
    </w:pPr>
    <w:rPr>
      <w:rFonts w:ascii="Arial" w:hAnsi="Arial"/>
      <w:b/>
    </w:rPr>
  </w:style>
  <w:style w:type="paragraph" w:customStyle="1" w:styleId="PageTitle">
    <w:name w:val="PageTitle"/>
    <w:basedOn w:val="Normal"/>
    <w:pPr>
      <w:spacing w:before="120" w:after="120"/>
      <w:jc w:val="center"/>
      <w:outlineLvl w:val="0"/>
    </w:pPr>
    <w:rPr>
      <w:rFonts w:ascii="Arial" w:hAnsi="Arial"/>
      <w:b/>
      <w:color w:val="000000"/>
      <w:sz w:val="32"/>
      <w:szCs w:val="20"/>
    </w:rPr>
  </w:style>
  <w:style w:type="paragraph" w:customStyle="1" w:styleId="TableHeading">
    <w:name w:val="Table Heading"/>
    <w:pPr>
      <w:shd w:val="pct5" w:color="auto" w:fill="FFFFFF"/>
      <w:snapToGrid w:val="0"/>
    </w:pPr>
    <w:rPr>
      <w:rFonts w:ascii="Arial" w:hAnsi="Arial"/>
      <w:b/>
    </w:rPr>
  </w:style>
  <w:style w:type="paragraph" w:customStyle="1" w:styleId="Table10Text">
    <w:name w:val="Table 10 Text"/>
    <w:basedOn w:val="Normal"/>
    <w:pPr>
      <w:spacing w:before="20" w:after="20"/>
      <w:jc w:val="left"/>
    </w:pPr>
    <w:rPr>
      <w:rFonts w:ascii="Arial" w:hAnsi="Arial"/>
      <w:sz w:val="20"/>
      <w:szCs w:val="20"/>
    </w:rPr>
  </w:style>
  <w:style w:type="paragraph" w:customStyle="1" w:styleId="TextBold">
    <w:name w:val="Text Bold"/>
    <w:basedOn w:val="Normal"/>
    <w:next w:val="Normal"/>
    <w:pPr>
      <w:spacing w:before="0" w:after="0"/>
      <w:jc w:val="left"/>
    </w:pPr>
    <w:rPr>
      <w:rFonts w:ascii="Arial" w:hAnsi="Arial"/>
      <w:b/>
      <w:sz w:val="20"/>
      <w:szCs w:val="20"/>
    </w:rPr>
  </w:style>
  <w:style w:type="paragraph" w:customStyle="1" w:styleId="TextUnderBold">
    <w:name w:val="Text UnderBold"/>
    <w:basedOn w:val="Normal"/>
    <w:pPr>
      <w:spacing w:before="0" w:after="0"/>
      <w:jc w:val="center"/>
    </w:pPr>
    <w:rPr>
      <w:rFonts w:ascii="Arial" w:hAnsi="Arial"/>
      <w:sz w:val="20"/>
      <w:szCs w:val="20"/>
      <w:u w:val="single"/>
    </w:rPr>
  </w:style>
  <w:style w:type="paragraph" w:customStyle="1" w:styleId="BodyTextKeep">
    <w:name w:val="Body Text Keep"/>
    <w:basedOn w:val="BodyText"/>
    <w:pPr>
      <w:keepNext/>
      <w:spacing w:before="0" w:after="220" w:line="220" w:lineRule="atLeast"/>
      <w:ind w:left="1080"/>
      <w:jc w:val="left"/>
    </w:pPr>
    <w:rPr>
      <w:rFonts w:ascii="Arial" w:hAnsi="Arial"/>
      <w:szCs w:val="20"/>
    </w:rPr>
  </w:style>
  <w:style w:type="paragraph" w:customStyle="1" w:styleId="SectionHeading">
    <w:name w:val="Section Heading"/>
    <w:basedOn w:val="Heading1"/>
    <w:pPr>
      <w:keepLines/>
      <w:numPr>
        <w:numId w:val="9"/>
      </w:numPr>
      <w:shd w:val="pct15" w:color="auto" w:fill="auto"/>
      <w:spacing w:before="220" w:after="220" w:line="280" w:lineRule="atLeast"/>
    </w:pPr>
    <w:rPr>
      <w:rFonts w:eastAsia="Times New Roman"/>
      <w:bCs w:val="0"/>
      <w:caps/>
      <w:kern w:val="28"/>
      <w:position w:val="6"/>
      <w:sz w:val="24"/>
      <w:szCs w:val="20"/>
    </w:rPr>
  </w:style>
  <w:style w:type="paragraph" w:customStyle="1" w:styleId="narratstyle">
    <w:name w:val="narrat style"/>
    <w:basedOn w:val="SectionHeading"/>
    <w:pPr>
      <w:keepNext w:val="0"/>
      <w:keepLines w:val="0"/>
      <w:shd w:val="clear" w:color="auto" w:fill="auto"/>
      <w:spacing w:before="0" w:after="0" w:line="240" w:lineRule="auto"/>
      <w:ind w:left="342" w:right="355" w:firstLine="0"/>
      <w:jc w:val="center"/>
      <w:outlineLvl w:val="9"/>
    </w:pPr>
    <w:rPr>
      <w:rFonts w:ascii="Book Antiqua" w:hAnsi="Book Antiqua"/>
      <w:i/>
      <w:spacing w:val="0"/>
      <w:kern w:val="0"/>
      <w:position w:val="0"/>
      <w:sz w:val="22"/>
    </w:rPr>
  </w:style>
  <w:style w:type="paragraph" w:customStyle="1" w:styleId="formtext">
    <w:name w:val="form text"/>
    <w:basedOn w:val="Normal"/>
    <w:pPr>
      <w:spacing w:before="120" w:after="0"/>
      <w:jc w:val="left"/>
    </w:pPr>
    <w:rPr>
      <w:b/>
      <w:i/>
      <w:szCs w:val="20"/>
    </w:rPr>
  </w:style>
  <w:style w:type="paragraph" w:customStyle="1" w:styleId="tableheading0">
    <w:name w:val="table heading"/>
    <w:basedOn w:val="formtext-small"/>
    <w:pPr>
      <w:spacing w:before="60"/>
    </w:pPr>
    <w:rPr>
      <w:i/>
      <w:sz w:val="18"/>
    </w:rPr>
  </w:style>
  <w:style w:type="paragraph" w:customStyle="1" w:styleId="formtext-small">
    <w:name w:val="form text - small"/>
    <w:basedOn w:val="Normal"/>
    <w:pPr>
      <w:spacing w:before="240" w:after="0"/>
      <w:jc w:val="left"/>
    </w:pPr>
    <w:rPr>
      <w:sz w:val="20"/>
      <w:szCs w:val="20"/>
    </w:rPr>
  </w:style>
  <w:style w:type="paragraph" w:customStyle="1" w:styleId="Instructions">
    <w:name w:val="Instructions"/>
    <w:basedOn w:val="Normal"/>
    <w:autoRedefine/>
    <w:pPr>
      <w:shd w:val="clear" w:color="auto" w:fill="FFFFFF"/>
      <w:spacing w:before="0" w:after="0"/>
      <w:jc w:val="left"/>
    </w:pPr>
    <w:rPr>
      <w:i/>
      <w:color w:val="0000FF"/>
      <w:szCs w:val="20"/>
    </w:rPr>
  </w:style>
  <w:style w:type="paragraph" w:customStyle="1" w:styleId="Bullet1">
    <w:name w:val="Bullet 1"/>
    <w:basedOn w:val="Normal"/>
    <w:pPr>
      <w:tabs>
        <w:tab w:val="num" w:pos="340"/>
        <w:tab w:val="num" w:pos="454"/>
      </w:tabs>
      <w:spacing w:before="0" w:after="0"/>
      <w:ind w:left="340" w:hanging="227"/>
      <w:jc w:val="left"/>
    </w:pPr>
    <w:rPr>
      <w:rFonts w:ascii="Arial" w:hAnsi="Arial"/>
    </w:rPr>
  </w:style>
  <w:style w:type="paragraph" w:customStyle="1" w:styleId="TableText1">
    <w:name w:val="Table Text"/>
    <w:basedOn w:val="Normal"/>
    <w:rsid w:val="00E20DCB"/>
    <w:pPr>
      <w:autoSpaceDE w:val="0"/>
      <w:autoSpaceDN w:val="0"/>
      <w:adjustRightInd w:val="0"/>
      <w:spacing w:before="0" w:after="0"/>
      <w:jc w:val="center"/>
    </w:pPr>
    <w:rPr>
      <w:rFonts w:eastAsia="Calibri"/>
      <w:color w:val="000000"/>
      <w:sz w:val="20"/>
      <w:szCs w:val="20"/>
    </w:rPr>
  </w:style>
  <w:style w:type="character" w:styleId="HTMLAcronym">
    <w:name w:val="HTML Acronym"/>
    <w:rPr>
      <w:color w:val="666666"/>
    </w:rPr>
  </w:style>
  <w:style w:type="paragraph" w:customStyle="1" w:styleId="InfoBlueCharChar2">
    <w:name w:val="InfoBlue Char Char2"/>
    <w:basedOn w:val="Normal"/>
    <w:next w:val="BodyText"/>
    <w:pPr>
      <w:keepLines/>
      <w:spacing w:before="0" w:after="120" w:line="240" w:lineRule="atLeast"/>
    </w:pPr>
    <w:rPr>
      <w:i/>
      <w:color w:val="0000FF"/>
    </w:rPr>
  </w:style>
  <w:style w:type="character" w:customStyle="1" w:styleId="InfoBlueCharCharChar1">
    <w:name w:val="InfoBlue Char Char Char1"/>
    <w:rPr>
      <w:i/>
      <w:color w:val="0000FF"/>
      <w:sz w:val="24"/>
      <w:szCs w:val="24"/>
      <w:lang w:val="en-US" w:eastAsia="en-US" w:bidi="ar-SA"/>
    </w:rPr>
  </w:style>
  <w:style w:type="character" w:customStyle="1" w:styleId="InstructionsChar">
    <w:name w:val="Instructions Char"/>
    <w:rPr>
      <w:i/>
      <w:color w:val="0000FF"/>
      <w:sz w:val="24"/>
      <w:lang w:val="en-US" w:eastAsia="en-US" w:bidi="ar-SA"/>
    </w:rPr>
  </w:style>
  <w:style w:type="paragraph" w:customStyle="1" w:styleId="Appendix">
    <w:name w:val="Appendix"/>
    <w:basedOn w:val="Normal"/>
    <w:rPr>
      <w:b/>
      <w:sz w:val="28"/>
      <w:szCs w:val="28"/>
    </w:rPr>
  </w:style>
  <w:style w:type="table" w:styleId="TableGrid">
    <w:name w:val="Table Grid"/>
    <w:basedOn w:val="TableNormal"/>
    <w:uiPriority w:val="59"/>
    <w:rsid w:val="00961811"/>
    <w:pPr>
      <w:spacing w:before="60" w:after="60"/>
      <w:ind w:left="576"/>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Blue">
    <w:name w:val="InfoBlue"/>
    <w:basedOn w:val="Normal"/>
    <w:next w:val="BodyText"/>
    <w:pPr>
      <w:widowControl w:val="0"/>
      <w:spacing w:before="0" w:after="120" w:line="240" w:lineRule="atLeast"/>
    </w:pPr>
    <w:rPr>
      <w:i/>
      <w:color w:val="0000FF"/>
      <w:szCs w:val="20"/>
    </w:rPr>
  </w:style>
  <w:style w:type="character" w:styleId="PageNumber">
    <w:name w:val="page number"/>
    <w:basedOn w:val="DefaultParagraphFont"/>
  </w:style>
  <w:style w:type="paragraph" w:styleId="Revision">
    <w:name w:val="Revision"/>
    <w:hidden/>
    <w:uiPriority w:val="99"/>
    <w:semiHidden/>
    <w:rsid w:val="00BE6623"/>
    <w:pPr>
      <w:numPr>
        <w:numId w:val="10"/>
      </w:numPr>
    </w:pPr>
    <w:rPr>
      <w:sz w:val="24"/>
      <w:szCs w:val="24"/>
    </w:rPr>
  </w:style>
  <w:style w:type="paragraph" w:styleId="ListParagraph">
    <w:name w:val="List Paragraph"/>
    <w:basedOn w:val="Normal"/>
    <w:link w:val="ListParagraphChar"/>
    <w:uiPriority w:val="34"/>
    <w:qFormat/>
    <w:rsid w:val="005D0327"/>
    <w:pPr>
      <w:numPr>
        <w:numId w:val="11"/>
      </w:numPr>
      <w:spacing w:before="120" w:after="120"/>
    </w:pPr>
  </w:style>
  <w:style w:type="character" w:customStyle="1" w:styleId="ListParagraphChar">
    <w:name w:val="List Paragraph Char"/>
    <w:link w:val="ListParagraph"/>
    <w:uiPriority w:val="34"/>
    <w:locked/>
    <w:rsid w:val="005D0327"/>
    <w:rPr>
      <w:sz w:val="24"/>
      <w:szCs w:val="24"/>
    </w:rPr>
  </w:style>
  <w:style w:type="paragraph" w:styleId="NoSpacing">
    <w:name w:val="No Spacing"/>
    <w:link w:val="NoSpacingChar"/>
    <w:uiPriority w:val="1"/>
    <w:qFormat/>
    <w:rsid w:val="00C54030"/>
    <w:rPr>
      <w:rFonts w:asciiTheme="minorHAnsi" w:eastAsiaTheme="minorHAnsi" w:hAnsiTheme="minorHAnsi" w:cstheme="minorBidi"/>
      <w:sz w:val="22"/>
      <w:szCs w:val="22"/>
    </w:rPr>
  </w:style>
  <w:style w:type="character" w:customStyle="1" w:styleId="NoSpacingChar">
    <w:name w:val="No Spacing Char"/>
    <w:basedOn w:val="DefaultParagraphFont"/>
    <w:link w:val="NoSpacing"/>
    <w:uiPriority w:val="1"/>
    <w:locked/>
    <w:rsid w:val="00C54030"/>
    <w:rPr>
      <w:rFonts w:asciiTheme="minorHAnsi" w:eastAsiaTheme="minorHAnsi" w:hAnsiTheme="minorHAnsi" w:cstheme="minorBidi"/>
      <w:sz w:val="22"/>
      <w:szCs w:val="22"/>
    </w:rPr>
  </w:style>
  <w:style w:type="paragraph" w:customStyle="1" w:styleId="BulletListMultiple">
    <w:name w:val="Bullet List Multiple"/>
    <w:link w:val="BulletListMultipleChar"/>
    <w:qFormat/>
    <w:rsid w:val="00C54030"/>
    <w:pPr>
      <w:tabs>
        <w:tab w:val="num" w:pos="900"/>
      </w:tabs>
      <w:spacing w:before="80" w:after="80"/>
      <w:ind w:left="900" w:hanging="360"/>
    </w:pPr>
    <w:rPr>
      <w:sz w:val="24"/>
    </w:rPr>
  </w:style>
  <w:style w:type="character" w:customStyle="1" w:styleId="BulletListMultipleChar">
    <w:name w:val="Bullet List Multiple Char"/>
    <w:link w:val="BulletListMultiple"/>
    <w:rsid w:val="00C54030"/>
    <w:rPr>
      <w:sz w:val="24"/>
    </w:rPr>
  </w:style>
  <w:style w:type="paragraph" w:customStyle="1" w:styleId="BulletListMultipleLast">
    <w:name w:val="Bullet List Multiple Last"/>
    <w:next w:val="Normal"/>
    <w:qFormat/>
    <w:rsid w:val="00C54030"/>
    <w:pPr>
      <w:tabs>
        <w:tab w:val="num" w:pos="720"/>
      </w:tabs>
      <w:spacing w:before="80" w:after="280"/>
      <w:ind w:left="720" w:hanging="360"/>
    </w:pPr>
    <w:rPr>
      <w:sz w:val="24"/>
    </w:rPr>
  </w:style>
  <w:style w:type="paragraph" w:customStyle="1" w:styleId="ProgramName">
    <w:name w:val="Program Name"/>
    <w:link w:val="ProgramNameChar"/>
    <w:qFormat/>
    <w:rsid w:val="00915AAB"/>
    <w:pPr>
      <w:spacing w:before="400"/>
      <w:jc w:val="right"/>
    </w:pPr>
    <w:rPr>
      <w:rFonts w:ascii="Arial Narrow" w:hAnsi="Arial Narrow"/>
      <w:b/>
      <w:sz w:val="40"/>
    </w:rPr>
  </w:style>
  <w:style w:type="character" w:customStyle="1" w:styleId="ProgramNameChar">
    <w:name w:val="Program Name Char"/>
    <w:link w:val="ProgramName"/>
    <w:rsid w:val="00915AAB"/>
    <w:rPr>
      <w:rFonts w:ascii="Arial Narrow" w:hAnsi="Arial Narrow"/>
      <w:b/>
      <w:sz w:val="40"/>
    </w:rPr>
  </w:style>
  <w:style w:type="paragraph" w:customStyle="1" w:styleId="Char">
    <w:name w:val="Char"/>
    <w:basedOn w:val="Normal"/>
    <w:rsid w:val="003E76FC"/>
    <w:pPr>
      <w:spacing w:before="0" w:after="160"/>
      <w:jc w:val="left"/>
    </w:pPr>
  </w:style>
  <w:style w:type="table" w:styleId="GridTable1Light">
    <w:name w:val="Grid Table 1 Light"/>
    <w:basedOn w:val="TableNormal"/>
    <w:uiPriority w:val="46"/>
    <w:rsid w:val="00B57E7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OCHeading">
    <w:name w:val="TOC Heading"/>
    <w:basedOn w:val="Heading1"/>
    <w:next w:val="Normal"/>
    <w:uiPriority w:val="39"/>
    <w:unhideWhenUsed/>
    <w:qFormat/>
    <w:rsid w:val="00707170"/>
    <w:pPr>
      <w:keepLines/>
      <w:spacing w:after="0" w:line="259" w:lineRule="auto"/>
      <w:ind w:left="0" w:firstLine="0"/>
      <w:outlineLvl w:val="9"/>
    </w:pPr>
    <w:rPr>
      <w:rFonts w:asciiTheme="majorHAnsi" w:hAnsiTheme="majorHAnsi"/>
      <w:b w:val="0"/>
      <w:bCs w:val="0"/>
      <w:caps/>
      <w:color w:val="31479E" w:themeColor="accent1" w:themeShade="BF"/>
      <w:sz w:val="32"/>
      <w:szCs w:val="32"/>
    </w:rPr>
  </w:style>
  <w:style w:type="paragraph" w:styleId="FootnoteText">
    <w:name w:val="footnote text"/>
    <w:basedOn w:val="Normal"/>
    <w:link w:val="FootnoteTextChar"/>
    <w:unhideWhenUsed/>
    <w:qFormat/>
    <w:rsid w:val="00EE4DC7"/>
    <w:pPr>
      <w:spacing w:before="0" w:after="0"/>
    </w:pPr>
    <w:rPr>
      <w:sz w:val="20"/>
      <w:szCs w:val="20"/>
    </w:rPr>
  </w:style>
  <w:style w:type="character" w:customStyle="1" w:styleId="FootnoteTextChar">
    <w:name w:val="Footnote Text Char"/>
    <w:basedOn w:val="DefaultParagraphFont"/>
    <w:link w:val="FootnoteText"/>
    <w:rsid w:val="00EE4DC7"/>
  </w:style>
  <w:style w:type="character" w:styleId="FootnoteReference">
    <w:name w:val="footnote reference"/>
    <w:basedOn w:val="DefaultParagraphFont"/>
    <w:unhideWhenUsed/>
    <w:rsid w:val="00EE4DC7"/>
    <w:rPr>
      <w:vertAlign w:val="superscript"/>
    </w:rPr>
  </w:style>
  <w:style w:type="paragraph" w:styleId="EndnoteText">
    <w:name w:val="endnote text"/>
    <w:basedOn w:val="Normal"/>
    <w:link w:val="EndnoteTextChar"/>
    <w:unhideWhenUsed/>
    <w:rsid w:val="00624986"/>
    <w:pPr>
      <w:spacing w:before="0" w:after="0"/>
    </w:pPr>
    <w:rPr>
      <w:sz w:val="20"/>
      <w:szCs w:val="20"/>
    </w:rPr>
  </w:style>
  <w:style w:type="character" w:customStyle="1" w:styleId="EndnoteTextChar">
    <w:name w:val="Endnote Text Char"/>
    <w:basedOn w:val="DefaultParagraphFont"/>
    <w:link w:val="EndnoteText"/>
    <w:rsid w:val="00624986"/>
  </w:style>
  <w:style w:type="character" w:styleId="EndnoteReference">
    <w:name w:val="endnote reference"/>
    <w:basedOn w:val="DefaultParagraphFont"/>
    <w:unhideWhenUsed/>
    <w:rsid w:val="00624986"/>
    <w:rPr>
      <w:vertAlign w:val="superscript"/>
    </w:rPr>
  </w:style>
  <w:style w:type="paragraph" w:customStyle="1" w:styleId="msonormal0">
    <w:name w:val="msonormal"/>
    <w:basedOn w:val="Normal"/>
    <w:rsid w:val="000D2021"/>
    <w:pPr>
      <w:spacing w:before="100" w:beforeAutospacing="1" w:after="100" w:afterAutospacing="1"/>
      <w:jc w:val="left"/>
    </w:pPr>
  </w:style>
  <w:style w:type="paragraph" w:customStyle="1" w:styleId="xl63">
    <w:name w:val="xl63"/>
    <w:basedOn w:val="Normal"/>
    <w:rsid w:val="000D2021"/>
    <w:pPr>
      <w:spacing w:before="100" w:beforeAutospacing="1" w:after="100" w:afterAutospacing="1"/>
      <w:jc w:val="left"/>
    </w:pPr>
    <w:rPr>
      <w:sz w:val="16"/>
      <w:szCs w:val="16"/>
    </w:rPr>
  </w:style>
  <w:style w:type="paragraph" w:customStyle="1" w:styleId="xl64">
    <w:name w:val="xl64"/>
    <w:basedOn w:val="Normal"/>
    <w:rsid w:val="000D2021"/>
    <w:pPr>
      <w:spacing w:before="100" w:beforeAutospacing="1" w:after="100" w:afterAutospacing="1"/>
      <w:jc w:val="left"/>
    </w:pPr>
    <w:rPr>
      <w:sz w:val="16"/>
      <w:szCs w:val="16"/>
    </w:rPr>
  </w:style>
  <w:style w:type="paragraph" w:customStyle="1" w:styleId="xl65">
    <w:name w:val="xl65"/>
    <w:basedOn w:val="Normal"/>
    <w:rsid w:val="000D2021"/>
    <w:pPr>
      <w:spacing w:before="100" w:beforeAutospacing="1" w:after="100" w:afterAutospacing="1"/>
      <w:jc w:val="left"/>
    </w:pPr>
    <w:rPr>
      <w:sz w:val="16"/>
      <w:szCs w:val="16"/>
    </w:rPr>
  </w:style>
  <w:style w:type="paragraph" w:customStyle="1" w:styleId="xl66">
    <w:name w:val="xl66"/>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paragraph" w:customStyle="1" w:styleId="xl67">
    <w:name w:val="xl67"/>
    <w:basedOn w:val="Normal"/>
    <w:rsid w:val="008644AB"/>
    <w:pPr>
      <w:pBdr>
        <w:top w:val="single" w:sz="4" w:space="0" w:color="auto"/>
        <w:left w:val="single" w:sz="4" w:space="0" w:color="auto"/>
        <w:bottom w:val="single" w:sz="4" w:space="0" w:color="auto"/>
        <w:right w:val="single" w:sz="4" w:space="0" w:color="auto"/>
      </w:pBdr>
      <w:spacing w:before="100" w:beforeAutospacing="1" w:after="100" w:afterAutospacing="1"/>
      <w:jc w:val="left"/>
      <w:textAlignment w:val="top"/>
    </w:pPr>
    <w:rPr>
      <w:sz w:val="16"/>
      <w:szCs w:val="16"/>
    </w:rPr>
  </w:style>
  <w:style w:type="character" w:customStyle="1" w:styleId="UnresolvedMention1">
    <w:name w:val="Unresolved Mention1"/>
    <w:basedOn w:val="DefaultParagraphFont"/>
    <w:uiPriority w:val="99"/>
    <w:unhideWhenUsed/>
    <w:rsid w:val="00301C7F"/>
    <w:rPr>
      <w:color w:val="605E5C"/>
      <w:shd w:val="clear" w:color="auto" w:fill="E1DFDD"/>
    </w:rPr>
  </w:style>
  <w:style w:type="character" w:customStyle="1" w:styleId="Mention1">
    <w:name w:val="Mention1"/>
    <w:basedOn w:val="DefaultParagraphFont"/>
    <w:uiPriority w:val="99"/>
    <w:unhideWhenUsed/>
    <w:rsid w:val="00A61D32"/>
    <w:rPr>
      <w:color w:val="2B579A"/>
      <w:shd w:val="clear" w:color="auto" w:fill="E1DFDD"/>
    </w:rPr>
  </w:style>
  <w:style w:type="table" w:customStyle="1" w:styleId="TableGrid1">
    <w:name w:val="Table Grid1"/>
    <w:basedOn w:val="TableNormal"/>
    <w:next w:val="TableGrid"/>
    <w:uiPriority w:val="59"/>
    <w:rsid w:val="002961AE"/>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Bullet">
    <w:name w:val="TableBullet"/>
    <w:qFormat/>
    <w:rsid w:val="006E3BA8"/>
    <w:pPr>
      <w:numPr>
        <w:numId w:val="13"/>
      </w:numPr>
      <w:spacing w:before="20" w:after="20"/>
    </w:pPr>
    <w:rPr>
      <w:rFonts w:ascii="Arial" w:hAnsi="Arial"/>
    </w:rPr>
  </w:style>
  <w:style w:type="paragraph" w:customStyle="1" w:styleId="ESHeading1">
    <w:name w:val="ESHeading 1"/>
    <w:qFormat/>
    <w:rsid w:val="00C22E1F"/>
    <w:pPr>
      <w:keepNext/>
      <w:spacing w:after="280" w:line="400" w:lineRule="exact"/>
      <w:jc w:val="center"/>
      <w:outlineLvl w:val="0"/>
    </w:pPr>
    <w:rPr>
      <w:rFonts w:ascii="Arial Narrow" w:hAnsi="Arial Narrow"/>
      <w:b/>
      <w:color w:val="003893"/>
      <w:sz w:val="36"/>
    </w:rPr>
  </w:style>
  <w:style w:type="paragraph" w:customStyle="1" w:styleId="ESHeading2">
    <w:name w:val="ESHeading 2"/>
    <w:next w:val="Normal"/>
    <w:qFormat/>
    <w:rsid w:val="005E30B0"/>
    <w:pPr>
      <w:keepNext/>
      <w:numPr>
        <w:numId w:val="14"/>
      </w:numPr>
      <w:spacing w:before="300" w:after="100"/>
      <w:outlineLvl w:val="1"/>
    </w:pPr>
    <w:rPr>
      <w:rFonts w:ascii="Arial Narrow" w:hAnsi="Arial Narrow"/>
      <w:b/>
      <w:color w:val="003893"/>
      <w:sz w:val="32"/>
    </w:rPr>
  </w:style>
  <w:style w:type="paragraph" w:customStyle="1" w:styleId="ESHeading3">
    <w:name w:val="ESHeading 3"/>
    <w:next w:val="Normal"/>
    <w:qFormat/>
    <w:rsid w:val="005E30B0"/>
    <w:pPr>
      <w:keepNext/>
      <w:numPr>
        <w:ilvl w:val="1"/>
        <w:numId w:val="14"/>
      </w:numPr>
      <w:spacing w:before="240" w:after="80"/>
      <w:outlineLvl w:val="2"/>
    </w:pPr>
    <w:rPr>
      <w:rFonts w:ascii="Arial Narrow" w:hAnsi="Arial Narrow"/>
      <w:b/>
      <w:color w:val="003893"/>
      <w:sz w:val="28"/>
      <w:szCs w:val="28"/>
    </w:rPr>
  </w:style>
  <w:style w:type="paragraph" w:customStyle="1" w:styleId="ESHeading4">
    <w:name w:val="ESHeading 4"/>
    <w:next w:val="Normal"/>
    <w:qFormat/>
    <w:rsid w:val="005E30B0"/>
    <w:pPr>
      <w:keepNext/>
      <w:numPr>
        <w:ilvl w:val="2"/>
        <w:numId w:val="14"/>
      </w:numPr>
      <w:spacing w:before="120" w:after="120"/>
      <w:outlineLvl w:val="3"/>
    </w:pPr>
    <w:rPr>
      <w:rFonts w:ascii="Arial Narrow" w:hAnsi="Arial Narrow"/>
      <w:b/>
      <w:color w:val="003893"/>
      <w:sz w:val="26"/>
      <w:szCs w:val="26"/>
    </w:rPr>
  </w:style>
  <w:style w:type="paragraph" w:customStyle="1" w:styleId="ESHeading5">
    <w:name w:val="ESHeading 5"/>
    <w:rsid w:val="005E30B0"/>
    <w:pPr>
      <w:numPr>
        <w:ilvl w:val="3"/>
        <w:numId w:val="14"/>
      </w:numPr>
      <w:tabs>
        <w:tab w:val="num" w:pos="360"/>
      </w:tabs>
      <w:spacing w:before="120"/>
    </w:pPr>
    <w:rPr>
      <w:rFonts w:ascii="Arial Narrow" w:hAnsi="Arial Narrow"/>
      <w:i/>
      <w:sz w:val="26"/>
    </w:rPr>
  </w:style>
  <w:style w:type="paragraph" w:customStyle="1" w:styleId="ESHeading6">
    <w:name w:val="ESHeading 6"/>
    <w:rsid w:val="005E30B0"/>
    <w:pPr>
      <w:keepNext/>
      <w:numPr>
        <w:ilvl w:val="4"/>
        <w:numId w:val="14"/>
      </w:numPr>
      <w:tabs>
        <w:tab w:val="num" w:pos="360"/>
      </w:tabs>
      <w:spacing w:before="120"/>
    </w:pPr>
    <w:rPr>
      <w:rFonts w:ascii="Arial Narrow" w:hAnsi="Arial Narrow"/>
      <w:sz w:val="24"/>
    </w:rPr>
  </w:style>
  <w:style w:type="paragraph" w:customStyle="1" w:styleId="ESHeading7">
    <w:name w:val="ESHeading 7"/>
    <w:rsid w:val="005E30B0"/>
    <w:pPr>
      <w:numPr>
        <w:ilvl w:val="5"/>
        <w:numId w:val="14"/>
      </w:numPr>
      <w:tabs>
        <w:tab w:val="num" w:pos="360"/>
      </w:tabs>
    </w:pPr>
    <w:rPr>
      <w:rFonts w:ascii="Arial Narrow" w:hAnsi="Arial Narrow"/>
      <w:sz w:val="24"/>
    </w:rPr>
  </w:style>
  <w:style w:type="table" w:customStyle="1" w:styleId="Style1CharterTable">
    <w:name w:val="Style1_Charter_Table"/>
    <w:basedOn w:val="TableNormal"/>
    <w:uiPriority w:val="99"/>
    <w:rsid w:val="00600A19"/>
    <w:pPr>
      <w:numPr>
        <w:ilvl w:val="6"/>
        <w:numId w:val="14"/>
      </w:numPr>
    </w:pPr>
    <w:tblPr/>
  </w:style>
  <w:style w:type="paragraph" w:customStyle="1" w:styleId="paragraph">
    <w:name w:val="paragraph"/>
    <w:basedOn w:val="Normal"/>
    <w:rsid w:val="003D37F7"/>
    <w:pPr>
      <w:spacing w:before="100" w:beforeAutospacing="1" w:after="100" w:afterAutospacing="1"/>
      <w:jc w:val="left"/>
    </w:pPr>
  </w:style>
  <w:style w:type="character" w:customStyle="1" w:styleId="normaltextrun">
    <w:name w:val="normaltextrun"/>
    <w:basedOn w:val="DefaultParagraphFont"/>
    <w:rsid w:val="003D37F7"/>
  </w:style>
  <w:style w:type="character" w:customStyle="1" w:styleId="eop">
    <w:name w:val="eop"/>
    <w:basedOn w:val="DefaultParagraphFont"/>
    <w:rsid w:val="003D37F7"/>
  </w:style>
  <w:style w:type="character" w:customStyle="1" w:styleId="DocumentMapChar1">
    <w:name w:val="Document Map Char1"/>
    <w:basedOn w:val="DefaultParagraphFont"/>
    <w:semiHidden/>
    <w:rsid w:val="005B4D61"/>
    <w:rPr>
      <w:rFonts w:ascii="Segoe UI" w:hAnsi="Segoe UI" w:cs="Segoe UI"/>
      <w:sz w:val="16"/>
      <w:szCs w:val="16"/>
    </w:rPr>
  </w:style>
  <w:style w:type="character" w:customStyle="1" w:styleId="MacroTextChar1">
    <w:name w:val="Macro Text Char1"/>
    <w:basedOn w:val="DefaultParagraphFont"/>
    <w:rsid w:val="005B4D61"/>
    <w:rPr>
      <w:rFonts w:ascii="Consolas" w:hAnsi="Consolas"/>
    </w:rPr>
  </w:style>
  <w:style w:type="paragraph" w:customStyle="1" w:styleId="TableColumnHeading">
    <w:name w:val="TableColumnHeading"/>
    <w:basedOn w:val="Normal"/>
    <w:next w:val="Normal"/>
    <w:link w:val="TableColumnHeadingChar"/>
    <w:qFormat/>
    <w:rsid w:val="00E453D3"/>
    <w:pPr>
      <w:spacing w:before="120" w:after="120"/>
      <w:jc w:val="left"/>
    </w:pPr>
  </w:style>
  <w:style w:type="character" w:customStyle="1" w:styleId="TableColumnHeadingChar">
    <w:name w:val="TableColumnHeading Char"/>
    <w:basedOn w:val="DefaultParagraphFont"/>
    <w:link w:val="TableColumnHeading"/>
    <w:rsid w:val="00E453D3"/>
    <w:rPr>
      <w:sz w:val="24"/>
      <w:szCs w:val="24"/>
    </w:rPr>
  </w:style>
  <w:style w:type="table" w:customStyle="1" w:styleId="LightList-Accent12">
    <w:name w:val="Light List - Accent 12"/>
    <w:basedOn w:val="TableNormal"/>
    <w:uiPriority w:val="61"/>
    <w:rsid w:val="009817BB"/>
    <w:rPr>
      <w:rFonts w:asciiTheme="minorHAnsi" w:eastAsiaTheme="minorHAnsi" w:hAnsiTheme="minorHAnsi" w:cstheme="minorBidi"/>
      <w:sz w:val="22"/>
      <w:szCs w:val="22"/>
    </w:rPr>
    <w:tblPr>
      <w:tblStyleRowBandSize w:val="1"/>
      <w:tblStyleColBandSize w:val="1"/>
      <w:tblBorders>
        <w:top w:val="single" w:sz="8" w:space="0" w:color="4E67C8" w:themeColor="accent1"/>
        <w:left w:val="single" w:sz="8" w:space="0" w:color="4E67C8" w:themeColor="accent1"/>
        <w:bottom w:val="single" w:sz="8" w:space="0" w:color="4E67C8" w:themeColor="accent1"/>
        <w:right w:val="single" w:sz="8" w:space="0" w:color="4E67C8" w:themeColor="accent1"/>
      </w:tblBorders>
    </w:tblPr>
    <w:tblStylePr w:type="firstRow">
      <w:pPr>
        <w:spacing w:before="0" w:after="0" w:line="240" w:lineRule="auto"/>
      </w:pPr>
      <w:rPr>
        <w:b/>
        <w:bCs/>
        <w:color w:val="FFFFFF" w:themeColor="background1"/>
      </w:rPr>
      <w:tblPr/>
      <w:tcPr>
        <w:shd w:val="clear" w:color="auto" w:fill="4E67C8" w:themeFill="accent1"/>
      </w:tcPr>
    </w:tblStylePr>
    <w:tblStylePr w:type="lastRow">
      <w:pPr>
        <w:spacing w:before="0" w:after="0" w:line="240" w:lineRule="auto"/>
      </w:pPr>
      <w:rPr>
        <w:b/>
        <w:bCs/>
      </w:rPr>
      <w:tblPr/>
      <w:tcPr>
        <w:tcBorders>
          <w:top w:val="double" w:sz="6" w:space="0" w:color="4E67C8" w:themeColor="accent1"/>
          <w:left w:val="single" w:sz="8" w:space="0" w:color="4E67C8" w:themeColor="accent1"/>
          <w:bottom w:val="single" w:sz="8" w:space="0" w:color="4E67C8" w:themeColor="accent1"/>
          <w:right w:val="single" w:sz="8" w:space="0" w:color="4E67C8" w:themeColor="accent1"/>
        </w:tcBorders>
      </w:tcPr>
    </w:tblStylePr>
    <w:tblStylePr w:type="firstCol">
      <w:rPr>
        <w:b/>
        <w:bCs/>
      </w:rPr>
    </w:tblStylePr>
    <w:tblStylePr w:type="lastCol">
      <w:rPr>
        <w:b/>
        <w:bCs/>
      </w:rPr>
    </w:tblStylePr>
    <w:tblStylePr w:type="band1Vert">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tblStylePr w:type="band1Horz">
      <w:tblPr/>
      <w:tcPr>
        <w:tcBorders>
          <w:top w:val="single" w:sz="8" w:space="0" w:color="4E67C8" w:themeColor="accent1"/>
          <w:left w:val="single" w:sz="8" w:space="0" w:color="4E67C8" w:themeColor="accent1"/>
          <w:bottom w:val="single" w:sz="8" w:space="0" w:color="4E67C8" w:themeColor="accent1"/>
          <w:right w:val="single" w:sz="8" w:space="0" w:color="4E67C8" w:themeColor="accent1"/>
        </w:tcBorders>
      </w:tcPr>
    </w:tblStylePr>
  </w:style>
  <w:style w:type="paragraph" w:styleId="CommentSubject">
    <w:name w:val="annotation subject"/>
    <w:basedOn w:val="CommentText"/>
    <w:next w:val="CommentText"/>
    <w:link w:val="CommentSubjectChar"/>
    <w:uiPriority w:val="99"/>
    <w:unhideWhenUsed/>
    <w:rsid w:val="008E4DC0"/>
    <w:rPr>
      <w:b/>
      <w:bCs/>
    </w:rPr>
  </w:style>
  <w:style w:type="character" w:customStyle="1" w:styleId="CommentSubjectChar">
    <w:name w:val="Comment Subject Char"/>
    <w:basedOn w:val="CommentTextChar"/>
    <w:link w:val="CommentSubject"/>
    <w:uiPriority w:val="99"/>
    <w:rsid w:val="008E4DC0"/>
    <w:rPr>
      <w:b/>
      <w:bCs/>
    </w:rPr>
  </w:style>
  <w:style w:type="paragraph" w:customStyle="1" w:styleId="TableTextCenter">
    <w:name w:val="TableTextCenter"/>
    <w:basedOn w:val="Normal"/>
    <w:qFormat/>
    <w:rsid w:val="006B4A28"/>
    <w:pPr>
      <w:tabs>
        <w:tab w:val="center" w:pos="4320"/>
      </w:tabs>
      <w:spacing w:before="40" w:after="40"/>
      <w:jc w:val="center"/>
    </w:pPr>
    <w:rPr>
      <w:rFonts w:ascii="Arial" w:hAnsi="Arial"/>
      <w:noProof/>
      <w:sz w:val="20"/>
    </w:rPr>
  </w:style>
  <w:style w:type="numbering" w:customStyle="1" w:styleId="NoList1">
    <w:name w:val="No List1"/>
    <w:next w:val="NoList"/>
    <w:uiPriority w:val="99"/>
    <w:semiHidden/>
    <w:unhideWhenUsed/>
    <w:rsid w:val="005D560B"/>
  </w:style>
  <w:style w:type="character" w:customStyle="1" w:styleId="Heading1Char">
    <w:name w:val="Heading 1 Char"/>
    <w:basedOn w:val="DefaultParagraphFont"/>
    <w:link w:val="Heading1"/>
    <w:rsid w:val="00D959A2"/>
    <w:rPr>
      <w:rFonts w:ascii="Arial" w:eastAsiaTheme="majorEastAsia" w:hAnsi="Arial" w:cstheme="majorBidi"/>
      <w:b/>
      <w:bCs/>
      <w:color w:val="000000" w:themeColor="text1"/>
      <w:spacing w:val="-10"/>
      <w:sz w:val="36"/>
      <w:szCs w:val="36"/>
    </w:rPr>
  </w:style>
  <w:style w:type="character" w:customStyle="1" w:styleId="Heading5Char">
    <w:name w:val="Heading 5 Char"/>
    <w:basedOn w:val="DefaultParagraphFont"/>
    <w:link w:val="Heading5"/>
    <w:rsid w:val="00D959A2"/>
    <w:rPr>
      <w:rFonts w:ascii="Arial" w:eastAsiaTheme="majorEastAsia" w:hAnsi="Arial" w:cstheme="majorBidi"/>
      <w:b/>
      <w:iCs/>
      <w:color w:val="000000" w:themeColor="text1"/>
      <w:spacing w:val="-10"/>
      <w:sz w:val="22"/>
      <w:szCs w:val="22"/>
    </w:rPr>
  </w:style>
  <w:style w:type="character" w:customStyle="1" w:styleId="Heading6Char">
    <w:name w:val="Heading 6 Char"/>
    <w:basedOn w:val="DefaultParagraphFont"/>
    <w:link w:val="Heading6"/>
    <w:rsid w:val="00D959A2"/>
    <w:rPr>
      <w:rFonts w:ascii="Arial" w:eastAsiaTheme="majorEastAsia" w:hAnsi="Arial" w:cstheme="majorBidi"/>
      <w:b/>
      <w:color w:val="000000" w:themeColor="text1"/>
      <w:spacing w:val="-10"/>
      <w:sz w:val="36"/>
      <w:szCs w:val="36"/>
    </w:rPr>
  </w:style>
  <w:style w:type="character" w:customStyle="1" w:styleId="Heading7Char">
    <w:name w:val="Heading 7 Char"/>
    <w:basedOn w:val="DefaultParagraphFont"/>
    <w:link w:val="Heading7"/>
    <w:rsid w:val="00E53ED9"/>
    <w:rPr>
      <w:rFonts w:ascii="Arial" w:eastAsiaTheme="majorEastAsia" w:hAnsi="Arial" w:cstheme="majorBidi"/>
      <w:b/>
      <w:iCs/>
      <w:color w:val="000000" w:themeColor="text1"/>
      <w:spacing w:val="-10"/>
      <w:sz w:val="32"/>
      <w:szCs w:val="32"/>
    </w:rPr>
  </w:style>
  <w:style w:type="character" w:customStyle="1" w:styleId="Heading8Char">
    <w:name w:val="Heading 8 Char"/>
    <w:basedOn w:val="DefaultParagraphFont"/>
    <w:link w:val="Heading8"/>
    <w:rsid w:val="00D959A2"/>
    <w:rPr>
      <w:rFonts w:ascii="Arial" w:eastAsiaTheme="majorEastAsia" w:hAnsi="Arial" w:cstheme="majorBidi"/>
      <w:b/>
      <w:iCs/>
      <w:color w:val="000000" w:themeColor="text1"/>
      <w:spacing w:val="-10"/>
      <w:sz w:val="28"/>
      <w:szCs w:val="28"/>
    </w:rPr>
  </w:style>
  <w:style w:type="character" w:customStyle="1" w:styleId="Heading9Char">
    <w:name w:val="Heading 9 Char"/>
    <w:basedOn w:val="DefaultParagraphFont"/>
    <w:link w:val="Heading9"/>
    <w:rsid w:val="00D959A2"/>
    <w:rPr>
      <w:rFonts w:ascii="Arial" w:eastAsiaTheme="majorEastAsia" w:hAnsi="Arial" w:cstheme="majorBidi"/>
      <w:b/>
      <w:color w:val="000000" w:themeColor="text1"/>
      <w:spacing w:val="-10"/>
      <w:sz w:val="28"/>
      <w:szCs w:val="28"/>
    </w:rPr>
  </w:style>
  <w:style w:type="paragraph" w:customStyle="1" w:styleId="AcronymDefinition">
    <w:name w:val="Acronym Definition"/>
    <w:qFormat/>
    <w:rsid w:val="005D560B"/>
    <w:pPr>
      <w:spacing w:before="60" w:after="60"/>
    </w:pPr>
    <w:rPr>
      <w:sz w:val="24"/>
    </w:rPr>
  </w:style>
  <w:style w:type="paragraph" w:customStyle="1" w:styleId="AcronymTerm">
    <w:name w:val="Acronym Term"/>
    <w:qFormat/>
    <w:rsid w:val="005D560B"/>
    <w:pPr>
      <w:spacing w:before="60" w:after="60"/>
    </w:pPr>
    <w:rPr>
      <w:b/>
      <w:sz w:val="24"/>
    </w:rPr>
  </w:style>
  <w:style w:type="paragraph" w:customStyle="1" w:styleId="AppHeading1">
    <w:name w:val="AppHeading 1"/>
    <w:next w:val="Normal"/>
    <w:qFormat/>
    <w:rsid w:val="00284150"/>
    <w:pPr>
      <w:keepNext/>
      <w:pageBreakBefore/>
      <w:spacing w:after="360" w:line="400" w:lineRule="exact"/>
      <w:ind w:left="1872" w:hanging="1872"/>
      <w:jc w:val="center"/>
      <w:outlineLvl w:val="0"/>
    </w:pPr>
    <w:rPr>
      <w:rFonts w:ascii="Arial Narrow" w:hAnsi="Arial Narrow"/>
      <w:b/>
      <w:sz w:val="36"/>
    </w:rPr>
  </w:style>
  <w:style w:type="paragraph" w:customStyle="1" w:styleId="AppHeading2">
    <w:name w:val="AppHeading 2"/>
    <w:next w:val="Normal"/>
    <w:qFormat/>
    <w:rsid w:val="005D560B"/>
    <w:pPr>
      <w:keepNext/>
      <w:tabs>
        <w:tab w:val="num" w:pos="360"/>
      </w:tabs>
      <w:spacing w:before="300" w:after="100"/>
      <w:outlineLvl w:val="1"/>
    </w:pPr>
    <w:rPr>
      <w:rFonts w:ascii="Arial Narrow" w:hAnsi="Arial Narrow"/>
      <w:b/>
      <w:sz w:val="32"/>
    </w:rPr>
  </w:style>
  <w:style w:type="paragraph" w:customStyle="1" w:styleId="AppHeading3">
    <w:name w:val="AppHeading 3"/>
    <w:next w:val="Normal"/>
    <w:qFormat/>
    <w:rsid w:val="005D560B"/>
    <w:pPr>
      <w:keepNext/>
      <w:tabs>
        <w:tab w:val="num" w:pos="1008"/>
      </w:tabs>
      <w:spacing w:before="240" w:after="80"/>
      <w:ind w:left="1008" w:hanging="1008"/>
    </w:pPr>
    <w:rPr>
      <w:rFonts w:ascii="Arial Narrow" w:hAnsi="Arial Narrow"/>
      <w:b/>
      <w:sz w:val="28"/>
    </w:rPr>
  </w:style>
  <w:style w:type="paragraph" w:customStyle="1" w:styleId="AppHeading4">
    <w:name w:val="AppHeading 4"/>
    <w:next w:val="Normal"/>
    <w:qFormat/>
    <w:rsid w:val="005D560B"/>
    <w:pPr>
      <w:tabs>
        <w:tab w:val="num" w:pos="1008"/>
      </w:tabs>
      <w:spacing w:before="240" w:after="120"/>
      <w:ind w:left="1008" w:hanging="1008"/>
    </w:pPr>
    <w:rPr>
      <w:rFonts w:ascii="Arial Narrow" w:hAnsi="Arial Narrow"/>
      <w:b/>
      <w:sz w:val="26"/>
    </w:rPr>
  </w:style>
  <w:style w:type="paragraph" w:customStyle="1" w:styleId="BackMatterHeading">
    <w:name w:val="Back Matter Heading"/>
    <w:next w:val="Normal"/>
    <w:qFormat/>
    <w:rsid w:val="005D560B"/>
    <w:pPr>
      <w:keepNext/>
      <w:spacing w:after="480"/>
      <w:jc w:val="center"/>
    </w:pPr>
    <w:rPr>
      <w:rFonts w:ascii="Arial Narrow" w:hAnsi="Arial Narrow"/>
      <w:b/>
      <w:sz w:val="36"/>
    </w:rPr>
  </w:style>
  <w:style w:type="paragraph" w:customStyle="1" w:styleId="BulletListSingle">
    <w:name w:val="Bullet List Single"/>
    <w:qFormat/>
    <w:rsid w:val="005D560B"/>
    <w:pPr>
      <w:tabs>
        <w:tab w:val="num" w:pos="720"/>
      </w:tabs>
      <w:spacing w:before="60"/>
      <w:ind w:left="720" w:hanging="360"/>
    </w:pPr>
    <w:rPr>
      <w:sz w:val="24"/>
    </w:rPr>
  </w:style>
  <w:style w:type="paragraph" w:customStyle="1" w:styleId="BulletListSingleLast">
    <w:name w:val="Bullet List Single Last"/>
    <w:next w:val="Normal"/>
    <w:qFormat/>
    <w:rsid w:val="005D560B"/>
    <w:pPr>
      <w:spacing w:before="60" w:after="280"/>
      <w:ind w:left="720" w:hanging="360"/>
    </w:pPr>
    <w:rPr>
      <w:sz w:val="24"/>
    </w:rPr>
  </w:style>
  <w:style w:type="paragraph" w:customStyle="1" w:styleId="Classification">
    <w:name w:val="Classification"/>
    <w:rsid w:val="005D560B"/>
    <w:rPr>
      <w:rFonts w:ascii="Arial Narrow" w:hAnsi="Arial Narrow"/>
      <w:b/>
      <w:color w:val="C00000"/>
      <w:sz w:val="32"/>
    </w:rPr>
  </w:style>
  <w:style w:type="paragraph" w:customStyle="1" w:styleId="DocTitle">
    <w:name w:val="Doc Title"/>
    <w:link w:val="DocTitleChar"/>
    <w:uiPriority w:val="12"/>
    <w:rsid w:val="005D560B"/>
    <w:pPr>
      <w:spacing w:before="840" w:after="960"/>
      <w:ind w:left="1354"/>
    </w:pPr>
    <w:rPr>
      <w:rFonts w:ascii="Arial Narrow" w:hAnsi="Arial Narrow"/>
      <w:b/>
      <w:color w:val="1F497D"/>
      <w:sz w:val="46"/>
      <w:szCs w:val="46"/>
    </w:rPr>
  </w:style>
  <w:style w:type="paragraph" w:customStyle="1" w:styleId="TableBulletSmaller">
    <w:name w:val="TableBullet Smaller"/>
    <w:qFormat/>
    <w:rsid w:val="005D560B"/>
    <w:pPr>
      <w:tabs>
        <w:tab w:val="num" w:pos="216"/>
      </w:tabs>
      <w:ind w:left="216" w:hanging="216"/>
    </w:pPr>
    <w:rPr>
      <w:rFonts w:ascii="Arial" w:hAnsi="Arial"/>
      <w:noProof/>
      <w:sz w:val="16"/>
    </w:rPr>
  </w:style>
  <w:style w:type="paragraph" w:customStyle="1" w:styleId="ESFigureCaption">
    <w:name w:val="ES FigureCaption"/>
    <w:aliases w:val="efc"/>
    <w:next w:val="Normal"/>
    <w:qFormat/>
    <w:rsid w:val="005D560B"/>
    <w:pPr>
      <w:keepNext/>
      <w:spacing w:before="120" w:after="240"/>
      <w:jc w:val="center"/>
    </w:pPr>
    <w:rPr>
      <w:rFonts w:ascii="Arial Narrow" w:hAnsi="Arial Narrow"/>
      <w:b/>
      <w:sz w:val="24"/>
    </w:rPr>
  </w:style>
  <w:style w:type="paragraph" w:customStyle="1" w:styleId="ESTableCaption">
    <w:name w:val="ES TableCaption"/>
    <w:aliases w:val="etc"/>
    <w:next w:val="Normal"/>
    <w:qFormat/>
    <w:rsid w:val="005D560B"/>
    <w:pPr>
      <w:keepNext/>
      <w:spacing w:before="240" w:after="120"/>
      <w:jc w:val="center"/>
    </w:pPr>
    <w:rPr>
      <w:rFonts w:ascii="Arial Narrow" w:hAnsi="Arial Narrow"/>
      <w:b/>
      <w:sz w:val="24"/>
    </w:rPr>
  </w:style>
  <w:style w:type="paragraph" w:customStyle="1" w:styleId="Figure">
    <w:name w:val="Figure"/>
    <w:next w:val="FigureCaption"/>
    <w:link w:val="FigureChar"/>
    <w:qFormat/>
    <w:rsid w:val="005D560B"/>
    <w:pPr>
      <w:keepNext/>
      <w:keepLines/>
      <w:spacing w:before="120" w:after="120"/>
      <w:jc w:val="center"/>
    </w:pPr>
    <w:rPr>
      <w:sz w:val="24"/>
    </w:rPr>
  </w:style>
  <w:style w:type="paragraph" w:customStyle="1" w:styleId="FigureCaption">
    <w:name w:val="FigureCaption"/>
    <w:aliases w:val="fc"/>
    <w:next w:val="Normal"/>
    <w:qFormat/>
    <w:rsid w:val="005D560B"/>
    <w:pPr>
      <w:spacing w:before="100" w:after="400"/>
      <w:jc w:val="center"/>
    </w:pPr>
    <w:rPr>
      <w:rFonts w:ascii="Arial Narrow" w:hAnsi="Arial Narrow"/>
      <w:b/>
      <w:sz w:val="24"/>
      <w:szCs w:val="24"/>
    </w:rPr>
  </w:style>
  <w:style w:type="character" w:customStyle="1" w:styleId="FigureChar">
    <w:name w:val="Figure Char"/>
    <w:basedOn w:val="DefaultParagraphFont"/>
    <w:link w:val="Figure"/>
    <w:rsid w:val="005D560B"/>
    <w:rPr>
      <w:sz w:val="24"/>
    </w:rPr>
  </w:style>
  <w:style w:type="paragraph" w:customStyle="1" w:styleId="FigureTableTOC">
    <w:name w:val="Figure/Table/TOC"/>
    <w:basedOn w:val="Normal"/>
    <w:rsid w:val="005D560B"/>
    <w:pPr>
      <w:tabs>
        <w:tab w:val="right" w:pos="8914"/>
      </w:tabs>
      <w:spacing w:before="0" w:after="0"/>
      <w:ind w:left="360"/>
      <w:jc w:val="left"/>
    </w:pPr>
    <w:rPr>
      <w:rFonts w:ascii="Arial" w:hAnsi="Arial"/>
      <w:b/>
    </w:rPr>
  </w:style>
  <w:style w:type="paragraph" w:customStyle="1" w:styleId="Footer2">
    <w:name w:val="Footer2"/>
    <w:aliases w:val="f2"/>
    <w:next w:val="Normal"/>
    <w:rsid w:val="005D560B"/>
    <w:pPr>
      <w:spacing w:before="120"/>
      <w:jc w:val="center"/>
    </w:pPr>
    <w:rPr>
      <w:rFonts w:ascii="Arial" w:hAnsi="Arial"/>
      <w:b/>
    </w:rPr>
  </w:style>
  <w:style w:type="paragraph" w:customStyle="1" w:styleId="GlossaryDefinition">
    <w:name w:val="GlossaryDefinition"/>
    <w:qFormat/>
    <w:rsid w:val="005D560B"/>
    <w:pPr>
      <w:spacing w:before="120" w:after="120"/>
    </w:pPr>
    <w:rPr>
      <w:sz w:val="24"/>
    </w:rPr>
  </w:style>
  <w:style w:type="paragraph" w:customStyle="1" w:styleId="GlossaryTerm">
    <w:name w:val="GlossaryTerm"/>
    <w:qFormat/>
    <w:rsid w:val="005D560B"/>
    <w:pPr>
      <w:spacing w:before="120" w:after="120"/>
    </w:pPr>
    <w:rPr>
      <w:b/>
      <w:sz w:val="24"/>
    </w:rPr>
  </w:style>
  <w:style w:type="paragraph" w:customStyle="1" w:styleId="Header2">
    <w:name w:val="Header2"/>
    <w:rsid w:val="005D560B"/>
    <w:pPr>
      <w:pBdr>
        <w:bottom w:val="single" w:sz="4" w:space="1" w:color="auto"/>
      </w:pBdr>
      <w:tabs>
        <w:tab w:val="right" w:pos="9360"/>
      </w:tabs>
      <w:spacing w:before="120" w:after="240"/>
    </w:pPr>
    <w:rPr>
      <w:rFonts w:ascii="Arial Narrow" w:hAnsi="Arial Narrow"/>
      <w:sz w:val="18"/>
    </w:rPr>
  </w:style>
  <w:style w:type="paragraph" w:customStyle="1" w:styleId="Authors">
    <w:name w:val="Authors"/>
    <w:basedOn w:val="ProgramName"/>
    <w:rsid w:val="005D560B"/>
    <w:rPr>
      <w:rFonts w:ascii="Arial" w:hAnsi="Arial"/>
      <w:b w:val="0"/>
      <w:sz w:val="28"/>
    </w:rPr>
  </w:style>
  <w:style w:type="paragraph" w:customStyle="1" w:styleId="PubDate">
    <w:name w:val="PubDate"/>
    <w:rsid w:val="005D560B"/>
    <w:pPr>
      <w:spacing w:before="480" w:after="240"/>
    </w:pPr>
    <w:rPr>
      <w:rFonts w:ascii="Arial Narrow" w:hAnsi="Arial Narrow"/>
      <w:b/>
      <w:sz w:val="32"/>
    </w:rPr>
  </w:style>
  <w:style w:type="paragraph" w:customStyle="1" w:styleId="Quotation">
    <w:name w:val="Quotation"/>
    <w:next w:val="Normal"/>
    <w:qFormat/>
    <w:rsid w:val="005D560B"/>
    <w:pPr>
      <w:spacing w:before="120" w:after="120"/>
      <w:ind w:left="720" w:right="720"/>
    </w:pPr>
    <w:rPr>
      <w:sz w:val="24"/>
    </w:rPr>
  </w:style>
  <w:style w:type="paragraph" w:customStyle="1" w:styleId="BulletList-SecondLevel">
    <w:name w:val="Bullet List - Second Level"/>
    <w:basedOn w:val="Normal"/>
    <w:qFormat/>
    <w:rsid w:val="005D560B"/>
    <w:pPr>
      <w:tabs>
        <w:tab w:val="num" w:pos="1008"/>
      </w:tabs>
      <w:spacing w:before="0" w:after="0"/>
      <w:ind w:left="1008" w:hanging="288"/>
      <w:jc w:val="left"/>
    </w:pPr>
  </w:style>
  <w:style w:type="paragraph" w:customStyle="1" w:styleId="TableTextSmaller">
    <w:name w:val="Table Text Smaller"/>
    <w:qFormat/>
    <w:rsid w:val="005D560B"/>
    <w:pPr>
      <w:spacing w:before="40" w:after="40"/>
    </w:pPr>
    <w:rPr>
      <w:rFonts w:ascii="Arial" w:hAnsi="Arial"/>
      <w:noProof/>
      <w:sz w:val="16"/>
    </w:rPr>
  </w:style>
  <w:style w:type="paragraph" w:customStyle="1" w:styleId="TableCaption">
    <w:name w:val="TableCaption"/>
    <w:aliases w:val="tc"/>
    <w:next w:val="Normal"/>
    <w:qFormat/>
    <w:rsid w:val="005D560B"/>
    <w:pPr>
      <w:keepNext/>
      <w:keepLines/>
      <w:spacing w:before="400" w:after="100"/>
      <w:jc w:val="center"/>
      <w:outlineLvl w:val="0"/>
    </w:pPr>
    <w:rPr>
      <w:rFonts w:ascii="Arial Narrow" w:hAnsi="Arial Narrow"/>
      <w:b/>
      <w:sz w:val="24"/>
      <w:szCs w:val="24"/>
    </w:rPr>
  </w:style>
  <w:style w:type="paragraph" w:customStyle="1" w:styleId="TableDecimalNumber">
    <w:name w:val="TableDecimalNumber"/>
    <w:rsid w:val="005D560B"/>
    <w:pPr>
      <w:tabs>
        <w:tab w:val="decimal" w:pos="1292"/>
      </w:tabs>
      <w:spacing w:before="40" w:after="40"/>
    </w:pPr>
    <w:rPr>
      <w:rFonts w:ascii="Arial" w:hAnsi="Arial"/>
      <w:noProof/>
      <w:sz w:val="18"/>
    </w:rPr>
  </w:style>
  <w:style w:type="paragraph" w:customStyle="1" w:styleId="TableDivHead2">
    <w:name w:val="TableDivHead2"/>
    <w:next w:val="Normal"/>
    <w:rsid w:val="005D560B"/>
    <w:pPr>
      <w:spacing w:before="40" w:after="40"/>
    </w:pPr>
    <w:rPr>
      <w:rFonts w:ascii="Arial" w:hAnsi="Arial"/>
      <w:b/>
    </w:rPr>
  </w:style>
  <w:style w:type="paragraph" w:customStyle="1" w:styleId="TableDivHeading">
    <w:name w:val="TableDivHeading"/>
    <w:qFormat/>
    <w:rsid w:val="005D560B"/>
    <w:pPr>
      <w:keepNext/>
      <w:widowControl w:val="0"/>
      <w:spacing w:before="40" w:after="40"/>
    </w:pPr>
    <w:rPr>
      <w:rFonts w:ascii="Arial" w:hAnsi="Arial"/>
      <w:b/>
    </w:rPr>
  </w:style>
  <w:style w:type="paragraph" w:customStyle="1" w:styleId="TableSubHeading">
    <w:name w:val="TableSubHeading"/>
    <w:aliases w:val="tsh"/>
    <w:rsid w:val="005D560B"/>
    <w:pPr>
      <w:keepNext/>
      <w:widowControl w:val="0"/>
      <w:spacing w:before="40" w:after="40"/>
    </w:pPr>
    <w:rPr>
      <w:rFonts w:ascii="Arial" w:hAnsi="Arial"/>
      <w:b/>
    </w:rPr>
  </w:style>
  <w:style w:type="paragraph" w:customStyle="1" w:styleId="TableVerticalHeading">
    <w:name w:val="TableVerticalHeading"/>
    <w:aliases w:val="tvh"/>
    <w:rsid w:val="005D560B"/>
    <w:pPr>
      <w:widowControl w:val="0"/>
      <w:jc w:val="center"/>
    </w:pPr>
    <w:rPr>
      <w:rFonts w:ascii="Arial" w:hAnsi="Arial"/>
      <w:b/>
    </w:rPr>
  </w:style>
  <w:style w:type="paragraph" w:customStyle="1" w:styleId="Version">
    <w:name w:val="Version"/>
    <w:basedOn w:val="Normal"/>
    <w:link w:val="VersionCharChar"/>
    <w:rsid w:val="005D560B"/>
    <w:pPr>
      <w:spacing w:before="480" w:after="240"/>
      <w:jc w:val="left"/>
    </w:pPr>
    <w:rPr>
      <w:rFonts w:ascii="Arial Narrow" w:hAnsi="Arial Narrow"/>
      <w:b/>
      <w:sz w:val="32"/>
      <w:szCs w:val="32"/>
    </w:rPr>
  </w:style>
  <w:style w:type="character" w:customStyle="1" w:styleId="VersionCharChar">
    <w:name w:val="Version Char Char"/>
    <w:basedOn w:val="DefaultParagraphFont"/>
    <w:link w:val="Version"/>
    <w:rsid w:val="005D560B"/>
    <w:rPr>
      <w:rFonts w:ascii="Arial Narrow" w:hAnsi="Arial Narrow"/>
      <w:b/>
      <w:sz w:val="32"/>
      <w:szCs w:val="32"/>
    </w:rPr>
  </w:style>
  <w:style w:type="paragraph" w:customStyle="1" w:styleId="UnnumberedHeading">
    <w:name w:val="Unnumbered Heading"/>
    <w:next w:val="Normal"/>
    <w:qFormat/>
    <w:rsid w:val="005D560B"/>
    <w:pPr>
      <w:keepNext/>
      <w:keepLines/>
      <w:spacing w:before="240" w:after="60"/>
    </w:pPr>
    <w:rPr>
      <w:rFonts w:ascii="Arial Narrow" w:hAnsi="Arial Narrow"/>
      <w:b/>
      <w:sz w:val="26"/>
    </w:rPr>
  </w:style>
  <w:style w:type="paragraph" w:customStyle="1" w:styleId="Reference">
    <w:name w:val="Reference"/>
    <w:basedOn w:val="Normal"/>
    <w:qFormat/>
    <w:rsid w:val="005D560B"/>
    <w:pPr>
      <w:tabs>
        <w:tab w:val="num" w:pos="504"/>
      </w:tabs>
      <w:spacing w:before="0" w:after="0"/>
      <w:ind w:left="504" w:hanging="504"/>
      <w:jc w:val="left"/>
    </w:pPr>
  </w:style>
  <w:style w:type="paragraph" w:customStyle="1" w:styleId="Disclaimer">
    <w:name w:val="Disclaimer"/>
    <w:link w:val="DisclaimerChar"/>
    <w:uiPriority w:val="12"/>
    <w:rsid w:val="005D560B"/>
    <w:pPr>
      <w:spacing w:before="60" w:after="60"/>
    </w:pPr>
    <w:rPr>
      <w:rFonts w:ascii="Arial Narrow" w:hAnsi="Arial Narrow"/>
      <w:noProof/>
      <w:sz w:val="22"/>
    </w:rPr>
  </w:style>
  <w:style w:type="paragraph" w:customStyle="1" w:styleId="LineSpacer">
    <w:name w:val="Line Spacer"/>
    <w:qFormat/>
    <w:rsid w:val="005D560B"/>
    <w:rPr>
      <w:noProof/>
    </w:rPr>
  </w:style>
  <w:style w:type="paragraph" w:customStyle="1" w:styleId="TableBulletIndented">
    <w:name w:val="TableBullet Indented"/>
    <w:qFormat/>
    <w:rsid w:val="005D560B"/>
    <w:pPr>
      <w:tabs>
        <w:tab w:val="num" w:pos="504"/>
      </w:tabs>
      <w:ind w:left="504" w:hanging="216"/>
    </w:pPr>
    <w:rPr>
      <w:rFonts w:ascii="Arial" w:hAnsi="Arial"/>
    </w:rPr>
  </w:style>
  <w:style w:type="paragraph" w:customStyle="1" w:styleId="HeaderLineSpacer">
    <w:name w:val="Header Line Spacer"/>
    <w:basedOn w:val="Header"/>
    <w:rsid w:val="005D560B"/>
    <w:pPr>
      <w:tabs>
        <w:tab w:val="clear" w:pos="4680"/>
        <w:tab w:val="clear" w:pos="9360"/>
        <w:tab w:val="center" w:pos="4320"/>
      </w:tabs>
      <w:jc w:val="left"/>
    </w:pPr>
    <w:rPr>
      <w:rFonts w:ascii="Arial Narrow" w:hAnsi="Arial Narrow"/>
      <w:noProof/>
      <w:sz w:val="18"/>
      <w:szCs w:val="18"/>
    </w:rPr>
  </w:style>
  <w:style w:type="paragraph" w:customStyle="1" w:styleId="CustomerProgram">
    <w:name w:val="CustomerProgram"/>
    <w:basedOn w:val="ProgramName"/>
    <w:link w:val="CustomerProgramChar"/>
    <w:rsid w:val="005D560B"/>
    <w:pPr>
      <w:jc w:val="left"/>
    </w:pPr>
    <w:rPr>
      <w:sz w:val="32"/>
    </w:rPr>
  </w:style>
  <w:style w:type="character" w:customStyle="1" w:styleId="CustomerProgramChar">
    <w:name w:val="CustomerProgram Char"/>
    <w:basedOn w:val="ProgramNameChar"/>
    <w:link w:val="CustomerProgram"/>
    <w:rsid w:val="005D560B"/>
    <w:rPr>
      <w:rFonts w:ascii="Arial Narrow" w:hAnsi="Arial Narrow"/>
      <w:b/>
      <w:sz w:val="32"/>
    </w:rPr>
  </w:style>
  <w:style w:type="paragraph" w:customStyle="1" w:styleId="Draft1">
    <w:name w:val="Draft1"/>
    <w:basedOn w:val="Normal"/>
    <w:rsid w:val="005D560B"/>
    <w:pPr>
      <w:spacing w:before="600" w:after="240"/>
      <w:jc w:val="left"/>
    </w:pPr>
    <w:rPr>
      <w:rFonts w:ascii="Arial Narrow" w:hAnsi="Arial Narrow"/>
      <w:b/>
      <w:sz w:val="32"/>
    </w:rPr>
  </w:style>
  <w:style w:type="paragraph" w:styleId="BalloonText">
    <w:name w:val="Balloon Text"/>
    <w:basedOn w:val="Normal"/>
    <w:link w:val="BalloonTextChar"/>
    <w:uiPriority w:val="99"/>
    <w:rsid w:val="005D560B"/>
    <w:pPr>
      <w:spacing w:before="0" w:after="0"/>
      <w:jc w:val="left"/>
    </w:pPr>
    <w:rPr>
      <w:rFonts w:ascii="Tahoma" w:hAnsi="Tahoma" w:cs="Tahoma"/>
      <w:sz w:val="16"/>
      <w:szCs w:val="16"/>
    </w:rPr>
  </w:style>
  <w:style w:type="character" w:customStyle="1" w:styleId="BalloonTextChar">
    <w:name w:val="Balloon Text Char"/>
    <w:basedOn w:val="DefaultParagraphFont"/>
    <w:link w:val="BalloonText"/>
    <w:uiPriority w:val="99"/>
    <w:rsid w:val="005D560B"/>
    <w:rPr>
      <w:rFonts w:ascii="Tahoma" w:hAnsi="Tahoma" w:cs="Tahoma"/>
      <w:sz w:val="16"/>
      <w:szCs w:val="16"/>
    </w:rPr>
  </w:style>
  <w:style w:type="paragraph" w:styleId="DocumentMap">
    <w:name w:val="Document Map"/>
    <w:basedOn w:val="Normal"/>
    <w:link w:val="DocumentMapChar"/>
    <w:rsid w:val="005D560B"/>
    <w:pPr>
      <w:shd w:val="clear" w:color="auto" w:fill="000080"/>
      <w:spacing w:before="0" w:after="0"/>
      <w:jc w:val="left"/>
    </w:pPr>
    <w:rPr>
      <w:rFonts w:ascii="Tahoma" w:hAnsi="Tahoma" w:cs="Tahoma"/>
      <w:sz w:val="20"/>
    </w:rPr>
  </w:style>
  <w:style w:type="character" w:customStyle="1" w:styleId="DocumentMapChar">
    <w:name w:val="Document Map Char"/>
    <w:basedOn w:val="DefaultParagraphFont"/>
    <w:link w:val="DocumentMap"/>
    <w:rsid w:val="005D560B"/>
    <w:rPr>
      <w:rFonts w:ascii="Tahoma" w:hAnsi="Tahoma" w:cs="Tahoma"/>
      <w:szCs w:val="24"/>
      <w:shd w:val="clear" w:color="auto" w:fill="000080"/>
    </w:rPr>
  </w:style>
  <w:style w:type="paragraph" w:styleId="Index1">
    <w:name w:val="index 1"/>
    <w:basedOn w:val="Normal"/>
    <w:next w:val="Normal"/>
    <w:autoRedefine/>
    <w:rsid w:val="005D560B"/>
    <w:pPr>
      <w:spacing w:before="0" w:after="0"/>
      <w:ind w:left="240" w:hanging="240"/>
      <w:jc w:val="left"/>
    </w:pPr>
  </w:style>
  <w:style w:type="paragraph" w:styleId="Index2">
    <w:name w:val="index 2"/>
    <w:basedOn w:val="Normal"/>
    <w:next w:val="Normal"/>
    <w:autoRedefine/>
    <w:rsid w:val="005D560B"/>
    <w:pPr>
      <w:spacing w:before="0" w:after="0"/>
      <w:ind w:left="480" w:hanging="240"/>
      <w:jc w:val="left"/>
    </w:pPr>
  </w:style>
  <w:style w:type="paragraph" w:styleId="Index3">
    <w:name w:val="index 3"/>
    <w:basedOn w:val="Normal"/>
    <w:next w:val="Normal"/>
    <w:autoRedefine/>
    <w:rsid w:val="005D560B"/>
    <w:pPr>
      <w:spacing w:before="0" w:after="0"/>
      <w:ind w:left="720" w:hanging="240"/>
      <w:jc w:val="left"/>
    </w:pPr>
  </w:style>
  <w:style w:type="paragraph" w:styleId="Index4">
    <w:name w:val="index 4"/>
    <w:basedOn w:val="Normal"/>
    <w:next w:val="Normal"/>
    <w:autoRedefine/>
    <w:rsid w:val="005D560B"/>
    <w:pPr>
      <w:spacing w:before="0" w:after="0"/>
      <w:ind w:left="960" w:hanging="240"/>
      <w:jc w:val="left"/>
    </w:pPr>
  </w:style>
  <w:style w:type="paragraph" w:styleId="Index5">
    <w:name w:val="index 5"/>
    <w:basedOn w:val="Normal"/>
    <w:next w:val="Normal"/>
    <w:autoRedefine/>
    <w:rsid w:val="005D560B"/>
    <w:pPr>
      <w:spacing w:before="0" w:after="0"/>
      <w:ind w:left="1200" w:hanging="240"/>
      <w:jc w:val="left"/>
    </w:pPr>
  </w:style>
  <w:style w:type="paragraph" w:styleId="Index6">
    <w:name w:val="index 6"/>
    <w:basedOn w:val="Normal"/>
    <w:next w:val="Normal"/>
    <w:autoRedefine/>
    <w:rsid w:val="005D560B"/>
    <w:pPr>
      <w:spacing w:before="0" w:after="0"/>
      <w:ind w:left="1440" w:hanging="240"/>
      <w:jc w:val="left"/>
    </w:pPr>
  </w:style>
  <w:style w:type="paragraph" w:styleId="Index7">
    <w:name w:val="index 7"/>
    <w:basedOn w:val="Normal"/>
    <w:next w:val="Normal"/>
    <w:autoRedefine/>
    <w:rsid w:val="005D560B"/>
    <w:pPr>
      <w:spacing w:before="0" w:after="0"/>
      <w:ind w:left="1680" w:hanging="240"/>
      <w:jc w:val="left"/>
    </w:pPr>
  </w:style>
  <w:style w:type="paragraph" w:styleId="Index8">
    <w:name w:val="index 8"/>
    <w:basedOn w:val="Normal"/>
    <w:next w:val="Normal"/>
    <w:autoRedefine/>
    <w:rsid w:val="005D560B"/>
    <w:pPr>
      <w:spacing w:before="0" w:after="0"/>
      <w:ind w:left="1920" w:hanging="240"/>
      <w:jc w:val="left"/>
    </w:pPr>
  </w:style>
  <w:style w:type="paragraph" w:styleId="Index9">
    <w:name w:val="index 9"/>
    <w:basedOn w:val="Normal"/>
    <w:next w:val="Normal"/>
    <w:autoRedefine/>
    <w:rsid w:val="005D560B"/>
    <w:pPr>
      <w:spacing w:before="0" w:after="0"/>
      <w:ind w:left="2160" w:hanging="240"/>
      <w:jc w:val="left"/>
    </w:pPr>
  </w:style>
  <w:style w:type="paragraph" w:styleId="IndexHeading">
    <w:name w:val="index heading"/>
    <w:basedOn w:val="Normal"/>
    <w:next w:val="Index1"/>
    <w:rsid w:val="005D560B"/>
    <w:pPr>
      <w:spacing w:before="0" w:after="0"/>
      <w:jc w:val="left"/>
    </w:pPr>
    <w:rPr>
      <w:rFonts w:ascii="Arial" w:hAnsi="Arial" w:cs="Arial"/>
      <w:b/>
      <w:bCs/>
    </w:rPr>
  </w:style>
  <w:style w:type="paragraph" w:styleId="MacroText">
    <w:name w:val="macro"/>
    <w:link w:val="MacroTextChar"/>
    <w:rsid w:val="005D560B"/>
    <w:pPr>
      <w:tabs>
        <w:tab w:val="left" w:pos="480"/>
        <w:tab w:val="left" w:pos="960"/>
        <w:tab w:val="left" w:pos="1440"/>
        <w:tab w:val="left" w:pos="1920"/>
        <w:tab w:val="left" w:pos="2400"/>
        <w:tab w:val="left" w:pos="2880"/>
        <w:tab w:val="left" w:pos="3360"/>
        <w:tab w:val="left" w:pos="3840"/>
        <w:tab w:val="left" w:pos="4320"/>
      </w:tabs>
      <w:spacing w:before="120" w:after="120"/>
    </w:pPr>
    <w:rPr>
      <w:rFonts w:ascii="Courier New" w:hAnsi="Courier New" w:cs="Courier New"/>
    </w:rPr>
  </w:style>
  <w:style w:type="character" w:customStyle="1" w:styleId="MacroTextChar">
    <w:name w:val="Macro Text Char"/>
    <w:basedOn w:val="DefaultParagraphFont"/>
    <w:link w:val="MacroText"/>
    <w:rsid w:val="005D560B"/>
    <w:rPr>
      <w:rFonts w:ascii="Courier New" w:hAnsi="Courier New" w:cs="Courier New"/>
    </w:rPr>
  </w:style>
  <w:style w:type="paragraph" w:styleId="TableofAuthorities">
    <w:name w:val="table of authorities"/>
    <w:basedOn w:val="Normal"/>
    <w:next w:val="Normal"/>
    <w:rsid w:val="005D560B"/>
    <w:pPr>
      <w:spacing w:before="0" w:after="0"/>
      <w:ind w:left="240" w:hanging="240"/>
      <w:jc w:val="left"/>
    </w:pPr>
  </w:style>
  <w:style w:type="paragraph" w:styleId="TableofFigures">
    <w:name w:val="table of figures"/>
    <w:basedOn w:val="Normal"/>
    <w:next w:val="Normal"/>
    <w:uiPriority w:val="99"/>
    <w:rsid w:val="005D560B"/>
    <w:pPr>
      <w:spacing w:before="0" w:after="0"/>
      <w:jc w:val="left"/>
    </w:pPr>
  </w:style>
  <w:style w:type="paragraph" w:styleId="TOAHeading">
    <w:name w:val="toa heading"/>
    <w:basedOn w:val="Normal"/>
    <w:next w:val="Normal"/>
    <w:rsid w:val="005D560B"/>
    <w:pPr>
      <w:spacing w:before="0" w:after="0"/>
      <w:jc w:val="left"/>
    </w:pPr>
    <w:rPr>
      <w:rFonts w:ascii="Arial" w:hAnsi="Arial" w:cs="Arial"/>
      <w:b/>
      <w:bCs/>
    </w:rPr>
  </w:style>
  <w:style w:type="paragraph" w:customStyle="1" w:styleId="VersionDateLineFooter">
    <w:name w:val="VersionDateLine Footer"/>
    <w:basedOn w:val="Footer"/>
    <w:rsid w:val="005D560B"/>
    <w:pPr>
      <w:pBdr>
        <w:top w:val="single" w:sz="4" w:space="4" w:color="auto"/>
      </w:pBdr>
      <w:jc w:val="left"/>
    </w:pPr>
    <w:rPr>
      <w:rFonts w:ascii="Arial Narrow" w:hAnsi="Arial Narrow"/>
      <w:sz w:val="18"/>
      <w:szCs w:val="20"/>
    </w:rPr>
  </w:style>
  <w:style w:type="paragraph" w:customStyle="1" w:styleId="NumberedList">
    <w:name w:val="Numbered List"/>
    <w:basedOn w:val="ListParagraph"/>
    <w:qFormat/>
    <w:rsid w:val="005D3DBF"/>
    <w:pPr>
      <w:numPr>
        <w:numId w:val="26"/>
      </w:numPr>
      <w:ind w:left="1080"/>
      <w:jc w:val="left"/>
    </w:pPr>
    <w:rPr>
      <w:szCs w:val="22"/>
    </w:rPr>
  </w:style>
  <w:style w:type="paragraph" w:customStyle="1" w:styleId="NumberedListLast">
    <w:name w:val="Numbered List Last"/>
    <w:basedOn w:val="NumberedList"/>
    <w:qFormat/>
    <w:rsid w:val="005D560B"/>
    <w:pPr>
      <w:spacing w:after="280"/>
    </w:pPr>
  </w:style>
  <w:style w:type="paragraph" w:customStyle="1" w:styleId="Instruction">
    <w:name w:val="Instruction"/>
    <w:basedOn w:val="Normal"/>
    <w:rsid w:val="005D560B"/>
    <w:pPr>
      <w:spacing w:before="0" w:after="0"/>
      <w:jc w:val="left"/>
    </w:pPr>
    <w:rPr>
      <w:color w:val="0070C0"/>
    </w:rPr>
  </w:style>
  <w:style w:type="table" w:customStyle="1" w:styleId="TableGrid2">
    <w:name w:val="Table Grid2"/>
    <w:basedOn w:val="TableNormal"/>
    <w:next w:val="TableGrid"/>
    <w:uiPriority w:val="39"/>
    <w:rsid w:val="005D560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umberedList2bulleted">
    <w:name w:val="Numbered List 2 (bulleted)"/>
    <w:qFormat/>
    <w:rsid w:val="005D560B"/>
    <w:pPr>
      <w:spacing w:before="60" w:after="60"/>
      <w:ind w:left="1080" w:hanging="360"/>
    </w:pPr>
    <w:rPr>
      <w:rFonts w:cs="Arial"/>
      <w:bCs/>
      <w:kern w:val="32"/>
      <w:sz w:val="24"/>
      <w:szCs w:val="22"/>
    </w:rPr>
  </w:style>
  <w:style w:type="paragraph" w:customStyle="1" w:styleId="TableVerticalHeading1">
    <w:name w:val="TableVerticalHeading1"/>
    <w:aliases w:val="tvh1"/>
    <w:rsid w:val="005D560B"/>
    <w:pPr>
      <w:widowControl w:val="0"/>
      <w:jc w:val="center"/>
    </w:pPr>
    <w:rPr>
      <w:rFonts w:ascii="Arial" w:hAnsi="Arial"/>
      <w:b/>
    </w:rPr>
  </w:style>
  <w:style w:type="paragraph" w:customStyle="1" w:styleId="CoverFooter">
    <w:name w:val="CoverFooter"/>
    <w:basedOn w:val="Normal"/>
    <w:qFormat/>
    <w:rsid w:val="005D560B"/>
    <w:pPr>
      <w:spacing w:before="0" w:after="0"/>
      <w:jc w:val="left"/>
    </w:pPr>
  </w:style>
  <w:style w:type="paragraph" w:customStyle="1" w:styleId="NormalInstructions">
    <w:name w:val="Normal Instructions"/>
    <w:basedOn w:val="Normal"/>
    <w:link w:val="NormalInstructionsChar"/>
    <w:qFormat/>
    <w:rsid w:val="005D560B"/>
    <w:pPr>
      <w:spacing w:before="0" w:after="0"/>
      <w:jc w:val="left"/>
    </w:pPr>
    <w:rPr>
      <w:color w:val="0070C0"/>
    </w:rPr>
  </w:style>
  <w:style w:type="character" w:customStyle="1" w:styleId="NormalInstructionsChar">
    <w:name w:val="Normal Instructions Char"/>
    <w:basedOn w:val="DefaultParagraphFont"/>
    <w:link w:val="NormalInstructions"/>
    <w:rsid w:val="005D560B"/>
    <w:rPr>
      <w:color w:val="0070C0"/>
      <w:sz w:val="24"/>
      <w:szCs w:val="24"/>
    </w:rPr>
  </w:style>
  <w:style w:type="character" w:customStyle="1" w:styleId="UnresolvedMention10">
    <w:name w:val="Unresolved Mention10"/>
    <w:basedOn w:val="DefaultParagraphFont"/>
    <w:uiPriority w:val="99"/>
    <w:unhideWhenUsed/>
    <w:rsid w:val="005D560B"/>
    <w:rPr>
      <w:color w:val="605E5C"/>
      <w:shd w:val="clear" w:color="auto" w:fill="E1DFDD"/>
    </w:rPr>
  </w:style>
  <w:style w:type="table" w:customStyle="1" w:styleId="GridTable1Light-Accent11">
    <w:name w:val="Grid Table 1 Light - Accent 11"/>
    <w:basedOn w:val="TableNormal"/>
    <w:next w:val="GridTable1Light-Accent1"/>
    <w:uiPriority w:val="46"/>
    <w:rsid w:val="005D560B"/>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Pr>
    <w:tblStylePr w:type="firstRow">
      <w:rPr>
        <w:b/>
        <w:bCs/>
      </w:rPr>
      <w:tblPr/>
      <w:tcPr>
        <w:tcBorders>
          <w:bottom w:val="single" w:sz="12" w:space="0" w:color="95B3D7"/>
        </w:tcBorders>
      </w:tcPr>
    </w:tblStylePr>
    <w:tblStylePr w:type="lastRow">
      <w:rPr>
        <w:b/>
        <w:bCs/>
      </w:rPr>
      <w:tblPr/>
      <w:tcPr>
        <w:tcBorders>
          <w:top w:val="double" w:sz="2" w:space="0" w:color="95B3D7"/>
        </w:tcBorders>
      </w:tcPr>
    </w:tblStylePr>
    <w:tblStylePr w:type="firstCol">
      <w:rPr>
        <w:b/>
        <w:bCs/>
      </w:rPr>
    </w:tblStylePr>
    <w:tblStylePr w:type="lastCol">
      <w:rPr>
        <w:b/>
        <w:bCs/>
      </w:rPr>
    </w:tblStylePr>
  </w:style>
  <w:style w:type="character" w:customStyle="1" w:styleId="HeaderChar1">
    <w:name w:val="Header Char1"/>
    <w:aliases w:val="h1 Char"/>
    <w:basedOn w:val="DefaultParagraphFont"/>
    <w:semiHidden/>
    <w:rsid w:val="005D560B"/>
    <w:rPr>
      <w:sz w:val="24"/>
    </w:rPr>
  </w:style>
  <w:style w:type="character" w:customStyle="1" w:styleId="UnresolvedMention2">
    <w:name w:val="Unresolved Mention2"/>
    <w:basedOn w:val="DefaultParagraphFont"/>
    <w:uiPriority w:val="99"/>
    <w:semiHidden/>
    <w:unhideWhenUsed/>
    <w:rsid w:val="005D560B"/>
    <w:rPr>
      <w:color w:val="605E5C"/>
      <w:shd w:val="clear" w:color="auto" w:fill="E1DFDD"/>
    </w:rPr>
  </w:style>
  <w:style w:type="character" w:styleId="PlaceholderText">
    <w:name w:val="Placeholder Text"/>
    <w:basedOn w:val="DefaultParagraphFont"/>
    <w:uiPriority w:val="99"/>
    <w:semiHidden/>
    <w:rsid w:val="005D560B"/>
    <w:rPr>
      <w:color w:val="808080"/>
    </w:rPr>
  </w:style>
  <w:style w:type="table" w:customStyle="1" w:styleId="ListTable21">
    <w:name w:val="List Table 21"/>
    <w:basedOn w:val="TableNormal"/>
    <w:next w:val="ListTable2"/>
    <w:uiPriority w:val="47"/>
    <w:rsid w:val="005D560B"/>
    <w:rPr>
      <w:rFonts w:eastAsia="Calibri"/>
      <w:sz w:val="24"/>
      <w:szCs w:val="24"/>
    </w:rPr>
    <w:tblPr>
      <w:tblStyleRowBandSize w:val="1"/>
      <w:tblStyleColBandSize w:val="1"/>
      <w:tblBorders>
        <w:top w:val="single" w:sz="4" w:space="0" w:color="666666"/>
        <w:bottom w:val="single" w:sz="4" w:space="0" w:color="666666"/>
        <w:insideH w:val="single" w:sz="4" w:space="0" w:color="666666"/>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customStyle="1" w:styleId="EndNoteBibliographyTitle">
    <w:name w:val="EndNote Bibliography Title"/>
    <w:basedOn w:val="Normal"/>
    <w:link w:val="EndNoteBibliographyTitleChar"/>
    <w:rsid w:val="005D560B"/>
    <w:pPr>
      <w:spacing w:before="0" w:after="0"/>
      <w:jc w:val="center"/>
    </w:pPr>
    <w:rPr>
      <w:noProof/>
    </w:rPr>
  </w:style>
  <w:style w:type="character" w:customStyle="1" w:styleId="EndNoteBibliographyTitleChar">
    <w:name w:val="EndNote Bibliography Title Char"/>
    <w:basedOn w:val="DefaultParagraphFont"/>
    <w:link w:val="EndNoteBibliographyTitle"/>
    <w:rsid w:val="005D560B"/>
    <w:rPr>
      <w:noProof/>
      <w:sz w:val="24"/>
      <w:szCs w:val="24"/>
    </w:rPr>
  </w:style>
  <w:style w:type="paragraph" w:customStyle="1" w:styleId="EndNoteBibliography">
    <w:name w:val="EndNote Bibliography"/>
    <w:basedOn w:val="Normal"/>
    <w:link w:val="EndNoteBibliographyChar"/>
    <w:rsid w:val="005D560B"/>
    <w:pPr>
      <w:spacing w:before="0" w:after="0"/>
      <w:jc w:val="left"/>
    </w:pPr>
    <w:rPr>
      <w:noProof/>
    </w:rPr>
  </w:style>
  <w:style w:type="character" w:customStyle="1" w:styleId="EndNoteBibliographyChar">
    <w:name w:val="EndNote Bibliography Char"/>
    <w:basedOn w:val="DefaultParagraphFont"/>
    <w:link w:val="EndNoteBibliography"/>
    <w:rsid w:val="005D560B"/>
    <w:rPr>
      <w:noProof/>
      <w:sz w:val="24"/>
      <w:szCs w:val="24"/>
    </w:rPr>
  </w:style>
  <w:style w:type="character" w:styleId="Emphasis">
    <w:name w:val="Emphasis"/>
    <w:basedOn w:val="DefaultParagraphFont"/>
    <w:uiPriority w:val="20"/>
    <w:qFormat/>
    <w:rsid w:val="005D560B"/>
    <w:rPr>
      <w:i/>
      <w:iCs/>
    </w:rPr>
  </w:style>
  <w:style w:type="character" w:customStyle="1" w:styleId="UnresolvedMention3">
    <w:name w:val="Unresolved Mention3"/>
    <w:basedOn w:val="DefaultParagraphFont"/>
    <w:uiPriority w:val="99"/>
    <w:semiHidden/>
    <w:unhideWhenUsed/>
    <w:rsid w:val="005D560B"/>
    <w:rPr>
      <w:color w:val="605E5C"/>
      <w:shd w:val="clear" w:color="auto" w:fill="E1DFDD"/>
    </w:rPr>
  </w:style>
  <w:style w:type="character" w:customStyle="1" w:styleId="xisdoc-windowitem1">
    <w:name w:val="xisdoc-windowitem1"/>
    <w:basedOn w:val="DefaultParagraphFont"/>
    <w:rsid w:val="005D560B"/>
    <w:rPr>
      <w:b/>
      <w:bCs/>
    </w:rPr>
  </w:style>
  <w:style w:type="character" w:customStyle="1" w:styleId="xisdoc-selection1">
    <w:name w:val="xisdoc-selection1"/>
    <w:basedOn w:val="DefaultParagraphFont"/>
    <w:rsid w:val="005D560B"/>
    <w:rPr>
      <w:b/>
      <w:bCs/>
    </w:rPr>
  </w:style>
  <w:style w:type="paragraph" w:customStyle="1" w:styleId="NewNumberedListLast">
    <w:name w:val="New NumberedList Last"/>
    <w:basedOn w:val="NewNumberedList"/>
    <w:next w:val="Normal"/>
    <w:rsid w:val="005D560B"/>
    <w:pPr>
      <w:spacing w:after="280"/>
    </w:pPr>
  </w:style>
  <w:style w:type="paragraph" w:customStyle="1" w:styleId="NewNumberedList">
    <w:name w:val="NewNumbered List"/>
    <w:rsid w:val="005D560B"/>
    <w:pPr>
      <w:spacing w:before="60" w:after="60"/>
      <w:ind w:left="720" w:hanging="360"/>
    </w:pPr>
    <w:rPr>
      <w:sz w:val="24"/>
      <w:szCs w:val="24"/>
    </w:rPr>
  </w:style>
  <w:style w:type="paragraph" w:customStyle="1" w:styleId="PreparedFor">
    <w:name w:val="Prepared For"/>
    <w:basedOn w:val="Figure"/>
    <w:link w:val="PreparedForChar"/>
    <w:qFormat/>
    <w:rsid w:val="005D560B"/>
    <w:pPr>
      <w:tabs>
        <w:tab w:val="right" w:pos="9360"/>
      </w:tabs>
      <w:spacing w:before="0" w:after="240"/>
      <w:jc w:val="left"/>
    </w:pPr>
    <w:rPr>
      <w:sz w:val="32"/>
      <w:szCs w:val="32"/>
    </w:rPr>
  </w:style>
  <w:style w:type="character" w:customStyle="1" w:styleId="PreparedForChar">
    <w:name w:val="Prepared For Char"/>
    <w:basedOn w:val="FigureChar"/>
    <w:link w:val="PreparedFor"/>
    <w:rsid w:val="005D560B"/>
    <w:rPr>
      <w:sz w:val="32"/>
      <w:szCs w:val="32"/>
    </w:rPr>
  </w:style>
  <w:style w:type="paragraph" w:customStyle="1" w:styleId="ProgramName1">
    <w:name w:val="Program Name 1"/>
    <w:basedOn w:val="CustomerProgram"/>
    <w:link w:val="ProgramName1Char"/>
    <w:qFormat/>
    <w:rsid w:val="005D560B"/>
    <w:pPr>
      <w:spacing w:after="240"/>
    </w:pPr>
    <w:rPr>
      <w:color w:val="1F497D"/>
    </w:rPr>
  </w:style>
  <w:style w:type="character" w:customStyle="1" w:styleId="ProgramName1Char">
    <w:name w:val="Program Name 1 Char"/>
    <w:basedOn w:val="CustomerProgramChar"/>
    <w:link w:val="ProgramName1"/>
    <w:rsid w:val="005D560B"/>
    <w:rPr>
      <w:rFonts w:ascii="Arial Narrow" w:hAnsi="Arial Narrow"/>
      <w:b/>
      <w:color w:val="1F497D"/>
      <w:sz w:val="32"/>
    </w:rPr>
  </w:style>
  <w:style w:type="paragraph" w:customStyle="1" w:styleId="ProgramName2">
    <w:name w:val="Program Name 2"/>
    <w:basedOn w:val="CustomerProgram"/>
    <w:link w:val="ProgramName2Char"/>
    <w:qFormat/>
    <w:rsid w:val="005D560B"/>
    <w:pPr>
      <w:spacing w:after="480"/>
    </w:pPr>
    <w:rPr>
      <w:sz w:val="36"/>
      <w:szCs w:val="36"/>
    </w:rPr>
  </w:style>
  <w:style w:type="character" w:customStyle="1" w:styleId="ProgramName2Char">
    <w:name w:val="Program Name 2 Char"/>
    <w:basedOn w:val="CustomerProgramChar"/>
    <w:link w:val="ProgramName2"/>
    <w:rsid w:val="005D560B"/>
    <w:rPr>
      <w:rFonts w:ascii="Arial Narrow" w:hAnsi="Arial Narrow"/>
      <w:b/>
      <w:sz w:val="36"/>
      <w:szCs w:val="36"/>
    </w:rPr>
  </w:style>
  <w:style w:type="table" w:styleId="GridTable1Light-Accent1">
    <w:name w:val="Grid Table 1 Light Accent 1"/>
    <w:basedOn w:val="TableNormal"/>
    <w:uiPriority w:val="46"/>
    <w:rsid w:val="005D560B"/>
    <w:tblPr>
      <w:tblStyleRowBandSize w:val="1"/>
      <w:tblStyleColBandSize w:val="1"/>
      <w:tblBorders>
        <w:top w:val="single" w:sz="4" w:space="0" w:color="B8C1E9" w:themeColor="accent1" w:themeTint="66"/>
        <w:left w:val="single" w:sz="4" w:space="0" w:color="B8C1E9" w:themeColor="accent1" w:themeTint="66"/>
        <w:bottom w:val="single" w:sz="4" w:space="0" w:color="B8C1E9" w:themeColor="accent1" w:themeTint="66"/>
        <w:right w:val="single" w:sz="4" w:space="0" w:color="B8C1E9" w:themeColor="accent1" w:themeTint="66"/>
        <w:insideH w:val="single" w:sz="4" w:space="0" w:color="B8C1E9" w:themeColor="accent1" w:themeTint="66"/>
        <w:insideV w:val="single" w:sz="4" w:space="0" w:color="B8C1E9" w:themeColor="accent1" w:themeTint="66"/>
      </w:tblBorders>
    </w:tblPr>
    <w:tblStylePr w:type="firstRow">
      <w:rPr>
        <w:b/>
        <w:bCs/>
      </w:rPr>
      <w:tblPr/>
      <w:tcPr>
        <w:tcBorders>
          <w:bottom w:val="single" w:sz="12" w:space="0" w:color="94A3DE" w:themeColor="accent1" w:themeTint="99"/>
        </w:tcBorders>
      </w:tcPr>
    </w:tblStylePr>
    <w:tblStylePr w:type="lastRow">
      <w:rPr>
        <w:b/>
        <w:bCs/>
      </w:rPr>
      <w:tblPr/>
      <w:tcPr>
        <w:tcBorders>
          <w:top w:val="double" w:sz="2" w:space="0" w:color="94A3DE" w:themeColor="accent1" w:themeTint="99"/>
        </w:tcBorders>
      </w:tcPr>
    </w:tblStylePr>
    <w:tblStylePr w:type="firstCol">
      <w:rPr>
        <w:b/>
        <w:bCs/>
      </w:rPr>
    </w:tblStylePr>
    <w:tblStylePr w:type="lastCol">
      <w:rPr>
        <w:b/>
        <w:bCs/>
      </w:rPr>
    </w:tblStylePr>
  </w:style>
  <w:style w:type="table" w:styleId="ListTable2">
    <w:name w:val="List Table 2"/>
    <w:basedOn w:val="TableNormal"/>
    <w:uiPriority w:val="47"/>
    <w:rsid w:val="005D560B"/>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SubtleEmphasis">
    <w:name w:val="Subtle Emphasis"/>
    <w:basedOn w:val="DefaultParagraphFont"/>
    <w:uiPriority w:val="19"/>
    <w:qFormat/>
    <w:rsid w:val="0070009D"/>
    <w:rPr>
      <w:i/>
      <w:iCs/>
      <w:color w:val="404040" w:themeColor="text1" w:themeTint="BF"/>
    </w:rPr>
  </w:style>
  <w:style w:type="character" w:styleId="UnresolvedMention">
    <w:name w:val="Unresolved Mention"/>
    <w:basedOn w:val="DefaultParagraphFont"/>
    <w:uiPriority w:val="99"/>
    <w:unhideWhenUsed/>
    <w:rsid w:val="00850408"/>
    <w:rPr>
      <w:color w:val="605E5C"/>
      <w:shd w:val="clear" w:color="auto" w:fill="E1DFDD"/>
    </w:rPr>
  </w:style>
  <w:style w:type="paragraph" w:customStyle="1" w:styleId="DocAuthorDate">
    <w:name w:val="Doc Author/Date"/>
    <w:link w:val="DocAuthorDateChar"/>
    <w:uiPriority w:val="11"/>
    <w:rsid w:val="00940849"/>
    <w:pPr>
      <w:spacing w:after="40"/>
    </w:pPr>
    <w:rPr>
      <w:rFonts w:ascii="Arial" w:hAnsi="Arial"/>
      <w:b/>
      <w:color w:val="000000" w:themeColor="text1"/>
      <w:spacing w:val="-10"/>
      <w:sz w:val="28"/>
      <w:szCs w:val="24"/>
    </w:rPr>
  </w:style>
  <w:style w:type="paragraph" w:customStyle="1" w:styleId="DocSubtitle">
    <w:name w:val="Doc Subtitle"/>
    <w:link w:val="DocSubtitleChar"/>
    <w:uiPriority w:val="12"/>
    <w:rsid w:val="00940849"/>
    <w:pPr>
      <w:ind w:left="360"/>
    </w:pPr>
    <w:rPr>
      <w:rFonts w:ascii="Arial Narrow" w:hAnsi="Arial Narrow"/>
      <w:b/>
      <w:color w:val="1F497D"/>
      <w:sz w:val="32"/>
      <w:szCs w:val="46"/>
    </w:rPr>
  </w:style>
  <w:style w:type="character" w:customStyle="1" w:styleId="DocumentNumber">
    <w:name w:val="Document Number"/>
    <w:uiPriority w:val="39"/>
    <w:rsid w:val="00940849"/>
    <w:rPr>
      <w:rFonts w:ascii="Arial" w:hAnsi="Arial" w:cs="Arial"/>
      <w:caps/>
      <w:spacing w:val="8"/>
      <w:sz w:val="14"/>
      <w:szCs w:val="14"/>
    </w:rPr>
  </w:style>
  <w:style w:type="character" w:customStyle="1" w:styleId="DocTitleChar">
    <w:name w:val="Doc Title Char"/>
    <w:basedOn w:val="DefaultParagraphFont"/>
    <w:link w:val="DocTitle"/>
    <w:uiPriority w:val="12"/>
    <w:rsid w:val="00940849"/>
    <w:rPr>
      <w:rFonts w:ascii="Arial Narrow" w:hAnsi="Arial Narrow"/>
      <w:b/>
      <w:color w:val="1F497D"/>
      <w:sz w:val="46"/>
      <w:szCs w:val="46"/>
    </w:rPr>
  </w:style>
  <w:style w:type="character" w:customStyle="1" w:styleId="DocSubtitleChar">
    <w:name w:val="Doc Subtitle Char"/>
    <w:basedOn w:val="DocTitleChar"/>
    <w:link w:val="DocSubtitle"/>
    <w:uiPriority w:val="12"/>
    <w:rsid w:val="00940849"/>
    <w:rPr>
      <w:rFonts w:ascii="Arial Narrow" w:hAnsi="Arial Narrow"/>
      <w:b/>
      <w:color w:val="1F497D"/>
      <w:sz w:val="32"/>
      <w:szCs w:val="46"/>
    </w:rPr>
  </w:style>
  <w:style w:type="character" w:customStyle="1" w:styleId="DocAuthorDateChar">
    <w:name w:val="Doc Author/Date Char"/>
    <w:basedOn w:val="DefaultParagraphFont"/>
    <w:link w:val="DocAuthorDate"/>
    <w:uiPriority w:val="11"/>
    <w:rsid w:val="00940849"/>
    <w:rPr>
      <w:rFonts w:ascii="Arial" w:hAnsi="Arial"/>
      <w:b/>
      <w:color w:val="000000" w:themeColor="text1"/>
      <w:spacing w:val="-10"/>
      <w:sz w:val="28"/>
      <w:szCs w:val="24"/>
    </w:rPr>
  </w:style>
  <w:style w:type="paragraph" w:customStyle="1" w:styleId="DisclaimerLocation">
    <w:name w:val="Disclaimer Location"/>
    <w:basedOn w:val="Disclaimer"/>
    <w:uiPriority w:val="19"/>
    <w:rsid w:val="00940849"/>
    <w:pPr>
      <w:spacing w:before="120" w:after="0"/>
    </w:pPr>
    <w:rPr>
      <w:rFonts w:ascii="Times New Roman" w:hAnsi="Times New Roman"/>
      <w:noProof w:val="0"/>
      <w:sz w:val="24"/>
      <w:szCs w:val="16"/>
    </w:rPr>
  </w:style>
  <w:style w:type="paragraph" w:customStyle="1" w:styleId="DocFOUO">
    <w:name w:val="Doc FOUO"/>
    <w:link w:val="DocFOUOChar"/>
    <w:uiPriority w:val="19"/>
    <w:rsid w:val="00940849"/>
    <w:pPr>
      <w:widowControl w:val="0"/>
      <w:spacing w:before="120"/>
    </w:pPr>
    <w:rPr>
      <w:rFonts w:ascii="Arial" w:eastAsiaTheme="majorEastAsia" w:hAnsi="Arial" w:cstheme="majorBidi"/>
      <w:b/>
      <w:bCs/>
      <w:color w:val="000000" w:themeColor="text1"/>
      <w:sz w:val="32"/>
      <w:szCs w:val="32"/>
    </w:rPr>
  </w:style>
  <w:style w:type="character" w:customStyle="1" w:styleId="DocFOUOChar">
    <w:name w:val="Doc FOUO Char"/>
    <w:basedOn w:val="Heading6Char"/>
    <w:link w:val="DocFOUO"/>
    <w:uiPriority w:val="19"/>
    <w:rsid w:val="00940849"/>
    <w:rPr>
      <w:rFonts w:ascii="Arial" w:eastAsiaTheme="majorEastAsia" w:hAnsi="Arial" w:cstheme="majorBidi"/>
      <w:b/>
      <w:caps/>
      <w:color w:val="000000" w:themeColor="text1"/>
      <w:spacing w:val="-10"/>
      <w:sz w:val="32"/>
      <w:szCs w:val="32"/>
    </w:rPr>
  </w:style>
  <w:style w:type="paragraph" w:customStyle="1" w:styleId="ContractInfo">
    <w:name w:val="Contract Info"/>
    <w:link w:val="ContractInfoChar"/>
    <w:qFormat/>
    <w:rsid w:val="00940849"/>
    <w:rPr>
      <w:rFonts w:ascii="Arial Narrow" w:hAnsi="Arial Narrow"/>
      <w:noProof/>
      <w:sz w:val="22"/>
    </w:rPr>
  </w:style>
  <w:style w:type="character" w:customStyle="1" w:styleId="DisclaimerChar">
    <w:name w:val="Disclaimer Char"/>
    <w:basedOn w:val="DefaultParagraphFont"/>
    <w:link w:val="Disclaimer"/>
    <w:uiPriority w:val="12"/>
    <w:rsid w:val="00940849"/>
    <w:rPr>
      <w:rFonts w:ascii="Arial Narrow" w:hAnsi="Arial Narrow"/>
      <w:noProof/>
      <w:sz w:val="22"/>
    </w:rPr>
  </w:style>
  <w:style w:type="character" w:customStyle="1" w:styleId="ContractInfoChar">
    <w:name w:val="Contract Info Char"/>
    <w:basedOn w:val="DisclaimerChar"/>
    <w:link w:val="ContractInfo"/>
    <w:rsid w:val="00940849"/>
    <w:rPr>
      <w:rFonts w:ascii="Arial Narrow" w:hAnsi="Arial Narrow"/>
      <w:noProof/>
      <w:sz w:val="22"/>
    </w:rPr>
  </w:style>
  <w:style w:type="paragraph" w:customStyle="1" w:styleId="MITRELogo">
    <w:name w:val="MITRE Logo"/>
    <w:rsid w:val="00940849"/>
    <w:rPr>
      <w:noProof/>
      <w:sz w:val="24"/>
    </w:rPr>
  </w:style>
  <w:style w:type="paragraph" w:customStyle="1" w:styleId="Heading1Unnumbered">
    <w:name w:val="Heading 1 Unnumbered"/>
    <w:basedOn w:val="Heading1"/>
    <w:next w:val="BodyText"/>
    <w:uiPriority w:val="49"/>
    <w:unhideWhenUsed/>
    <w:rsid w:val="00D959A2"/>
    <w:pPr>
      <w:numPr>
        <w:numId w:val="0"/>
      </w:numPr>
    </w:pPr>
  </w:style>
  <w:style w:type="paragraph" w:customStyle="1" w:styleId="Heading2Unnumbered">
    <w:name w:val="Heading 2 Unnumbered"/>
    <w:basedOn w:val="Heading1Unnumbered"/>
    <w:next w:val="BodyText"/>
    <w:uiPriority w:val="49"/>
    <w:unhideWhenUsed/>
    <w:rsid w:val="00D959A2"/>
    <w:rPr>
      <w:sz w:val="32"/>
    </w:rPr>
  </w:style>
  <w:style w:type="paragraph" w:customStyle="1" w:styleId="Heading3Unnumbered">
    <w:name w:val="Heading 3 Unnumbered"/>
    <w:basedOn w:val="Heading3"/>
    <w:next w:val="BodyText"/>
    <w:uiPriority w:val="49"/>
    <w:unhideWhenUsed/>
    <w:rsid w:val="00D959A2"/>
    <w:pPr>
      <w:numPr>
        <w:ilvl w:val="0"/>
        <w:numId w:val="0"/>
      </w:numPr>
    </w:pPr>
  </w:style>
  <w:style w:type="paragraph" w:customStyle="1" w:styleId="Heading4Unnumbered">
    <w:name w:val="Heading 4 Unnumbered"/>
    <w:basedOn w:val="Heading4"/>
    <w:next w:val="BodyText"/>
    <w:uiPriority w:val="49"/>
    <w:unhideWhenUsed/>
    <w:rsid w:val="00D959A2"/>
    <w:pPr>
      <w:numPr>
        <w:ilvl w:val="0"/>
        <w:numId w:val="0"/>
      </w:numPr>
    </w:pPr>
  </w:style>
  <w:style w:type="paragraph" w:customStyle="1" w:styleId="Heading5Unnumbered">
    <w:name w:val="Heading 5 Unnumbered"/>
    <w:basedOn w:val="Heading5"/>
    <w:next w:val="BodyText"/>
    <w:uiPriority w:val="49"/>
    <w:unhideWhenUsed/>
    <w:rsid w:val="00D959A2"/>
    <w:pPr>
      <w:numPr>
        <w:ilvl w:val="0"/>
        <w:numId w:val="0"/>
      </w:numPr>
    </w:pPr>
  </w:style>
  <w:style w:type="character" w:customStyle="1" w:styleId="FrontMatterHeading">
    <w:name w:val="Front Matter Heading"/>
    <w:basedOn w:val="DefaultParagraphFont"/>
    <w:rsid w:val="006B6DFE"/>
    <w:rPr>
      <w:rFonts w:ascii="Arial" w:hAnsi="Arial" w:cs="Arial"/>
      <w:b/>
      <w:spacing w:val="-10"/>
      <w:sz w:val="36"/>
      <w:szCs w:val="36"/>
    </w:rPr>
  </w:style>
  <w:style w:type="character" w:customStyle="1" w:styleId="UnresolvedMention100">
    <w:name w:val="Unresolved Mention100"/>
    <w:basedOn w:val="DefaultParagraphFont"/>
    <w:uiPriority w:val="99"/>
    <w:unhideWhenUsed/>
    <w:rsid w:val="003F08A1"/>
    <w:rPr>
      <w:color w:val="605E5C"/>
      <w:shd w:val="clear" w:color="auto" w:fill="E1DFDD"/>
    </w:rPr>
  </w:style>
  <w:style w:type="character" w:customStyle="1" w:styleId="UnresolvedMention1000">
    <w:name w:val="Unresolved Mention1000"/>
    <w:basedOn w:val="DefaultParagraphFont"/>
    <w:uiPriority w:val="99"/>
    <w:semiHidden/>
    <w:unhideWhenUsed/>
    <w:rsid w:val="00D85E32"/>
    <w:rPr>
      <w:color w:val="605E5C"/>
      <w:shd w:val="clear" w:color="auto" w:fill="E1DFDD"/>
    </w:rPr>
  </w:style>
  <w:style w:type="table" w:styleId="GridTable4-Accent1">
    <w:name w:val="Grid Table 4 Accent 1"/>
    <w:basedOn w:val="TableNormal"/>
    <w:uiPriority w:val="49"/>
    <w:rsid w:val="008B4418"/>
    <w:rPr>
      <w:rFonts w:asciiTheme="minorHAnsi" w:eastAsiaTheme="minorHAnsi" w:hAnsiTheme="minorHAnsi" w:cstheme="minorBidi"/>
      <w:sz w:val="22"/>
      <w:szCs w:val="22"/>
    </w:rPr>
    <w:tblPr>
      <w:tblStyleRowBandSize w:val="1"/>
      <w:tblStyleColBandSize w:val="1"/>
      <w:tblBorders>
        <w:top w:val="single" w:sz="4" w:space="0" w:color="94A3DE" w:themeColor="accent1" w:themeTint="99"/>
        <w:left w:val="single" w:sz="4" w:space="0" w:color="94A3DE" w:themeColor="accent1" w:themeTint="99"/>
        <w:bottom w:val="single" w:sz="4" w:space="0" w:color="94A3DE" w:themeColor="accent1" w:themeTint="99"/>
        <w:right w:val="single" w:sz="4" w:space="0" w:color="94A3DE" w:themeColor="accent1" w:themeTint="99"/>
        <w:insideH w:val="single" w:sz="4" w:space="0" w:color="94A3DE" w:themeColor="accent1" w:themeTint="99"/>
        <w:insideV w:val="single" w:sz="4" w:space="0" w:color="94A3DE" w:themeColor="accent1" w:themeTint="99"/>
      </w:tblBorders>
    </w:tblPr>
    <w:tblStylePr w:type="firstRow">
      <w:rPr>
        <w:b/>
        <w:bCs/>
        <w:color w:val="FFFFFF" w:themeColor="background1"/>
      </w:rPr>
      <w:tblPr/>
      <w:tcPr>
        <w:tcBorders>
          <w:top w:val="single" w:sz="4" w:space="0" w:color="4E67C8" w:themeColor="accent1"/>
          <w:left w:val="single" w:sz="4" w:space="0" w:color="4E67C8" w:themeColor="accent1"/>
          <w:bottom w:val="single" w:sz="4" w:space="0" w:color="4E67C8" w:themeColor="accent1"/>
          <w:right w:val="single" w:sz="4" w:space="0" w:color="4E67C8" w:themeColor="accent1"/>
          <w:insideH w:val="nil"/>
          <w:insideV w:val="nil"/>
        </w:tcBorders>
        <w:shd w:val="clear" w:color="auto" w:fill="4E67C8" w:themeFill="accent1"/>
      </w:tcPr>
    </w:tblStylePr>
    <w:tblStylePr w:type="lastRow">
      <w:rPr>
        <w:b/>
        <w:bCs/>
      </w:rPr>
      <w:tblPr/>
      <w:tcPr>
        <w:tcBorders>
          <w:top w:val="double" w:sz="4" w:space="0" w:color="4E67C8" w:themeColor="accent1"/>
        </w:tcBorders>
      </w:tcPr>
    </w:tblStylePr>
    <w:tblStylePr w:type="firstCol">
      <w:rPr>
        <w:b/>
        <w:bCs/>
      </w:rPr>
    </w:tblStylePr>
    <w:tblStylePr w:type="lastCol">
      <w:rPr>
        <w:b/>
        <w:bCs/>
      </w:rPr>
    </w:tblStylePr>
    <w:tblStylePr w:type="band1Vert">
      <w:tblPr/>
      <w:tcPr>
        <w:shd w:val="clear" w:color="auto" w:fill="DBE0F4" w:themeFill="accent1" w:themeFillTint="33"/>
      </w:tcPr>
    </w:tblStylePr>
    <w:tblStylePr w:type="band1Horz">
      <w:tblPr/>
      <w:tcPr>
        <w:shd w:val="clear" w:color="auto" w:fill="DBE0F4" w:themeFill="accent1" w:themeFillTint="33"/>
      </w:tcPr>
    </w:tblStylePr>
  </w:style>
  <w:style w:type="table" w:styleId="ListTable3-Accent1">
    <w:name w:val="List Table 3 Accent 1"/>
    <w:basedOn w:val="TableNormal"/>
    <w:uiPriority w:val="48"/>
    <w:rsid w:val="00FB2384"/>
    <w:tblPr>
      <w:tblStyleRowBandSize w:val="1"/>
      <w:tblStyleColBandSize w:val="1"/>
      <w:tblBorders>
        <w:top w:val="single" w:sz="4" w:space="0" w:color="4E67C8" w:themeColor="accent1"/>
        <w:left w:val="single" w:sz="4" w:space="0" w:color="4E67C8" w:themeColor="accent1"/>
        <w:bottom w:val="single" w:sz="4" w:space="0" w:color="4E67C8" w:themeColor="accent1"/>
        <w:right w:val="single" w:sz="4" w:space="0" w:color="4E67C8" w:themeColor="accent1"/>
      </w:tblBorders>
    </w:tblPr>
    <w:tblStylePr w:type="firstRow">
      <w:rPr>
        <w:b/>
        <w:bCs/>
        <w:color w:val="FFFFFF" w:themeColor="background1"/>
      </w:rPr>
      <w:tblPr/>
      <w:tcPr>
        <w:shd w:val="clear" w:color="auto" w:fill="4E67C8" w:themeFill="accent1"/>
      </w:tcPr>
    </w:tblStylePr>
    <w:tblStylePr w:type="lastRow">
      <w:rPr>
        <w:b/>
        <w:bCs/>
      </w:rPr>
      <w:tblPr/>
      <w:tcPr>
        <w:tcBorders>
          <w:top w:val="double" w:sz="4" w:space="0" w:color="4E67C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E67C8" w:themeColor="accent1"/>
          <w:right w:val="single" w:sz="4" w:space="0" w:color="4E67C8" w:themeColor="accent1"/>
        </w:tcBorders>
      </w:tcPr>
    </w:tblStylePr>
    <w:tblStylePr w:type="band1Horz">
      <w:tblPr/>
      <w:tcPr>
        <w:tcBorders>
          <w:top w:val="single" w:sz="4" w:space="0" w:color="4E67C8" w:themeColor="accent1"/>
          <w:bottom w:val="single" w:sz="4" w:space="0" w:color="4E67C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E67C8" w:themeColor="accent1"/>
          <w:left w:val="nil"/>
        </w:tcBorders>
      </w:tcPr>
    </w:tblStylePr>
    <w:tblStylePr w:type="swCell">
      <w:tblPr/>
      <w:tcPr>
        <w:tcBorders>
          <w:top w:val="double" w:sz="4" w:space="0" w:color="4E67C8" w:themeColor="accent1"/>
          <w:right w:val="nil"/>
        </w:tcBorders>
      </w:tcPr>
    </w:tblStylePr>
  </w:style>
  <w:style w:type="character" w:styleId="Mention">
    <w:name w:val="Mention"/>
    <w:basedOn w:val="DefaultParagraphFont"/>
    <w:uiPriority w:val="99"/>
    <w:unhideWhenUsed/>
    <w:rsid w:val="00660572"/>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6728">
      <w:bodyDiv w:val="1"/>
      <w:marLeft w:val="0"/>
      <w:marRight w:val="0"/>
      <w:marTop w:val="0"/>
      <w:marBottom w:val="0"/>
      <w:divBdr>
        <w:top w:val="none" w:sz="0" w:space="0" w:color="auto"/>
        <w:left w:val="none" w:sz="0" w:space="0" w:color="auto"/>
        <w:bottom w:val="none" w:sz="0" w:space="0" w:color="auto"/>
        <w:right w:val="none" w:sz="0" w:space="0" w:color="auto"/>
      </w:divBdr>
    </w:div>
    <w:div w:id="36860024">
      <w:bodyDiv w:val="1"/>
      <w:marLeft w:val="0"/>
      <w:marRight w:val="0"/>
      <w:marTop w:val="0"/>
      <w:marBottom w:val="0"/>
      <w:divBdr>
        <w:top w:val="none" w:sz="0" w:space="0" w:color="auto"/>
        <w:left w:val="none" w:sz="0" w:space="0" w:color="auto"/>
        <w:bottom w:val="none" w:sz="0" w:space="0" w:color="auto"/>
        <w:right w:val="none" w:sz="0" w:space="0" w:color="auto"/>
      </w:divBdr>
    </w:div>
    <w:div w:id="106127382">
      <w:bodyDiv w:val="1"/>
      <w:marLeft w:val="0"/>
      <w:marRight w:val="0"/>
      <w:marTop w:val="0"/>
      <w:marBottom w:val="0"/>
      <w:divBdr>
        <w:top w:val="none" w:sz="0" w:space="0" w:color="auto"/>
        <w:left w:val="none" w:sz="0" w:space="0" w:color="auto"/>
        <w:bottom w:val="none" w:sz="0" w:space="0" w:color="auto"/>
        <w:right w:val="none" w:sz="0" w:space="0" w:color="auto"/>
      </w:divBdr>
    </w:div>
    <w:div w:id="161747707">
      <w:bodyDiv w:val="1"/>
      <w:marLeft w:val="0"/>
      <w:marRight w:val="0"/>
      <w:marTop w:val="0"/>
      <w:marBottom w:val="0"/>
      <w:divBdr>
        <w:top w:val="none" w:sz="0" w:space="0" w:color="auto"/>
        <w:left w:val="none" w:sz="0" w:space="0" w:color="auto"/>
        <w:bottom w:val="none" w:sz="0" w:space="0" w:color="auto"/>
        <w:right w:val="none" w:sz="0" w:space="0" w:color="auto"/>
      </w:divBdr>
    </w:div>
    <w:div w:id="176189680">
      <w:bodyDiv w:val="1"/>
      <w:marLeft w:val="0"/>
      <w:marRight w:val="0"/>
      <w:marTop w:val="0"/>
      <w:marBottom w:val="0"/>
      <w:divBdr>
        <w:top w:val="none" w:sz="0" w:space="0" w:color="auto"/>
        <w:left w:val="none" w:sz="0" w:space="0" w:color="auto"/>
        <w:bottom w:val="none" w:sz="0" w:space="0" w:color="auto"/>
        <w:right w:val="none" w:sz="0" w:space="0" w:color="auto"/>
      </w:divBdr>
    </w:div>
    <w:div w:id="268709437">
      <w:bodyDiv w:val="1"/>
      <w:marLeft w:val="0"/>
      <w:marRight w:val="0"/>
      <w:marTop w:val="0"/>
      <w:marBottom w:val="0"/>
      <w:divBdr>
        <w:top w:val="none" w:sz="0" w:space="0" w:color="auto"/>
        <w:left w:val="none" w:sz="0" w:space="0" w:color="auto"/>
        <w:bottom w:val="none" w:sz="0" w:space="0" w:color="auto"/>
        <w:right w:val="none" w:sz="0" w:space="0" w:color="auto"/>
      </w:divBdr>
    </w:div>
    <w:div w:id="275411261">
      <w:bodyDiv w:val="1"/>
      <w:marLeft w:val="0"/>
      <w:marRight w:val="0"/>
      <w:marTop w:val="0"/>
      <w:marBottom w:val="0"/>
      <w:divBdr>
        <w:top w:val="none" w:sz="0" w:space="0" w:color="auto"/>
        <w:left w:val="none" w:sz="0" w:space="0" w:color="auto"/>
        <w:bottom w:val="none" w:sz="0" w:space="0" w:color="auto"/>
        <w:right w:val="none" w:sz="0" w:space="0" w:color="auto"/>
      </w:divBdr>
      <w:divsChild>
        <w:div w:id="2045716186">
          <w:marLeft w:val="547"/>
          <w:marRight w:val="0"/>
          <w:marTop w:val="86"/>
          <w:marBottom w:val="120"/>
          <w:divBdr>
            <w:top w:val="none" w:sz="0" w:space="0" w:color="auto"/>
            <w:left w:val="none" w:sz="0" w:space="0" w:color="auto"/>
            <w:bottom w:val="none" w:sz="0" w:space="0" w:color="auto"/>
            <w:right w:val="none" w:sz="0" w:space="0" w:color="auto"/>
          </w:divBdr>
        </w:div>
      </w:divsChild>
    </w:div>
    <w:div w:id="283583053">
      <w:bodyDiv w:val="1"/>
      <w:marLeft w:val="0"/>
      <w:marRight w:val="0"/>
      <w:marTop w:val="0"/>
      <w:marBottom w:val="0"/>
      <w:divBdr>
        <w:top w:val="none" w:sz="0" w:space="0" w:color="auto"/>
        <w:left w:val="none" w:sz="0" w:space="0" w:color="auto"/>
        <w:bottom w:val="none" w:sz="0" w:space="0" w:color="auto"/>
        <w:right w:val="none" w:sz="0" w:space="0" w:color="auto"/>
      </w:divBdr>
    </w:div>
    <w:div w:id="287857578">
      <w:bodyDiv w:val="1"/>
      <w:marLeft w:val="0"/>
      <w:marRight w:val="0"/>
      <w:marTop w:val="0"/>
      <w:marBottom w:val="0"/>
      <w:divBdr>
        <w:top w:val="none" w:sz="0" w:space="0" w:color="auto"/>
        <w:left w:val="none" w:sz="0" w:space="0" w:color="auto"/>
        <w:bottom w:val="none" w:sz="0" w:space="0" w:color="auto"/>
        <w:right w:val="none" w:sz="0" w:space="0" w:color="auto"/>
      </w:divBdr>
    </w:div>
    <w:div w:id="359088899">
      <w:bodyDiv w:val="1"/>
      <w:marLeft w:val="0"/>
      <w:marRight w:val="0"/>
      <w:marTop w:val="0"/>
      <w:marBottom w:val="0"/>
      <w:divBdr>
        <w:top w:val="none" w:sz="0" w:space="0" w:color="auto"/>
        <w:left w:val="none" w:sz="0" w:space="0" w:color="auto"/>
        <w:bottom w:val="none" w:sz="0" w:space="0" w:color="auto"/>
        <w:right w:val="none" w:sz="0" w:space="0" w:color="auto"/>
      </w:divBdr>
      <w:divsChild>
        <w:div w:id="942228031">
          <w:marLeft w:val="547"/>
          <w:marRight w:val="0"/>
          <w:marTop w:val="86"/>
          <w:marBottom w:val="120"/>
          <w:divBdr>
            <w:top w:val="none" w:sz="0" w:space="0" w:color="auto"/>
            <w:left w:val="none" w:sz="0" w:space="0" w:color="auto"/>
            <w:bottom w:val="none" w:sz="0" w:space="0" w:color="auto"/>
            <w:right w:val="none" w:sz="0" w:space="0" w:color="auto"/>
          </w:divBdr>
        </w:div>
      </w:divsChild>
    </w:div>
    <w:div w:id="374040869">
      <w:bodyDiv w:val="1"/>
      <w:marLeft w:val="0"/>
      <w:marRight w:val="0"/>
      <w:marTop w:val="0"/>
      <w:marBottom w:val="0"/>
      <w:divBdr>
        <w:top w:val="none" w:sz="0" w:space="0" w:color="auto"/>
        <w:left w:val="none" w:sz="0" w:space="0" w:color="auto"/>
        <w:bottom w:val="none" w:sz="0" w:space="0" w:color="auto"/>
        <w:right w:val="none" w:sz="0" w:space="0" w:color="auto"/>
      </w:divBdr>
    </w:div>
    <w:div w:id="461389076">
      <w:bodyDiv w:val="1"/>
      <w:marLeft w:val="0"/>
      <w:marRight w:val="0"/>
      <w:marTop w:val="0"/>
      <w:marBottom w:val="0"/>
      <w:divBdr>
        <w:top w:val="none" w:sz="0" w:space="0" w:color="auto"/>
        <w:left w:val="none" w:sz="0" w:space="0" w:color="auto"/>
        <w:bottom w:val="none" w:sz="0" w:space="0" w:color="auto"/>
        <w:right w:val="none" w:sz="0" w:space="0" w:color="auto"/>
      </w:divBdr>
    </w:div>
    <w:div w:id="466361794">
      <w:bodyDiv w:val="1"/>
      <w:marLeft w:val="0"/>
      <w:marRight w:val="0"/>
      <w:marTop w:val="0"/>
      <w:marBottom w:val="0"/>
      <w:divBdr>
        <w:top w:val="none" w:sz="0" w:space="0" w:color="auto"/>
        <w:left w:val="none" w:sz="0" w:space="0" w:color="auto"/>
        <w:bottom w:val="none" w:sz="0" w:space="0" w:color="auto"/>
        <w:right w:val="none" w:sz="0" w:space="0" w:color="auto"/>
      </w:divBdr>
    </w:div>
    <w:div w:id="496266375">
      <w:bodyDiv w:val="1"/>
      <w:marLeft w:val="0"/>
      <w:marRight w:val="0"/>
      <w:marTop w:val="0"/>
      <w:marBottom w:val="0"/>
      <w:divBdr>
        <w:top w:val="none" w:sz="0" w:space="0" w:color="auto"/>
        <w:left w:val="none" w:sz="0" w:space="0" w:color="auto"/>
        <w:bottom w:val="none" w:sz="0" w:space="0" w:color="auto"/>
        <w:right w:val="none" w:sz="0" w:space="0" w:color="auto"/>
      </w:divBdr>
    </w:div>
    <w:div w:id="506142825">
      <w:bodyDiv w:val="1"/>
      <w:marLeft w:val="0"/>
      <w:marRight w:val="0"/>
      <w:marTop w:val="0"/>
      <w:marBottom w:val="0"/>
      <w:divBdr>
        <w:top w:val="none" w:sz="0" w:space="0" w:color="auto"/>
        <w:left w:val="none" w:sz="0" w:space="0" w:color="auto"/>
        <w:bottom w:val="none" w:sz="0" w:space="0" w:color="auto"/>
        <w:right w:val="none" w:sz="0" w:space="0" w:color="auto"/>
      </w:divBdr>
    </w:div>
    <w:div w:id="524169768">
      <w:bodyDiv w:val="1"/>
      <w:marLeft w:val="0"/>
      <w:marRight w:val="0"/>
      <w:marTop w:val="0"/>
      <w:marBottom w:val="0"/>
      <w:divBdr>
        <w:top w:val="none" w:sz="0" w:space="0" w:color="auto"/>
        <w:left w:val="none" w:sz="0" w:space="0" w:color="auto"/>
        <w:bottom w:val="none" w:sz="0" w:space="0" w:color="auto"/>
        <w:right w:val="none" w:sz="0" w:space="0" w:color="auto"/>
      </w:divBdr>
    </w:div>
    <w:div w:id="540872493">
      <w:bodyDiv w:val="1"/>
      <w:marLeft w:val="0"/>
      <w:marRight w:val="0"/>
      <w:marTop w:val="0"/>
      <w:marBottom w:val="0"/>
      <w:divBdr>
        <w:top w:val="none" w:sz="0" w:space="0" w:color="auto"/>
        <w:left w:val="none" w:sz="0" w:space="0" w:color="auto"/>
        <w:bottom w:val="none" w:sz="0" w:space="0" w:color="auto"/>
        <w:right w:val="none" w:sz="0" w:space="0" w:color="auto"/>
      </w:divBdr>
      <w:divsChild>
        <w:div w:id="42411024">
          <w:marLeft w:val="1080"/>
          <w:marRight w:val="0"/>
          <w:marTop w:val="0"/>
          <w:marBottom w:val="160"/>
          <w:divBdr>
            <w:top w:val="none" w:sz="0" w:space="0" w:color="auto"/>
            <w:left w:val="none" w:sz="0" w:space="0" w:color="auto"/>
            <w:bottom w:val="none" w:sz="0" w:space="0" w:color="auto"/>
            <w:right w:val="none" w:sz="0" w:space="0" w:color="auto"/>
          </w:divBdr>
        </w:div>
        <w:div w:id="236863522">
          <w:marLeft w:val="1080"/>
          <w:marRight w:val="0"/>
          <w:marTop w:val="0"/>
          <w:marBottom w:val="160"/>
          <w:divBdr>
            <w:top w:val="none" w:sz="0" w:space="0" w:color="auto"/>
            <w:left w:val="none" w:sz="0" w:space="0" w:color="auto"/>
            <w:bottom w:val="none" w:sz="0" w:space="0" w:color="auto"/>
            <w:right w:val="none" w:sz="0" w:space="0" w:color="auto"/>
          </w:divBdr>
        </w:div>
        <w:div w:id="257759213">
          <w:marLeft w:val="1080"/>
          <w:marRight w:val="0"/>
          <w:marTop w:val="0"/>
          <w:marBottom w:val="160"/>
          <w:divBdr>
            <w:top w:val="none" w:sz="0" w:space="0" w:color="auto"/>
            <w:left w:val="none" w:sz="0" w:space="0" w:color="auto"/>
            <w:bottom w:val="none" w:sz="0" w:space="0" w:color="auto"/>
            <w:right w:val="none" w:sz="0" w:space="0" w:color="auto"/>
          </w:divBdr>
        </w:div>
        <w:div w:id="381026494">
          <w:marLeft w:val="490"/>
          <w:marRight w:val="0"/>
          <w:marTop w:val="0"/>
          <w:marBottom w:val="160"/>
          <w:divBdr>
            <w:top w:val="none" w:sz="0" w:space="0" w:color="auto"/>
            <w:left w:val="none" w:sz="0" w:space="0" w:color="auto"/>
            <w:bottom w:val="none" w:sz="0" w:space="0" w:color="auto"/>
            <w:right w:val="none" w:sz="0" w:space="0" w:color="auto"/>
          </w:divBdr>
        </w:div>
        <w:div w:id="558512713">
          <w:marLeft w:val="1080"/>
          <w:marRight w:val="0"/>
          <w:marTop w:val="0"/>
          <w:marBottom w:val="160"/>
          <w:divBdr>
            <w:top w:val="none" w:sz="0" w:space="0" w:color="auto"/>
            <w:left w:val="none" w:sz="0" w:space="0" w:color="auto"/>
            <w:bottom w:val="none" w:sz="0" w:space="0" w:color="auto"/>
            <w:right w:val="none" w:sz="0" w:space="0" w:color="auto"/>
          </w:divBdr>
        </w:div>
        <w:div w:id="986477814">
          <w:marLeft w:val="490"/>
          <w:marRight w:val="0"/>
          <w:marTop w:val="0"/>
          <w:marBottom w:val="160"/>
          <w:divBdr>
            <w:top w:val="none" w:sz="0" w:space="0" w:color="auto"/>
            <w:left w:val="none" w:sz="0" w:space="0" w:color="auto"/>
            <w:bottom w:val="none" w:sz="0" w:space="0" w:color="auto"/>
            <w:right w:val="none" w:sz="0" w:space="0" w:color="auto"/>
          </w:divBdr>
        </w:div>
        <w:div w:id="1928463163">
          <w:marLeft w:val="1080"/>
          <w:marRight w:val="0"/>
          <w:marTop w:val="0"/>
          <w:marBottom w:val="160"/>
          <w:divBdr>
            <w:top w:val="none" w:sz="0" w:space="0" w:color="auto"/>
            <w:left w:val="none" w:sz="0" w:space="0" w:color="auto"/>
            <w:bottom w:val="none" w:sz="0" w:space="0" w:color="auto"/>
            <w:right w:val="none" w:sz="0" w:space="0" w:color="auto"/>
          </w:divBdr>
        </w:div>
      </w:divsChild>
    </w:div>
    <w:div w:id="561840303">
      <w:bodyDiv w:val="1"/>
      <w:marLeft w:val="0"/>
      <w:marRight w:val="0"/>
      <w:marTop w:val="0"/>
      <w:marBottom w:val="0"/>
      <w:divBdr>
        <w:top w:val="none" w:sz="0" w:space="0" w:color="auto"/>
        <w:left w:val="none" w:sz="0" w:space="0" w:color="auto"/>
        <w:bottom w:val="none" w:sz="0" w:space="0" w:color="auto"/>
        <w:right w:val="none" w:sz="0" w:space="0" w:color="auto"/>
      </w:divBdr>
    </w:div>
    <w:div w:id="566260304">
      <w:bodyDiv w:val="1"/>
      <w:marLeft w:val="0"/>
      <w:marRight w:val="0"/>
      <w:marTop w:val="0"/>
      <w:marBottom w:val="0"/>
      <w:divBdr>
        <w:top w:val="none" w:sz="0" w:space="0" w:color="auto"/>
        <w:left w:val="none" w:sz="0" w:space="0" w:color="auto"/>
        <w:bottom w:val="none" w:sz="0" w:space="0" w:color="auto"/>
        <w:right w:val="none" w:sz="0" w:space="0" w:color="auto"/>
      </w:divBdr>
    </w:div>
    <w:div w:id="595556872">
      <w:bodyDiv w:val="1"/>
      <w:marLeft w:val="0"/>
      <w:marRight w:val="0"/>
      <w:marTop w:val="0"/>
      <w:marBottom w:val="0"/>
      <w:divBdr>
        <w:top w:val="none" w:sz="0" w:space="0" w:color="auto"/>
        <w:left w:val="none" w:sz="0" w:space="0" w:color="auto"/>
        <w:bottom w:val="none" w:sz="0" w:space="0" w:color="auto"/>
        <w:right w:val="none" w:sz="0" w:space="0" w:color="auto"/>
      </w:divBdr>
    </w:div>
    <w:div w:id="610012234">
      <w:bodyDiv w:val="1"/>
      <w:marLeft w:val="0"/>
      <w:marRight w:val="0"/>
      <w:marTop w:val="0"/>
      <w:marBottom w:val="0"/>
      <w:divBdr>
        <w:top w:val="none" w:sz="0" w:space="0" w:color="auto"/>
        <w:left w:val="none" w:sz="0" w:space="0" w:color="auto"/>
        <w:bottom w:val="none" w:sz="0" w:space="0" w:color="auto"/>
        <w:right w:val="none" w:sz="0" w:space="0" w:color="auto"/>
      </w:divBdr>
      <w:divsChild>
        <w:div w:id="388266603">
          <w:marLeft w:val="0"/>
          <w:marRight w:val="0"/>
          <w:marTop w:val="0"/>
          <w:marBottom w:val="0"/>
          <w:divBdr>
            <w:top w:val="none" w:sz="0" w:space="0" w:color="auto"/>
            <w:left w:val="none" w:sz="0" w:space="0" w:color="auto"/>
            <w:bottom w:val="none" w:sz="0" w:space="0" w:color="auto"/>
            <w:right w:val="none" w:sz="0" w:space="0" w:color="auto"/>
          </w:divBdr>
        </w:div>
        <w:div w:id="1507555090">
          <w:marLeft w:val="0"/>
          <w:marRight w:val="0"/>
          <w:marTop w:val="0"/>
          <w:marBottom w:val="0"/>
          <w:divBdr>
            <w:top w:val="none" w:sz="0" w:space="0" w:color="auto"/>
            <w:left w:val="none" w:sz="0" w:space="0" w:color="auto"/>
            <w:bottom w:val="none" w:sz="0" w:space="0" w:color="auto"/>
            <w:right w:val="none" w:sz="0" w:space="0" w:color="auto"/>
          </w:divBdr>
        </w:div>
        <w:div w:id="1591892703">
          <w:marLeft w:val="0"/>
          <w:marRight w:val="0"/>
          <w:marTop w:val="0"/>
          <w:marBottom w:val="0"/>
          <w:divBdr>
            <w:top w:val="none" w:sz="0" w:space="0" w:color="auto"/>
            <w:left w:val="none" w:sz="0" w:space="0" w:color="auto"/>
            <w:bottom w:val="none" w:sz="0" w:space="0" w:color="auto"/>
            <w:right w:val="none" w:sz="0" w:space="0" w:color="auto"/>
          </w:divBdr>
        </w:div>
      </w:divsChild>
    </w:div>
    <w:div w:id="610555142">
      <w:bodyDiv w:val="1"/>
      <w:marLeft w:val="0"/>
      <w:marRight w:val="0"/>
      <w:marTop w:val="0"/>
      <w:marBottom w:val="0"/>
      <w:divBdr>
        <w:top w:val="none" w:sz="0" w:space="0" w:color="auto"/>
        <w:left w:val="none" w:sz="0" w:space="0" w:color="auto"/>
        <w:bottom w:val="none" w:sz="0" w:space="0" w:color="auto"/>
        <w:right w:val="none" w:sz="0" w:space="0" w:color="auto"/>
      </w:divBdr>
    </w:div>
    <w:div w:id="655841041">
      <w:bodyDiv w:val="1"/>
      <w:marLeft w:val="0"/>
      <w:marRight w:val="0"/>
      <w:marTop w:val="0"/>
      <w:marBottom w:val="0"/>
      <w:divBdr>
        <w:top w:val="none" w:sz="0" w:space="0" w:color="auto"/>
        <w:left w:val="none" w:sz="0" w:space="0" w:color="auto"/>
        <w:bottom w:val="none" w:sz="0" w:space="0" w:color="auto"/>
        <w:right w:val="none" w:sz="0" w:space="0" w:color="auto"/>
      </w:divBdr>
    </w:div>
    <w:div w:id="694891065">
      <w:bodyDiv w:val="1"/>
      <w:marLeft w:val="0"/>
      <w:marRight w:val="0"/>
      <w:marTop w:val="0"/>
      <w:marBottom w:val="0"/>
      <w:divBdr>
        <w:top w:val="none" w:sz="0" w:space="0" w:color="auto"/>
        <w:left w:val="none" w:sz="0" w:space="0" w:color="auto"/>
        <w:bottom w:val="none" w:sz="0" w:space="0" w:color="auto"/>
        <w:right w:val="none" w:sz="0" w:space="0" w:color="auto"/>
      </w:divBdr>
    </w:div>
    <w:div w:id="704252726">
      <w:bodyDiv w:val="1"/>
      <w:marLeft w:val="0"/>
      <w:marRight w:val="0"/>
      <w:marTop w:val="0"/>
      <w:marBottom w:val="0"/>
      <w:divBdr>
        <w:top w:val="none" w:sz="0" w:space="0" w:color="auto"/>
        <w:left w:val="none" w:sz="0" w:space="0" w:color="auto"/>
        <w:bottom w:val="none" w:sz="0" w:space="0" w:color="auto"/>
        <w:right w:val="none" w:sz="0" w:space="0" w:color="auto"/>
      </w:divBdr>
    </w:div>
    <w:div w:id="714087964">
      <w:bodyDiv w:val="1"/>
      <w:marLeft w:val="0"/>
      <w:marRight w:val="0"/>
      <w:marTop w:val="0"/>
      <w:marBottom w:val="0"/>
      <w:divBdr>
        <w:top w:val="none" w:sz="0" w:space="0" w:color="auto"/>
        <w:left w:val="none" w:sz="0" w:space="0" w:color="auto"/>
        <w:bottom w:val="none" w:sz="0" w:space="0" w:color="auto"/>
        <w:right w:val="none" w:sz="0" w:space="0" w:color="auto"/>
      </w:divBdr>
    </w:div>
    <w:div w:id="761603970">
      <w:bodyDiv w:val="1"/>
      <w:marLeft w:val="0"/>
      <w:marRight w:val="0"/>
      <w:marTop w:val="0"/>
      <w:marBottom w:val="0"/>
      <w:divBdr>
        <w:top w:val="none" w:sz="0" w:space="0" w:color="auto"/>
        <w:left w:val="none" w:sz="0" w:space="0" w:color="auto"/>
        <w:bottom w:val="none" w:sz="0" w:space="0" w:color="auto"/>
        <w:right w:val="none" w:sz="0" w:space="0" w:color="auto"/>
      </w:divBdr>
      <w:divsChild>
        <w:div w:id="1828327877">
          <w:marLeft w:val="547"/>
          <w:marRight w:val="0"/>
          <w:marTop w:val="86"/>
          <w:marBottom w:val="120"/>
          <w:divBdr>
            <w:top w:val="none" w:sz="0" w:space="0" w:color="auto"/>
            <w:left w:val="none" w:sz="0" w:space="0" w:color="auto"/>
            <w:bottom w:val="none" w:sz="0" w:space="0" w:color="auto"/>
            <w:right w:val="none" w:sz="0" w:space="0" w:color="auto"/>
          </w:divBdr>
        </w:div>
      </w:divsChild>
    </w:div>
    <w:div w:id="831607087">
      <w:bodyDiv w:val="1"/>
      <w:marLeft w:val="0"/>
      <w:marRight w:val="0"/>
      <w:marTop w:val="0"/>
      <w:marBottom w:val="0"/>
      <w:divBdr>
        <w:top w:val="none" w:sz="0" w:space="0" w:color="auto"/>
        <w:left w:val="none" w:sz="0" w:space="0" w:color="auto"/>
        <w:bottom w:val="none" w:sz="0" w:space="0" w:color="auto"/>
        <w:right w:val="none" w:sz="0" w:space="0" w:color="auto"/>
      </w:divBdr>
      <w:divsChild>
        <w:div w:id="711150755">
          <w:marLeft w:val="533"/>
          <w:marRight w:val="0"/>
          <w:marTop w:val="96"/>
          <w:marBottom w:val="0"/>
          <w:divBdr>
            <w:top w:val="none" w:sz="0" w:space="0" w:color="auto"/>
            <w:left w:val="none" w:sz="0" w:space="0" w:color="auto"/>
            <w:bottom w:val="none" w:sz="0" w:space="0" w:color="auto"/>
            <w:right w:val="none" w:sz="0" w:space="0" w:color="auto"/>
          </w:divBdr>
        </w:div>
        <w:div w:id="1784956944">
          <w:marLeft w:val="533"/>
          <w:marRight w:val="0"/>
          <w:marTop w:val="96"/>
          <w:marBottom w:val="0"/>
          <w:divBdr>
            <w:top w:val="none" w:sz="0" w:space="0" w:color="auto"/>
            <w:left w:val="none" w:sz="0" w:space="0" w:color="auto"/>
            <w:bottom w:val="none" w:sz="0" w:space="0" w:color="auto"/>
            <w:right w:val="none" w:sz="0" w:space="0" w:color="auto"/>
          </w:divBdr>
        </w:div>
        <w:div w:id="2114012080">
          <w:marLeft w:val="533"/>
          <w:marRight w:val="0"/>
          <w:marTop w:val="96"/>
          <w:marBottom w:val="0"/>
          <w:divBdr>
            <w:top w:val="none" w:sz="0" w:space="0" w:color="auto"/>
            <w:left w:val="none" w:sz="0" w:space="0" w:color="auto"/>
            <w:bottom w:val="none" w:sz="0" w:space="0" w:color="auto"/>
            <w:right w:val="none" w:sz="0" w:space="0" w:color="auto"/>
          </w:divBdr>
        </w:div>
      </w:divsChild>
    </w:div>
    <w:div w:id="853105053">
      <w:bodyDiv w:val="1"/>
      <w:marLeft w:val="0"/>
      <w:marRight w:val="0"/>
      <w:marTop w:val="0"/>
      <w:marBottom w:val="0"/>
      <w:divBdr>
        <w:top w:val="none" w:sz="0" w:space="0" w:color="auto"/>
        <w:left w:val="none" w:sz="0" w:space="0" w:color="auto"/>
        <w:bottom w:val="none" w:sz="0" w:space="0" w:color="auto"/>
        <w:right w:val="none" w:sz="0" w:space="0" w:color="auto"/>
      </w:divBdr>
    </w:div>
    <w:div w:id="867379437">
      <w:bodyDiv w:val="1"/>
      <w:marLeft w:val="0"/>
      <w:marRight w:val="0"/>
      <w:marTop w:val="0"/>
      <w:marBottom w:val="0"/>
      <w:divBdr>
        <w:top w:val="none" w:sz="0" w:space="0" w:color="auto"/>
        <w:left w:val="none" w:sz="0" w:space="0" w:color="auto"/>
        <w:bottom w:val="none" w:sz="0" w:space="0" w:color="auto"/>
        <w:right w:val="none" w:sz="0" w:space="0" w:color="auto"/>
      </w:divBdr>
      <w:divsChild>
        <w:div w:id="172382377">
          <w:marLeft w:val="0"/>
          <w:marRight w:val="0"/>
          <w:marTop w:val="0"/>
          <w:marBottom w:val="0"/>
          <w:divBdr>
            <w:top w:val="none" w:sz="0" w:space="0" w:color="auto"/>
            <w:left w:val="none" w:sz="0" w:space="0" w:color="auto"/>
            <w:bottom w:val="none" w:sz="0" w:space="0" w:color="auto"/>
            <w:right w:val="none" w:sz="0" w:space="0" w:color="auto"/>
          </w:divBdr>
        </w:div>
        <w:div w:id="1758481321">
          <w:marLeft w:val="0"/>
          <w:marRight w:val="0"/>
          <w:marTop w:val="0"/>
          <w:marBottom w:val="0"/>
          <w:divBdr>
            <w:top w:val="none" w:sz="0" w:space="0" w:color="auto"/>
            <w:left w:val="none" w:sz="0" w:space="0" w:color="auto"/>
            <w:bottom w:val="none" w:sz="0" w:space="0" w:color="auto"/>
            <w:right w:val="none" w:sz="0" w:space="0" w:color="auto"/>
          </w:divBdr>
        </w:div>
        <w:div w:id="1906065716">
          <w:marLeft w:val="0"/>
          <w:marRight w:val="0"/>
          <w:marTop w:val="0"/>
          <w:marBottom w:val="0"/>
          <w:divBdr>
            <w:top w:val="none" w:sz="0" w:space="0" w:color="auto"/>
            <w:left w:val="none" w:sz="0" w:space="0" w:color="auto"/>
            <w:bottom w:val="none" w:sz="0" w:space="0" w:color="auto"/>
            <w:right w:val="none" w:sz="0" w:space="0" w:color="auto"/>
          </w:divBdr>
        </w:div>
      </w:divsChild>
    </w:div>
    <w:div w:id="875240644">
      <w:bodyDiv w:val="1"/>
      <w:marLeft w:val="0"/>
      <w:marRight w:val="0"/>
      <w:marTop w:val="0"/>
      <w:marBottom w:val="0"/>
      <w:divBdr>
        <w:top w:val="none" w:sz="0" w:space="0" w:color="auto"/>
        <w:left w:val="none" w:sz="0" w:space="0" w:color="auto"/>
        <w:bottom w:val="none" w:sz="0" w:space="0" w:color="auto"/>
        <w:right w:val="none" w:sz="0" w:space="0" w:color="auto"/>
      </w:divBdr>
    </w:div>
    <w:div w:id="878083993">
      <w:bodyDiv w:val="1"/>
      <w:marLeft w:val="0"/>
      <w:marRight w:val="0"/>
      <w:marTop w:val="0"/>
      <w:marBottom w:val="0"/>
      <w:divBdr>
        <w:top w:val="none" w:sz="0" w:space="0" w:color="auto"/>
        <w:left w:val="none" w:sz="0" w:space="0" w:color="auto"/>
        <w:bottom w:val="none" w:sz="0" w:space="0" w:color="auto"/>
        <w:right w:val="none" w:sz="0" w:space="0" w:color="auto"/>
      </w:divBdr>
    </w:div>
    <w:div w:id="879824769">
      <w:bodyDiv w:val="1"/>
      <w:marLeft w:val="0"/>
      <w:marRight w:val="0"/>
      <w:marTop w:val="0"/>
      <w:marBottom w:val="0"/>
      <w:divBdr>
        <w:top w:val="none" w:sz="0" w:space="0" w:color="auto"/>
        <w:left w:val="none" w:sz="0" w:space="0" w:color="auto"/>
        <w:bottom w:val="none" w:sz="0" w:space="0" w:color="auto"/>
        <w:right w:val="none" w:sz="0" w:space="0" w:color="auto"/>
      </w:divBdr>
    </w:div>
    <w:div w:id="937450805">
      <w:bodyDiv w:val="1"/>
      <w:marLeft w:val="0"/>
      <w:marRight w:val="0"/>
      <w:marTop w:val="0"/>
      <w:marBottom w:val="0"/>
      <w:divBdr>
        <w:top w:val="none" w:sz="0" w:space="0" w:color="auto"/>
        <w:left w:val="none" w:sz="0" w:space="0" w:color="auto"/>
        <w:bottom w:val="none" w:sz="0" w:space="0" w:color="auto"/>
        <w:right w:val="none" w:sz="0" w:space="0" w:color="auto"/>
      </w:divBdr>
    </w:div>
    <w:div w:id="948508015">
      <w:bodyDiv w:val="1"/>
      <w:marLeft w:val="0"/>
      <w:marRight w:val="0"/>
      <w:marTop w:val="0"/>
      <w:marBottom w:val="0"/>
      <w:divBdr>
        <w:top w:val="none" w:sz="0" w:space="0" w:color="auto"/>
        <w:left w:val="none" w:sz="0" w:space="0" w:color="auto"/>
        <w:bottom w:val="none" w:sz="0" w:space="0" w:color="auto"/>
        <w:right w:val="none" w:sz="0" w:space="0" w:color="auto"/>
      </w:divBdr>
    </w:div>
    <w:div w:id="954942810">
      <w:bodyDiv w:val="1"/>
      <w:marLeft w:val="0"/>
      <w:marRight w:val="0"/>
      <w:marTop w:val="0"/>
      <w:marBottom w:val="0"/>
      <w:divBdr>
        <w:top w:val="none" w:sz="0" w:space="0" w:color="auto"/>
        <w:left w:val="none" w:sz="0" w:space="0" w:color="auto"/>
        <w:bottom w:val="none" w:sz="0" w:space="0" w:color="auto"/>
        <w:right w:val="none" w:sz="0" w:space="0" w:color="auto"/>
      </w:divBdr>
    </w:div>
    <w:div w:id="990327786">
      <w:bodyDiv w:val="1"/>
      <w:marLeft w:val="0"/>
      <w:marRight w:val="0"/>
      <w:marTop w:val="0"/>
      <w:marBottom w:val="0"/>
      <w:divBdr>
        <w:top w:val="none" w:sz="0" w:space="0" w:color="auto"/>
        <w:left w:val="none" w:sz="0" w:space="0" w:color="auto"/>
        <w:bottom w:val="none" w:sz="0" w:space="0" w:color="auto"/>
        <w:right w:val="none" w:sz="0" w:space="0" w:color="auto"/>
      </w:divBdr>
      <w:divsChild>
        <w:div w:id="29380218">
          <w:marLeft w:val="1166"/>
          <w:marRight w:val="0"/>
          <w:marTop w:val="160"/>
          <w:marBottom w:val="0"/>
          <w:divBdr>
            <w:top w:val="none" w:sz="0" w:space="0" w:color="auto"/>
            <w:left w:val="none" w:sz="0" w:space="0" w:color="auto"/>
            <w:bottom w:val="none" w:sz="0" w:space="0" w:color="auto"/>
            <w:right w:val="none" w:sz="0" w:space="0" w:color="auto"/>
          </w:divBdr>
        </w:div>
      </w:divsChild>
    </w:div>
    <w:div w:id="1064714287">
      <w:bodyDiv w:val="1"/>
      <w:marLeft w:val="0"/>
      <w:marRight w:val="0"/>
      <w:marTop w:val="0"/>
      <w:marBottom w:val="0"/>
      <w:divBdr>
        <w:top w:val="none" w:sz="0" w:space="0" w:color="auto"/>
        <w:left w:val="none" w:sz="0" w:space="0" w:color="auto"/>
        <w:bottom w:val="none" w:sz="0" w:space="0" w:color="auto"/>
        <w:right w:val="none" w:sz="0" w:space="0" w:color="auto"/>
      </w:divBdr>
    </w:div>
    <w:div w:id="1091924419">
      <w:bodyDiv w:val="1"/>
      <w:marLeft w:val="0"/>
      <w:marRight w:val="0"/>
      <w:marTop w:val="0"/>
      <w:marBottom w:val="0"/>
      <w:divBdr>
        <w:top w:val="none" w:sz="0" w:space="0" w:color="auto"/>
        <w:left w:val="none" w:sz="0" w:space="0" w:color="auto"/>
        <w:bottom w:val="none" w:sz="0" w:space="0" w:color="auto"/>
        <w:right w:val="none" w:sz="0" w:space="0" w:color="auto"/>
      </w:divBdr>
      <w:divsChild>
        <w:div w:id="842746977">
          <w:marLeft w:val="446"/>
          <w:marRight w:val="0"/>
          <w:marTop w:val="0"/>
          <w:marBottom w:val="60"/>
          <w:divBdr>
            <w:top w:val="none" w:sz="0" w:space="0" w:color="auto"/>
            <w:left w:val="none" w:sz="0" w:space="0" w:color="auto"/>
            <w:bottom w:val="none" w:sz="0" w:space="0" w:color="auto"/>
            <w:right w:val="none" w:sz="0" w:space="0" w:color="auto"/>
          </w:divBdr>
        </w:div>
        <w:div w:id="1713922873">
          <w:marLeft w:val="446"/>
          <w:marRight w:val="0"/>
          <w:marTop w:val="0"/>
          <w:marBottom w:val="60"/>
          <w:divBdr>
            <w:top w:val="none" w:sz="0" w:space="0" w:color="auto"/>
            <w:left w:val="none" w:sz="0" w:space="0" w:color="auto"/>
            <w:bottom w:val="none" w:sz="0" w:space="0" w:color="auto"/>
            <w:right w:val="none" w:sz="0" w:space="0" w:color="auto"/>
          </w:divBdr>
        </w:div>
        <w:div w:id="1985113066">
          <w:marLeft w:val="446"/>
          <w:marRight w:val="0"/>
          <w:marTop w:val="0"/>
          <w:marBottom w:val="60"/>
          <w:divBdr>
            <w:top w:val="none" w:sz="0" w:space="0" w:color="auto"/>
            <w:left w:val="none" w:sz="0" w:space="0" w:color="auto"/>
            <w:bottom w:val="none" w:sz="0" w:space="0" w:color="auto"/>
            <w:right w:val="none" w:sz="0" w:space="0" w:color="auto"/>
          </w:divBdr>
        </w:div>
        <w:div w:id="2061512842">
          <w:marLeft w:val="446"/>
          <w:marRight w:val="0"/>
          <w:marTop w:val="0"/>
          <w:marBottom w:val="60"/>
          <w:divBdr>
            <w:top w:val="none" w:sz="0" w:space="0" w:color="auto"/>
            <w:left w:val="none" w:sz="0" w:space="0" w:color="auto"/>
            <w:bottom w:val="none" w:sz="0" w:space="0" w:color="auto"/>
            <w:right w:val="none" w:sz="0" w:space="0" w:color="auto"/>
          </w:divBdr>
        </w:div>
      </w:divsChild>
    </w:div>
    <w:div w:id="1093626966">
      <w:bodyDiv w:val="1"/>
      <w:marLeft w:val="0"/>
      <w:marRight w:val="0"/>
      <w:marTop w:val="0"/>
      <w:marBottom w:val="0"/>
      <w:divBdr>
        <w:top w:val="none" w:sz="0" w:space="0" w:color="auto"/>
        <w:left w:val="none" w:sz="0" w:space="0" w:color="auto"/>
        <w:bottom w:val="none" w:sz="0" w:space="0" w:color="auto"/>
        <w:right w:val="none" w:sz="0" w:space="0" w:color="auto"/>
      </w:divBdr>
    </w:div>
    <w:div w:id="1134639776">
      <w:bodyDiv w:val="1"/>
      <w:marLeft w:val="0"/>
      <w:marRight w:val="0"/>
      <w:marTop w:val="0"/>
      <w:marBottom w:val="0"/>
      <w:divBdr>
        <w:top w:val="none" w:sz="0" w:space="0" w:color="auto"/>
        <w:left w:val="none" w:sz="0" w:space="0" w:color="auto"/>
        <w:bottom w:val="none" w:sz="0" w:space="0" w:color="auto"/>
        <w:right w:val="none" w:sz="0" w:space="0" w:color="auto"/>
      </w:divBdr>
      <w:divsChild>
        <w:div w:id="694574442">
          <w:marLeft w:val="547"/>
          <w:marRight w:val="0"/>
          <w:marTop w:val="120"/>
          <w:marBottom w:val="120"/>
          <w:divBdr>
            <w:top w:val="none" w:sz="0" w:space="0" w:color="auto"/>
            <w:left w:val="none" w:sz="0" w:space="0" w:color="auto"/>
            <w:bottom w:val="none" w:sz="0" w:space="0" w:color="auto"/>
            <w:right w:val="none" w:sz="0" w:space="0" w:color="auto"/>
          </w:divBdr>
        </w:div>
        <w:div w:id="1593321334">
          <w:marLeft w:val="547"/>
          <w:marRight w:val="0"/>
          <w:marTop w:val="120"/>
          <w:marBottom w:val="120"/>
          <w:divBdr>
            <w:top w:val="none" w:sz="0" w:space="0" w:color="auto"/>
            <w:left w:val="none" w:sz="0" w:space="0" w:color="auto"/>
            <w:bottom w:val="none" w:sz="0" w:space="0" w:color="auto"/>
            <w:right w:val="none" w:sz="0" w:space="0" w:color="auto"/>
          </w:divBdr>
        </w:div>
      </w:divsChild>
    </w:div>
    <w:div w:id="1203518320">
      <w:bodyDiv w:val="1"/>
      <w:marLeft w:val="0"/>
      <w:marRight w:val="0"/>
      <w:marTop w:val="0"/>
      <w:marBottom w:val="0"/>
      <w:divBdr>
        <w:top w:val="none" w:sz="0" w:space="0" w:color="auto"/>
        <w:left w:val="none" w:sz="0" w:space="0" w:color="auto"/>
        <w:bottom w:val="none" w:sz="0" w:space="0" w:color="auto"/>
        <w:right w:val="none" w:sz="0" w:space="0" w:color="auto"/>
      </w:divBdr>
    </w:div>
    <w:div w:id="1215920911">
      <w:bodyDiv w:val="1"/>
      <w:marLeft w:val="0"/>
      <w:marRight w:val="0"/>
      <w:marTop w:val="0"/>
      <w:marBottom w:val="0"/>
      <w:divBdr>
        <w:top w:val="none" w:sz="0" w:space="0" w:color="auto"/>
        <w:left w:val="none" w:sz="0" w:space="0" w:color="auto"/>
        <w:bottom w:val="none" w:sz="0" w:space="0" w:color="auto"/>
        <w:right w:val="none" w:sz="0" w:space="0" w:color="auto"/>
      </w:divBdr>
    </w:div>
    <w:div w:id="1252742391">
      <w:bodyDiv w:val="1"/>
      <w:marLeft w:val="0"/>
      <w:marRight w:val="0"/>
      <w:marTop w:val="0"/>
      <w:marBottom w:val="0"/>
      <w:divBdr>
        <w:top w:val="none" w:sz="0" w:space="0" w:color="auto"/>
        <w:left w:val="none" w:sz="0" w:space="0" w:color="auto"/>
        <w:bottom w:val="none" w:sz="0" w:space="0" w:color="auto"/>
        <w:right w:val="none" w:sz="0" w:space="0" w:color="auto"/>
      </w:divBdr>
      <w:divsChild>
        <w:div w:id="260843650">
          <w:marLeft w:val="446"/>
          <w:marRight w:val="0"/>
          <w:marTop w:val="0"/>
          <w:marBottom w:val="60"/>
          <w:divBdr>
            <w:top w:val="none" w:sz="0" w:space="0" w:color="auto"/>
            <w:left w:val="none" w:sz="0" w:space="0" w:color="auto"/>
            <w:bottom w:val="none" w:sz="0" w:space="0" w:color="auto"/>
            <w:right w:val="none" w:sz="0" w:space="0" w:color="auto"/>
          </w:divBdr>
        </w:div>
        <w:div w:id="379206018">
          <w:marLeft w:val="446"/>
          <w:marRight w:val="0"/>
          <w:marTop w:val="0"/>
          <w:marBottom w:val="60"/>
          <w:divBdr>
            <w:top w:val="none" w:sz="0" w:space="0" w:color="auto"/>
            <w:left w:val="none" w:sz="0" w:space="0" w:color="auto"/>
            <w:bottom w:val="none" w:sz="0" w:space="0" w:color="auto"/>
            <w:right w:val="none" w:sz="0" w:space="0" w:color="auto"/>
          </w:divBdr>
        </w:div>
        <w:div w:id="396828154">
          <w:marLeft w:val="446"/>
          <w:marRight w:val="0"/>
          <w:marTop w:val="0"/>
          <w:marBottom w:val="60"/>
          <w:divBdr>
            <w:top w:val="none" w:sz="0" w:space="0" w:color="auto"/>
            <w:left w:val="none" w:sz="0" w:space="0" w:color="auto"/>
            <w:bottom w:val="none" w:sz="0" w:space="0" w:color="auto"/>
            <w:right w:val="none" w:sz="0" w:space="0" w:color="auto"/>
          </w:divBdr>
        </w:div>
        <w:div w:id="1674649057">
          <w:marLeft w:val="446"/>
          <w:marRight w:val="0"/>
          <w:marTop w:val="0"/>
          <w:marBottom w:val="60"/>
          <w:divBdr>
            <w:top w:val="none" w:sz="0" w:space="0" w:color="auto"/>
            <w:left w:val="none" w:sz="0" w:space="0" w:color="auto"/>
            <w:bottom w:val="none" w:sz="0" w:space="0" w:color="auto"/>
            <w:right w:val="none" w:sz="0" w:space="0" w:color="auto"/>
          </w:divBdr>
        </w:div>
        <w:div w:id="1964118015">
          <w:marLeft w:val="446"/>
          <w:marRight w:val="0"/>
          <w:marTop w:val="0"/>
          <w:marBottom w:val="60"/>
          <w:divBdr>
            <w:top w:val="none" w:sz="0" w:space="0" w:color="auto"/>
            <w:left w:val="none" w:sz="0" w:space="0" w:color="auto"/>
            <w:bottom w:val="none" w:sz="0" w:space="0" w:color="auto"/>
            <w:right w:val="none" w:sz="0" w:space="0" w:color="auto"/>
          </w:divBdr>
        </w:div>
      </w:divsChild>
    </w:div>
    <w:div w:id="1263414114">
      <w:bodyDiv w:val="1"/>
      <w:marLeft w:val="0"/>
      <w:marRight w:val="0"/>
      <w:marTop w:val="0"/>
      <w:marBottom w:val="0"/>
      <w:divBdr>
        <w:top w:val="none" w:sz="0" w:space="0" w:color="auto"/>
        <w:left w:val="none" w:sz="0" w:space="0" w:color="auto"/>
        <w:bottom w:val="none" w:sz="0" w:space="0" w:color="auto"/>
        <w:right w:val="none" w:sz="0" w:space="0" w:color="auto"/>
      </w:divBdr>
      <w:divsChild>
        <w:div w:id="753667745">
          <w:marLeft w:val="547"/>
          <w:marRight w:val="0"/>
          <w:marTop w:val="0"/>
          <w:marBottom w:val="60"/>
          <w:divBdr>
            <w:top w:val="none" w:sz="0" w:space="0" w:color="auto"/>
            <w:left w:val="none" w:sz="0" w:space="0" w:color="auto"/>
            <w:bottom w:val="none" w:sz="0" w:space="0" w:color="auto"/>
            <w:right w:val="none" w:sz="0" w:space="0" w:color="auto"/>
          </w:divBdr>
        </w:div>
        <w:div w:id="1506241112">
          <w:marLeft w:val="547"/>
          <w:marRight w:val="0"/>
          <w:marTop w:val="0"/>
          <w:marBottom w:val="60"/>
          <w:divBdr>
            <w:top w:val="none" w:sz="0" w:space="0" w:color="auto"/>
            <w:left w:val="none" w:sz="0" w:space="0" w:color="auto"/>
            <w:bottom w:val="none" w:sz="0" w:space="0" w:color="auto"/>
            <w:right w:val="none" w:sz="0" w:space="0" w:color="auto"/>
          </w:divBdr>
        </w:div>
        <w:div w:id="1836990280">
          <w:marLeft w:val="547"/>
          <w:marRight w:val="0"/>
          <w:marTop w:val="0"/>
          <w:marBottom w:val="60"/>
          <w:divBdr>
            <w:top w:val="none" w:sz="0" w:space="0" w:color="auto"/>
            <w:left w:val="none" w:sz="0" w:space="0" w:color="auto"/>
            <w:bottom w:val="none" w:sz="0" w:space="0" w:color="auto"/>
            <w:right w:val="none" w:sz="0" w:space="0" w:color="auto"/>
          </w:divBdr>
        </w:div>
      </w:divsChild>
    </w:div>
    <w:div w:id="1279684761">
      <w:bodyDiv w:val="1"/>
      <w:marLeft w:val="0"/>
      <w:marRight w:val="0"/>
      <w:marTop w:val="0"/>
      <w:marBottom w:val="0"/>
      <w:divBdr>
        <w:top w:val="none" w:sz="0" w:space="0" w:color="auto"/>
        <w:left w:val="none" w:sz="0" w:space="0" w:color="auto"/>
        <w:bottom w:val="none" w:sz="0" w:space="0" w:color="auto"/>
        <w:right w:val="none" w:sz="0" w:space="0" w:color="auto"/>
      </w:divBdr>
    </w:div>
    <w:div w:id="1280455790">
      <w:bodyDiv w:val="1"/>
      <w:marLeft w:val="0"/>
      <w:marRight w:val="0"/>
      <w:marTop w:val="0"/>
      <w:marBottom w:val="0"/>
      <w:divBdr>
        <w:top w:val="none" w:sz="0" w:space="0" w:color="auto"/>
        <w:left w:val="none" w:sz="0" w:space="0" w:color="auto"/>
        <w:bottom w:val="none" w:sz="0" w:space="0" w:color="auto"/>
        <w:right w:val="none" w:sz="0" w:space="0" w:color="auto"/>
      </w:divBdr>
    </w:div>
    <w:div w:id="1298756249">
      <w:bodyDiv w:val="1"/>
      <w:marLeft w:val="0"/>
      <w:marRight w:val="0"/>
      <w:marTop w:val="0"/>
      <w:marBottom w:val="0"/>
      <w:divBdr>
        <w:top w:val="none" w:sz="0" w:space="0" w:color="auto"/>
        <w:left w:val="none" w:sz="0" w:space="0" w:color="auto"/>
        <w:bottom w:val="none" w:sz="0" w:space="0" w:color="auto"/>
        <w:right w:val="none" w:sz="0" w:space="0" w:color="auto"/>
      </w:divBdr>
      <w:divsChild>
        <w:div w:id="42212813">
          <w:marLeft w:val="533"/>
          <w:marRight w:val="0"/>
          <w:marTop w:val="106"/>
          <w:marBottom w:val="360"/>
          <w:divBdr>
            <w:top w:val="none" w:sz="0" w:space="0" w:color="auto"/>
            <w:left w:val="none" w:sz="0" w:space="0" w:color="auto"/>
            <w:bottom w:val="none" w:sz="0" w:space="0" w:color="auto"/>
            <w:right w:val="none" w:sz="0" w:space="0" w:color="auto"/>
          </w:divBdr>
        </w:div>
        <w:div w:id="694044752">
          <w:marLeft w:val="533"/>
          <w:marRight w:val="0"/>
          <w:marTop w:val="106"/>
          <w:marBottom w:val="360"/>
          <w:divBdr>
            <w:top w:val="none" w:sz="0" w:space="0" w:color="auto"/>
            <w:left w:val="none" w:sz="0" w:space="0" w:color="auto"/>
            <w:bottom w:val="none" w:sz="0" w:space="0" w:color="auto"/>
            <w:right w:val="none" w:sz="0" w:space="0" w:color="auto"/>
          </w:divBdr>
        </w:div>
        <w:div w:id="1919710391">
          <w:marLeft w:val="533"/>
          <w:marRight w:val="0"/>
          <w:marTop w:val="106"/>
          <w:marBottom w:val="360"/>
          <w:divBdr>
            <w:top w:val="none" w:sz="0" w:space="0" w:color="auto"/>
            <w:left w:val="none" w:sz="0" w:space="0" w:color="auto"/>
            <w:bottom w:val="none" w:sz="0" w:space="0" w:color="auto"/>
            <w:right w:val="none" w:sz="0" w:space="0" w:color="auto"/>
          </w:divBdr>
        </w:div>
      </w:divsChild>
    </w:div>
    <w:div w:id="1336223782">
      <w:bodyDiv w:val="1"/>
      <w:marLeft w:val="0"/>
      <w:marRight w:val="0"/>
      <w:marTop w:val="0"/>
      <w:marBottom w:val="0"/>
      <w:divBdr>
        <w:top w:val="none" w:sz="0" w:space="0" w:color="auto"/>
        <w:left w:val="none" w:sz="0" w:space="0" w:color="auto"/>
        <w:bottom w:val="none" w:sz="0" w:space="0" w:color="auto"/>
        <w:right w:val="none" w:sz="0" w:space="0" w:color="auto"/>
      </w:divBdr>
      <w:divsChild>
        <w:div w:id="345179635">
          <w:marLeft w:val="547"/>
          <w:marRight w:val="0"/>
          <w:marTop w:val="86"/>
          <w:marBottom w:val="120"/>
          <w:divBdr>
            <w:top w:val="none" w:sz="0" w:space="0" w:color="auto"/>
            <w:left w:val="none" w:sz="0" w:space="0" w:color="auto"/>
            <w:bottom w:val="none" w:sz="0" w:space="0" w:color="auto"/>
            <w:right w:val="none" w:sz="0" w:space="0" w:color="auto"/>
          </w:divBdr>
        </w:div>
      </w:divsChild>
    </w:div>
    <w:div w:id="1360080537">
      <w:bodyDiv w:val="1"/>
      <w:marLeft w:val="0"/>
      <w:marRight w:val="0"/>
      <w:marTop w:val="0"/>
      <w:marBottom w:val="0"/>
      <w:divBdr>
        <w:top w:val="none" w:sz="0" w:space="0" w:color="auto"/>
        <w:left w:val="none" w:sz="0" w:space="0" w:color="auto"/>
        <w:bottom w:val="none" w:sz="0" w:space="0" w:color="auto"/>
        <w:right w:val="none" w:sz="0" w:space="0" w:color="auto"/>
      </w:divBdr>
      <w:divsChild>
        <w:div w:id="1356536786">
          <w:marLeft w:val="0"/>
          <w:marRight w:val="0"/>
          <w:marTop w:val="0"/>
          <w:marBottom w:val="0"/>
          <w:divBdr>
            <w:top w:val="none" w:sz="0" w:space="0" w:color="auto"/>
            <w:left w:val="none" w:sz="0" w:space="0" w:color="auto"/>
            <w:bottom w:val="none" w:sz="0" w:space="0" w:color="auto"/>
            <w:right w:val="none" w:sz="0" w:space="0" w:color="auto"/>
          </w:divBdr>
          <w:divsChild>
            <w:div w:id="695159121">
              <w:marLeft w:val="0"/>
              <w:marRight w:val="0"/>
              <w:marTop w:val="0"/>
              <w:marBottom w:val="0"/>
              <w:divBdr>
                <w:top w:val="none" w:sz="0" w:space="0" w:color="auto"/>
                <w:left w:val="none" w:sz="0" w:space="0" w:color="auto"/>
                <w:bottom w:val="none" w:sz="0" w:space="0" w:color="auto"/>
                <w:right w:val="none" w:sz="0" w:space="0" w:color="auto"/>
              </w:divBdr>
              <w:divsChild>
                <w:div w:id="740374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095473">
      <w:bodyDiv w:val="1"/>
      <w:marLeft w:val="0"/>
      <w:marRight w:val="0"/>
      <w:marTop w:val="0"/>
      <w:marBottom w:val="0"/>
      <w:divBdr>
        <w:top w:val="none" w:sz="0" w:space="0" w:color="auto"/>
        <w:left w:val="none" w:sz="0" w:space="0" w:color="auto"/>
        <w:bottom w:val="none" w:sz="0" w:space="0" w:color="auto"/>
        <w:right w:val="none" w:sz="0" w:space="0" w:color="auto"/>
      </w:divBdr>
    </w:div>
    <w:div w:id="1373117719">
      <w:bodyDiv w:val="1"/>
      <w:marLeft w:val="0"/>
      <w:marRight w:val="0"/>
      <w:marTop w:val="0"/>
      <w:marBottom w:val="0"/>
      <w:divBdr>
        <w:top w:val="none" w:sz="0" w:space="0" w:color="auto"/>
        <w:left w:val="none" w:sz="0" w:space="0" w:color="auto"/>
        <w:bottom w:val="none" w:sz="0" w:space="0" w:color="auto"/>
        <w:right w:val="none" w:sz="0" w:space="0" w:color="auto"/>
      </w:divBdr>
    </w:div>
    <w:div w:id="1382559266">
      <w:bodyDiv w:val="1"/>
      <w:marLeft w:val="0"/>
      <w:marRight w:val="0"/>
      <w:marTop w:val="0"/>
      <w:marBottom w:val="0"/>
      <w:divBdr>
        <w:top w:val="none" w:sz="0" w:space="0" w:color="auto"/>
        <w:left w:val="none" w:sz="0" w:space="0" w:color="auto"/>
        <w:bottom w:val="none" w:sz="0" w:space="0" w:color="auto"/>
        <w:right w:val="none" w:sz="0" w:space="0" w:color="auto"/>
      </w:divBdr>
    </w:div>
    <w:div w:id="1392386147">
      <w:bodyDiv w:val="1"/>
      <w:marLeft w:val="0"/>
      <w:marRight w:val="0"/>
      <w:marTop w:val="0"/>
      <w:marBottom w:val="0"/>
      <w:divBdr>
        <w:top w:val="none" w:sz="0" w:space="0" w:color="auto"/>
        <w:left w:val="none" w:sz="0" w:space="0" w:color="auto"/>
        <w:bottom w:val="none" w:sz="0" w:space="0" w:color="auto"/>
        <w:right w:val="none" w:sz="0" w:space="0" w:color="auto"/>
      </w:divBdr>
    </w:div>
    <w:div w:id="1398749759">
      <w:bodyDiv w:val="1"/>
      <w:marLeft w:val="0"/>
      <w:marRight w:val="0"/>
      <w:marTop w:val="0"/>
      <w:marBottom w:val="0"/>
      <w:divBdr>
        <w:top w:val="none" w:sz="0" w:space="0" w:color="auto"/>
        <w:left w:val="none" w:sz="0" w:space="0" w:color="auto"/>
        <w:bottom w:val="none" w:sz="0" w:space="0" w:color="auto"/>
        <w:right w:val="none" w:sz="0" w:space="0" w:color="auto"/>
      </w:divBdr>
      <w:divsChild>
        <w:div w:id="123623285">
          <w:marLeft w:val="360"/>
          <w:marRight w:val="0"/>
          <w:marTop w:val="60"/>
          <w:marBottom w:val="60"/>
          <w:divBdr>
            <w:top w:val="none" w:sz="0" w:space="0" w:color="auto"/>
            <w:left w:val="none" w:sz="0" w:space="0" w:color="auto"/>
            <w:bottom w:val="none" w:sz="0" w:space="0" w:color="auto"/>
            <w:right w:val="none" w:sz="0" w:space="0" w:color="auto"/>
          </w:divBdr>
        </w:div>
        <w:div w:id="305936762">
          <w:marLeft w:val="360"/>
          <w:marRight w:val="0"/>
          <w:marTop w:val="60"/>
          <w:marBottom w:val="60"/>
          <w:divBdr>
            <w:top w:val="none" w:sz="0" w:space="0" w:color="auto"/>
            <w:left w:val="none" w:sz="0" w:space="0" w:color="auto"/>
            <w:bottom w:val="none" w:sz="0" w:space="0" w:color="auto"/>
            <w:right w:val="none" w:sz="0" w:space="0" w:color="auto"/>
          </w:divBdr>
        </w:div>
        <w:div w:id="1042827466">
          <w:marLeft w:val="360"/>
          <w:marRight w:val="0"/>
          <w:marTop w:val="60"/>
          <w:marBottom w:val="60"/>
          <w:divBdr>
            <w:top w:val="none" w:sz="0" w:space="0" w:color="auto"/>
            <w:left w:val="none" w:sz="0" w:space="0" w:color="auto"/>
            <w:bottom w:val="none" w:sz="0" w:space="0" w:color="auto"/>
            <w:right w:val="none" w:sz="0" w:space="0" w:color="auto"/>
          </w:divBdr>
        </w:div>
      </w:divsChild>
    </w:div>
    <w:div w:id="1424181165">
      <w:bodyDiv w:val="1"/>
      <w:marLeft w:val="0"/>
      <w:marRight w:val="0"/>
      <w:marTop w:val="0"/>
      <w:marBottom w:val="0"/>
      <w:divBdr>
        <w:top w:val="none" w:sz="0" w:space="0" w:color="auto"/>
        <w:left w:val="none" w:sz="0" w:space="0" w:color="auto"/>
        <w:bottom w:val="none" w:sz="0" w:space="0" w:color="auto"/>
        <w:right w:val="none" w:sz="0" w:space="0" w:color="auto"/>
      </w:divBdr>
    </w:div>
    <w:div w:id="1471050279">
      <w:bodyDiv w:val="1"/>
      <w:marLeft w:val="0"/>
      <w:marRight w:val="0"/>
      <w:marTop w:val="0"/>
      <w:marBottom w:val="0"/>
      <w:divBdr>
        <w:top w:val="none" w:sz="0" w:space="0" w:color="auto"/>
        <w:left w:val="none" w:sz="0" w:space="0" w:color="auto"/>
        <w:bottom w:val="none" w:sz="0" w:space="0" w:color="auto"/>
        <w:right w:val="none" w:sz="0" w:space="0" w:color="auto"/>
      </w:divBdr>
    </w:div>
    <w:div w:id="1513034521">
      <w:bodyDiv w:val="1"/>
      <w:marLeft w:val="0"/>
      <w:marRight w:val="0"/>
      <w:marTop w:val="0"/>
      <w:marBottom w:val="0"/>
      <w:divBdr>
        <w:top w:val="none" w:sz="0" w:space="0" w:color="auto"/>
        <w:left w:val="none" w:sz="0" w:space="0" w:color="auto"/>
        <w:bottom w:val="none" w:sz="0" w:space="0" w:color="auto"/>
        <w:right w:val="none" w:sz="0" w:space="0" w:color="auto"/>
      </w:divBdr>
    </w:div>
    <w:div w:id="1516001238">
      <w:bodyDiv w:val="1"/>
      <w:marLeft w:val="0"/>
      <w:marRight w:val="0"/>
      <w:marTop w:val="0"/>
      <w:marBottom w:val="0"/>
      <w:divBdr>
        <w:top w:val="none" w:sz="0" w:space="0" w:color="auto"/>
        <w:left w:val="none" w:sz="0" w:space="0" w:color="auto"/>
        <w:bottom w:val="none" w:sz="0" w:space="0" w:color="auto"/>
        <w:right w:val="none" w:sz="0" w:space="0" w:color="auto"/>
      </w:divBdr>
    </w:div>
    <w:div w:id="1538616412">
      <w:bodyDiv w:val="1"/>
      <w:marLeft w:val="0"/>
      <w:marRight w:val="0"/>
      <w:marTop w:val="0"/>
      <w:marBottom w:val="0"/>
      <w:divBdr>
        <w:top w:val="none" w:sz="0" w:space="0" w:color="auto"/>
        <w:left w:val="none" w:sz="0" w:space="0" w:color="auto"/>
        <w:bottom w:val="none" w:sz="0" w:space="0" w:color="auto"/>
        <w:right w:val="none" w:sz="0" w:space="0" w:color="auto"/>
      </w:divBdr>
      <w:divsChild>
        <w:div w:id="88476500">
          <w:marLeft w:val="1166"/>
          <w:marRight w:val="0"/>
          <w:marTop w:val="86"/>
          <w:marBottom w:val="0"/>
          <w:divBdr>
            <w:top w:val="none" w:sz="0" w:space="0" w:color="auto"/>
            <w:left w:val="none" w:sz="0" w:space="0" w:color="auto"/>
            <w:bottom w:val="none" w:sz="0" w:space="0" w:color="auto"/>
            <w:right w:val="none" w:sz="0" w:space="0" w:color="auto"/>
          </w:divBdr>
        </w:div>
        <w:div w:id="439302660">
          <w:marLeft w:val="533"/>
          <w:marRight w:val="0"/>
          <w:marTop w:val="96"/>
          <w:marBottom w:val="0"/>
          <w:divBdr>
            <w:top w:val="none" w:sz="0" w:space="0" w:color="auto"/>
            <w:left w:val="none" w:sz="0" w:space="0" w:color="auto"/>
            <w:bottom w:val="none" w:sz="0" w:space="0" w:color="auto"/>
            <w:right w:val="none" w:sz="0" w:space="0" w:color="auto"/>
          </w:divBdr>
        </w:div>
        <w:div w:id="508329441">
          <w:marLeft w:val="1166"/>
          <w:marRight w:val="0"/>
          <w:marTop w:val="86"/>
          <w:marBottom w:val="0"/>
          <w:divBdr>
            <w:top w:val="none" w:sz="0" w:space="0" w:color="auto"/>
            <w:left w:val="none" w:sz="0" w:space="0" w:color="auto"/>
            <w:bottom w:val="none" w:sz="0" w:space="0" w:color="auto"/>
            <w:right w:val="none" w:sz="0" w:space="0" w:color="auto"/>
          </w:divBdr>
        </w:div>
        <w:div w:id="561058627">
          <w:marLeft w:val="1166"/>
          <w:marRight w:val="0"/>
          <w:marTop w:val="86"/>
          <w:marBottom w:val="0"/>
          <w:divBdr>
            <w:top w:val="none" w:sz="0" w:space="0" w:color="auto"/>
            <w:left w:val="none" w:sz="0" w:space="0" w:color="auto"/>
            <w:bottom w:val="none" w:sz="0" w:space="0" w:color="auto"/>
            <w:right w:val="none" w:sz="0" w:space="0" w:color="auto"/>
          </w:divBdr>
        </w:div>
        <w:div w:id="796945307">
          <w:marLeft w:val="1800"/>
          <w:marRight w:val="0"/>
          <w:marTop w:val="86"/>
          <w:marBottom w:val="0"/>
          <w:divBdr>
            <w:top w:val="none" w:sz="0" w:space="0" w:color="auto"/>
            <w:left w:val="none" w:sz="0" w:space="0" w:color="auto"/>
            <w:bottom w:val="none" w:sz="0" w:space="0" w:color="auto"/>
            <w:right w:val="none" w:sz="0" w:space="0" w:color="auto"/>
          </w:divBdr>
        </w:div>
        <w:div w:id="955139663">
          <w:marLeft w:val="1800"/>
          <w:marRight w:val="0"/>
          <w:marTop w:val="86"/>
          <w:marBottom w:val="0"/>
          <w:divBdr>
            <w:top w:val="none" w:sz="0" w:space="0" w:color="auto"/>
            <w:left w:val="none" w:sz="0" w:space="0" w:color="auto"/>
            <w:bottom w:val="none" w:sz="0" w:space="0" w:color="auto"/>
            <w:right w:val="none" w:sz="0" w:space="0" w:color="auto"/>
          </w:divBdr>
        </w:div>
        <w:div w:id="1386754468">
          <w:marLeft w:val="1166"/>
          <w:marRight w:val="0"/>
          <w:marTop w:val="86"/>
          <w:marBottom w:val="0"/>
          <w:divBdr>
            <w:top w:val="none" w:sz="0" w:space="0" w:color="auto"/>
            <w:left w:val="none" w:sz="0" w:space="0" w:color="auto"/>
            <w:bottom w:val="none" w:sz="0" w:space="0" w:color="auto"/>
            <w:right w:val="none" w:sz="0" w:space="0" w:color="auto"/>
          </w:divBdr>
        </w:div>
        <w:div w:id="1501432054">
          <w:marLeft w:val="1166"/>
          <w:marRight w:val="0"/>
          <w:marTop w:val="86"/>
          <w:marBottom w:val="0"/>
          <w:divBdr>
            <w:top w:val="none" w:sz="0" w:space="0" w:color="auto"/>
            <w:left w:val="none" w:sz="0" w:space="0" w:color="auto"/>
            <w:bottom w:val="none" w:sz="0" w:space="0" w:color="auto"/>
            <w:right w:val="none" w:sz="0" w:space="0" w:color="auto"/>
          </w:divBdr>
        </w:div>
        <w:div w:id="1598295597">
          <w:marLeft w:val="533"/>
          <w:marRight w:val="0"/>
          <w:marTop w:val="96"/>
          <w:marBottom w:val="0"/>
          <w:divBdr>
            <w:top w:val="none" w:sz="0" w:space="0" w:color="auto"/>
            <w:left w:val="none" w:sz="0" w:space="0" w:color="auto"/>
            <w:bottom w:val="none" w:sz="0" w:space="0" w:color="auto"/>
            <w:right w:val="none" w:sz="0" w:space="0" w:color="auto"/>
          </w:divBdr>
        </w:div>
        <w:div w:id="1672879025">
          <w:marLeft w:val="1166"/>
          <w:marRight w:val="0"/>
          <w:marTop w:val="86"/>
          <w:marBottom w:val="0"/>
          <w:divBdr>
            <w:top w:val="none" w:sz="0" w:space="0" w:color="auto"/>
            <w:left w:val="none" w:sz="0" w:space="0" w:color="auto"/>
            <w:bottom w:val="none" w:sz="0" w:space="0" w:color="auto"/>
            <w:right w:val="none" w:sz="0" w:space="0" w:color="auto"/>
          </w:divBdr>
        </w:div>
        <w:div w:id="1690136268">
          <w:marLeft w:val="1166"/>
          <w:marRight w:val="0"/>
          <w:marTop w:val="86"/>
          <w:marBottom w:val="0"/>
          <w:divBdr>
            <w:top w:val="none" w:sz="0" w:space="0" w:color="auto"/>
            <w:left w:val="none" w:sz="0" w:space="0" w:color="auto"/>
            <w:bottom w:val="none" w:sz="0" w:space="0" w:color="auto"/>
            <w:right w:val="none" w:sz="0" w:space="0" w:color="auto"/>
          </w:divBdr>
        </w:div>
        <w:div w:id="2058814970">
          <w:marLeft w:val="1166"/>
          <w:marRight w:val="0"/>
          <w:marTop w:val="86"/>
          <w:marBottom w:val="0"/>
          <w:divBdr>
            <w:top w:val="none" w:sz="0" w:space="0" w:color="auto"/>
            <w:left w:val="none" w:sz="0" w:space="0" w:color="auto"/>
            <w:bottom w:val="none" w:sz="0" w:space="0" w:color="auto"/>
            <w:right w:val="none" w:sz="0" w:space="0" w:color="auto"/>
          </w:divBdr>
        </w:div>
      </w:divsChild>
    </w:div>
    <w:div w:id="1567914747">
      <w:bodyDiv w:val="1"/>
      <w:marLeft w:val="0"/>
      <w:marRight w:val="0"/>
      <w:marTop w:val="0"/>
      <w:marBottom w:val="0"/>
      <w:divBdr>
        <w:top w:val="none" w:sz="0" w:space="0" w:color="auto"/>
        <w:left w:val="none" w:sz="0" w:space="0" w:color="auto"/>
        <w:bottom w:val="none" w:sz="0" w:space="0" w:color="auto"/>
        <w:right w:val="none" w:sz="0" w:space="0" w:color="auto"/>
      </w:divBdr>
    </w:div>
    <w:div w:id="1615676590">
      <w:bodyDiv w:val="1"/>
      <w:marLeft w:val="0"/>
      <w:marRight w:val="0"/>
      <w:marTop w:val="0"/>
      <w:marBottom w:val="0"/>
      <w:divBdr>
        <w:top w:val="none" w:sz="0" w:space="0" w:color="auto"/>
        <w:left w:val="none" w:sz="0" w:space="0" w:color="auto"/>
        <w:bottom w:val="none" w:sz="0" w:space="0" w:color="auto"/>
        <w:right w:val="none" w:sz="0" w:space="0" w:color="auto"/>
      </w:divBdr>
      <w:divsChild>
        <w:div w:id="604576392">
          <w:marLeft w:val="547"/>
          <w:marRight w:val="0"/>
          <w:marTop w:val="0"/>
          <w:marBottom w:val="60"/>
          <w:divBdr>
            <w:top w:val="none" w:sz="0" w:space="0" w:color="auto"/>
            <w:left w:val="none" w:sz="0" w:space="0" w:color="auto"/>
            <w:bottom w:val="none" w:sz="0" w:space="0" w:color="auto"/>
            <w:right w:val="none" w:sz="0" w:space="0" w:color="auto"/>
          </w:divBdr>
        </w:div>
      </w:divsChild>
    </w:div>
    <w:div w:id="1709991425">
      <w:bodyDiv w:val="1"/>
      <w:marLeft w:val="0"/>
      <w:marRight w:val="0"/>
      <w:marTop w:val="0"/>
      <w:marBottom w:val="0"/>
      <w:divBdr>
        <w:top w:val="none" w:sz="0" w:space="0" w:color="auto"/>
        <w:left w:val="none" w:sz="0" w:space="0" w:color="auto"/>
        <w:bottom w:val="none" w:sz="0" w:space="0" w:color="auto"/>
        <w:right w:val="none" w:sz="0" w:space="0" w:color="auto"/>
      </w:divBdr>
    </w:div>
    <w:div w:id="1804883172">
      <w:bodyDiv w:val="1"/>
      <w:marLeft w:val="0"/>
      <w:marRight w:val="0"/>
      <w:marTop w:val="0"/>
      <w:marBottom w:val="0"/>
      <w:divBdr>
        <w:top w:val="none" w:sz="0" w:space="0" w:color="auto"/>
        <w:left w:val="none" w:sz="0" w:space="0" w:color="auto"/>
        <w:bottom w:val="none" w:sz="0" w:space="0" w:color="auto"/>
        <w:right w:val="none" w:sz="0" w:space="0" w:color="auto"/>
      </w:divBdr>
      <w:divsChild>
        <w:div w:id="190069484">
          <w:marLeft w:val="547"/>
          <w:marRight w:val="0"/>
          <w:marTop w:val="0"/>
          <w:marBottom w:val="60"/>
          <w:divBdr>
            <w:top w:val="none" w:sz="0" w:space="0" w:color="auto"/>
            <w:left w:val="none" w:sz="0" w:space="0" w:color="auto"/>
            <w:bottom w:val="none" w:sz="0" w:space="0" w:color="auto"/>
            <w:right w:val="none" w:sz="0" w:space="0" w:color="auto"/>
          </w:divBdr>
        </w:div>
        <w:div w:id="634070680">
          <w:marLeft w:val="547"/>
          <w:marRight w:val="0"/>
          <w:marTop w:val="0"/>
          <w:marBottom w:val="60"/>
          <w:divBdr>
            <w:top w:val="none" w:sz="0" w:space="0" w:color="auto"/>
            <w:left w:val="none" w:sz="0" w:space="0" w:color="auto"/>
            <w:bottom w:val="none" w:sz="0" w:space="0" w:color="auto"/>
            <w:right w:val="none" w:sz="0" w:space="0" w:color="auto"/>
          </w:divBdr>
        </w:div>
        <w:div w:id="1449549346">
          <w:marLeft w:val="547"/>
          <w:marRight w:val="0"/>
          <w:marTop w:val="0"/>
          <w:marBottom w:val="60"/>
          <w:divBdr>
            <w:top w:val="none" w:sz="0" w:space="0" w:color="auto"/>
            <w:left w:val="none" w:sz="0" w:space="0" w:color="auto"/>
            <w:bottom w:val="none" w:sz="0" w:space="0" w:color="auto"/>
            <w:right w:val="none" w:sz="0" w:space="0" w:color="auto"/>
          </w:divBdr>
        </w:div>
      </w:divsChild>
    </w:div>
    <w:div w:id="1814715272">
      <w:bodyDiv w:val="1"/>
      <w:marLeft w:val="0"/>
      <w:marRight w:val="0"/>
      <w:marTop w:val="0"/>
      <w:marBottom w:val="0"/>
      <w:divBdr>
        <w:top w:val="none" w:sz="0" w:space="0" w:color="auto"/>
        <w:left w:val="none" w:sz="0" w:space="0" w:color="auto"/>
        <w:bottom w:val="none" w:sz="0" w:space="0" w:color="auto"/>
        <w:right w:val="none" w:sz="0" w:space="0" w:color="auto"/>
      </w:divBdr>
      <w:divsChild>
        <w:div w:id="2035571027">
          <w:marLeft w:val="547"/>
          <w:marRight w:val="0"/>
          <w:marTop w:val="86"/>
          <w:marBottom w:val="120"/>
          <w:divBdr>
            <w:top w:val="none" w:sz="0" w:space="0" w:color="auto"/>
            <w:left w:val="none" w:sz="0" w:space="0" w:color="auto"/>
            <w:bottom w:val="none" w:sz="0" w:space="0" w:color="auto"/>
            <w:right w:val="none" w:sz="0" w:space="0" w:color="auto"/>
          </w:divBdr>
        </w:div>
      </w:divsChild>
    </w:div>
    <w:div w:id="1864124067">
      <w:bodyDiv w:val="1"/>
      <w:marLeft w:val="0"/>
      <w:marRight w:val="0"/>
      <w:marTop w:val="0"/>
      <w:marBottom w:val="0"/>
      <w:divBdr>
        <w:top w:val="none" w:sz="0" w:space="0" w:color="auto"/>
        <w:left w:val="none" w:sz="0" w:space="0" w:color="auto"/>
        <w:bottom w:val="none" w:sz="0" w:space="0" w:color="auto"/>
        <w:right w:val="none" w:sz="0" w:space="0" w:color="auto"/>
      </w:divBdr>
      <w:divsChild>
        <w:div w:id="18359214">
          <w:marLeft w:val="547"/>
          <w:marRight w:val="0"/>
          <w:marTop w:val="0"/>
          <w:marBottom w:val="60"/>
          <w:divBdr>
            <w:top w:val="none" w:sz="0" w:space="0" w:color="auto"/>
            <w:left w:val="none" w:sz="0" w:space="0" w:color="auto"/>
            <w:bottom w:val="none" w:sz="0" w:space="0" w:color="auto"/>
            <w:right w:val="none" w:sz="0" w:space="0" w:color="auto"/>
          </w:divBdr>
        </w:div>
        <w:div w:id="262224481">
          <w:marLeft w:val="547"/>
          <w:marRight w:val="0"/>
          <w:marTop w:val="0"/>
          <w:marBottom w:val="60"/>
          <w:divBdr>
            <w:top w:val="none" w:sz="0" w:space="0" w:color="auto"/>
            <w:left w:val="none" w:sz="0" w:space="0" w:color="auto"/>
            <w:bottom w:val="none" w:sz="0" w:space="0" w:color="auto"/>
            <w:right w:val="none" w:sz="0" w:space="0" w:color="auto"/>
          </w:divBdr>
        </w:div>
        <w:div w:id="734814385">
          <w:marLeft w:val="547"/>
          <w:marRight w:val="0"/>
          <w:marTop w:val="0"/>
          <w:marBottom w:val="60"/>
          <w:divBdr>
            <w:top w:val="none" w:sz="0" w:space="0" w:color="auto"/>
            <w:left w:val="none" w:sz="0" w:space="0" w:color="auto"/>
            <w:bottom w:val="none" w:sz="0" w:space="0" w:color="auto"/>
            <w:right w:val="none" w:sz="0" w:space="0" w:color="auto"/>
          </w:divBdr>
        </w:div>
      </w:divsChild>
    </w:div>
    <w:div w:id="1880164143">
      <w:bodyDiv w:val="1"/>
      <w:marLeft w:val="0"/>
      <w:marRight w:val="0"/>
      <w:marTop w:val="0"/>
      <w:marBottom w:val="0"/>
      <w:divBdr>
        <w:top w:val="none" w:sz="0" w:space="0" w:color="auto"/>
        <w:left w:val="none" w:sz="0" w:space="0" w:color="auto"/>
        <w:bottom w:val="none" w:sz="0" w:space="0" w:color="auto"/>
        <w:right w:val="none" w:sz="0" w:space="0" w:color="auto"/>
      </w:divBdr>
    </w:div>
    <w:div w:id="1972589678">
      <w:bodyDiv w:val="1"/>
      <w:marLeft w:val="0"/>
      <w:marRight w:val="0"/>
      <w:marTop w:val="0"/>
      <w:marBottom w:val="0"/>
      <w:divBdr>
        <w:top w:val="none" w:sz="0" w:space="0" w:color="auto"/>
        <w:left w:val="none" w:sz="0" w:space="0" w:color="auto"/>
        <w:bottom w:val="none" w:sz="0" w:space="0" w:color="auto"/>
        <w:right w:val="none" w:sz="0" w:space="0" w:color="auto"/>
      </w:divBdr>
    </w:div>
    <w:div w:id="2015066210">
      <w:bodyDiv w:val="1"/>
      <w:marLeft w:val="0"/>
      <w:marRight w:val="0"/>
      <w:marTop w:val="0"/>
      <w:marBottom w:val="0"/>
      <w:divBdr>
        <w:top w:val="none" w:sz="0" w:space="0" w:color="auto"/>
        <w:left w:val="none" w:sz="0" w:space="0" w:color="auto"/>
        <w:bottom w:val="none" w:sz="0" w:space="0" w:color="auto"/>
        <w:right w:val="none" w:sz="0" w:space="0" w:color="auto"/>
      </w:divBdr>
      <w:divsChild>
        <w:div w:id="608852004">
          <w:marLeft w:val="547"/>
          <w:marRight w:val="0"/>
          <w:marTop w:val="0"/>
          <w:marBottom w:val="60"/>
          <w:divBdr>
            <w:top w:val="none" w:sz="0" w:space="0" w:color="auto"/>
            <w:left w:val="none" w:sz="0" w:space="0" w:color="auto"/>
            <w:bottom w:val="none" w:sz="0" w:space="0" w:color="auto"/>
            <w:right w:val="none" w:sz="0" w:space="0" w:color="auto"/>
          </w:divBdr>
        </w:div>
      </w:divsChild>
    </w:div>
    <w:div w:id="2021152143">
      <w:bodyDiv w:val="1"/>
      <w:marLeft w:val="0"/>
      <w:marRight w:val="0"/>
      <w:marTop w:val="0"/>
      <w:marBottom w:val="0"/>
      <w:divBdr>
        <w:top w:val="none" w:sz="0" w:space="0" w:color="auto"/>
        <w:left w:val="none" w:sz="0" w:space="0" w:color="auto"/>
        <w:bottom w:val="none" w:sz="0" w:space="0" w:color="auto"/>
        <w:right w:val="none" w:sz="0" w:space="0" w:color="auto"/>
      </w:divBdr>
    </w:div>
    <w:div w:id="2025470650">
      <w:bodyDiv w:val="1"/>
      <w:marLeft w:val="0"/>
      <w:marRight w:val="0"/>
      <w:marTop w:val="0"/>
      <w:marBottom w:val="0"/>
      <w:divBdr>
        <w:top w:val="none" w:sz="0" w:space="0" w:color="auto"/>
        <w:left w:val="none" w:sz="0" w:space="0" w:color="auto"/>
        <w:bottom w:val="none" w:sz="0" w:space="0" w:color="auto"/>
        <w:right w:val="none" w:sz="0" w:space="0" w:color="auto"/>
      </w:divBdr>
      <w:divsChild>
        <w:div w:id="1551308841">
          <w:marLeft w:val="547"/>
          <w:marRight w:val="0"/>
          <w:marTop w:val="0"/>
          <w:marBottom w:val="60"/>
          <w:divBdr>
            <w:top w:val="none" w:sz="0" w:space="0" w:color="auto"/>
            <w:left w:val="none" w:sz="0" w:space="0" w:color="auto"/>
            <w:bottom w:val="none" w:sz="0" w:space="0" w:color="auto"/>
            <w:right w:val="none" w:sz="0" w:space="0" w:color="auto"/>
          </w:divBdr>
        </w:div>
      </w:divsChild>
    </w:div>
    <w:div w:id="2029021114">
      <w:bodyDiv w:val="1"/>
      <w:marLeft w:val="0"/>
      <w:marRight w:val="0"/>
      <w:marTop w:val="0"/>
      <w:marBottom w:val="0"/>
      <w:divBdr>
        <w:top w:val="none" w:sz="0" w:space="0" w:color="auto"/>
        <w:left w:val="none" w:sz="0" w:space="0" w:color="auto"/>
        <w:bottom w:val="none" w:sz="0" w:space="0" w:color="auto"/>
        <w:right w:val="none" w:sz="0" w:space="0" w:color="auto"/>
      </w:divBdr>
    </w:div>
    <w:div w:id="2099279949">
      <w:bodyDiv w:val="1"/>
      <w:marLeft w:val="0"/>
      <w:marRight w:val="0"/>
      <w:marTop w:val="0"/>
      <w:marBottom w:val="0"/>
      <w:divBdr>
        <w:top w:val="none" w:sz="0" w:space="0" w:color="auto"/>
        <w:left w:val="none" w:sz="0" w:space="0" w:color="auto"/>
        <w:bottom w:val="none" w:sz="0" w:space="0" w:color="auto"/>
        <w:right w:val="none" w:sz="0" w:space="0" w:color="auto"/>
      </w:divBdr>
    </w:div>
    <w:div w:id="2112191664">
      <w:bodyDiv w:val="1"/>
      <w:marLeft w:val="0"/>
      <w:marRight w:val="0"/>
      <w:marTop w:val="0"/>
      <w:marBottom w:val="0"/>
      <w:divBdr>
        <w:top w:val="none" w:sz="0" w:space="0" w:color="auto"/>
        <w:left w:val="none" w:sz="0" w:space="0" w:color="auto"/>
        <w:bottom w:val="none" w:sz="0" w:space="0" w:color="auto"/>
        <w:right w:val="none" w:sz="0" w:space="0" w:color="auto"/>
      </w:divBdr>
      <w:divsChild>
        <w:div w:id="1796022558">
          <w:marLeft w:val="547"/>
          <w:marRight w:val="0"/>
          <w:marTop w:val="0"/>
          <w:marBottom w:val="60"/>
          <w:divBdr>
            <w:top w:val="none" w:sz="0" w:space="0" w:color="auto"/>
            <w:left w:val="none" w:sz="0" w:space="0" w:color="auto"/>
            <w:bottom w:val="none" w:sz="0" w:space="0" w:color="auto"/>
            <w:right w:val="none" w:sz="0" w:space="0" w:color="auto"/>
          </w:divBdr>
        </w:div>
      </w:divsChild>
    </w:div>
    <w:div w:id="2115515069">
      <w:bodyDiv w:val="1"/>
      <w:marLeft w:val="0"/>
      <w:marRight w:val="0"/>
      <w:marTop w:val="0"/>
      <w:marBottom w:val="0"/>
      <w:divBdr>
        <w:top w:val="none" w:sz="0" w:space="0" w:color="auto"/>
        <w:left w:val="none" w:sz="0" w:space="0" w:color="auto"/>
        <w:bottom w:val="none" w:sz="0" w:space="0" w:color="auto"/>
        <w:right w:val="none" w:sz="0" w:space="0" w:color="auto"/>
      </w:divBdr>
      <w:divsChild>
        <w:div w:id="731462326">
          <w:marLeft w:val="446"/>
          <w:marRight w:val="0"/>
          <w:marTop w:val="0"/>
          <w:marBottom w:val="60"/>
          <w:divBdr>
            <w:top w:val="none" w:sz="0" w:space="0" w:color="auto"/>
            <w:left w:val="none" w:sz="0" w:space="0" w:color="auto"/>
            <w:bottom w:val="none" w:sz="0" w:space="0" w:color="auto"/>
            <w:right w:val="none" w:sz="0" w:space="0" w:color="auto"/>
          </w:divBdr>
        </w:div>
        <w:div w:id="792868902">
          <w:marLeft w:val="446"/>
          <w:marRight w:val="0"/>
          <w:marTop w:val="0"/>
          <w:marBottom w:val="60"/>
          <w:divBdr>
            <w:top w:val="none" w:sz="0" w:space="0" w:color="auto"/>
            <w:left w:val="none" w:sz="0" w:space="0" w:color="auto"/>
            <w:bottom w:val="none" w:sz="0" w:space="0" w:color="auto"/>
            <w:right w:val="none" w:sz="0" w:space="0" w:color="auto"/>
          </w:divBdr>
        </w:div>
        <w:div w:id="1198541821">
          <w:marLeft w:val="446"/>
          <w:marRight w:val="0"/>
          <w:marTop w:val="0"/>
          <w:marBottom w:val="60"/>
          <w:divBdr>
            <w:top w:val="none" w:sz="0" w:space="0" w:color="auto"/>
            <w:left w:val="none" w:sz="0" w:space="0" w:color="auto"/>
            <w:bottom w:val="none" w:sz="0" w:space="0" w:color="auto"/>
            <w:right w:val="none" w:sz="0" w:space="0" w:color="auto"/>
          </w:divBdr>
        </w:div>
        <w:div w:id="1906648753">
          <w:marLeft w:val="446"/>
          <w:marRight w:val="0"/>
          <w:marTop w:val="0"/>
          <w:marBottom w:val="60"/>
          <w:divBdr>
            <w:top w:val="none" w:sz="0" w:space="0" w:color="auto"/>
            <w:left w:val="none" w:sz="0" w:space="0" w:color="auto"/>
            <w:bottom w:val="none" w:sz="0" w:space="0" w:color="auto"/>
            <w:right w:val="none" w:sz="0" w:space="0" w:color="auto"/>
          </w:divBdr>
        </w:div>
        <w:div w:id="2017683991">
          <w:marLeft w:val="446"/>
          <w:marRight w:val="0"/>
          <w:marTop w:val="0"/>
          <w:marBottom w:val="60"/>
          <w:divBdr>
            <w:top w:val="none" w:sz="0" w:space="0" w:color="auto"/>
            <w:left w:val="none" w:sz="0" w:space="0" w:color="auto"/>
            <w:bottom w:val="none" w:sz="0" w:space="0" w:color="auto"/>
            <w:right w:val="none" w:sz="0" w:space="0" w:color="auto"/>
          </w:divBdr>
        </w:div>
      </w:divsChild>
    </w:div>
    <w:div w:id="2135251623">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diagramQuickStyle" Target="diagrams/quickStyle1.xml"/><Relationship Id="rId39" Type="http://schemas.openxmlformats.org/officeDocument/2006/relationships/hyperlink" Target="https://www.nrcs.usda.gov/wps/portal/nrcs/detail/national/home/?cid=nrcs143_013697" TargetMode="External"/><Relationship Id="rId21" Type="http://schemas.openxmlformats.org/officeDocument/2006/relationships/footer" Target="footer4.xml"/><Relationship Id="rId34" Type="http://schemas.openxmlformats.org/officeDocument/2006/relationships/image" Target="media/image4.png"/><Relationship Id="rId42" Type="http://schemas.openxmlformats.org/officeDocument/2006/relationships/footer" Target="footer5.xml"/><Relationship Id="rId47" Type="http://schemas.openxmlformats.org/officeDocument/2006/relationships/hyperlink" Target="https://support.sas.com/documentation/cdl/en/statug/67523/HTML/default/viewer.htm" TargetMode="Externa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yperlink" Target="https://github.com/NORC-UChicago/CODI-PQ" TargetMode="External"/><Relationship Id="rId11" Type="http://schemas.openxmlformats.org/officeDocument/2006/relationships/image" Target="media/image1.png"/><Relationship Id="rId24" Type="http://schemas.openxmlformats.org/officeDocument/2006/relationships/diagramData" Target="diagrams/data1.xml"/><Relationship Id="rId32" Type="http://schemas.openxmlformats.org/officeDocument/2006/relationships/hyperlink" Target="https://www.cdc.gov/healthyweight/assessing/bmi/adult_bmi/index.html" TargetMode="External"/><Relationship Id="rId37" Type="http://schemas.openxmlformats.org/officeDocument/2006/relationships/header" Target="header8.xml"/><Relationship Id="rId40" Type="http://schemas.openxmlformats.org/officeDocument/2006/relationships/header" Target="header10.xml"/><Relationship Id="rId45" Type="http://schemas.openxmlformats.org/officeDocument/2006/relationships/hyperlink" Target="https://doi.org/10.1093/jamia/ocx037"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2.png"/><Relationship Id="rId28" Type="http://schemas.microsoft.com/office/2007/relationships/diagramDrawing" Target="diagrams/drawing1.xml"/><Relationship Id="rId36" Type="http://schemas.openxmlformats.org/officeDocument/2006/relationships/header" Target="header7.xml"/><Relationship Id="rId49"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footer" Target="footer3.xml"/><Relationship Id="rId31" Type="http://schemas.openxmlformats.org/officeDocument/2006/relationships/hyperlink" Target="https://sft.mitre.org/" TargetMode="External"/><Relationship Id="rId44" Type="http://schemas.openxmlformats.org/officeDocument/2006/relationships/hyperlink" Target="https://www.nrcs.usda.gov/wps/portal/nrcs/detail/national/home/?cid=nrcs143_013697"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www.cdc.gov/obesity/initiatives/codi/community-and-clinical-data-initiative.html" TargetMode="External"/><Relationship Id="rId27" Type="http://schemas.openxmlformats.org/officeDocument/2006/relationships/diagramColors" Target="diagrams/colors1.xml"/><Relationship Id="rId30" Type="http://schemas.openxmlformats.org/officeDocument/2006/relationships/image" Target="media/image3.png"/><Relationship Id="rId35" Type="http://schemas.openxmlformats.org/officeDocument/2006/relationships/hyperlink" Target="https://www.cdc.gov/healthyweight/assessing/bmi/adult_bmi/index.html" TargetMode="External"/><Relationship Id="rId43" Type="http://schemas.openxmlformats.org/officeDocument/2006/relationships/header" Target="header12.xml"/><Relationship Id="rId48"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diagramLayout" Target="diagrams/layout1.xml"/><Relationship Id="rId33" Type="http://schemas.openxmlformats.org/officeDocument/2006/relationships/hyperlink" Target="https://github.com/mitre/growthcleanr-web" TargetMode="External"/><Relationship Id="rId38" Type="http://schemas.openxmlformats.org/officeDocument/2006/relationships/header" Target="header9.xml"/><Relationship Id="rId46" Type="http://schemas.openxmlformats.org/officeDocument/2006/relationships/hyperlink" Target="https://support.sas.com/resources/papers/proceedings17/0406-2017.pdf" TargetMode="External"/><Relationship Id="rId20" Type="http://schemas.openxmlformats.org/officeDocument/2006/relationships/header" Target="header6.xml"/><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www.census.gov/programs-surveys/geography/guidance/geo-areas/zctas.html" TargetMode="External"/><Relationship Id="rId2" Type="http://schemas.openxmlformats.org/officeDocument/2006/relationships/hyperlink" Target="https://synthetichealth.github.io/synthea/" TargetMode="External"/><Relationship Id="rId1" Type="http://schemas.openxmlformats.org/officeDocument/2006/relationships/hyperlink" Target="https://www.cdc.gov/healthyweight/assessing/bmi/adult_bmi/index.html" TargetMode="External"/><Relationship Id="rId5" Type="http://schemas.openxmlformats.org/officeDocument/2006/relationships/hyperlink" Target="https://www.census.gov/programs-surveys/geography/guidance/geo-areas/zctas.html" TargetMode="External"/><Relationship Id="rId4" Type="http://schemas.openxmlformats.org/officeDocument/2006/relationships/hyperlink" Target="https://synthetichealth.github.io/synthea/"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626FE32-6672-47EB-9058-BD4F0C91A56E}" type="doc">
      <dgm:prSet loTypeId="urn:microsoft.com/office/officeart/2005/8/layout/process1" loCatId="process" qsTypeId="urn:microsoft.com/office/officeart/2005/8/quickstyle/simple4" qsCatId="simple" csTypeId="urn:microsoft.com/office/officeart/2005/8/colors/accent1_2" csCatId="accent1" phldr="1"/>
      <dgm:spPr/>
    </dgm:pt>
    <dgm:pt modelId="{5E25BA1A-1BDC-4D3D-93C1-40FF0A79D518}">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1</a:t>
          </a:r>
        </a:p>
        <a:p>
          <a:r>
            <a:rPr lang="en-US" sz="1200" b="1">
              <a:latin typeface="+mn-lt"/>
              <a:ea typeface="Roboto" panose="02000000000000000000" pitchFamily="2" charset="0"/>
              <a:cs typeface="Arial" panose="020B0604020202020204" pitchFamily="34" charset="0"/>
            </a:rPr>
            <a:t>Download and unzip CODI-APQ master.zip file</a:t>
          </a:r>
          <a:endParaRPr lang="en-US" sz="1200">
            <a:latin typeface="+mn-lt"/>
            <a:ea typeface="Roboto" panose="02000000000000000000" pitchFamily="2" charset="0"/>
            <a:cs typeface="Arial" panose="020B0604020202020204" pitchFamily="34" charset="0"/>
          </a:endParaRPr>
        </a:p>
      </dgm:t>
    </dgm:pt>
    <dgm:pt modelId="{442977CF-E711-463D-B81A-726A8A815DD8}" type="parTrans" cxnId="{4257142A-B535-4808-8707-8774EB5F83FA}">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17609E22-FF36-4531-B583-B1A85626CA2F}" type="sibTrans" cxnId="{4257142A-B535-4808-8707-8774EB5F83FA}">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2FBD089B-430F-4FF0-A615-BFC1E9CCBE81}">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2</a:t>
          </a:r>
        </a:p>
        <a:p>
          <a:r>
            <a:rPr lang="en-US" sz="1200" b="1">
              <a:latin typeface="+mn-lt"/>
              <a:ea typeface="Roboto" panose="02000000000000000000" pitchFamily="2" charset="0"/>
              <a:cs typeface="Arial" panose="020B0604020202020204" pitchFamily="34" charset="0"/>
            </a:rPr>
            <a:t>Obtain data and store in ‘0_Raw_Data’</a:t>
          </a:r>
          <a:endParaRPr lang="en-US" sz="1200">
            <a:latin typeface="+mn-lt"/>
            <a:ea typeface="Roboto" panose="02000000000000000000" pitchFamily="2" charset="0"/>
            <a:cs typeface="Arial" panose="020B0604020202020204" pitchFamily="34" charset="0"/>
          </a:endParaRPr>
        </a:p>
      </dgm:t>
    </dgm:pt>
    <dgm:pt modelId="{93A3D6C2-1EF1-4845-AB1F-A3E830564A3C}" type="parTrans" cxnId="{05F2A5A6-B76B-432E-8F61-8A5954D6D293}">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C18498F8-D2E8-4765-AF95-3FFF7A7A5BB2}" type="sibTrans" cxnId="{05F2A5A6-B76B-432E-8F61-8A5954D6D293}">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0927DA4-8C6C-4C9B-8347-B8688186EC05}">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3</a:t>
          </a:r>
        </a:p>
        <a:p>
          <a:r>
            <a:rPr lang="en-US" sz="1200" b="1">
              <a:latin typeface="+mn-lt"/>
              <a:ea typeface="Roboto" panose="02000000000000000000" pitchFamily="2" charset="0"/>
              <a:cs typeface="Arial" panose="020B0604020202020204" pitchFamily="34" charset="0"/>
            </a:rPr>
            <a:t>Change Selections and Submit to Link Population Data</a:t>
          </a:r>
          <a:endParaRPr lang="en-US" sz="1200">
            <a:latin typeface="+mn-lt"/>
            <a:ea typeface="Roboto" panose="02000000000000000000" pitchFamily="2" charset="0"/>
            <a:cs typeface="Arial" panose="020B0604020202020204" pitchFamily="34" charset="0"/>
          </a:endParaRPr>
        </a:p>
      </dgm:t>
    </dgm:pt>
    <dgm:pt modelId="{B2D932E2-18DC-49C9-86D8-2C9ED91A79CC}" type="parTrans" cxnId="{C2CC932A-14CC-4120-AA0E-7B777018DAFB}">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31C6024D-D1F0-443D-8122-78372704298C}" type="sibTrans" cxnId="{C2CC932A-14CC-4120-AA0E-7B777018DAFB}">
      <dgm:prSet/>
      <dgm:spPr>
        <a:solidFill>
          <a:schemeClr val="accent1">
            <a:lumMod val="75000"/>
          </a:schemeClr>
        </a:solidFill>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BA970606-193F-4BBA-8F1B-C61C669F8E0D}">
      <dgm:prSet phldrT="[Text]" custT="1"/>
      <dgm:spPr>
        <a:solidFill>
          <a:schemeClr val="accent1">
            <a:lumMod val="75000"/>
          </a:schemeClr>
        </a:solidFill>
      </dgm:spPr>
      <dgm:t>
        <a:bodyPr anchor="t" anchorCtr="0"/>
        <a:lstStyle/>
        <a:p>
          <a:r>
            <a:rPr lang="en-US" sz="1100" b="1">
              <a:solidFill>
                <a:schemeClr val="bg1"/>
              </a:solidFill>
              <a:latin typeface="Arial" panose="020B0604020202020204" pitchFamily="34" charset="0"/>
              <a:ea typeface="Roboto" panose="02000000000000000000" pitchFamily="2" charset="0"/>
              <a:cs typeface="Arial" panose="020B0604020202020204" pitchFamily="34" charset="0"/>
            </a:rPr>
            <a:t>Step 4</a:t>
          </a:r>
        </a:p>
        <a:p>
          <a:r>
            <a:rPr lang="en-US" sz="1200" b="1">
              <a:latin typeface="+mn-lt"/>
              <a:ea typeface="Roboto" panose="02000000000000000000" pitchFamily="2" charset="0"/>
              <a:cs typeface="Arial" panose="020B0604020202020204" pitchFamily="34" charset="0"/>
            </a:rPr>
            <a:t>Change Selections and Submit to Generate Prevalence Estimates</a:t>
          </a:r>
          <a:endParaRPr lang="en-US" sz="1200">
            <a:latin typeface="+mn-lt"/>
            <a:ea typeface="Roboto" panose="02000000000000000000" pitchFamily="2" charset="0"/>
            <a:cs typeface="Arial" panose="020B0604020202020204" pitchFamily="34" charset="0"/>
          </a:endParaRPr>
        </a:p>
      </dgm:t>
    </dgm:pt>
    <dgm:pt modelId="{1F24FB15-994B-4B91-980E-698012A794D9}" type="par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50742E99-C3BE-4E7D-9158-BE48066F96E2}" type="sibTrans" cxnId="{8D1DDD09-1486-4E4F-B48D-93A2C9CDBE18}">
      <dgm:prSet/>
      <dgm:spPr/>
      <dgm:t>
        <a:bodyPr/>
        <a:lstStyle/>
        <a:p>
          <a:endParaRPr lang="en-US">
            <a:latin typeface="Arial" panose="020B0604020202020204" pitchFamily="34" charset="0"/>
            <a:ea typeface="Roboto" panose="02000000000000000000" pitchFamily="2" charset="0"/>
            <a:cs typeface="Arial" panose="020B0604020202020204" pitchFamily="34" charset="0"/>
          </a:endParaRPr>
        </a:p>
      </dgm:t>
    </dgm:pt>
    <dgm:pt modelId="{8AA8CA11-E797-414A-B85E-7B881A8EB782}" type="pres">
      <dgm:prSet presAssocID="{4626FE32-6672-47EB-9058-BD4F0C91A56E}" presName="Name0" presStyleCnt="0">
        <dgm:presLayoutVars>
          <dgm:dir/>
          <dgm:resizeHandles val="exact"/>
        </dgm:presLayoutVars>
      </dgm:prSet>
      <dgm:spPr/>
    </dgm:pt>
    <dgm:pt modelId="{B12BECAD-0ACE-4F68-8534-DB4D7851D109}" type="pres">
      <dgm:prSet presAssocID="{5E25BA1A-1BDC-4D3D-93C1-40FF0A79D518}" presName="node" presStyleLbl="node1" presStyleIdx="0" presStyleCnt="4">
        <dgm:presLayoutVars>
          <dgm:bulletEnabled val="1"/>
        </dgm:presLayoutVars>
      </dgm:prSet>
      <dgm:spPr/>
    </dgm:pt>
    <dgm:pt modelId="{08209113-23F3-4B1D-AAC1-1547CBC756F5}" type="pres">
      <dgm:prSet presAssocID="{17609E22-FF36-4531-B583-B1A85626CA2F}" presName="sibTrans" presStyleLbl="sibTrans2D1" presStyleIdx="0" presStyleCnt="3"/>
      <dgm:spPr/>
    </dgm:pt>
    <dgm:pt modelId="{537E8051-AB81-4E4E-834C-C6297F74CD8E}" type="pres">
      <dgm:prSet presAssocID="{17609E22-FF36-4531-B583-B1A85626CA2F}" presName="connectorText" presStyleLbl="sibTrans2D1" presStyleIdx="0" presStyleCnt="3"/>
      <dgm:spPr/>
    </dgm:pt>
    <dgm:pt modelId="{780E2D13-7460-43FB-BD3F-21AFD702720C}" type="pres">
      <dgm:prSet presAssocID="{2FBD089B-430F-4FF0-A615-BFC1E9CCBE81}" presName="node" presStyleLbl="node1" presStyleIdx="1" presStyleCnt="4">
        <dgm:presLayoutVars>
          <dgm:bulletEnabled val="1"/>
        </dgm:presLayoutVars>
      </dgm:prSet>
      <dgm:spPr/>
    </dgm:pt>
    <dgm:pt modelId="{4DE72A57-66C7-4366-9A10-36598603BE87}" type="pres">
      <dgm:prSet presAssocID="{C18498F8-D2E8-4765-AF95-3FFF7A7A5BB2}" presName="sibTrans" presStyleLbl="sibTrans2D1" presStyleIdx="1" presStyleCnt="3"/>
      <dgm:spPr/>
    </dgm:pt>
    <dgm:pt modelId="{4F090B70-5859-4D1D-A8E2-458AE7545149}" type="pres">
      <dgm:prSet presAssocID="{C18498F8-D2E8-4765-AF95-3FFF7A7A5BB2}" presName="connectorText" presStyleLbl="sibTrans2D1" presStyleIdx="1" presStyleCnt="3"/>
      <dgm:spPr/>
    </dgm:pt>
    <dgm:pt modelId="{F3CBAF1D-4418-4E8F-88C2-3C5936F18465}" type="pres">
      <dgm:prSet presAssocID="{80927DA4-8C6C-4C9B-8347-B8688186EC05}" presName="node" presStyleLbl="node1" presStyleIdx="2" presStyleCnt="4" custLinFactNeighborX="-10219" custLinFactNeighborY="181">
        <dgm:presLayoutVars>
          <dgm:bulletEnabled val="1"/>
        </dgm:presLayoutVars>
      </dgm:prSet>
      <dgm:spPr/>
    </dgm:pt>
    <dgm:pt modelId="{A4598E85-523B-41D4-B7C4-4B98205ED3E3}" type="pres">
      <dgm:prSet presAssocID="{31C6024D-D1F0-443D-8122-78372704298C}" presName="sibTrans" presStyleLbl="sibTrans2D1" presStyleIdx="2" presStyleCnt="3"/>
      <dgm:spPr/>
    </dgm:pt>
    <dgm:pt modelId="{9A0EFA18-AA35-43DE-97E7-66EE699677B4}" type="pres">
      <dgm:prSet presAssocID="{31C6024D-D1F0-443D-8122-78372704298C}" presName="connectorText" presStyleLbl="sibTrans2D1" presStyleIdx="2" presStyleCnt="3"/>
      <dgm:spPr/>
    </dgm:pt>
    <dgm:pt modelId="{5E4B1039-F0D4-453B-8783-C2B08129605E}" type="pres">
      <dgm:prSet presAssocID="{BA970606-193F-4BBA-8F1B-C61C669F8E0D}" presName="node" presStyleLbl="node1" presStyleIdx="3" presStyleCnt="4">
        <dgm:presLayoutVars>
          <dgm:bulletEnabled val="1"/>
        </dgm:presLayoutVars>
      </dgm:prSet>
      <dgm:spPr/>
    </dgm:pt>
  </dgm:ptLst>
  <dgm:cxnLst>
    <dgm:cxn modelId="{D8039908-3BFF-430F-8E47-334FFEFC5157}" type="presOf" srcId="{31C6024D-D1F0-443D-8122-78372704298C}" destId="{A4598E85-523B-41D4-B7C4-4B98205ED3E3}" srcOrd="0" destOrd="0" presId="urn:microsoft.com/office/officeart/2005/8/layout/process1"/>
    <dgm:cxn modelId="{8D1DDD09-1486-4E4F-B48D-93A2C9CDBE18}" srcId="{4626FE32-6672-47EB-9058-BD4F0C91A56E}" destId="{BA970606-193F-4BBA-8F1B-C61C669F8E0D}" srcOrd="3" destOrd="0" parTransId="{1F24FB15-994B-4B91-980E-698012A794D9}" sibTransId="{50742E99-C3BE-4E7D-9158-BE48066F96E2}"/>
    <dgm:cxn modelId="{45F5421B-D55E-40BF-B74A-F64754976284}" type="presOf" srcId="{4626FE32-6672-47EB-9058-BD4F0C91A56E}" destId="{8AA8CA11-E797-414A-B85E-7B881A8EB782}" srcOrd="0" destOrd="0" presId="urn:microsoft.com/office/officeart/2005/8/layout/process1"/>
    <dgm:cxn modelId="{9120A927-27C0-4E02-B2C9-A0BBC809AB6B}" type="presOf" srcId="{BA970606-193F-4BBA-8F1B-C61C669F8E0D}" destId="{5E4B1039-F0D4-453B-8783-C2B08129605E}" srcOrd="0" destOrd="0" presId="urn:microsoft.com/office/officeart/2005/8/layout/process1"/>
    <dgm:cxn modelId="{4257142A-B535-4808-8707-8774EB5F83FA}" srcId="{4626FE32-6672-47EB-9058-BD4F0C91A56E}" destId="{5E25BA1A-1BDC-4D3D-93C1-40FF0A79D518}" srcOrd="0" destOrd="0" parTransId="{442977CF-E711-463D-B81A-726A8A815DD8}" sibTransId="{17609E22-FF36-4531-B583-B1A85626CA2F}"/>
    <dgm:cxn modelId="{C2CC932A-14CC-4120-AA0E-7B777018DAFB}" srcId="{4626FE32-6672-47EB-9058-BD4F0C91A56E}" destId="{80927DA4-8C6C-4C9B-8347-B8688186EC05}" srcOrd="2" destOrd="0" parTransId="{B2D932E2-18DC-49C9-86D8-2C9ED91A79CC}" sibTransId="{31C6024D-D1F0-443D-8122-78372704298C}"/>
    <dgm:cxn modelId="{FBF30C3A-70EE-495A-8224-F508D98B46DD}" type="presOf" srcId="{80927DA4-8C6C-4C9B-8347-B8688186EC05}" destId="{F3CBAF1D-4418-4E8F-88C2-3C5936F18465}" srcOrd="0" destOrd="0" presId="urn:microsoft.com/office/officeart/2005/8/layout/process1"/>
    <dgm:cxn modelId="{B365183C-D31F-45A6-8E98-A858DC3A385F}" type="presOf" srcId="{C18498F8-D2E8-4765-AF95-3FFF7A7A5BB2}" destId="{4F090B70-5859-4D1D-A8E2-458AE7545149}" srcOrd="1" destOrd="0" presId="urn:microsoft.com/office/officeart/2005/8/layout/process1"/>
    <dgm:cxn modelId="{0C6E955F-6FBD-47DE-ABCD-33EC7F32C9FA}" type="presOf" srcId="{17609E22-FF36-4531-B583-B1A85626CA2F}" destId="{537E8051-AB81-4E4E-834C-C6297F74CD8E}" srcOrd="1" destOrd="0" presId="urn:microsoft.com/office/officeart/2005/8/layout/process1"/>
    <dgm:cxn modelId="{C9AFC59A-B4A7-4513-BBE3-472799A3CA15}" type="presOf" srcId="{31C6024D-D1F0-443D-8122-78372704298C}" destId="{9A0EFA18-AA35-43DE-97E7-66EE699677B4}" srcOrd="1" destOrd="0" presId="urn:microsoft.com/office/officeart/2005/8/layout/process1"/>
    <dgm:cxn modelId="{05F2A5A6-B76B-432E-8F61-8A5954D6D293}" srcId="{4626FE32-6672-47EB-9058-BD4F0C91A56E}" destId="{2FBD089B-430F-4FF0-A615-BFC1E9CCBE81}" srcOrd="1" destOrd="0" parTransId="{93A3D6C2-1EF1-4845-AB1F-A3E830564A3C}" sibTransId="{C18498F8-D2E8-4765-AF95-3FFF7A7A5BB2}"/>
    <dgm:cxn modelId="{3B132FAA-CE2C-4512-845D-3C023EFB0F1C}" type="presOf" srcId="{2FBD089B-430F-4FF0-A615-BFC1E9CCBE81}" destId="{780E2D13-7460-43FB-BD3F-21AFD702720C}" srcOrd="0" destOrd="0" presId="urn:microsoft.com/office/officeart/2005/8/layout/process1"/>
    <dgm:cxn modelId="{75A5B4AB-55A6-41E6-848E-083034915295}" type="presOf" srcId="{C18498F8-D2E8-4765-AF95-3FFF7A7A5BB2}" destId="{4DE72A57-66C7-4366-9A10-36598603BE87}" srcOrd="0" destOrd="0" presId="urn:microsoft.com/office/officeart/2005/8/layout/process1"/>
    <dgm:cxn modelId="{6A8C06BB-57B1-47BC-BC1A-A9FD034D54B3}" type="presOf" srcId="{5E25BA1A-1BDC-4D3D-93C1-40FF0A79D518}" destId="{B12BECAD-0ACE-4F68-8534-DB4D7851D109}" srcOrd="0" destOrd="0" presId="urn:microsoft.com/office/officeart/2005/8/layout/process1"/>
    <dgm:cxn modelId="{143887D1-F4A1-4756-9B5B-F514CC4CA909}" type="presOf" srcId="{17609E22-FF36-4531-B583-B1A85626CA2F}" destId="{08209113-23F3-4B1D-AAC1-1547CBC756F5}" srcOrd="0" destOrd="0" presId="urn:microsoft.com/office/officeart/2005/8/layout/process1"/>
    <dgm:cxn modelId="{43C8C259-93A3-4999-B157-4EA270A7E309}" type="presParOf" srcId="{8AA8CA11-E797-414A-B85E-7B881A8EB782}" destId="{B12BECAD-0ACE-4F68-8534-DB4D7851D109}" srcOrd="0" destOrd="0" presId="urn:microsoft.com/office/officeart/2005/8/layout/process1"/>
    <dgm:cxn modelId="{CD760B7A-AF29-4A7F-A82F-F393439AD766}" type="presParOf" srcId="{8AA8CA11-E797-414A-B85E-7B881A8EB782}" destId="{08209113-23F3-4B1D-AAC1-1547CBC756F5}" srcOrd="1" destOrd="0" presId="urn:microsoft.com/office/officeart/2005/8/layout/process1"/>
    <dgm:cxn modelId="{DF8A4C72-7117-49C2-9D35-827F83E767EC}" type="presParOf" srcId="{08209113-23F3-4B1D-AAC1-1547CBC756F5}" destId="{537E8051-AB81-4E4E-834C-C6297F74CD8E}" srcOrd="0" destOrd="0" presId="urn:microsoft.com/office/officeart/2005/8/layout/process1"/>
    <dgm:cxn modelId="{1BFBBBDF-91EE-433D-A8F1-28CB35FAB3A9}" type="presParOf" srcId="{8AA8CA11-E797-414A-B85E-7B881A8EB782}" destId="{780E2D13-7460-43FB-BD3F-21AFD702720C}" srcOrd="2" destOrd="0" presId="urn:microsoft.com/office/officeart/2005/8/layout/process1"/>
    <dgm:cxn modelId="{702DD456-0446-44EB-9EB3-82E4A61D58D3}" type="presParOf" srcId="{8AA8CA11-E797-414A-B85E-7B881A8EB782}" destId="{4DE72A57-66C7-4366-9A10-36598603BE87}" srcOrd="3" destOrd="0" presId="urn:microsoft.com/office/officeart/2005/8/layout/process1"/>
    <dgm:cxn modelId="{9707D136-355B-4D0C-AD61-A4379EED5C10}" type="presParOf" srcId="{4DE72A57-66C7-4366-9A10-36598603BE87}" destId="{4F090B70-5859-4D1D-A8E2-458AE7545149}" srcOrd="0" destOrd="0" presId="urn:microsoft.com/office/officeart/2005/8/layout/process1"/>
    <dgm:cxn modelId="{8EC4ED5D-1A96-460C-BC6B-B23E8F8D0A26}" type="presParOf" srcId="{8AA8CA11-E797-414A-B85E-7B881A8EB782}" destId="{F3CBAF1D-4418-4E8F-88C2-3C5936F18465}" srcOrd="4" destOrd="0" presId="urn:microsoft.com/office/officeart/2005/8/layout/process1"/>
    <dgm:cxn modelId="{6263051A-B2C5-451F-B444-B862635E4165}" type="presParOf" srcId="{8AA8CA11-E797-414A-B85E-7B881A8EB782}" destId="{A4598E85-523B-41D4-B7C4-4B98205ED3E3}" srcOrd="5" destOrd="0" presId="urn:microsoft.com/office/officeart/2005/8/layout/process1"/>
    <dgm:cxn modelId="{CD3E1F21-8938-445C-9587-281DFBB792B1}" type="presParOf" srcId="{A4598E85-523B-41D4-B7C4-4B98205ED3E3}" destId="{9A0EFA18-AA35-43DE-97E7-66EE699677B4}" srcOrd="0" destOrd="0" presId="urn:microsoft.com/office/officeart/2005/8/layout/process1"/>
    <dgm:cxn modelId="{118CEDB8-FEAC-4F06-BA2A-9E0147DEBAD7}" type="presParOf" srcId="{8AA8CA11-E797-414A-B85E-7B881A8EB782}" destId="{5E4B1039-F0D4-453B-8783-C2B08129605E}" srcOrd="6"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12BECAD-0ACE-4F68-8534-DB4D7851D109}">
      <dsp:nvSpPr>
        <dsp:cNvPr id="0" name=""/>
        <dsp:cNvSpPr/>
      </dsp:nvSpPr>
      <dsp:spPr>
        <a:xfrm>
          <a:off x="2668" y="173932"/>
          <a:ext cx="1166916" cy="1369617"/>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1</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Download and unzip CODI-APQ master.zip file</a:t>
          </a:r>
          <a:endParaRPr lang="en-US" sz="1200" kern="1200">
            <a:latin typeface="+mn-lt"/>
            <a:ea typeface="Roboto" panose="02000000000000000000" pitchFamily="2" charset="0"/>
            <a:cs typeface="Arial" panose="020B0604020202020204" pitchFamily="34" charset="0"/>
          </a:endParaRPr>
        </a:p>
      </dsp:txBody>
      <dsp:txXfrm>
        <a:off x="36846" y="208110"/>
        <a:ext cx="1098560" cy="1301261"/>
      </dsp:txXfrm>
    </dsp:sp>
    <dsp:sp modelId="{08209113-23F3-4B1D-AAC1-1547CBC756F5}">
      <dsp:nvSpPr>
        <dsp:cNvPr id="0" name=""/>
        <dsp:cNvSpPr/>
      </dsp:nvSpPr>
      <dsp:spPr>
        <a:xfrm>
          <a:off x="1286277" y="714043"/>
          <a:ext cx="247386"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1286277" y="771922"/>
        <a:ext cx="173170" cy="173637"/>
      </dsp:txXfrm>
    </dsp:sp>
    <dsp:sp modelId="{780E2D13-7460-43FB-BD3F-21AFD702720C}">
      <dsp:nvSpPr>
        <dsp:cNvPr id="0" name=""/>
        <dsp:cNvSpPr/>
      </dsp:nvSpPr>
      <dsp:spPr>
        <a:xfrm>
          <a:off x="1636352" y="173932"/>
          <a:ext cx="1166916" cy="1369617"/>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2</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Obtain data and store in ‘0_Raw_Data’</a:t>
          </a:r>
          <a:endParaRPr lang="en-US" sz="1200" kern="1200">
            <a:latin typeface="+mn-lt"/>
            <a:ea typeface="Roboto" panose="02000000000000000000" pitchFamily="2" charset="0"/>
            <a:cs typeface="Arial" panose="020B0604020202020204" pitchFamily="34" charset="0"/>
          </a:endParaRPr>
        </a:p>
      </dsp:txBody>
      <dsp:txXfrm>
        <a:off x="1670530" y="208110"/>
        <a:ext cx="1098560" cy="1301261"/>
      </dsp:txXfrm>
    </dsp:sp>
    <dsp:sp modelId="{4DE72A57-66C7-4366-9A10-36598603BE87}">
      <dsp:nvSpPr>
        <dsp:cNvPr id="0" name=""/>
        <dsp:cNvSpPr/>
      </dsp:nvSpPr>
      <dsp:spPr>
        <a:xfrm rot="5373">
          <a:off x="2908035" y="715292"/>
          <a:ext cx="222106"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2908035" y="773119"/>
        <a:ext cx="155474" cy="173637"/>
      </dsp:txXfrm>
    </dsp:sp>
    <dsp:sp modelId="{F3CBAF1D-4418-4E8F-88C2-3C5936F18465}">
      <dsp:nvSpPr>
        <dsp:cNvPr id="0" name=""/>
        <dsp:cNvSpPr/>
      </dsp:nvSpPr>
      <dsp:spPr>
        <a:xfrm>
          <a:off x="3222336" y="176411"/>
          <a:ext cx="1166916" cy="1369617"/>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3</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and Submit to Link Population Data</a:t>
          </a:r>
          <a:endParaRPr lang="en-US" sz="1200" kern="1200">
            <a:latin typeface="+mn-lt"/>
            <a:ea typeface="Roboto" panose="02000000000000000000" pitchFamily="2" charset="0"/>
            <a:cs typeface="Arial" panose="020B0604020202020204" pitchFamily="34" charset="0"/>
          </a:endParaRPr>
        </a:p>
      </dsp:txBody>
      <dsp:txXfrm>
        <a:off x="3256514" y="210589"/>
        <a:ext cx="1098560" cy="1301261"/>
      </dsp:txXfrm>
    </dsp:sp>
    <dsp:sp modelId="{A4598E85-523B-41D4-B7C4-4B98205ED3E3}">
      <dsp:nvSpPr>
        <dsp:cNvPr id="0" name=""/>
        <dsp:cNvSpPr/>
      </dsp:nvSpPr>
      <dsp:spPr>
        <a:xfrm rot="21594931">
          <a:off x="4517869" y="715271"/>
          <a:ext cx="272667" cy="289395"/>
        </a:xfrm>
        <a:prstGeom prst="rightArrow">
          <a:avLst>
            <a:gd name="adj1" fmla="val 60000"/>
            <a:gd name="adj2" fmla="val 5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577850">
            <a:lnSpc>
              <a:spcPct val="90000"/>
            </a:lnSpc>
            <a:spcBef>
              <a:spcPct val="0"/>
            </a:spcBef>
            <a:spcAft>
              <a:spcPct val="35000"/>
            </a:spcAft>
            <a:buNone/>
          </a:pPr>
          <a:endParaRPr lang="en-US" sz="1300" kern="1200">
            <a:latin typeface="Arial" panose="020B0604020202020204" pitchFamily="34" charset="0"/>
            <a:ea typeface="Roboto" panose="02000000000000000000" pitchFamily="2" charset="0"/>
            <a:cs typeface="Arial" panose="020B0604020202020204" pitchFamily="34" charset="0"/>
          </a:endParaRPr>
        </a:p>
      </dsp:txBody>
      <dsp:txXfrm>
        <a:off x="4517869" y="773210"/>
        <a:ext cx="190867" cy="173637"/>
      </dsp:txXfrm>
    </dsp:sp>
    <dsp:sp modelId="{5E4B1039-F0D4-453B-8783-C2B08129605E}">
      <dsp:nvSpPr>
        <dsp:cNvPr id="0" name=""/>
        <dsp:cNvSpPr/>
      </dsp:nvSpPr>
      <dsp:spPr>
        <a:xfrm>
          <a:off x="4903719" y="173932"/>
          <a:ext cx="1166916" cy="1369617"/>
        </a:xfrm>
        <a:prstGeom prst="roundRect">
          <a:avLst>
            <a:gd name="adj" fmla="val 10000"/>
          </a:avLst>
        </a:prstGeom>
        <a:solidFill>
          <a:schemeClr val="accent1">
            <a:lumMod val="75000"/>
          </a:schemeClr>
        </a:soli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1910" tIns="41910" rIns="41910" bIns="41910" numCol="1" spcCol="1270" anchor="t" anchorCtr="0">
          <a:noAutofit/>
        </a:bodyPr>
        <a:lstStyle/>
        <a:p>
          <a:pPr marL="0" lvl="0" indent="0" algn="ctr" defTabSz="488950">
            <a:lnSpc>
              <a:spcPct val="90000"/>
            </a:lnSpc>
            <a:spcBef>
              <a:spcPct val="0"/>
            </a:spcBef>
            <a:spcAft>
              <a:spcPct val="35000"/>
            </a:spcAft>
            <a:buNone/>
          </a:pPr>
          <a:r>
            <a:rPr lang="en-US" sz="1100" b="1" kern="1200">
              <a:solidFill>
                <a:schemeClr val="bg1"/>
              </a:solidFill>
              <a:latin typeface="Arial" panose="020B0604020202020204" pitchFamily="34" charset="0"/>
              <a:ea typeface="Roboto" panose="02000000000000000000" pitchFamily="2" charset="0"/>
              <a:cs typeface="Arial" panose="020B0604020202020204" pitchFamily="34" charset="0"/>
            </a:rPr>
            <a:t>Step 4</a:t>
          </a:r>
        </a:p>
        <a:p>
          <a:pPr marL="0" lvl="0" indent="0" algn="ctr" defTabSz="488950">
            <a:lnSpc>
              <a:spcPct val="90000"/>
            </a:lnSpc>
            <a:spcBef>
              <a:spcPct val="0"/>
            </a:spcBef>
            <a:spcAft>
              <a:spcPct val="35000"/>
            </a:spcAft>
            <a:buNone/>
          </a:pPr>
          <a:r>
            <a:rPr lang="en-US" sz="1200" b="1" kern="1200">
              <a:latin typeface="+mn-lt"/>
              <a:ea typeface="Roboto" panose="02000000000000000000" pitchFamily="2" charset="0"/>
              <a:cs typeface="Arial" panose="020B0604020202020204" pitchFamily="34" charset="0"/>
            </a:rPr>
            <a:t>Change Selections and Submit to Generate Prevalence Estimates</a:t>
          </a:r>
          <a:endParaRPr lang="en-US" sz="1200" kern="1200">
            <a:latin typeface="+mn-lt"/>
            <a:ea typeface="Roboto" panose="02000000000000000000" pitchFamily="2" charset="0"/>
            <a:cs typeface="Arial" panose="020B0604020202020204" pitchFamily="34" charset="0"/>
          </a:endParaRPr>
        </a:p>
      </dsp:txBody>
      <dsp:txXfrm>
        <a:off x="4937897" y="208110"/>
        <a:ext cx="1098560" cy="130126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F41615F34E4A299B8AAB5498581A81"/>
        <w:category>
          <w:name w:val="General"/>
          <w:gallery w:val="placeholder"/>
        </w:category>
        <w:types>
          <w:type w:val="bbPlcHdr"/>
        </w:types>
        <w:behaviors>
          <w:behavior w:val="content"/>
        </w:behaviors>
        <w:guid w:val="{ECEBF852-5D79-43F1-BB89-472398699F89}"/>
      </w:docPartPr>
      <w:docPartBody>
        <w:p w:rsidR="00AA417B" w:rsidRDefault="00CF37A7" w:rsidP="00CF37A7">
          <w:pPr>
            <w:pStyle w:val="47F41615F34E4A299B8AAB5498581A81"/>
          </w:pPr>
          <w:r w:rsidRPr="001F39B8">
            <w:t>Click to Enter Document Title</w:t>
          </w:r>
        </w:p>
      </w:docPartBody>
    </w:docPart>
    <w:docPart>
      <w:docPartPr>
        <w:name w:val="DDC63B48C2BE4700ACE460AE8323E9F9"/>
        <w:category>
          <w:name w:val="General"/>
          <w:gallery w:val="placeholder"/>
        </w:category>
        <w:types>
          <w:type w:val="bbPlcHdr"/>
        </w:types>
        <w:behaviors>
          <w:behavior w:val="content"/>
        </w:behaviors>
        <w:guid w:val="{209B7ABE-159B-42CF-8F4A-486CCDAA816B}"/>
      </w:docPartPr>
      <w:docPartBody>
        <w:p w:rsidR="00095F92" w:rsidRDefault="00CF37A7">
          <w:pPr>
            <w:pStyle w:val="DDC63B48C2BE4700ACE460AE8323E9F9"/>
          </w:pPr>
          <w:r w:rsidRPr="004453A3">
            <w:t>C</w:t>
          </w:r>
          <w:r w:rsidRPr="00CD094E">
            <w:t>lick to Enter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577E"/>
    <w:rsid w:val="00020C84"/>
    <w:rsid w:val="00036A18"/>
    <w:rsid w:val="00095F92"/>
    <w:rsid w:val="000B4F91"/>
    <w:rsid w:val="000C1944"/>
    <w:rsid w:val="00132D23"/>
    <w:rsid w:val="00154CCB"/>
    <w:rsid w:val="001B4C3C"/>
    <w:rsid w:val="00282DF5"/>
    <w:rsid w:val="003016E3"/>
    <w:rsid w:val="00352090"/>
    <w:rsid w:val="00356FA4"/>
    <w:rsid w:val="003A4E13"/>
    <w:rsid w:val="003F0FBA"/>
    <w:rsid w:val="00402D1D"/>
    <w:rsid w:val="004302AC"/>
    <w:rsid w:val="00466DA5"/>
    <w:rsid w:val="004678B5"/>
    <w:rsid w:val="00476EFE"/>
    <w:rsid w:val="004B7B14"/>
    <w:rsid w:val="0054144A"/>
    <w:rsid w:val="005531DF"/>
    <w:rsid w:val="005B29EB"/>
    <w:rsid w:val="005F2DF4"/>
    <w:rsid w:val="00610B17"/>
    <w:rsid w:val="006363B2"/>
    <w:rsid w:val="006A5451"/>
    <w:rsid w:val="006E4A87"/>
    <w:rsid w:val="00740094"/>
    <w:rsid w:val="00863ED1"/>
    <w:rsid w:val="008C55CC"/>
    <w:rsid w:val="0097133E"/>
    <w:rsid w:val="00982503"/>
    <w:rsid w:val="00987420"/>
    <w:rsid w:val="009D3785"/>
    <w:rsid w:val="009E27E3"/>
    <w:rsid w:val="009F5F32"/>
    <w:rsid w:val="00A61FA3"/>
    <w:rsid w:val="00A802CA"/>
    <w:rsid w:val="00A91D8C"/>
    <w:rsid w:val="00AA417B"/>
    <w:rsid w:val="00AA4645"/>
    <w:rsid w:val="00AF0993"/>
    <w:rsid w:val="00B429BE"/>
    <w:rsid w:val="00B6577E"/>
    <w:rsid w:val="00BE3EF4"/>
    <w:rsid w:val="00C33780"/>
    <w:rsid w:val="00C36226"/>
    <w:rsid w:val="00C567FC"/>
    <w:rsid w:val="00CB0F19"/>
    <w:rsid w:val="00CF37A7"/>
    <w:rsid w:val="00D17095"/>
    <w:rsid w:val="00D211A4"/>
    <w:rsid w:val="00D32053"/>
    <w:rsid w:val="00D35FD5"/>
    <w:rsid w:val="00D50423"/>
    <w:rsid w:val="00D9086A"/>
    <w:rsid w:val="00E7691E"/>
    <w:rsid w:val="00F12833"/>
    <w:rsid w:val="00F734B0"/>
    <w:rsid w:val="00F82D8D"/>
    <w:rsid w:val="00FB4EC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7F41615F34E4A299B8AAB5498581A81">
    <w:name w:val="47F41615F34E4A299B8AAB5498581A81"/>
    <w:rsid w:val="00CF37A7"/>
  </w:style>
  <w:style w:type="paragraph" w:customStyle="1" w:styleId="DDC63B48C2BE4700ACE460AE8323E9F9">
    <w:name w:val="DDC63B48C2BE4700ACE460AE8323E9F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Slipstream">
      <a:dk1>
        <a:sysClr val="windowText" lastClr="000000"/>
      </a:dk1>
      <a:lt1>
        <a:sysClr val="window" lastClr="FFFFFF"/>
      </a:lt1>
      <a:dk2>
        <a:srgbClr val="212745"/>
      </a:dk2>
      <a:lt2>
        <a:srgbClr val="B4DCFA"/>
      </a:lt2>
      <a:accent1>
        <a:srgbClr val="4E67C8"/>
      </a:accent1>
      <a:accent2>
        <a:srgbClr val="5ECCF3"/>
      </a:accent2>
      <a:accent3>
        <a:srgbClr val="A7EA52"/>
      </a:accent3>
      <a:accent4>
        <a:srgbClr val="5DCEAF"/>
      </a:accent4>
      <a:accent5>
        <a:srgbClr val="FF8021"/>
      </a:accent5>
      <a:accent6>
        <a:srgbClr val="F14124"/>
      </a:accent6>
      <a:hlink>
        <a:srgbClr val="56C7AA"/>
      </a:hlink>
      <a:folHlink>
        <a:srgbClr val="59A8D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5A85A0-F877-4718-812A-AD0080DE4508}">
  <we:reference id="wa104041485" version="1.1.1.0" store="en-US" storeType="OMEX"/>
  <we:alternateReferences>
    <we:reference id="wa104041485" version="1.1.1.0" store="wa104041485"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D675DC05BF8BD4CA51510B4D89B8B0D" ma:contentTypeVersion="10" ma:contentTypeDescription="Create a new document." ma:contentTypeScope="" ma:versionID="7e94d6d76d21cfa6f68035148f8ce475">
  <xsd:schema xmlns:xsd="http://www.w3.org/2001/XMLSchema" xmlns:xs="http://www.w3.org/2001/XMLSchema" xmlns:p="http://schemas.microsoft.com/office/2006/metadata/properties" xmlns:ns2="964e2d9a-0743-42d7-9ba7-eda17a35f059" targetNamespace="http://schemas.microsoft.com/office/2006/metadata/properties" ma:root="true" ma:fieldsID="9966103c8e705ad96855e9440873c3f6" ns2:_="">
    <xsd:import namespace="964e2d9a-0743-42d7-9ba7-eda17a35f05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4e2d9a-0743-42d7-9ba7-eda17a35f0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64BB088-7C9F-46F8-A4B1-2889DAEF3DEA}">
  <ds:schemaRefs>
    <ds:schemaRef ds:uri="http://schemas.microsoft.com/sharepoint/v3/contenttype/forms"/>
  </ds:schemaRefs>
</ds:datastoreItem>
</file>

<file path=customXml/itemProps2.xml><?xml version="1.0" encoding="utf-8"?>
<ds:datastoreItem xmlns:ds="http://schemas.openxmlformats.org/officeDocument/2006/customXml" ds:itemID="{D9D39D2E-8F1A-4700-A9B7-A6389AF9BD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4e2d9a-0743-42d7-9ba7-eda17a35f0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9CDC2FD-0C0D-466E-A9CB-3ABA688A1182}">
  <ds:schemaRefs>
    <ds:schemaRef ds:uri="http://schemas.openxmlformats.org/officeDocument/2006/bibliography"/>
  </ds:schemaRefs>
</ds:datastoreItem>
</file>

<file path=customXml/itemProps4.xml><?xml version="1.0" encoding="utf-8"?>
<ds:datastoreItem xmlns:ds="http://schemas.openxmlformats.org/officeDocument/2006/customXml" ds:itemID="{288E5C46-9DDE-4B26-A4D3-64E1ADD609E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8</Pages>
  <Words>19960</Words>
  <Characters>122637</Characters>
  <Application>Microsoft Office Word</Application>
  <DocSecurity>0</DocSecurity>
  <Lines>1021</Lines>
  <Paragraphs>284</Paragraphs>
  <ScaleCrop>false</ScaleCrop>
  <HeadingPairs>
    <vt:vector size="2" baseType="variant">
      <vt:variant>
        <vt:lpstr>Title</vt:lpstr>
      </vt:variant>
      <vt:variant>
        <vt:i4>1</vt:i4>
      </vt:variant>
    </vt:vector>
  </HeadingPairs>
  <TitlesOfParts>
    <vt:vector size="1" baseType="lpstr">
      <vt:lpstr>Project Charter</vt:lpstr>
    </vt:vector>
  </TitlesOfParts>
  <Manager>National Center for Public Health Informatics</Manager>
  <Company>The Centers for Disease Control and Prevention</Company>
  <LinksUpToDate>false</LinksUpToDate>
  <CharactersWithSpaces>142313</CharactersWithSpaces>
  <SharedDoc>false</SharedDoc>
  <HLinks>
    <vt:vector size="582" baseType="variant">
      <vt:variant>
        <vt:i4>1310745</vt:i4>
      </vt:variant>
      <vt:variant>
        <vt:i4>683</vt:i4>
      </vt:variant>
      <vt:variant>
        <vt:i4>0</vt:i4>
      </vt:variant>
      <vt:variant>
        <vt:i4>5</vt:i4>
      </vt:variant>
      <vt:variant>
        <vt:lpwstr>https://support.sas.com/documentation/cdl/en/statug/67523/HTML/default/viewer.htm</vt:lpwstr>
      </vt:variant>
      <vt:variant>
        <vt:lpwstr>statug_logistic_toc.htm</vt:lpwstr>
      </vt:variant>
      <vt:variant>
        <vt:i4>655424</vt:i4>
      </vt:variant>
      <vt:variant>
        <vt:i4>680</vt:i4>
      </vt:variant>
      <vt:variant>
        <vt:i4>0</vt:i4>
      </vt:variant>
      <vt:variant>
        <vt:i4>5</vt:i4>
      </vt:variant>
      <vt:variant>
        <vt:lpwstr>https://support.sas.com/resources/papers/proceedings17/0406-2017.pdf</vt:lpwstr>
      </vt:variant>
      <vt:variant>
        <vt:lpwstr/>
      </vt:variant>
      <vt:variant>
        <vt:i4>5832731</vt:i4>
      </vt:variant>
      <vt:variant>
        <vt:i4>677</vt:i4>
      </vt:variant>
      <vt:variant>
        <vt:i4>0</vt:i4>
      </vt:variant>
      <vt:variant>
        <vt:i4>5</vt:i4>
      </vt:variant>
      <vt:variant>
        <vt:lpwstr>https://doi.org/10.1093/jamia/ocx037</vt:lpwstr>
      </vt:variant>
      <vt:variant>
        <vt:lpwstr/>
      </vt:variant>
      <vt:variant>
        <vt:i4>5505133</vt:i4>
      </vt:variant>
      <vt:variant>
        <vt:i4>671</vt:i4>
      </vt:variant>
      <vt:variant>
        <vt:i4>0</vt:i4>
      </vt:variant>
      <vt:variant>
        <vt:i4>5</vt:i4>
      </vt:variant>
      <vt:variant>
        <vt:lpwstr>https://www.nrcs.usda.gov/wps/portal/nrcs/detail/national/home/?cid=nrcs143_013697</vt:lpwstr>
      </vt:variant>
      <vt:variant>
        <vt:lpwstr/>
      </vt:variant>
      <vt:variant>
        <vt:i4>5505133</vt:i4>
      </vt:variant>
      <vt:variant>
        <vt:i4>635</vt:i4>
      </vt:variant>
      <vt:variant>
        <vt:i4>0</vt:i4>
      </vt:variant>
      <vt:variant>
        <vt:i4>5</vt:i4>
      </vt:variant>
      <vt:variant>
        <vt:lpwstr>https://www.nrcs.usda.gov/wps/portal/nrcs/detail/national/home/?cid=nrcs143_013697</vt:lpwstr>
      </vt:variant>
      <vt:variant>
        <vt:lpwstr/>
      </vt:variant>
      <vt:variant>
        <vt:i4>2097214</vt:i4>
      </vt:variant>
      <vt:variant>
        <vt:i4>611</vt:i4>
      </vt:variant>
      <vt:variant>
        <vt:i4>0</vt:i4>
      </vt:variant>
      <vt:variant>
        <vt:i4>5</vt:i4>
      </vt:variant>
      <vt:variant>
        <vt:lpwstr>https://catalog.data.gov/dataset/walkability-index</vt:lpwstr>
      </vt:variant>
      <vt:variant>
        <vt:lpwstr/>
      </vt:variant>
      <vt:variant>
        <vt:i4>4128809</vt:i4>
      </vt:variant>
      <vt:variant>
        <vt:i4>608</vt:i4>
      </vt:variant>
      <vt:variant>
        <vt:i4>0</vt:i4>
      </vt:variant>
      <vt:variant>
        <vt:i4>5</vt:i4>
      </vt:variant>
      <vt:variant>
        <vt:lpwstr>https://www.walkscore.com/cities-and-neighborhoods/</vt:lpwstr>
      </vt:variant>
      <vt:variant>
        <vt:lpwstr/>
      </vt:variant>
      <vt:variant>
        <vt:i4>655445</vt:i4>
      </vt:variant>
      <vt:variant>
        <vt:i4>605</vt:i4>
      </vt:variant>
      <vt:variant>
        <vt:i4>0</vt:i4>
      </vt:variant>
      <vt:variant>
        <vt:i4>5</vt:i4>
      </vt:variant>
      <vt:variant>
        <vt:lpwstr>https://one.nhtsa.gov/Data/Fatality-Analysis-Reporting-System-(FARS)</vt:lpwstr>
      </vt:variant>
      <vt:variant>
        <vt:lpwstr/>
      </vt:variant>
      <vt:variant>
        <vt:i4>3014754</vt:i4>
      </vt:variant>
      <vt:variant>
        <vt:i4>602</vt:i4>
      </vt:variant>
      <vt:variant>
        <vt:i4>0</vt:i4>
      </vt:variant>
      <vt:variant>
        <vt:i4>5</vt:i4>
      </vt:variant>
      <vt:variant>
        <vt:lpwstr>https://www.fbi.gov/services/cjis/ucr/</vt:lpwstr>
      </vt:variant>
      <vt:variant>
        <vt:lpwstr/>
      </vt:variant>
      <vt:variant>
        <vt:i4>720905</vt:i4>
      </vt:variant>
      <vt:variant>
        <vt:i4>599</vt:i4>
      </vt:variant>
      <vt:variant>
        <vt:i4>0</vt:i4>
      </vt:variant>
      <vt:variant>
        <vt:i4>5</vt:i4>
      </vt:variant>
      <vt:variant>
        <vt:lpwstr>https://www.neighborhoodatlas.medicine.wisc.edu/</vt:lpwstr>
      </vt:variant>
      <vt:variant>
        <vt:lpwstr/>
      </vt:variant>
      <vt:variant>
        <vt:i4>4521988</vt:i4>
      </vt:variant>
      <vt:variant>
        <vt:i4>596</vt:i4>
      </vt:variant>
      <vt:variant>
        <vt:i4>0</vt:i4>
      </vt:variant>
      <vt:variant>
        <vt:i4>5</vt:i4>
      </vt:variant>
      <vt:variant>
        <vt:lpwstr>https://www.census.gov/topics/income-poverty/income-inequality/about/metrics.html</vt:lpwstr>
      </vt:variant>
      <vt:variant>
        <vt:lpwstr/>
      </vt:variant>
      <vt:variant>
        <vt:i4>7536689</vt:i4>
      </vt:variant>
      <vt:variant>
        <vt:i4>593</vt:i4>
      </vt:variant>
      <vt:variant>
        <vt:i4>0</vt:i4>
      </vt:variant>
      <vt:variant>
        <vt:i4>5</vt:i4>
      </vt:variant>
      <vt:variant>
        <vt:lpwstr>https://www.ers.usda.gov/data-products/food-environment-atlas/data-access-and-documentation-downloads/</vt:lpwstr>
      </vt:variant>
      <vt:variant>
        <vt:lpwstr/>
      </vt:variant>
      <vt:variant>
        <vt:i4>1572931</vt:i4>
      </vt:variant>
      <vt:variant>
        <vt:i4>590</vt:i4>
      </vt:variant>
      <vt:variant>
        <vt:i4>0</vt:i4>
      </vt:variant>
      <vt:variant>
        <vt:i4>5</vt:i4>
      </vt:variant>
      <vt:variant>
        <vt:lpwstr>https://www.ers.usda.gov/webdocs/DataFiles/50764/techdoc2018.pdf?v=7286.8</vt:lpwstr>
      </vt:variant>
      <vt:variant>
        <vt:lpwstr/>
      </vt:variant>
      <vt:variant>
        <vt:i4>6881323</vt:i4>
      </vt:variant>
      <vt:variant>
        <vt:i4>587</vt:i4>
      </vt:variant>
      <vt:variant>
        <vt:i4>0</vt:i4>
      </vt:variant>
      <vt:variant>
        <vt:i4>5</vt:i4>
      </vt:variant>
      <vt:variant>
        <vt:lpwstr>https://www.ers.usda.gov/data-products/food-access-research-atlas/</vt:lpwstr>
      </vt:variant>
      <vt:variant>
        <vt:lpwstr/>
      </vt:variant>
      <vt:variant>
        <vt:i4>5046328</vt:i4>
      </vt:variant>
      <vt:variant>
        <vt:i4>551</vt:i4>
      </vt:variant>
      <vt:variant>
        <vt:i4>0</vt:i4>
      </vt:variant>
      <vt:variant>
        <vt:i4>5</vt:i4>
      </vt:variant>
      <vt:variant>
        <vt:lpwstr>https://www.cdc.gov/healthyweight/assessing/bmi/childrens_bmi/about_childrens_bmi.html</vt:lpwstr>
      </vt:variant>
      <vt:variant>
        <vt:lpwstr/>
      </vt:variant>
      <vt:variant>
        <vt:i4>4718603</vt:i4>
      </vt:variant>
      <vt:variant>
        <vt:i4>514</vt:i4>
      </vt:variant>
      <vt:variant>
        <vt:i4>0</vt:i4>
      </vt:variant>
      <vt:variant>
        <vt:i4>5</vt:i4>
      </vt:variant>
      <vt:variant>
        <vt:lpwstr/>
      </vt:variant>
      <vt:variant>
        <vt:lpwstr>_ENREF_9</vt:lpwstr>
      </vt:variant>
      <vt:variant>
        <vt:i4>6029337</vt:i4>
      </vt:variant>
      <vt:variant>
        <vt:i4>507</vt:i4>
      </vt:variant>
      <vt:variant>
        <vt:i4>0</vt:i4>
      </vt:variant>
      <vt:variant>
        <vt:i4>5</vt:i4>
      </vt:variant>
      <vt:variant>
        <vt:lpwstr>https://github.com/mitre/growthcleanr-web</vt:lpwstr>
      </vt:variant>
      <vt:variant>
        <vt:lpwstr/>
      </vt:variant>
      <vt:variant>
        <vt:i4>5046328</vt:i4>
      </vt:variant>
      <vt:variant>
        <vt:i4>504</vt:i4>
      </vt:variant>
      <vt:variant>
        <vt:i4>0</vt:i4>
      </vt:variant>
      <vt:variant>
        <vt:i4>5</vt:i4>
      </vt:variant>
      <vt:variant>
        <vt:lpwstr>https://www.cdc.gov/healthyweight/assessing/bmi/childrens_bmi/about_childrens_bmi.html</vt:lpwstr>
      </vt:variant>
      <vt:variant>
        <vt:lpwstr/>
      </vt:variant>
      <vt:variant>
        <vt:i4>7405665</vt:i4>
      </vt:variant>
      <vt:variant>
        <vt:i4>450</vt:i4>
      </vt:variant>
      <vt:variant>
        <vt:i4>0</vt:i4>
      </vt:variant>
      <vt:variant>
        <vt:i4>5</vt:i4>
      </vt:variant>
      <vt:variant>
        <vt:lpwstr/>
      </vt:variant>
      <vt:variant>
        <vt:lpwstr>EHRfilelayouts</vt:lpwstr>
      </vt:variant>
      <vt:variant>
        <vt:i4>4194386</vt:i4>
      </vt:variant>
      <vt:variant>
        <vt:i4>447</vt:i4>
      </vt:variant>
      <vt:variant>
        <vt:i4>0</vt:i4>
      </vt:variant>
      <vt:variant>
        <vt:i4>5</vt:i4>
      </vt:variant>
      <vt:variant>
        <vt:lpwstr>https://sft.mitre.org/</vt:lpwstr>
      </vt:variant>
      <vt:variant>
        <vt:lpwstr>/folder/6281923</vt:lpwstr>
      </vt:variant>
      <vt:variant>
        <vt:i4>1179652</vt:i4>
      </vt:variant>
      <vt:variant>
        <vt:i4>441</vt:i4>
      </vt:variant>
      <vt:variant>
        <vt:i4>0</vt:i4>
      </vt:variant>
      <vt:variant>
        <vt:i4>5</vt:i4>
      </vt:variant>
      <vt:variant>
        <vt:lpwstr>https://github.com/NORC-UChicago/CODI-PQ</vt:lpwstr>
      </vt:variant>
      <vt:variant>
        <vt:lpwstr/>
      </vt:variant>
      <vt:variant>
        <vt:i4>4849743</vt:i4>
      </vt:variant>
      <vt:variant>
        <vt:i4>429</vt:i4>
      </vt:variant>
      <vt:variant>
        <vt:i4>0</vt:i4>
      </vt:variant>
      <vt:variant>
        <vt:i4>5</vt:i4>
      </vt:variant>
      <vt:variant>
        <vt:lpwstr>https://www.cdc.gov/obesity/initiatives/codi/community-and-clinical-data-initiative.html</vt:lpwstr>
      </vt:variant>
      <vt:variant>
        <vt:lpwstr/>
      </vt:variant>
      <vt:variant>
        <vt:i4>1835070</vt:i4>
      </vt:variant>
      <vt:variant>
        <vt:i4>422</vt:i4>
      </vt:variant>
      <vt:variant>
        <vt:i4>0</vt:i4>
      </vt:variant>
      <vt:variant>
        <vt:i4>5</vt:i4>
      </vt:variant>
      <vt:variant>
        <vt:lpwstr/>
      </vt:variant>
      <vt:variant>
        <vt:lpwstr>_Toc85789284</vt:lpwstr>
      </vt:variant>
      <vt:variant>
        <vt:i4>1769534</vt:i4>
      </vt:variant>
      <vt:variant>
        <vt:i4>416</vt:i4>
      </vt:variant>
      <vt:variant>
        <vt:i4>0</vt:i4>
      </vt:variant>
      <vt:variant>
        <vt:i4>5</vt:i4>
      </vt:variant>
      <vt:variant>
        <vt:lpwstr/>
      </vt:variant>
      <vt:variant>
        <vt:lpwstr>_Toc85789283</vt:lpwstr>
      </vt:variant>
      <vt:variant>
        <vt:i4>1703998</vt:i4>
      </vt:variant>
      <vt:variant>
        <vt:i4>410</vt:i4>
      </vt:variant>
      <vt:variant>
        <vt:i4>0</vt:i4>
      </vt:variant>
      <vt:variant>
        <vt:i4>5</vt:i4>
      </vt:variant>
      <vt:variant>
        <vt:lpwstr/>
      </vt:variant>
      <vt:variant>
        <vt:lpwstr>_Toc85789282</vt:lpwstr>
      </vt:variant>
      <vt:variant>
        <vt:i4>1638462</vt:i4>
      </vt:variant>
      <vt:variant>
        <vt:i4>404</vt:i4>
      </vt:variant>
      <vt:variant>
        <vt:i4>0</vt:i4>
      </vt:variant>
      <vt:variant>
        <vt:i4>5</vt:i4>
      </vt:variant>
      <vt:variant>
        <vt:lpwstr/>
      </vt:variant>
      <vt:variant>
        <vt:lpwstr>_Toc85789281</vt:lpwstr>
      </vt:variant>
      <vt:variant>
        <vt:i4>1572926</vt:i4>
      </vt:variant>
      <vt:variant>
        <vt:i4>398</vt:i4>
      </vt:variant>
      <vt:variant>
        <vt:i4>0</vt:i4>
      </vt:variant>
      <vt:variant>
        <vt:i4>5</vt:i4>
      </vt:variant>
      <vt:variant>
        <vt:lpwstr/>
      </vt:variant>
      <vt:variant>
        <vt:lpwstr>_Toc85789280</vt:lpwstr>
      </vt:variant>
      <vt:variant>
        <vt:i4>1114161</vt:i4>
      </vt:variant>
      <vt:variant>
        <vt:i4>392</vt:i4>
      </vt:variant>
      <vt:variant>
        <vt:i4>0</vt:i4>
      </vt:variant>
      <vt:variant>
        <vt:i4>5</vt:i4>
      </vt:variant>
      <vt:variant>
        <vt:lpwstr/>
      </vt:variant>
      <vt:variant>
        <vt:lpwstr>_Toc85789279</vt:lpwstr>
      </vt:variant>
      <vt:variant>
        <vt:i4>1048625</vt:i4>
      </vt:variant>
      <vt:variant>
        <vt:i4>386</vt:i4>
      </vt:variant>
      <vt:variant>
        <vt:i4>0</vt:i4>
      </vt:variant>
      <vt:variant>
        <vt:i4>5</vt:i4>
      </vt:variant>
      <vt:variant>
        <vt:lpwstr/>
      </vt:variant>
      <vt:variant>
        <vt:lpwstr>_Toc85789278</vt:lpwstr>
      </vt:variant>
      <vt:variant>
        <vt:i4>2031665</vt:i4>
      </vt:variant>
      <vt:variant>
        <vt:i4>380</vt:i4>
      </vt:variant>
      <vt:variant>
        <vt:i4>0</vt:i4>
      </vt:variant>
      <vt:variant>
        <vt:i4>5</vt:i4>
      </vt:variant>
      <vt:variant>
        <vt:lpwstr/>
      </vt:variant>
      <vt:variant>
        <vt:lpwstr>_Toc85789277</vt:lpwstr>
      </vt:variant>
      <vt:variant>
        <vt:i4>1966129</vt:i4>
      </vt:variant>
      <vt:variant>
        <vt:i4>374</vt:i4>
      </vt:variant>
      <vt:variant>
        <vt:i4>0</vt:i4>
      </vt:variant>
      <vt:variant>
        <vt:i4>5</vt:i4>
      </vt:variant>
      <vt:variant>
        <vt:lpwstr/>
      </vt:variant>
      <vt:variant>
        <vt:lpwstr>_Toc85789276</vt:lpwstr>
      </vt:variant>
      <vt:variant>
        <vt:i4>1900593</vt:i4>
      </vt:variant>
      <vt:variant>
        <vt:i4>368</vt:i4>
      </vt:variant>
      <vt:variant>
        <vt:i4>0</vt:i4>
      </vt:variant>
      <vt:variant>
        <vt:i4>5</vt:i4>
      </vt:variant>
      <vt:variant>
        <vt:lpwstr/>
      </vt:variant>
      <vt:variant>
        <vt:lpwstr>_Toc85789275</vt:lpwstr>
      </vt:variant>
      <vt:variant>
        <vt:i4>1835057</vt:i4>
      </vt:variant>
      <vt:variant>
        <vt:i4>362</vt:i4>
      </vt:variant>
      <vt:variant>
        <vt:i4>0</vt:i4>
      </vt:variant>
      <vt:variant>
        <vt:i4>5</vt:i4>
      </vt:variant>
      <vt:variant>
        <vt:lpwstr/>
      </vt:variant>
      <vt:variant>
        <vt:lpwstr>_Toc85789274</vt:lpwstr>
      </vt:variant>
      <vt:variant>
        <vt:i4>1769521</vt:i4>
      </vt:variant>
      <vt:variant>
        <vt:i4>356</vt:i4>
      </vt:variant>
      <vt:variant>
        <vt:i4>0</vt:i4>
      </vt:variant>
      <vt:variant>
        <vt:i4>5</vt:i4>
      </vt:variant>
      <vt:variant>
        <vt:lpwstr/>
      </vt:variant>
      <vt:variant>
        <vt:lpwstr>_Toc85789273</vt:lpwstr>
      </vt:variant>
      <vt:variant>
        <vt:i4>1703985</vt:i4>
      </vt:variant>
      <vt:variant>
        <vt:i4>350</vt:i4>
      </vt:variant>
      <vt:variant>
        <vt:i4>0</vt:i4>
      </vt:variant>
      <vt:variant>
        <vt:i4>5</vt:i4>
      </vt:variant>
      <vt:variant>
        <vt:lpwstr/>
      </vt:variant>
      <vt:variant>
        <vt:lpwstr>_Toc85789272</vt:lpwstr>
      </vt:variant>
      <vt:variant>
        <vt:i4>1638449</vt:i4>
      </vt:variant>
      <vt:variant>
        <vt:i4>344</vt:i4>
      </vt:variant>
      <vt:variant>
        <vt:i4>0</vt:i4>
      </vt:variant>
      <vt:variant>
        <vt:i4>5</vt:i4>
      </vt:variant>
      <vt:variant>
        <vt:lpwstr/>
      </vt:variant>
      <vt:variant>
        <vt:lpwstr>_Toc85789271</vt:lpwstr>
      </vt:variant>
      <vt:variant>
        <vt:i4>1572913</vt:i4>
      </vt:variant>
      <vt:variant>
        <vt:i4>338</vt:i4>
      </vt:variant>
      <vt:variant>
        <vt:i4>0</vt:i4>
      </vt:variant>
      <vt:variant>
        <vt:i4>5</vt:i4>
      </vt:variant>
      <vt:variant>
        <vt:lpwstr/>
      </vt:variant>
      <vt:variant>
        <vt:lpwstr>_Toc85789270</vt:lpwstr>
      </vt:variant>
      <vt:variant>
        <vt:i4>1114160</vt:i4>
      </vt:variant>
      <vt:variant>
        <vt:i4>332</vt:i4>
      </vt:variant>
      <vt:variant>
        <vt:i4>0</vt:i4>
      </vt:variant>
      <vt:variant>
        <vt:i4>5</vt:i4>
      </vt:variant>
      <vt:variant>
        <vt:lpwstr/>
      </vt:variant>
      <vt:variant>
        <vt:lpwstr>_Toc85789269</vt:lpwstr>
      </vt:variant>
      <vt:variant>
        <vt:i4>1048624</vt:i4>
      </vt:variant>
      <vt:variant>
        <vt:i4>326</vt:i4>
      </vt:variant>
      <vt:variant>
        <vt:i4>0</vt:i4>
      </vt:variant>
      <vt:variant>
        <vt:i4>5</vt:i4>
      </vt:variant>
      <vt:variant>
        <vt:lpwstr/>
      </vt:variant>
      <vt:variant>
        <vt:lpwstr>_Toc85789268</vt:lpwstr>
      </vt:variant>
      <vt:variant>
        <vt:i4>2031664</vt:i4>
      </vt:variant>
      <vt:variant>
        <vt:i4>320</vt:i4>
      </vt:variant>
      <vt:variant>
        <vt:i4>0</vt:i4>
      </vt:variant>
      <vt:variant>
        <vt:i4>5</vt:i4>
      </vt:variant>
      <vt:variant>
        <vt:lpwstr/>
      </vt:variant>
      <vt:variant>
        <vt:lpwstr>_Toc85789267</vt:lpwstr>
      </vt:variant>
      <vt:variant>
        <vt:i4>1966128</vt:i4>
      </vt:variant>
      <vt:variant>
        <vt:i4>314</vt:i4>
      </vt:variant>
      <vt:variant>
        <vt:i4>0</vt:i4>
      </vt:variant>
      <vt:variant>
        <vt:i4>5</vt:i4>
      </vt:variant>
      <vt:variant>
        <vt:lpwstr/>
      </vt:variant>
      <vt:variant>
        <vt:lpwstr>_Toc85789266</vt:lpwstr>
      </vt:variant>
      <vt:variant>
        <vt:i4>1900592</vt:i4>
      </vt:variant>
      <vt:variant>
        <vt:i4>308</vt:i4>
      </vt:variant>
      <vt:variant>
        <vt:i4>0</vt:i4>
      </vt:variant>
      <vt:variant>
        <vt:i4>5</vt:i4>
      </vt:variant>
      <vt:variant>
        <vt:lpwstr/>
      </vt:variant>
      <vt:variant>
        <vt:lpwstr>_Toc85789265</vt:lpwstr>
      </vt:variant>
      <vt:variant>
        <vt:i4>1835056</vt:i4>
      </vt:variant>
      <vt:variant>
        <vt:i4>302</vt:i4>
      </vt:variant>
      <vt:variant>
        <vt:i4>0</vt:i4>
      </vt:variant>
      <vt:variant>
        <vt:i4>5</vt:i4>
      </vt:variant>
      <vt:variant>
        <vt:lpwstr/>
      </vt:variant>
      <vt:variant>
        <vt:lpwstr>_Toc85789264</vt:lpwstr>
      </vt:variant>
      <vt:variant>
        <vt:i4>1769520</vt:i4>
      </vt:variant>
      <vt:variant>
        <vt:i4>296</vt:i4>
      </vt:variant>
      <vt:variant>
        <vt:i4>0</vt:i4>
      </vt:variant>
      <vt:variant>
        <vt:i4>5</vt:i4>
      </vt:variant>
      <vt:variant>
        <vt:lpwstr/>
      </vt:variant>
      <vt:variant>
        <vt:lpwstr>_Toc85789263</vt:lpwstr>
      </vt:variant>
      <vt:variant>
        <vt:i4>1703984</vt:i4>
      </vt:variant>
      <vt:variant>
        <vt:i4>290</vt:i4>
      </vt:variant>
      <vt:variant>
        <vt:i4>0</vt:i4>
      </vt:variant>
      <vt:variant>
        <vt:i4>5</vt:i4>
      </vt:variant>
      <vt:variant>
        <vt:lpwstr/>
      </vt:variant>
      <vt:variant>
        <vt:lpwstr>_Toc85789262</vt:lpwstr>
      </vt:variant>
      <vt:variant>
        <vt:i4>1638448</vt:i4>
      </vt:variant>
      <vt:variant>
        <vt:i4>284</vt:i4>
      </vt:variant>
      <vt:variant>
        <vt:i4>0</vt:i4>
      </vt:variant>
      <vt:variant>
        <vt:i4>5</vt:i4>
      </vt:variant>
      <vt:variant>
        <vt:lpwstr/>
      </vt:variant>
      <vt:variant>
        <vt:lpwstr>_Toc85789261</vt:lpwstr>
      </vt:variant>
      <vt:variant>
        <vt:i4>1572912</vt:i4>
      </vt:variant>
      <vt:variant>
        <vt:i4>278</vt:i4>
      </vt:variant>
      <vt:variant>
        <vt:i4>0</vt:i4>
      </vt:variant>
      <vt:variant>
        <vt:i4>5</vt:i4>
      </vt:variant>
      <vt:variant>
        <vt:lpwstr/>
      </vt:variant>
      <vt:variant>
        <vt:lpwstr>_Toc85789260</vt:lpwstr>
      </vt:variant>
      <vt:variant>
        <vt:i4>1114163</vt:i4>
      </vt:variant>
      <vt:variant>
        <vt:i4>272</vt:i4>
      </vt:variant>
      <vt:variant>
        <vt:i4>0</vt:i4>
      </vt:variant>
      <vt:variant>
        <vt:i4>5</vt:i4>
      </vt:variant>
      <vt:variant>
        <vt:lpwstr/>
      </vt:variant>
      <vt:variant>
        <vt:lpwstr>_Toc85789259</vt:lpwstr>
      </vt:variant>
      <vt:variant>
        <vt:i4>1048627</vt:i4>
      </vt:variant>
      <vt:variant>
        <vt:i4>266</vt:i4>
      </vt:variant>
      <vt:variant>
        <vt:i4>0</vt:i4>
      </vt:variant>
      <vt:variant>
        <vt:i4>5</vt:i4>
      </vt:variant>
      <vt:variant>
        <vt:lpwstr/>
      </vt:variant>
      <vt:variant>
        <vt:lpwstr>_Toc85789258</vt:lpwstr>
      </vt:variant>
      <vt:variant>
        <vt:i4>2031667</vt:i4>
      </vt:variant>
      <vt:variant>
        <vt:i4>260</vt:i4>
      </vt:variant>
      <vt:variant>
        <vt:i4>0</vt:i4>
      </vt:variant>
      <vt:variant>
        <vt:i4>5</vt:i4>
      </vt:variant>
      <vt:variant>
        <vt:lpwstr/>
      </vt:variant>
      <vt:variant>
        <vt:lpwstr>_Toc85789257</vt:lpwstr>
      </vt:variant>
      <vt:variant>
        <vt:i4>1966131</vt:i4>
      </vt:variant>
      <vt:variant>
        <vt:i4>254</vt:i4>
      </vt:variant>
      <vt:variant>
        <vt:i4>0</vt:i4>
      </vt:variant>
      <vt:variant>
        <vt:i4>5</vt:i4>
      </vt:variant>
      <vt:variant>
        <vt:lpwstr/>
      </vt:variant>
      <vt:variant>
        <vt:lpwstr>_Toc85789256</vt:lpwstr>
      </vt:variant>
      <vt:variant>
        <vt:i4>1900595</vt:i4>
      </vt:variant>
      <vt:variant>
        <vt:i4>248</vt:i4>
      </vt:variant>
      <vt:variant>
        <vt:i4>0</vt:i4>
      </vt:variant>
      <vt:variant>
        <vt:i4>5</vt:i4>
      </vt:variant>
      <vt:variant>
        <vt:lpwstr/>
      </vt:variant>
      <vt:variant>
        <vt:lpwstr>_Toc85789255</vt:lpwstr>
      </vt:variant>
      <vt:variant>
        <vt:i4>1835059</vt:i4>
      </vt:variant>
      <vt:variant>
        <vt:i4>242</vt:i4>
      </vt:variant>
      <vt:variant>
        <vt:i4>0</vt:i4>
      </vt:variant>
      <vt:variant>
        <vt:i4>5</vt:i4>
      </vt:variant>
      <vt:variant>
        <vt:lpwstr/>
      </vt:variant>
      <vt:variant>
        <vt:lpwstr>_Toc85789254</vt:lpwstr>
      </vt:variant>
      <vt:variant>
        <vt:i4>1769523</vt:i4>
      </vt:variant>
      <vt:variant>
        <vt:i4>236</vt:i4>
      </vt:variant>
      <vt:variant>
        <vt:i4>0</vt:i4>
      </vt:variant>
      <vt:variant>
        <vt:i4>5</vt:i4>
      </vt:variant>
      <vt:variant>
        <vt:lpwstr/>
      </vt:variant>
      <vt:variant>
        <vt:lpwstr>_Toc85789253</vt:lpwstr>
      </vt:variant>
      <vt:variant>
        <vt:i4>1703987</vt:i4>
      </vt:variant>
      <vt:variant>
        <vt:i4>230</vt:i4>
      </vt:variant>
      <vt:variant>
        <vt:i4>0</vt:i4>
      </vt:variant>
      <vt:variant>
        <vt:i4>5</vt:i4>
      </vt:variant>
      <vt:variant>
        <vt:lpwstr/>
      </vt:variant>
      <vt:variant>
        <vt:lpwstr>_Toc85789252</vt:lpwstr>
      </vt:variant>
      <vt:variant>
        <vt:i4>1638451</vt:i4>
      </vt:variant>
      <vt:variant>
        <vt:i4>224</vt:i4>
      </vt:variant>
      <vt:variant>
        <vt:i4>0</vt:i4>
      </vt:variant>
      <vt:variant>
        <vt:i4>5</vt:i4>
      </vt:variant>
      <vt:variant>
        <vt:lpwstr/>
      </vt:variant>
      <vt:variant>
        <vt:lpwstr>_Toc85789251</vt:lpwstr>
      </vt:variant>
      <vt:variant>
        <vt:i4>1572915</vt:i4>
      </vt:variant>
      <vt:variant>
        <vt:i4>218</vt:i4>
      </vt:variant>
      <vt:variant>
        <vt:i4>0</vt:i4>
      </vt:variant>
      <vt:variant>
        <vt:i4>5</vt:i4>
      </vt:variant>
      <vt:variant>
        <vt:lpwstr/>
      </vt:variant>
      <vt:variant>
        <vt:lpwstr>_Toc85789250</vt:lpwstr>
      </vt:variant>
      <vt:variant>
        <vt:i4>1114162</vt:i4>
      </vt:variant>
      <vt:variant>
        <vt:i4>212</vt:i4>
      </vt:variant>
      <vt:variant>
        <vt:i4>0</vt:i4>
      </vt:variant>
      <vt:variant>
        <vt:i4>5</vt:i4>
      </vt:variant>
      <vt:variant>
        <vt:lpwstr/>
      </vt:variant>
      <vt:variant>
        <vt:lpwstr>_Toc85789249</vt:lpwstr>
      </vt:variant>
      <vt:variant>
        <vt:i4>1048626</vt:i4>
      </vt:variant>
      <vt:variant>
        <vt:i4>206</vt:i4>
      </vt:variant>
      <vt:variant>
        <vt:i4>0</vt:i4>
      </vt:variant>
      <vt:variant>
        <vt:i4>5</vt:i4>
      </vt:variant>
      <vt:variant>
        <vt:lpwstr/>
      </vt:variant>
      <vt:variant>
        <vt:lpwstr>_Toc85789248</vt:lpwstr>
      </vt:variant>
      <vt:variant>
        <vt:i4>2031666</vt:i4>
      </vt:variant>
      <vt:variant>
        <vt:i4>200</vt:i4>
      </vt:variant>
      <vt:variant>
        <vt:i4>0</vt:i4>
      </vt:variant>
      <vt:variant>
        <vt:i4>5</vt:i4>
      </vt:variant>
      <vt:variant>
        <vt:lpwstr/>
      </vt:variant>
      <vt:variant>
        <vt:lpwstr>_Toc85789247</vt:lpwstr>
      </vt:variant>
      <vt:variant>
        <vt:i4>1769530</vt:i4>
      </vt:variant>
      <vt:variant>
        <vt:i4>191</vt:i4>
      </vt:variant>
      <vt:variant>
        <vt:i4>0</vt:i4>
      </vt:variant>
      <vt:variant>
        <vt:i4>5</vt:i4>
      </vt:variant>
      <vt:variant>
        <vt:lpwstr/>
      </vt:variant>
      <vt:variant>
        <vt:lpwstr>_Toc85790555</vt:lpwstr>
      </vt:variant>
      <vt:variant>
        <vt:i4>1703994</vt:i4>
      </vt:variant>
      <vt:variant>
        <vt:i4>185</vt:i4>
      </vt:variant>
      <vt:variant>
        <vt:i4>0</vt:i4>
      </vt:variant>
      <vt:variant>
        <vt:i4>5</vt:i4>
      </vt:variant>
      <vt:variant>
        <vt:lpwstr/>
      </vt:variant>
      <vt:variant>
        <vt:lpwstr>_Toc85790554</vt:lpwstr>
      </vt:variant>
      <vt:variant>
        <vt:i4>1900602</vt:i4>
      </vt:variant>
      <vt:variant>
        <vt:i4>179</vt:i4>
      </vt:variant>
      <vt:variant>
        <vt:i4>0</vt:i4>
      </vt:variant>
      <vt:variant>
        <vt:i4>5</vt:i4>
      </vt:variant>
      <vt:variant>
        <vt:lpwstr/>
      </vt:variant>
      <vt:variant>
        <vt:lpwstr>_Toc85790553</vt:lpwstr>
      </vt:variant>
      <vt:variant>
        <vt:i4>1835066</vt:i4>
      </vt:variant>
      <vt:variant>
        <vt:i4>173</vt:i4>
      </vt:variant>
      <vt:variant>
        <vt:i4>0</vt:i4>
      </vt:variant>
      <vt:variant>
        <vt:i4>5</vt:i4>
      </vt:variant>
      <vt:variant>
        <vt:lpwstr/>
      </vt:variant>
      <vt:variant>
        <vt:lpwstr>_Toc85790552</vt:lpwstr>
      </vt:variant>
      <vt:variant>
        <vt:i4>2031674</vt:i4>
      </vt:variant>
      <vt:variant>
        <vt:i4>167</vt:i4>
      </vt:variant>
      <vt:variant>
        <vt:i4>0</vt:i4>
      </vt:variant>
      <vt:variant>
        <vt:i4>5</vt:i4>
      </vt:variant>
      <vt:variant>
        <vt:lpwstr/>
      </vt:variant>
      <vt:variant>
        <vt:lpwstr>_Toc85790551</vt:lpwstr>
      </vt:variant>
      <vt:variant>
        <vt:i4>1966138</vt:i4>
      </vt:variant>
      <vt:variant>
        <vt:i4>161</vt:i4>
      </vt:variant>
      <vt:variant>
        <vt:i4>0</vt:i4>
      </vt:variant>
      <vt:variant>
        <vt:i4>5</vt:i4>
      </vt:variant>
      <vt:variant>
        <vt:lpwstr/>
      </vt:variant>
      <vt:variant>
        <vt:lpwstr>_Toc85790550</vt:lpwstr>
      </vt:variant>
      <vt:variant>
        <vt:i4>1966135</vt:i4>
      </vt:variant>
      <vt:variant>
        <vt:i4>152</vt:i4>
      </vt:variant>
      <vt:variant>
        <vt:i4>0</vt:i4>
      </vt:variant>
      <vt:variant>
        <vt:i4>5</vt:i4>
      </vt:variant>
      <vt:variant>
        <vt:lpwstr/>
      </vt:variant>
      <vt:variant>
        <vt:lpwstr>_Toc85789115</vt:lpwstr>
      </vt:variant>
      <vt:variant>
        <vt:i4>2031671</vt:i4>
      </vt:variant>
      <vt:variant>
        <vt:i4>146</vt:i4>
      </vt:variant>
      <vt:variant>
        <vt:i4>0</vt:i4>
      </vt:variant>
      <vt:variant>
        <vt:i4>5</vt:i4>
      </vt:variant>
      <vt:variant>
        <vt:lpwstr/>
      </vt:variant>
      <vt:variant>
        <vt:lpwstr>_Toc85789114</vt:lpwstr>
      </vt:variant>
      <vt:variant>
        <vt:i4>1572919</vt:i4>
      </vt:variant>
      <vt:variant>
        <vt:i4>140</vt:i4>
      </vt:variant>
      <vt:variant>
        <vt:i4>0</vt:i4>
      </vt:variant>
      <vt:variant>
        <vt:i4>5</vt:i4>
      </vt:variant>
      <vt:variant>
        <vt:lpwstr/>
      </vt:variant>
      <vt:variant>
        <vt:lpwstr>_Toc85789113</vt:lpwstr>
      </vt:variant>
      <vt:variant>
        <vt:i4>1638455</vt:i4>
      </vt:variant>
      <vt:variant>
        <vt:i4>134</vt:i4>
      </vt:variant>
      <vt:variant>
        <vt:i4>0</vt:i4>
      </vt:variant>
      <vt:variant>
        <vt:i4>5</vt:i4>
      </vt:variant>
      <vt:variant>
        <vt:lpwstr/>
      </vt:variant>
      <vt:variant>
        <vt:lpwstr>_Toc85789112</vt:lpwstr>
      </vt:variant>
      <vt:variant>
        <vt:i4>1703991</vt:i4>
      </vt:variant>
      <vt:variant>
        <vt:i4>128</vt:i4>
      </vt:variant>
      <vt:variant>
        <vt:i4>0</vt:i4>
      </vt:variant>
      <vt:variant>
        <vt:i4>5</vt:i4>
      </vt:variant>
      <vt:variant>
        <vt:lpwstr/>
      </vt:variant>
      <vt:variant>
        <vt:lpwstr>_Toc85789111</vt:lpwstr>
      </vt:variant>
      <vt:variant>
        <vt:i4>1769527</vt:i4>
      </vt:variant>
      <vt:variant>
        <vt:i4>122</vt:i4>
      </vt:variant>
      <vt:variant>
        <vt:i4>0</vt:i4>
      </vt:variant>
      <vt:variant>
        <vt:i4>5</vt:i4>
      </vt:variant>
      <vt:variant>
        <vt:lpwstr/>
      </vt:variant>
      <vt:variant>
        <vt:lpwstr>_Toc85789110</vt:lpwstr>
      </vt:variant>
      <vt:variant>
        <vt:i4>1179702</vt:i4>
      </vt:variant>
      <vt:variant>
        <vt:i4>116</vt:i4>
      </vt:variant>
      <vt:variant>
        <vt:i4>0</vt:i4>
      </vt:variant>
      <vt:variant>
        <vt:i4>5</vt:i4>
      </vt:variant>
      <vt:variant>
        <vt:lpwstr/>
      </vt:variant>
      <vt:variant>
        <vt:lpwstr>_Toc85789109</vt:lpwstr>
      </vt:variant>
      <vt:variant>
        <vt:i4>1245238</vt:i4>
      </vt:variant>
      <vt:variant>
        <vt:i4>110</vt:i4>
      </vt:variant>
      <vt:variant>
        <vt:i4>0</vt:i4>
      </vt:variant>
      <vt:variant>
        <vt:i4>5</vt:i4>
      </vt:variant>
      <vt:variant>
        <vt:lpwstr/>
      </vt:variant>
      <vt:variant>
        <vt:lpwstr>_Toc85789108</vt:lpwstr>
      </vt:variant>
      <vt:variant>
        <vt:i4>1835062</vt:i4>
      </vt:variant>
      <vt:variant>
        <vt:i4>104</vt:i4>
      </vt:variant>
      <vt:variant>
        <vt:i4>0</vt:i4>
      </vt:variant>
      <vt:variant>
        <vt:i4>5</vt:i4>
      </vt:variant>
      <vt:variant>
        <vt:lpwstr/>
      </vt:variant>
      <vt:variant>
        <vt:lpwstr>_Toc85789107</vt:lpwstr>
      </vt:variant>
      <vt:variant>
        <vt:i4>1900598</vt:i4>
      </vt:variant>
      <vt:variant>
        <vt:i4>98</vt:i4>
      </vt:variant>
      <vt:variant>
        <vt:i4>0</vt:i4>
      </vt:variant>
      <vt:variant>
        <vt:i4>5</vt:i4>
      </vt:variant>
      <vt:variant>
        <vt:lpwstr/>
      </vt:variant>
      <vt:variant>
        <vt:lpwstr>_Toc85789106</vt:lpwstr>
      </vt:variant>
      <vt:variant>
        <vt:i4>1966134</vt:i4>
      </vt:variant>
      <vt:variant>
        <vt:i4>92</vt:i4>
      </vt:variant>
      <vt:variant>
        <vt:i4>0</vt:i4>
      </vt:variant>
      <vt:variant>
        <vt:i4>5</vt:i4>
      </vt:variant>
      <vt:variant>
        <vt:lpwstr/>
      </vt:variant>
      <vt:variant>
        <vt:lpwstr>_Toc85789105</vt:lpwstr>
      </vt:variant>
      <vt:variant>
        <vt:i4>2031670</vt:i4>
      </vt:variant>
      <vt:variant>
        <vt:i4>86</vt:i4>
      </vt:variant>
      <vt:variant>
        <vt:i4>0</vt:i4>
      </vt:variant>
      <vt:variant>
        <vt:i4>5</vt:i4>
      </vt:variant>
      <vt:variant>
        <vt:lpwstr/>
      </vt:variant>
      <vt:variant>
        <vt:lpwstr>_Toc85789104</vt:lpwstr>
      </vt:variant>
      <vt:variant>
        <vt:i4>1572918</vt:i4>
      </vt:variant>
      <vt:variant>
        <vt:i4>80</vt:i4>
      </vt:variant>
      <vt:variant>
        <vt:i4>0</vt:i4>
      </vt:variant>
      <vt:variant>
        <vt:i4>5</vt:i4>
      </vt:variant>
      <vt:variant>
        <vt:lpwstr/>
      </vt:variant>
      <vt:variant>
        <vt:lpwstr>_Toc85789103</vt:lpwstr>
      </vt:variant>
      <vt:variant>
        <vt:i4>1638454</vt:i4>
      </vt:variant>
      <vt:variant>
        <vt:i4>74</vt:i4>
      </vt:variant>
      <vt:variant>
        <vt:i4>0</vt:i4>
      </vt:variant>
      <vt:variant>
        <vt:i4>5</vt:i4>
      </vt:variant>
      <vt:variant>
        <vt:lpwstr/>
      </vt:variant>
      <vt:variant>
        <vt:lpwstr>_Toc85789102</vt:lpwstr>
      </vt:variant>
      <vt:variant>
        <vt:i4>1703990</vt:i4>
      </vt:variant>
      <vt:variant>
        <vt:i4>68</vt:i4>
      </vt:variant>
      <vt:variant>
        <vt:i4>0</vt:i4>
      </vt:variant>
      <vt:variant>
        <vt:i4>5</vt:i4>
      </vt:variant>
      <vt:variant>
        <vt:lpwstr/>
      </vt:variant>
      <vt:variant>
        <vt:lpwstr>_Toc85789101</vt:lpwstr>
      </vt:variant>
      <vt:variant>
        <vt:i4>1769526</vt:i4>
      </vt:variant>
      <vt:variant>
        <vt:i4>62</vt:i4>
      </vt:variant>
      <vt:variant>
        <vt:i4>0</vt:i4>
      </vt:variant>
      <vt:variant>
        <vt:i4>5</vt:i4>
      </vt:variant>
      <vt:variant>
        <vt:lpwstr/>
      </vt:variant>
      <vt:variant>
        <vt:lpwstr>_Toc85789100</vt:lpwstr>
      </vt:variant>
      <vt:variant>
        <vt:i4>1245247</vt:i4>
      </vt:variant>
      <vt:variant>
        <vt:i4>56</vt:i4>
      </vt:variant>
      <vt:variant>
        <vt:i4>0</vt:i4>
      </vt:variant>
      <vt:variant>
        <vt:i4>5</vt:i4>
      </vt:variant>
      <vt:variant>
        <vt:lpwstr/>
      </vt:variant>
      <vt:variant>
        <vt:lpwstr>_Toc85789099</vt:lpwstr>
      </vt:variant>
      <vt:variant>
        <vt:i4>1179711</vt:i4>
      </vt:variant>
      <vt:variant>
        <vt:i4>50</vt:i4>
      </vt:variant>
      <vt:variant>
        <vt:i4>0</vt:i4>
      </vt:variant>
      <vt:variant>
        <vt:i4>5</vt:i4>
      </vt:variant>
      <vt:variant>
        <vt:lpwstr/>
      </vt:variant>
      <vt:variant>
        <vt:lpwstr>_Toc85789098</vt:lpwstr>
      </vt:variant>
      <vt:variant>
        <vt:i4>1900607</vt:i4>
      </vt:variant>
      <vt:variant>
        <vt:i4>44</vt:i4>
      </vt:variant>
      <vt:variant>
        <vt:i4>0</vt:i4>
      </vt:variant>
      <vt:variant>
        <vt:i4>5</vt:i4>
      </vt:variant>
      <vt:variant>
        <vt:lpwstr/>
      </vt:variant>
      <vt:variant>
        <vt:lpwstr>_Toc85789097</vt:lpwstr>
      </vt:variant>
      <vt:variant>
        <vt:i4>1835071</vt:i4>
      </vt:variant>
      <vt:variant>
        <vt:i4>38</vt:i4>
      </vt:variant>
      <vt:variant>
        <vt:i4>0</vt:i4>
      </vt:variant>
      <vt:variant>
        <vt:i4>5</vt:i4>
      </vt:variant>
      <vt:variant>
        <vt:lpwstr/>
      </vt:variant>
      <vt:variant>
        <vt:lpwstr>_Toc85789096</vt:lpwstr>
      </vt:variant>
      <vt:variant>
        <vt:i4>2031679</vt:i4>
      </vt:variant>
      <vt:variant>
        <vt:i4>32</vt:i4>
      </vt:variant>
      <vt:variant>
        <vt:i4>0</vt:i4>
      </vt:variant>
      <vt:variant>
        <vt:i4>5</vt:i4>
      </vt:variant>
      <vt:variant>
        <vt:lpwstr/>
      </vt:variant>
      <vt:variant>
        <vt:lpwstr>_Toc85789095</vt:lpwstr>
      </vt:variant>
      <vt:variant>
        <vt:i4>1966143</vt:i4>
      </vt:variant>
      <vt:variant>
        <vt:i4>26</vt:i4>
      </vt:variant>
      <vt:variant>
        <vt:i4>0</vt:i4>
      </vt:variant>
      <vt:variant>
        <vt:i4>5</vt:i4>
      </vt:variant>
      <vt:variant>
        <vt:lpwstr/>
      </vt:variant>
      <vt:variant>
        <vt:lpwstr>_Toc85789094</vt:lpwstr>
      </vt:variant>
      <vt:variant>
        <vt:i4>1638463</vt:i4>
      </vt:variant>
      <vt:variant>
        <vt:i4>20</vt:i4>
      </vt:variant>
      <vt:variant>
        <vt:i4>0</vt:i4>
      </vt:variant>
      <vt:variant>
        <vt:i4>5</vt:i4>
      </vt:variant>
      <vt:variant>
        <vt:lpwstr/>
      </vt:variant>
      <vt:variant>
        <vt:lpwstr>_Toc85789093</vt:lpwstr>
      </vt:variant>
      <vt:variant>
        <vt:i4>1572927</vt:i4>
      </vt:variant>
      <vt:variant>
        <vt:i4>14</vt:i4>
      </vt:variant>
      <vt:variant>
        <vt:i4>0</vt:i4>
      </vt:variant>
      <vt:variant>
        <vt:i4>5</vt:i4>
      </vt:variant>
      <vt:variant>
        <vt:lpwstr/>
      </vt:variant>
      <vt:variant>
        <vt:lpwstr>_Toc85789092</vt:lpwstr>
      </vt:variant>
      <vt:variant>
        <vt:i4>1769535</vt:i4>
      </vt:variant>
      <vt:variant>
        <vt:i4>8</vt:i4>
      </vt:variant>
      <vt:variant>
        <vt:i4>0</vt:i4>
      </vt:variant>
      <vt:variant>
        <vt:i4>5</vt:i4>
      </vt:variant>
      <vt:variant>
        <vt:lpwstr/>
      </vt:variant>
      <vt:variant>
        <vt:lpwstr>_Toc85789091</vt:lpwstr>
      </vt:variant>
      <vt:variant>
        <vt:i4>1703999</vt:i4>
      </vt:variant>
      <vt:variant>
        <vt:i4>2</vt:i4>
      </vt:variant>
      <vt:variant>
        <vt:i4>0</vt:i4>
      </vt:variant>
      <vt:variant>
        <vt:i4>5</vt:i4>
      </vt:variant>
      <vt:variant>
        <vt:lpwstr/>
      </vt:variant>
      <vt:variant>
        <vt:lpwstr>_Toc85789090</vt:lpwstr>
      </vt:variant>
      <vt:variant>
        <vt:i4>1179652</vt:i4>
      </vt:variant>
      <vt:variant>
        <vt:i4>12</vt:i4>
      </vt:variant>
      <vt:variant>
        <vt:i4>0</vt:i4>
      </vt:variant>
      <vt:variant>
        <vt:i4>5</vt:i4>
      </vt:variant>
      <vt:variant>
        <vt:lpwstr>https://github.com/NORC-UChicago/CODI-PQ</vt:lpwstr>
      </vt:variant>
      <vt:variant>
        <vt:lpwstr/>
      </vt:variant>
      <vt:variant>
        <vt:i4>8192058</vt:i4>
      </vt:variant>
      <vt:variant>
        <vt:i4>9</vt:i4>
      </vt:variant>
      <vt:variant>
        <vt:i4>0</vt:i4>
      </vt:variant>
      <vt:variant>
        <vt:i4>5</vt:i4>
      </vt:variant>
      <vt:variant>
        <vt:lpwstr>https://www.census.gov/programs-surveys/geography/guidance/geo-areas/zctas.html</vt:lpwstr>
      </vt:variant>
      <vt:variant>
        <vt:lpwstr/>
      </vt:variant>
      <vt:variant>
        <vt:i4>2162800</vt:i4>
      </vt:variant>
      <vt:variant>
        <vt:i4>6</vt:i4>
      </vt:variant>
      <vt:variant>
        <vt:i4>0</vt:i4>
      </vt:variant>
      <vt:variant>
        <vt:i4>5</vt:i4>
      </vt:variant>
      <vt:variant>
        <vt:lpwstr>https://synthetichealth.github.io/synthea/</vt:lpwstr>
      </vt:variant>
      <vt:variant>
        <vt:lpwstr/>
      </vt:variant>
      <vt:variant>
        <vt:i4>2162800</vt:i4>
      </vt:variant>
      <vt:variant>
        <vt:i4>3</vt:i4>
      </vt:variant>
      <vt:variant>
        <vt:i4>0</vt:i4>
      </vt:variant>
      <vt:variant>
        <vt:i4>5</vt:i4>
      </vt:variant>
      <vt:variant>
        <vt:lpwstr>https://synthetichealth.github.io/synthea/</vt:lpwstr>
      </vt:variant>
      <vt:variant>
        <vt:lpwstr/>
      </vt:variant>
      <vt:variant>
        <vt:i4>5046328</vt:i4>
      </vt:variant>
      <vt:variant>
        <vt:i4>0</vt:i4>
      </vt:variant>
      <vt:variant>
        <vt:i4>0</vt:i4>
      </vt:variant>
      <vt:variant>
        <vt:i4>5</vt:i4>
      </vt:variant>
      <vt:variant>
        <vt:lpwstr>https://www.cdc.gov/healthyweight/assessing/bmi/childrens_bmi/about_childrens_bmi.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Charter</dc:title>
  <dc:subject>&lt;Project Name&gt;</dc:subject>
  <dc:creator>Dittmar, C</dc:creator>
  <cp:keywords>CDC Unified Process, CDC UP, CDCUP</cp:keywords>
  <dc:description>CDC, CDC UP, and Author policies located at http://www.cdc.gov/cdcup/</dc:description>
  <cp:lastModifiedBy>Erin Tanenbaum</cp:lastModifiedBy>
  <cp:revision>2</cp:revision>
  <cp:lastPrinted>2012-12-05T12:56:00Z</cp:lastPrinted>
  <dcterms:created xsi:type="dcterms:W3CDTF">2021-12-08T20:10:00Z</dcterms:created>
  <dcterms:modified xsi:type="dcterms:W3CDTF">2021-12-08T20:10:00Z</dcterms:modified>
  <cp:category>CDC Unified Process</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pyright">
    <vt:bool>true</vt:bool>
  </property>
  <property fmtid="{D5CDD505-2E9C-101B-9397-08002B2CF9AE}" pid="3" name="Email">
    <vt:lpwstr>cdcup@cdc.gov</vt:lpwstr>
  </property>
  <property fmtid="{D5CDD505-2E9C-101B-9397-08002B2CF9AE}" pid="4" name="Source">
    <vt:lpwstr>http://www.cdc.gov/cdcup/</vt:lpwstr>
  </property>
  <property fmtid="{D5CDD505-2E9C-101B-9397-08002B2CF9AE}" pid="5" name="ContentTypeId">
    <vt:lpwstr>0x0101008D675DC05BF8BD4CA51510B4D89B8B0D</vt:lpwstr>
  </property>
  <property fmtid="{D5CDD505-2E9C-101B-9397-08002B2CF9AE}" pid="6" name="MSIP_Label_7b94a7b8-f06c-4dfe-bdcc-9b548fd58c31_Enabled">
    <vt:lpwstr>true</vt:lpwstr>
  </property>
  <property fmtid="{D5CDD505-2E9C-101B-9397-08002B2CF9AE}" pid="7" name="MSIP_Label_7b94a7b8-f06c-4dfe-bdcc-9b548fd58c31_SetDate">
    <vt:lpwstr>2021-03-10T19:16:24Z</vt:lpwstr>
  </property>
  <property fmtid="{D5CDD505-2E9C-101B-9397-08002B2CF9AE}" pid="8" name="MSIP_Label_7b94a7b8-f06c-4dfe-bdcc-9b548fd58c31_Method">
    <vt:lpwstr>Privileged</vt:lpwstr>
  </property>
  <property fmtid="{D5CDD505-2E9C-101B-9397-08002B2CF9AE}" pid="9" name="MSIP_Label_7b94a7b8-f06c-4dfe-bdcc-9b548fd58c31_Name">
    <vt:lpwstr>7b94a7b8-f06c-4dfe-bdcc-9b548fd58c31</vt:lpwstr>
  </property>
  <property fmtid="{D5CDD505-2E9C-101B-9397-08002B2CF9AE}" pid="10" name="MSIP_Label_7b94a7b8-f06c-4dfe-bdcc-9b548fd58c31_SiteId">
    <vt:lpwstr>9ce70869-60db-44fd-abe8-d2767077fc8f</vt:lpwstr>
  </property>
  <property fmtid="{D5CDD505-2E9C-101B-9397-08002B2CF9AE}" pid="11" name="MSIP_Label_7b94a7b8-f06c-4dfe-bdcc-9b548fd58c31_ActionId">
    <vt:lpwstr>afddb51c-63ac-403c-b0e7-98ba5ee95efa</vt:lpwstr>
  </property>
  <property fmtid="{D5CDD505-2E9C-101B-9397-08002B2CF9AE}" pid="12" name="MSIP_Label_7b94a7b8-f06c-4dfe-bdcc-9b548fd58c31_ContentBits">
    <vt:lpwstr>0</vt:lpwstr>
  </property>
</Properties>
</file>